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5494B0" w14:textId="77777777" w:rsidR="00C21765" w:rsidRPr="00AB0582" w:rsidRDefault="000D4C3C">
      <w:pPr>
        <w:pStyle w:val="Ttuloartculo"/>
        <w:rPr>
          <w:sz w:val="14"/>
          <w:szCs w:val="14"/>
        </w:rPr>
      </w:pPr>
      <w:r w:rsidRPr="000D4C3C">
        <w:t xml:space="preserve">Article Title </w:t>
      </w:r>
      <w:r w:rsidRPr="00AB0582">
        <w:rPr>
          <w:sz w:val="14"/>
          <w:szCs w:val="14"/>
        </w:rPr>
        <w:t>*</w:t>
      </w:r>
    </w:p>
    <w:p w14:paraId="7BD90C29" w14:textId="77777777" w:rsidR="00C21765" w:rsidRPr="000D4C3C" w:rsidRDefault="00C21765">
      <w:pPr>
        <w:pStyle w:val="Ttuloartculo"/>
      </w:pPr>
    </w:p>
    <w:p w14:paraId="50B47422" w14:textId="77777777" w:rsidR="00C21765" w:rsidRPr="00985BEC" w:rsidRDefault="00C21765">
      <w:pPr>
        <w:pStyle w:val="Ttuloartculo"/>
      </w:pPr>
    </w:p>
    <w:p w14:paraId="35D82447" w14:textId="77777777" w:rsidR="00C21765" w:rsidRPr="000D4C3C" w:rsidRDefault="000D4C3C">
      <w:pPr>
        <w:pStyle w:val="Ttuloartculo"/>
        <w:rPr>
          <w:b w:val="0"/>
        </w:rPr>
      </w:pPr>
      <w:r w:rsidRPr="000D4C3C">
        <w:rPr>
          <w:b w:val="0"/>
        </w:rPr>
        <w:t>Author(s)</w:t>
      </w:r>
    </w:p>
    <w:tbl>
      <w:tblPr>
        <w:tblW w:w="0" w:type="auto"/>
        <w:tblBorders>
          <w:top w:val="single" w:sz="4" w:space="0" w:color="00000A"/>
          <w:left w:val="single" w:sz="4" w:space="0" w:color="00000A"/>
          <w:bottom w:val="dashSmallGap" w:sz="8" w:space="0" w:color="00000A"/>
          <w:right w:val="dashSmallGap" w:sz="8" w:space="0" w:color="00000A"/>
          <w:insideH w:val="dashSmallGap" w:sz="8" w:space="0" w:color="00000A"/>
          <w:insideV w:val="dashSmallGap" w:sz="8" w:space="0" w:color="00000A"/>
        </w:tblBorders>
        <w:tblLook w:val="04A0" w:firstRow="1" w:lastRow="0" w:firstColumn="1" w:lastColumn="0" w:noHBand="0" w:noVBand="1"/>
      </w:tblPr>
      <w:tblGrid>
        <w:gridCol w:w="2761"/>
        <w:gridCol w:w="5734"/>
      </w:tblGrid>
      <w:tr w:rsidR="00C21765" w:rsidRPr="000D4C3C" w14:paraId="3729D8AE" w14:textId="77777777" w:rsidTr="00B721D1">
        <w:tc>
          <w:tcPr>
            <w:tcW w:w="2761" w:type="dxa"/>
            <w:tcBorders>
              <w:top w:val="single" w:sz="4" w:space="0" w:color="00000A"/>
              <w:left w:val="single" w:sz="4" w:space="0" w:color="00000A"/>
              <w:bottom w:val="dashSmallGap" w:sz="8" w:space="0" w:color="00000A"/>
              <w:right w:val="dashSmallGap" w:sz="8" w:space="0" w:color="00000A"/>
            </w:tcBorders>
            <w:shd w:val="clear" w:color="auto" w:fill="auto"/>
            <w:tcMar>
              <w:left w:w="108" w:type="dxa"/>
            </w:tcMar>
          </w:tcPr>
          <w:p w14:paraId="3FF48F29" w14:textId="77777777" w:rsidR="00C21765" w:rsidRPr="000D4C3C" w:rsidRDefault="000D4C3C">
            <w:pPr>
              <w:spacing w:after="0"/>
              <w:rPr>
                <w:rFonts w:ascii="Times New Roman" w:hAnsi="Times New Roman"/>
                <w:sz w:val="20"/>
                <w:szCs w:val="20"/>
              </w:rPr>
            </w:pPr>
            <w:r w:rsidRPr="00985BEC">
              <w:rPr>
                <w:rFonts w:ascii="Times New Roman" w:hAnsi="Times New Roman"/>
                <w:sz w:val="20"/>
                <w:szCs w:val="20"/>
              </w:rPr>
              <w:t>Author’s full name</w:t>
            </w:r>
          </w:p>
        </w:tc>
        <w:tc>
          <w:tcPr>
            <w:tcW w:w="5734" w:type="dxa"/>
            <w:tcBorders>
              <w:top w:val="single" w:sz="4" w:space="0" w:color="00000A"/>
              <w:left w:val="dashSmallGap" w:sz="8" w:space="0" w:color="00000A"/>
              <w:bottom w:val="dashSmallGap" w:sz="8" w:space="0" w:color="00000A"/>
              <w:right w:val="single" w:sz="4" w:space="0" w:color="00000A"/>
            </w:tcBorders>
            <w:shd w:val="clear" w:color="auto" w:fill="auto"/>
            <w:tcMar>
              <w:left w:w="103" w:type="dxa"/>
            </w:tcMar>
          </w:tcPr>
          <w:p w14:paraId="2424E9CB" w14:textId="166CE44E" w:rsidR="00C21765" w:rsidRPr="004E6F27" w:rsidRDefault="00B721D1">
            <w:pPr>
              <w:spacing w:after="0"/>
              <w:rPr>
                <w:rFonts w:ascii="Times New Roman" w:hAnsi="Times New Roman"/>
                <w:bCs/>
              </w:rPr>
            </w:pPr>
            <w:r w:rsidRPr="004E6F27">
              <w:rPr>
                <w:rFonts w:ascii="Times New Roman" w:hAnsi="Times New Roman"/>
                <w:bCs/>
              </w:rPr>
              <w:t>Dr Ann-Marie Hughes</w:t>
            </w:r>
          </w:p>
        </w:tc>
      </w:tr>
      <w:tr w:rsidR="00C21765" w:rsidRPr="000D4C3C" w14:paraId="76A72011" w14:textId="77777777" w:rsidTr="00B721D1">
        <w:tc>
          <w:tcPr>
            <w:tcW w:w="2761" w:type="dxa"/>
            <w:tcBorders>
              <w:top w:val="dashSmallGap" w:sz="8" w:space="0" w:color="00000A"/>
              <w:left w:val="single" w:sz="4" w:space="0" w:color="00000A"/>
              <w:bottom w:val="dashSmallGap" w:sz="8" w:space="0" w:color="00000A"/>
              <w:right w:val="dashSmallGap" w:sz="8" w:space="0" w:color="00000A"/>
            </w:tcBorders>
            <w:shd w:val="clear" w:color="auto" w:fill="auto"/>
            <w:tcMar>
              <w:left w:w="108" w:type="dxa"/>
            </w:tcMar>
          </w:tcPr>
          <w:p w14:paraId="5B6A4D12" w14:textId="77777777" w:rsidR="00C21765" w:rsidRPr="000D4C3C" w:rsidRDefault="000D4C3C">
            <w:pPr>
              <w:spacing w:after="0"/>
              <w:rPr>
                <w:rFonts w:ascii="Times New Roman" w:hAnsi="Times New Roman"/>
                <w:sz w:val="20"/>
                <w:szCs w:val="20"/>
              </w:rPr>
            </w:pPr>
            <w:r w:rsidRPr="000D4C3C">
              <w:rPr>
                <w:rFonts w:ascii="Times New Roman" w:hAnsi="Times New Roman"/>
                <w:sz w:val="20"/>
                <w:szCs w:val="20"/>
              </w:rPr>
              <w:t>Author’s email address</w:t>
            </w:r>
          </w:p>
        </w:tc>
        <w:tc>
          <w:tcPr>
            <w:tcW w:w="5734" w:type="dxa"/>
            <w:tcBorders>
              <w:top w:val="dashSmallGap" w:sz="8" w:space="0" w:color="00000A"/>
              <w:left w:val="dashSmallGap" w:sz="8" w:space="0" w:color="00000A"/>
              <w:bottom w:val="dashSmallGap" w:sz="8" w:space="0" w:color="00000A"/>
              <w:right w:val="single" w:sz="4" w:space="0" w:color="00000A"/>
            </w:tcBorders>
            <w:shd w:val="clear" w:color="auto" w:fill="auto"/>
            <w:tcMar>
              <w:left w:w="103" w:type="dxa"/>
            </w:tcMar>
          </w:tcPr>
          <w:p w14:paraId="181B9EC8" w14:textId="6A7F52EF" w:rsidR="00C21765" w:rsidRPr="004E6F27" w:rsidRDefault="00B721D1">
            <w:pPr>
              <w:spacing w:after="0"/>
              <w:rPr>
                <w:rFonts w:ascii="Times New Roman" w:hAnsi="Times New Roman"/>
                <w:bCs/>
              </w:rPr>
            </w:pPr>
            <w:r w:rsidRPr="004E6F27">
              <w:rPr>
                <w:rFonts w:ascii="Times New Roman" w:hAnsi="Times New Roman"/>
                <w:bCs/>
              </w:rPr>
              <w:t>A.Hughes@soton.ac.uk</w:t>
            </w:r>
          </w:p>
        </w:tc>
      </w:tr>
      <w:tr w:rsidR="00C21765" w:rsidRPr="000D4C3C" w14:paraId="1D136BFB" w14:textId="77777777" w:rsidTr="00B721D1">
        <w:tc>
          <w:tcPr>
            <w:tcW w:w="2761" w:type="dxa"/>
            <w:tcBorders>
              <w:top w:val="dashSmallGap" w:sz="8" w:space="0" w:color="00000A"/>
              <w:left w:val="single" w:sz="4" w:space="0" w:color="00000A"/>
              <w:bottom w:val="dashSmallGap" w:sz="8" w:space="0" w:color="00000A"/>
              <w:right w:val="dashSmallGap" w:sz="8" w:space="0" w:color="00000A"/>
            </w:tcBorders>
            <w:shd w:val="clear" w:color="auto" w:fill="auto"/>
            <w:tcMar>
              <w:left w:w="108" w:type="dxa"/>
            </w:tcMar>
          </w:tcPr>
          <w:p w14:paraId="04861BF9" w14:textId="77777777" w:rsidR="00C21765" w:rsidRPr="000D4C3C" w:rsidRDefault="000D4C3C">
            <w:pPr>
              <w:spacing w:after="0"/>
              <w:rPr>
                <w:rFonts w:ascii="Times New Roman" w:hAnsi="Times New Roman"/>
                <w:sz w:val="20"/>
                <w:szCs w:val="20"/>
              </w:rPr>
            </w:pPr>
            <w:r w:rsidRPr="000D4C3C">
              <w:rPr>
                <w:rFonts w:ascii="Times New Roman" w:hAnsi="Times New Roman"/>
                <w:sz w:val="20"/>
                <w:szCs w:val="20"/>
              </w:rPr>
              <w:t>Author’s institutional affiliation</w:t>
            </w:r>
          </w:p>
        </w:tc>
        <w:tc>
          <w:tcPr>
            <w:tcW w:w="5734" w:type="dxa"/>
            <w:tcBorders>
              <w:top w:val="dashSmallGap" w:sz="8" w:space="0" w:color="00000A"/>
              <w:left w:val="dashSmallGap" w:sz="8" w:space="0" w:color="00000A"/>
              <w:bottom w:val="dashSmallGap" w:sz="8" w:space="0" w:color="00000A"/>
              <w:right w:val="single" w:sz="4" w:space="0" w:color="00000A"/>
            </w:tcBorders>
            <w:shd w:val="clear" w:color="auto" w:fill="auto"/>
            <w:tcMar>
              <w:left w:w="103" w:type="dxa"/>
            </w:tcMar>
          </w:tcPr>
          <w:p w14:paraId="27EBD33C" w14:textId="319D896B" w:rsidR="00C21765" w:rsidRPr="004E6F27" w:rsidRDefault="00B721D1">
            <w:pPr>
              <w:spacing w:after="0"/>
              <w:rPr>
                <w:rFonts w:ascii="Times New Roman" w:hAnsi="Times New Roman"/>
                <w:bCs/>
              </w:rPr>
            </w:pPr>
            <w:r w:rsidRPr="004E6F27">
              <w:rPr>
                <w:rFonts w:ascii="Times New Roman" w:hAnsi="Times New Roman"/>
                <w:bCs/>
              </w:rPr>
              <w:t>University of Southampton</w:t>
            </w:r>
          </w:p>
        </w:tc>
      </w:tr>
      <w:tr w:rsidR="00B721D1" w:rsidRPr="000D4C3C" w14:paraId="36199DB6"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7B75FD45" w14:textId="53FFC32B" w:rsidR="00B721D1" w:rsidRPr="000D4C3C" w:rsidRDefault="00B721D1" w:rsidP="00B721D1">
            <w:pPr>
              <w:spacing w:after="0"/>
              <w:rPr>
                <w:rFonts w:ascii="Times New Roman" w:hAnsi="Times New Roman"/>
                <w:sz w:val="20"/>
                <w:szCs w:val="20"/>
              </w:rPr>
            </w:pPr>
            <w:r w:rsidRPr="00985BEC">
              <w:rPr>
                <w:rFonts w:ascii="Times New Roman" w:hAnsi="Times New Roman"/>
                <w:sz w:val="20"/>
                <w:szCs w:val="20"/>
              </w:rPr>
              <w:t>Author’s full name</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78823434" w14:textId="37DDBAF9" w:rsidR="00B721D1" w:rsidRPr="004E6F27" w:rsidRDefault="00B721D1" w:rsidP="00B721D1">
            <w:pPr>
              <w:spacing w:after="0"/>
              <w:rPr>
                <w:rFonts w:ascii="Times New Roman" w:hAnsi="Times New Roman"/>
                <w:bCs/>
              </w:rPr>
            </w:pPr>
            <w:r w:rsidRPr="004E6F27">
              <w:rPr>
                <w:rFonts w:ascii="Times New Roman" w:hAnsi="Times New Roman"/>
                <w:bCs/>
              </w:rPr>
              <w:t>Dr Chris Freeman</w:t>
            </w:r>
          </w:p>
        </w:tc>
      </w:tr>
      <w:tr w:rsidR="00B721D1" w:rsidRPr="000D4C3C" w14:paraId="3665BE25"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6A38EDCD" w14:textId="783C5672" w:rsidR="00B721D1" w:rsidRPr="00985BEC" w:rsidRDefault="00B721D1" w:rsidP="00B721D1">
            <w:pPr>
              <w:spacing w:after="0"/>
              <w:rPr>
                <w:rFonts w:ascii="Times New Roman" w:hAnsi="Times New Roman"/>
                <w:sz w:val="20"/>
                <w:szCs w:val="20"/>
              </w:rPr>
            </w:pPr>
            <w:r w:rsidRPr="000D4C3C">
              <w:rPr>
                <w:rFonts w:ascii="Times New Roman" w:hAnsi="Times New Roman"/>
                <w:sz w:val="20"/>
                <w:szCs w:val="20"/>
              </w:rPr>
              <w:t>Author’s email address</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2507C6E3" w14:textId="322C20A3" w:rsidR="00B721D1" w:rsidRPr="004E6F27" w:rsidRDefault="00B721D1" w:rsidP="00B721D1">
            <w:pPr>
              <w:spacing w:after="0"/>
              <w:rPr>
                <w:rFonts w:ascii="Times New Roman" w:hAnsi="Times New Roman"/>
                <w:bCs/>
              </w:rPr>
            </w:pPr>
            <w:r w:rsidRPr="004E6F27">
              <w:rPr>
                <w:rFonts w:ascii="Times New Roman" w:hAnsi="Times New Roman"/>
                <w:bCs/>
              </w:rPr>
              <w:t>cf@ecs.soton.ac.uk</w:t>
            </w:r>
          </w:p>
        </w:tc>
      </w:tr>
      <w:tr w:rsidR="00B721D1" w:rsidRPr="000D4C3C" w14:paraId="74C35756" w14:textId="77777777" w:rsidTr="00B721D1">
        <w:tc>
          <w:tcPr>
            <w:tcW w:w="2761" w:type="dxa"/>
            <w:tcBorders>
              <w:top w:val="dashSmallGap" w:sz="8" w:space="0" w:color="00000A"/>
              <w:left w:val="single" w:sz="4" w:space="0" w:color="00000A"/>
              <w:bottom w:val="dashSmallGap" w:sz="8" w:space="0" w:color="00000A"/>
              <w:right w:val="dashSmallGap" w:sz="8" w:space="0" w:color="00000A"/>
            </w:tcBorders>
            <w:shd w:val="clear" w:color="auto" w:fill="auto"/>
            <w:tcMar>
              <w:left w:w="108" w:type="dxa"/>
            </w:tcMar>
          </w:tcPr>
          <w:p w14:paraId="3327FBE6" w14:textId="04FA69B1" w:rsidR="00B721D1" w:rsidRPr="000D4C3C" w:rsidRDefault="00B721D1" w:rsidP="00B721D1">
            <w:pPr>
              <w:spacing w:after="0"/>
              <w:rPr>
                <w:rFonts w:ascii="Times New Roman" w:hAnsi="Times New Roman"/>
                <w:sz w:val="20"/>
                <w:szCs w:val="20"/>
              </w:rPr>
            </w:pPr>
            <w:r w:rsidRPr="000D4C3C">
              <w:rPr>
                <w:rFonts w:ascii="Times New Roman" w:hAnsi="Times New Roman"/>
                <w:sz w:val="20"/>
                <w:szCs w:val="20"/>
              </w:rPr>
              <w:t>Author’s institutional affiliation</w:t>
            </w:r>
          </w:p>
        </w:tc>
        <w:tc>
          <w:tcPr>
            <w:tcW w:w="5734" w:type="dxa"/>
            <w:tcBorders>
              <w:top w:val="dashSmallGap" w:sz="8" w:space="0" w:color="00000A"/>
              <w:left w:val="dashSmallGap" w:sz="8" w:space="0" w:color="00000A"/>
              <w:bottom w:val="dashSmallGap" w:sz="8" w:space="0" w:color="00000A"/>
              <w:right w:val="single" w:sz="4" w:space="0" w:color="00000A"/>
            </w:tcBorders>
            <w:shd w:val="clear" w:color="auto" w:fill="auto"/>
            <w:tcMar>
              <w:left w:w="103" w:type="dxa"/>
            </w:tcMar>
          </w:tcPr>
          <w:p w14:paraId="1FF77EAC" w14:textId="15B57110" w:rsidR="00B721D1" w:rsidRPr="004E6F27" w:rsidRDefault="00B721D1" w:rsidP="00B721D1">
            <w:pPr>
              <w:spacing w:after="0"/>
              <w:rPr>
                <w:rFonts w:ascii="Times New Roman" w:hAnsi="Times New Roman"/>
                <w:bCs/>
              </w:rPr>
            </w:pPr>
            <w:r w:rsidRPr="004E6F27">
              <w:rPr>
                <w:rFonts w:ascii="Times New Roman" w:hAnsi="Times New Roman"/>
                <w:bCs/>
              </w:rPr>
              <w:t>University of Southampton</w:t>
            </w:r>
          </w:p>
        </w:tc>
      </w:tr>
      <w:tr w:rsidR="00B721D1" w:rsidRPr="000D4C3C" w14:paraId="09E1E62C"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0B84FF0A" w14:textId="173E31E8" w:rsidR="00B721D1" w:rsidRPr="000D4C3C" w:rsidRDefault="00B721D1" w:rsidP="00B721D1">
            <w:pPr>
              <w:spacing w:after="0"/>
              <w:rPr>
                <w:rFonts w:ascii="Times New Roman" w:hAnsi="Times New Roman"/>
                <w:sz w:val="20"/>
                <w:szCs w:val="20"/>
              </w:rPr>
            </w:pPr>
            <w:r w:rsidRPr="00985BEC">
              <w:rPr>
                <w:rFonts w:ascii="Times New Roman" w:hAnsi="Times New Roman"/>
                <w:sz w:val="20"/>
                <w:szCs w:val="20"/>
              </w:rPr>
              <w:t>Author’s full name</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0838E626" w14:textId="2B6DBB6C" w:rsidR="00B721D1" w:rsidRPr="004E6F27" w:rsidRDefault="00B721D1" w:rsidP="00B721D1">
            <w:pPr>
              <w:spacing w:after="0"/>
              <w:rPr>
                <w:rFonts w:ascii="Times New Roman" w:hAnsi="Times New Roman"/>
                <w:bCs/>
              </w:rPr>
            </w:pPr>
            <w:r w:rsidRPr="004E6F27">
              <w:rPr>
                <w:rFonts w:ascii="Times New Roman" w:hAnsi="Times New Roman"/>
                <w:bCs/>
              </w:rPr>
              <w:t>Tom Banks</w:t>
            </w:r>
          </w:p>
        </w:tc>
      </w:tr>
      <w:tr w:rsidR="00B721D1" w:rsidRPr="000D4C3C" w14:paraId="3AA62B29"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61225A8A" w14:textId="13D2895B" w:rsidR="00B721D1" w:rsidRPr="00985BEC" w:rsidRDefault="00B721D1" w:rsidP="00B721D1">
            <w:pPr>
              <w:spacing w:after="0"/>
              <w:rPr>
                <w:rFonts w:ascii="Times New Roman" w:hAnsi="Times New Roman"/>
                <w:sz w:val="20"/>
                <w:szCs w:val="20"/>
              </w:rPr>
            </w:pPr>
            <w:r w:rsidRPr="000D4C3C">
              <w:rPr>
                <w:rFonts w:ascii="Times New Roman" w:hAnsi="Times New Roman"/>
                <w:sz w:val="20"/>
                <w:szCs w:val="20"/>
              </w:rPr>
              <w:t>Author’s email address</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7DF85372" w14:textId="61ECD4B2" w:rsidR="00B721D1" w:rsidRPr="004E6F27" w:rsidRDefault="00B721D1" w:rsidP="00B721D1">
            <w:pPr>
              <w:spacing w:after="0"/>
              <w:rPr>
                <w:rFonts w:ascii="Times New Roman" w:hAnsi="Times New Roman"/>
                <w:bCs/>
              </w:rPr>
            </w:pPr>
            <w:r w:rsidRPr="004E6F27">
              <w:rPr>
                <w:rFonts w:ascii="Times New Roman" w:hAnsi="Times New Roman"/>
                <w:bCs/>
                <w:color w:val="000000"/>
              </w:rPr>
              <w:t>Tom.banks0@gmail.com</w:t>
            </w:r>
          </w:p>
        </w:tc>
      </w:tr>
      <w:tr w:rsidR="00B721D1" w:rsidRPr="000D4C3C" w14:paraId="382D0598" w14:textId="77777777" w:rsidTr="00B721D1">
        <w:tc>
          <w:tcPr>
            <w:tcW w:w="2761" w:type="dxa"/>
            <w:tcBorders>
              <w:top w:val="dashSmallGap" w:sz="8" w:space="0" w:color="00000A"/>
              <w:left w:val="single" w:sz="4" w:space="0" w:color="00000A"/>
              <w:bottom w:val="dashSmallGap" w:sz="8" w:space="0" w:color="00000A"/>
              <w:right w:val="dashSmallGap" w:sz="8" w:space="0" w:color="00000A"/>
            </w:tcBorders>
            <w:shd w:val="clear" w:color="auto" w:fill="auto"/>
            <w:tcMar>
              <w:left w:w="108" w:type="dxa"/>
            </w:tcMar>
          </w:tcPr>
          <w:p w14:paraId="3758E4D1" w14:textId="323C66BF" w:rsidR="00B721D1" w:rsidRPr="000D4C3C" w:rsidRDefault="00B721D1" w:rsidP="00B721D1">
            <w:pPr>
              <w:spacing w:after="0"/>
              <w:rPr>
                <w:rFonts w:ascii="Times New Roman" w:hAnsi="Times New Roman"/>
                <w:sz w:val="20"/>
                <w:szCs w:val="20"/>
              </w:rPr>
            </w:pPr>
            <w:r w:rsidRPr="000D4C3C">
              <w:rPr>
                <w:rFonts w:ascii="Times New Roman" w:hAnsi="Times New Roman"/>
                <w:sz w:val="20"/>
                <w:szCs w:val="20"/>
              </w:rPr>
              <w:t>Author’s institutional affiliation</w:t>
            </w:r>
          </w:p>
        </w:tc>
        <w:tc>
          <w:tcPr>
            <w:tcW w:w="5734" w:type="dxa"/>
            <w:tcBorders>
              <w:top w:val="dashSmallGap" w:sz="8" w:space="0" w:color="00000A"/>
              <w:left w:val="dashSmallGap" w:sz="8" w:space="0" w:color="00000A"/>
              <w:bottom w:val="dashSmallGap" w:sz="8" w:space="0" w:color="00000A"/>
              <w:right w:val="single" w:sz="4" w:space="0" w:color="00000A"/>
            </w:tcBorders>
            <w:shd w:val="clear" w:color="auto" w:fill="auto"/>
            <w:tcMar>
              <w:left w:w="103" w:type="dxa"/>
            </w:tcMar>
          </w:tcPr>
          <w:p w14:paraId="684EF57F" w14:textId="3C452B12" w:rsidR="00B721D1" w:rsidRPr="004E6F27" w:rsidRDefault="00B721D1" w:rsidP="00B721D1">
            <w:pPr>
              <w:spacing w:after="0"/>
              <w:rPr>
                <w:rFonts w:ascii="Times New Roman" w:hAnsi="Times New Roman"/>
                <w:bCs/>
              </w:rPr>
            </w:pPr>
            <w:r w:rsidRPr="004E6F27">
              <w:rPr>
                <w:rFonts w:ascii="Times New Roman" w:hAnsi="Times New Roman"/>
                <w:bCs/>
                <w:color w:val="000000"/>
              </w:rPr>
              <w:t>Guy’s and St Thomas’ NHS Foundation Trust (London), UK</w:t>
            </w:r>
          </w:p>
        </w:tc>
      </w:tr>
      <w:tr w:rsidR="00B721D1" w:rsidRPr="000D4C3C" w14:paraId="2AD9EC06"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3247C4B8" w14:textId="78E16868" w:rsidR="00B721D1" w:rsidRPr="000D4C3C" w:rsidRDefault="00B721D1" w:rsidP="00B721D1">
            <w:pPr>
              <w:spacing w:after="0"/>
              <w:rPr>
                <w:rFonts w:ascii="Times New Roman" w:hAnsi="Times New Roman"/>
                <w:sz w:val="20"/>
                <w:szCs w:val="20"/>
              </w:rPr>
            </w:pPr>
            <w:r w:rsidRPr="00985BEC">
              <w:rPr>
                <w:rFonts w:ascii="Times New Roman" w:hAnsi="Times New Roman"/>
                <w:sz w:val="20"/>
                <w:szCs w:val="20"/>
              </w:rPr>
              <w:t>Author’s full name</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0652A03D" w14:textId="00108766" w:rsidR="00B721D1" w:rsidRPr="004E6F27" w:rsidRDefault="00B721D1" w:rsidP="00B721D1">
            <w:pPr>
              <w:spacing w:after="0"/>
              <w:rPr>
                <w:rFonts w:ascii="Times New Roman" w:hAnsi="Times New Roman"/>
                <w:bCs/>
                <w:color w:val="000000"/>
              </w:rPr>
            </w:pPr>
            <w:r w:rsidRPr="004E6F27">
              <w:rPr>
                <w:rFonts w:ascii="Times New Roman" w:hAnsi="Times New Roman"/>
                <w:bCs/>
              </w:rPr>
              <w:t>Prof Hans Savelberg</w:t>
            </w:r>
          </w:p>
        </w:tc>
      </w:tr>
      <w:tr w:rsidR="00B721D1" w:rsidRPr="000D4C3C" w14:paraId="369F89AD"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5550ED3A" w14:textId="2171749C" w:rsidR="00B721D1" w:rsidRPr="00985BEC" w:rsidRDefault="00B721D1" w:rsidP="00B721D1">
            <w:pPr>
              <w:spacing w:after="0"/>
              <w:rPr>
                <w:rFonts w:ascii="Times New Roman" w:hAnsi="Times New Roman"/>
                <w:sz w:val="20"/>
                <w:szCs w:val="20"/>
              </w:rPr>
            </w:pPr>
            <w:r w:rsidRPr="000D4C3C">
              <w:rPr>
                <w:rFonts w:ascii="Times New Roman" w:hAnsi="Times New Roman"/>
                <w:sz w:val="20"/>
                <w:szCs w:val="20"/>
              </w:rPr>
              <w:t>Author’s email address</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1CA9BC0A" w14:textId="391C4FCF" w:rsidR="00B721D1" w:rsidRPr="004E6F27" w:rsidRDefault="00B721D1" w:rsidP="00B721D1">
            <w:pPr>
              <w:spacing w:after="0"/>
              <w:rPr>
                <w:rFonts w:ascii="Times New Roman" w:hAnsi="Times New Roman"/>
                <w:bCs/>
              </w:rPr>
            </w:pPr>
            <w:r w:rsidRPr="004E6F27">
              <w:rPr>
                <w:rFonts w:ascii="Times New Roman" w:hAnsi="Times New Roman"/>
                <w:bCs/>
              </w:rPr>
              <w:t>hans.savelberg@maastrichtuniversity.nl</w:t>
            </w:r>
          </w:p>
        </w:tc>
      </w:tr>
      <w:tr w:rsidR="00B721D1" w:rsidRPr="000D4C3C" w14:paraId="6EE17D02" w14:textId="77777777" w:rsidTr="00B721D1">
        <w:tc>
          <w:tcPr>
            <w:tcW w:w="2761" w:type="dxa"/>
            <w:tcBorders>
              <w:top w:val="dashSmallGap" w:sz="8" w:space="0" w:color="00000A"/>
              <w:left w:val="single" w:sz="4" w:space="0" w:color="00000A"/>
              <w:bottom w:val="dashSmallGap" w:sz="8" w:space="0" w:color="00000A"/>
              <w:right w:val="dashSmallGap" w:sz="8" w:space="0" w:color="00000A"/>
            </w:tcBorders>
            <w:shd w:val="clear" w:color="auto" w:fill="auto"/>
            <w:tcMar>
              <w:left w:w="108" w:type="dxa"/>
            </w:tcMar>
          </w:tcPr>
          <w:p w14:paraId="71B80BBB" w14:textId="5B85A644" w:rsidR="00B721D1" w:rsidRPr="000D4C3C" w:rsidRDefault="00B721D1" w:rsidP="00B721D1">
            <w:pPr>
              <w:spacing w:after="0"/>
              <w:rPr>
                <w:rFonts w:ascii="Times New Roman" w:hAnsi="Times New Roman"/>
                <w:sz w:val="20"/>
                <w:szCs w:val="20"/>
              </w:rPr>
            </w:pPr>
            <w:r w:rsidRPr="000D4C3C">
              <w:rPr>
                <w:rFonts w:ascii="Times New Roman" w:hAnsi="Times New Roman"/>
                <w:sz w:val="20"/>
                <w:szCs w:val="20"/>
              </w:rPr>
              <w:t>Author’s institutional affiliation</w:t>
            </w:r>
          </w:p>
        </w:tc>
        <w:tc>
          <w:tcPr>
            <w:tcW w:w="5734" w:type="dxa"/>
            <w:tcBorders>
              <w:top w:val="dashSmallGap" w:sz="8" w:space="0" w:color="00000A"/>
              <w:left w:val="dashSmallGap" w:sz="8" w:space="0" w:color="00000A"/>
              <w:bottom w:val="dashSmallGap" w:sz="8" w:space="0" w:color="00000A"/>
              <w:right w:val="single" w:sz="4" w:space="0" w:color="00000A"/>
            </w:tcBorders>
            <w:shd w:val="clear" w:color="auto" w:fill="auto"/>
            <w:tcMar>
              <w:left w:w="103" w:type="dxa"/>
            </w:tcMar>
          </w:tcPr>
          <w:p w14:paraId="3CA707C2" w14:textId="791E5C0A" w:rsidR="00B721D1" w:rsidRPr="004E6F27" w:rsidRDefault="00B721D1" w:rsidP="00B721D1">
            <w:pPr>
              <w:rPr>
                <w:rFonts w:ascii="Times New Roman" w:hAnsi="Times New Roman"/>
                <w:bCs/>
              </w:rPr>
            </w:pPr>
            <w:r w:rsidRPr="004E6F27">
              <w:rPr>
                <w:rFonts w:ascii="Times New Roman" w:hAnsi="Times New Roman"/>
                <w:bCs/>
              </w:rPr>
              <w:t>Department of Human Movement Science and School of Health Professions Education, Faculty of Health, Medicine and Life Sciences, Maastricht University, The Netherlands</w:t>
            </w:r>
          </w:p>
        </w:tc>
      </w:tr>
      <w:tr w:rsidR="00B721D1" w:rsidRPr="000D4C3C" w14:paraId="16B779EF"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607DA7E4" w14:textId="59E50829" w:rsidR="00B721D1" w:rsidRPr="000D4C3C" w:rsidRDefault="00B721D1" w:rsidP="00B721D1">
            <w:pPr>
              <w:spacing w:after="0"/>
              <w:rPr>
                <w:rFonts w:ascii="Times New Roman" w:hAnsi="Times New Roman"/>
                <w:sz w:val="20"/>
                <w:szCs w:val="20"/>
              </w:rPr>
            </w:pPr>
            <w:r w:rsidRPr="00985BEC">
              <w:rPr>
                <w:rFonts w:ascii="Times New Roman" w:hAnsi="Times New Roman"/>
                <w:sz w:val="20"/>
                <w:szCs w:val="20"/>
              </w:rPr>
              <w:t>Author’s full name</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4F9EB5F6" w14:textId="1477183C" w:rsidR="00B721D1" w:rsidRPr="004E6F27" w:rsidRDefault="00B721D1" w:rsidP="00B721D1">
            <w:pPr>
              <w:rPr>
                <w:rFonts w:ascii="Times New Roman" w:hAnsi="Times New Roman"/>
                <w:bCs/>
              </w:rPr>
            </w:pPr>
            <w:r w:rsidRPr="004E6F27">
              <w:rPr>
                <w:rFonts w:ascii="Times New Roman" w:hAnsi="Times New Roman"/>
                <w:bCs/>
              </w:rPr>
              <w:t>Prof Mary Gobbi</w:t>
            </w:r>
          </w:p>
        </w:tc>
      </w:tr>
      <w:tr w:rsidR="00B721D1" w:rsidRPr="000D4C3C" w14:paraId="0F57A649"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5FE42A49" w14:textId="3092F2E5" w:rsidR="00B721D1" w:rsidRPr="00985BEC" w:rsidRDefault="00B721D1" w:rsidP="00B721D1">
            <w:pPr>
              <w:spacing w:after="0"/>
              <w:rPr>
                <w:rFonts w:ascii="Times New Roman" w:hAnsi="Times New Roman"/>
                <w:sz w:val="20"/>
                <w:szCs w:val="20"/>
              </w:rPr>
            </w:pPr>
            <w:r w:rsidRPr="000D4C3C">
              <w:rPr>
                <w:rFonts w:ascii="Times New Roman" w:hAnsi="Times New Roman"/>
                <w:sz w:val="20"/>
                <w:szCs w:val="20"/>
              </w:rPr>
              <w:t>Author’s email address</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4F371619" w14:textId="06D8A1BB" w:rsidR="00B721D1" w:rsidRPr="004E6F27" w:rsidRDefault="004E6F27" w:rsidP="00B721D1">
            <w:pPr>
              <w:rPr>
                <w:rFonts w:ascii="Times New Roman" w:hAnsi="Times New Roman"/>
                <w:bCs/>
              </w:rPr>
            </w:pPr>
            <w:r w:rsidRPr="004E6F27">
              <w:rPr>
                <w:rFonts w:ascii="Times New Roman" w:hAnsi="Times New Roman"/>
                <w:bCs/>
              </w:rPr>
              <w:t>M.O.Gobbi@soton.ac.uk</w:t>
            </w:r>
          </w:p>
        </w:tc>
      </w:tr>
      <w:tr w:rsidR="00B721D1" w:rsidRPr="000D4C3C" w14:paraId="013FDC01" w14:textId="77777777" w:rsidTr="00B721D1">
        <w:tc>
          <w:tcPr>
            <w:tcW w:w="2761" w:type="dxa"/>
            <w:tcBorders>
              <w:top w:val="dashSmallGap" w:sz="8" w:space="0" w:color="00000A"/>
              <w:left w:val="single" w:sz="4" w:space="0" w:color="00000A"/>
              <w:bottom w:val="single" w:sz="4" w:space="0" w:color="00000A"/>
              <w:right w:val="dashSmallGap" w:sz="8" w:space="0" w:color="00000A"/>
            </w:tcBorders>
            <w:shd w:val="clear" w:color="auto" w:fill="auto"/>
            <w:tcMar>
              <w:left w:w="108" w:type="dxa"/>
            </w:tcMar>
          </w:tcPr>
          <w:p w14:paraId="5E93914F" w14:textId="09E7D368" w:rsidR="00B721D1" w:rsidRPr="000D4C3C" w:rsidRDefault="00B721D1" w:rsidP="00B721D1">
            <w:pPr>
              <w:spacing w:after="0"/>
              <w:rPr>
                <w:rFonts w:ascii="Times New Roman" w:hAnsi="Times New Roman"/>
                <w:sz w:val="20"/>
                <w:szCs w:val="20"/>
              </w:rPr>
            </w:pPr>
            <w:r w:rsidRPr="000D4C3C">
              <w:rPr>
                <w:rFonts w:ascii="Times New Roman" w:hAnsi="Times New Roman"/>
                <w:sz w:val="20"/>
                <w:szCs w:val="20"/>
              </w:rPr>
              <w:t>Author’s institutional affiliation</w:t>
            </w:r>
          </w:p>
        </w:tc>
        <w:tc>
          <w:tcPr>
            <w:tcW w:w="5734" w:type="dxa"/>
            <w:tcBorders>
              <w:top w:val="dashSmallGap" w:sz="8" w:space="0" w:color="00000A"/>
              <w:left w:val="dashSmallGap" w:sz="8" w:space="0" w:color="00000A"/>
              <w:bottom w:val="single" w:sz="4" w:space="0" w:color="00000A"/>
              <w:right w:val="single" w:sz="4" w:space="0" w:color="00000A"/>
            </w:tcBorders>
            <w:shd w:val="clear" w:color="auto" w:fill="auto"/>
            <w:tcMar>
              <w:left w:w="103" w:type="dxa"/>
            </w:tcMar>
          </w:tcPr>
          <w:p w14:paraId="5E3A64F4" w14:textId="1DA5E35F" w:rsidR="00B721D1" w:rsidRPr="004E6F27" w:rsidRDefault="00B721D1" w:rsidP="00B721D1">
            <w:pPr>
              <w:rPr>
                <w:rFonts w:ascii="Times New Roman" w:hAnsi="Times New Roman"/>
                <w:bCs/>
              </w:rPr>
            </w:pPr>
            <w:r w:rsidRPr="004E6F27">
              <w:rPr>
                <w:rFonts w:ascii="Times New Roman" w:hAnsi="Times New Roman"/>
                <w:bCs/>
              </w:rPr>
              <w:t>University of Southampton</w:t>
            </w:r>
          </w:p>
        </w:tc>
      </w:tr>
    </w:tbl>
    <w:p w14:paraId="0D224518" w14:textId="77777777" w:rsidR="00C21765" w:rsidRPr="00AB0582" w:rsidRDefault="00C21765">
      <w:pPr>
        <w:pStyle w:val="Pa19"/>
        <w:jc w:val="both"/>
        <w:rPr>
          <w:rFonts w:ascii="Times New Roman" w:hAnsi="Times New Roman" w:cs="Times New Roman"/>
          <w:sz w:val="16"/>
          <w:szCs w:val="16"/>
          <w:lang w:val="en-US"/>
        </w:rPr>
      </w:pPr>
    </w:p>
    <w:p w14:paraId="76B0DBEA"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 xml:space="preserve">Corresponding Author: </w:t>
      </w:r>
    </w:p>
    <w:p w14:paraId="79F199FD"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Ann-Marie Hughes</w:t>
      </w:r>
    </w:p>
    <w:p w14:paraId="44AD7406"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Rehabilitation and Health Technologies Research Group</w:t>
      </w:r>
    </w:p>
    <w:p w14:paraId="4D48E06C"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Faculty of Health Sciences (Building 45)</w:t>
      </w:r>
    </w:p>
    <w:p w14:paraId="7FD66BB1"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University of Southampton</w:t>
      </w:r>
    </w:p>
    <w:p w14:paraId="5FEE6B0C"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Southampton SO17 1BJ</w:t>
      </w:r>
    </w:p>
    <w:p w14:paraId="588D8E0A"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United Kingdom</w:t>
      </w:r>
    </w:p>
    <w:p w14:paraId="498EF7F0"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Email 1: A.Hughes@soton.ac.uk</w:t>
      </w:r>
    </w:p>
    <w:p w14:paraId="0CCA9805" w14:textId="77777777" w:rsidR="00A2410B" w:rsidRPr="00474665" w:rsidRDefault="00A2410B" w:rsidP="00A2410B">
      <w:pPr>
        <w:autoSpaceDE w:val="0"/>
        <w:autoSpaceDN w:val="0"/>
        <w:adjustRightInd w:val="0"/>
        <w:spacing w:after="0"/>
        <w:rPr>
          <w:rFonts w:ascii="Times New Roman" w:hAnsi="Times New Roman"/>
        </w:rPr>
      </w:pPr>
      <w:r w:rsidRPr="00474665">
        <w:rPr>
          <w:rFonts w:ascii="Times New Roman" w:hAnsi="Times New Roman"/>
        </w:rPr>
        <w:t>Telephone: +44 2380595191</w:t>
      </w:r>
    </w:p>
    <w:p w14:paraId="53545414" w14:textId="77777777" w:rsidR="004E6F27" w:rsidRDefault="004E6F27">
      <w:pPr>
        <w:pStyle w:val="Pa19"/>
        <w:jc w:val="both"/>
        <w:rPr>
          <w:rFonts w:ascii="Times New Roman" w:hAnsi="Times New Roman" w:cs="Times New Roman"/>
          <w:sz w:val="20"/>
          <w:szCs w:val="20"/>
          <w:lang w:val="en-US"/>
        </w:rPr>
      </w:pPr>
    </w:p>
    <w:p w14:paraId="27D208FF" w14:textId="77777777" w:rsidR="004E6F27" w:rsidRPr="00701A95" w:rsidRDefault="004E6F27" w:rsidP="004E6F27">
      <w:pPr>
        <w:autoSpaceDE w:val="0"/>
        <w:autoSpaceDN w:val="0"/>
        <w:adjustRightInd w:val="0"/>
        <w:spacing w:after="0"/>
        <w:rPr>
          <w:rFonts w:ascii="Times New Roman" w:hAnsi="Times New Roman"/>
          <w:b/>
          <w:bCs/>
          <w:color w:val="000000"/>
        </w:rPr>
      </w:pPr>
      <w:r w:rsidRPr="00701A95">
        <w:rPr>
          <w:rFonts w:ascii="Times New Roman" w:hAnsi="Times New Roman"/>
          <w:b/>
          <w:bCs/>
          <w:color w:val="000000"/>
        </w:rPr>
        <w:t>Biographical Notes</w:t>
      </w:r>
    </w:p>
    <w:p w14:paraId="3FAFE525" w14:textId="77777777" w:rsidR="004E6F27" w:rsidRPr="00701A95" w:rsidRDefault="004E6F27" w:rsidP="004E6F27">
      <w:pPr>
        <w:autoSpaceDE w:val="0"/>
        <w:autoSpaceDN w:val="0"/>
        <w:adjustRightInd w:val="0"/>
        <w:spacing w:after="0"/>
        <w:rPr>
          <w:rFonts w:ascii="Times New Roman" w:hAnsi="Times New Roman"/>
          <w:color w:val="000000"/>
        </w:rPr>
      </w:pPr>
    </w:p>
    <w:p w14:paraId="59F6935B" w14:textId="77777777" w:rsidR="004E6F27" w:rsidRPr="00701A95" w:rsidRDefault="004E6F27" w:rsidP="004E6F27">
      <w:pPr>
        <w:autoSpaceDE w:val="0"/>
        <w:autoSpaceDN w:val="0"/>
        <w:adjustRightInd w:val="0"/>
        <w:spacing w:after="0"/>
        <w:rPr>
          <w:rFonts w:ascii="Times New Roman" w:hAnsi="Times New Roman"/>
          <w:color w:val="000000"/>
        </w:rPr>
      </w:pPr>
      <w:r w:rsidRPr="00701A95">
        <w:rPr>
          <w:rFonts w:ascii="Times New Roman" w:hAnsi="Times New Roman"/>
          <w:color w:val="000000"/>
        </w:rPr>
        <w:t xml:space="preserve">Ann-Marie Hughes (A.Hughes@soton.ac.uk) is an Associate Professor in Rehabilitation Technologies at the Faculty of Health Sciences, University of Southampton (UK). Her research streams are </w:t>
      </w:r>
      <w:proofErr w:type="spellStart"/>
      <w:r w:rsidRPr="00701A95">
        <w:rPr>
          <w:rFonts w:ascii="Times New Roman" w:hAnsi="Times New Roman"/>
          <w:color w:val="000000"/>
        </w:rPr>
        <w:t>centred</w:t>
      </w:r>
      <w:proofErr w:type="spellEnd"/>
      <w:r w:rsidRPr="00701A95">
        <w:rPr>
          <w:rFonts w:ascii="Times New Roman" w:hAnsi="Times New Roman"/>
          <w:color w:val="000000"/>
        </w:rPr>
        <w:t xml:space="preserve"> on her understanding of user needs, which she has used to influence engineering design and clinical evaluation of novel rehabilitation technologies including Robotics, Functional Electrical Stimulation, Internet-based motivational rehabilitation and Non-invasive brain stimulation. This has driven the design of multidisciplinary, research-led education and stakeholder engagement. Ann-Marie Hughes is a chartered Physiotherapist and holds a PhD in Electronics and electrical engineering from the University of Southampton. </w:t>
      </w:r>
    </w:p>
    <w:p w14:paraId="637FFEDF" w14:textId="77777777" w:rsidR="004E6F27" w:rsidRPr="00701A95" w:rsidRDefault="004E6F27" w:rsidP="004E6F27">
      <w:pPr>
        <w:autoSpaceDE w:val="0"/>
        <w:autoSpaceDN w:val="0"/>
        <w:adjustRightInd w:val="0"/>
        <w:spacing w:after="0"/>
        <w:rPr>
          <w:rFonts w:ascii="Times New Roman" w:hAnsi="Times New Roman"/>
          <w:color w:val="000000"/>
        </w:rPr>
      </w:pPr>
      <w:r w:rsidRPr="00701A95">
        <w:rPr>
          <w:rFonts w:ascii="Times New Roman" w:hAnsi="Times New Roman"/>
          <w:color w:val="000000"/>
        </w:rPr>
        <w:lastRenderedPageBreak/>
        <w:t xml:space="preserve">She is a steering committee member of the International Consortium of Rehabilitation Robotics, and the International Industry Society of Advanced Rehabilitation Technologies, and member of the International Standards </w:t>
      </w:r>
      <w:proofErr w:type="spellStart"/>
      <w:r w:rsidRPr="00701A95">
        <w:rPr>
          <w:rFonts w:ascii="Times New Roman" w:hAnsi="Times New Roman"/>
          <w:color w:val="000000"/>
        </w:rPr>
        <w:t>Organisation</w:t>
      </w:r>
      <w:proofErr w:type="spellEnd"/>
      <w:r w:rsidRPr="00701A95">
        <w:rPr>
          <w:rFonts w:ascii="Times New Roman" w:hAnsi="Times New Roman"/>
          <w:color w:val="000000"/>
        </w:rPr>
        <w:t xml:space="preserve"> (ISO/IEC SC 62D/JWG 36 –Medical robots for Rehabilitation). Ann-Marie is also a Registered EU reviewer, and within the UK, is a member of the British Standards Institution (subcommittee CH/62/4), reviewer for the UK Stroke Guidelines on rehabilitation robots and a grant panel member for the UK Multiple Sclerosis Society.</w:t>
      </w:r>
    </w:p>
    <w:p w14:paraId="406191AB" w14:textId="77777777" w:rsidR="004E6F27" w:rsidRPr="00701A95" w:rsidRDefault="004E6F27" w:rsidP="004E6F27">
      <w:pPr>
        <w:autoSpaceDE w:val="0"/>
        <w:autoSpaceDN w:val="0"/>
        <w:adjustRightInd w:val="0"/>
        <w:spacing w:after="0"/>
        <w:rPr>
          <w:rFonts w:ascii="Times New Roman" w:hAnsi="Times New Roman"/>
          <w:color w:val="000000"/>
        </w:rPr>
      </w:pPr>
    </w:p>
    <w:p w14:paraId="7A1E3318" w14:textId="77777777" w:rsidR="004E6F27" w:rsidRPr="00701A95" w:rsidRDefault="004E6F27" w:rsidP="004E6F27">
      <w:pPr>
        <w:autoSpaceDE w:val="0"/>
        <w:autoSpaceDN w:val="0"/>
        <w:adjustRightInd w:val="0"/>
        <w:spacing w:after="0"/>
        <w:rPr>
          <w:rFonts w:ascii="Times New Roman" w:hAnsi="Times New Roman"/>
          <w:color w:val="000000"/>
        </w:rPr>
      </w:pPr>
      <w:r w:rsidRPr="00701A95">
        <w:rPr>
          <w:rFonts w:ascii="Times New Roman" w:hAnsi="Times New Roman"/>
          <w:color w:val="000000"/>
        </w:rPr>
        <w:t>Chris</w:t>
      </w:r>
      <w:r>
        <w:rPr>
          <w:rFonts w:ascii="Times New Roman" w:hAnsi="Times New Roman"/>
          <w:color w:val="000000"/>
        </w:rPr>
        <w:t xml:space="preserve"> </w:t>
      </w:r>
      <w:r w:rsidRPr="00701A95">
        <w:rPr>
          <w:rFonts w:ascii="Times New Roman" w:hAnsi="Times New Roman"/>
          <w:color w:val="000000"/>
        </w:rPr>
        <w:t xml:space="preserve">Freeman </w:t>
      </w:r>
      <w:r>
        <w:rPr>
          <w:rFonts w:ascii="Times New Roman" w:hAnsi="Times New Roman"/>
          <w:color w:val="000000"/>
        </w:rPr>
        <w:t>(</w:t>
      </w:r>
      <w:hyperlink r:id="rId8" w:history="1">
        <w:r w:rsidRPr="00293988">
          <w:rPr>
            <w:rStyle w:val="Hyperlink"/>
            <w:rFonts w:ascii="Times New Roman" w:hAnsi="Times New Roman"/>
          </w:rPr>
          <w:t>cf@ecs.soton.ac.uk</w:t>
        </w:r>
      </w:hyperlink>
      <w:r>
        <w:rPr>
          <w:rFonts w:ascii="Times New Roman" w:hAnsi="Times New Roman"/>
          <w:color w:val="000000"/>
        </w:rPr>
        <w:t xml:space="preserve">) </w:t>
      </w:r>
      <w:r w:rsidRPr="00701A95">
        <w:rPr>
          <w:rFonts w:ascii="Times New Roman" w:hAnsi="Times New Roman"/>
          <w:color w:val="000000"/>
        </w:rPr>
        <w:t>received the B.Eng. degree</w:t>
      </w:r>
      <w:r>
        <w:rPr>
          <w:rFonts w:ascii="Times New Roman" w:hAnsi="Times New Roman"/>
          <w:color w:val="000000"/>
        </w:rPr>
        <w:t xml:space="preserve"> in Electromechanical </w:t>
      </w:r>
      <w:r w:rsidRPr="00701A95">
        <w:rPr>
          <w:rFonts w:ascii="Times New Roman" w:hAnsi="Times New Roman"/>
          <w:color w:val="000000"/>
        </w:rPr>
        <w:t xml:space="preserve">Engineering and the Ph.D. </w:t>
      </w:r>
      <w:r>
        <w:rPr>
          <w:rFonts w:ascii="Times New Roman" w:hAnsi="Times New Roman"/>
          <w:color w:val="000000"/>
        </w:rPr>
        <w:t>d</w:t>
      </w:r>
      <w:r w:rsidRPr="00701A95">
        <w:rPr>
          <w:rFonts w:ascii="Times New Roman" w:hAnsi="Times New Roman"/>
          <w:color w:val="000000"/>
        </w:rPr>
        <w:t xml:space="preserve">egree in applied </w:t>
      </w:r>
      <w:r>
        <w:rPr>
          <w:rFonts w:ascii="Times New Roman" w:hAnsi="Times New Roman"/>
          <w:color w:val="000000"/>
        </w:rPr>
        <w:t>c</w:t>
      </w:r>
      <w:r w:rsidRPr="00701A95">
        <w:rPr>
          <w:rFonts w:ascii="Times New Roman" w:hAnsi="Times New Roman"/>
          <w:color w:val="000000"/>
        </w:rPr>
        <w:t xml:space="preserve">ontrol from the University of Southampton, Southampton (UK) in 2000 and 2004, respectively, and the B.Sc. degree in Mathematical Sciences from Open University, Milton Keynes (UK) in 2006. He is currently an Associate Professor at the University of </w:t>
      </w:r>
      <w:r>
        <w:rPr>
          <w:rFonts w:ascii="Times New Roman" w:hAnsi="Times New Roman"/>
          <w:color w:val="000000"/>
        </w:rPr>
        <w:t>S</w:t>
      </w:r>
      <w:r w:rsidRPr="00701A95">
        <w:rPr>
          <w:rFonts w:ascii="Times New Roman" w:hAnsi="Times New Roman"/>
          <w:color w:val="000000"/>
        </w:rPr>
        <w:t>outhampton.  He has authored over 220 refereed</w:t>
      </w:r>
      <w:r>
        <w:rPr>
          <w:rFonts w:ascii="Times New Roman" w:hAnsi="Times New Roman"/>
          <w:color w:val="000000"/>
        </w:rPr>
        <w:t xml:space="preserve"> conference and journal papers in his </w:t>
      </w:r>
      <w:r w:rsidRPr="00701A95">
        <w:rPr>
          <w:rFonts w:ascii="Times New Roman" w:hAnsi="Times New Roman"/>
          <w:color w:val="000000"/>
        </w:rPr>
        <w:t>research areas, as well as two books.</w:t>
      </w:r>
      <w:r>
        <w:rPr>
          <w:rFonts w:ascii="Times New Roman" w:hAnsi="Times New Roman"/>
          <w:color w:val="000000"/>
        </w:rPr>
        <w:t xml:space="preserve"> His</w:t>
      </w:r>
      <w:r w:rsidRPr="00701A95">
        <w:rPr>
          <w:rFonts w:ascii="Times New Roman" w:hAnsi="Times New Roman"/>
          <w:color w:val="000000"/>
        </w:rPr>
        <w:t xml:space="preserve"> </w:t>
      </w:r>
      <w:r>
        <w:rPr>
          <w:rFonts w:ascii="Times New Roman" w:hAnsi="Times New Roman"/>
          <w:color w:val="000000"/>
        </w:rPr>
        <w:t>current</w:t>
      </w:r>
      <w:r w:rsidRPr="00701A95">
        <w:rPr>
          <w:rFonts w:ascii="Times New Roman" w:hAnsi="Times New Roman"/>
          <w:color w:val="000000"/>
        </w:rPr>
        <w:t xml:space="preserve"> </w:t>
      </w:r>
      <w:r>
        <w:rPr>
          <w:rFonts w:ascii="Times New Roman" w:hAnsi="Times New Roman"/>
          <w:color w:val="000000"/>
        </w:rPr>
        <w:t>research interests include</w:t>
      </w:r>
      <w:r w:rsidRPr="00701A95">
        <w:rPr>
          <w:rFonts w:ascii="Times New Roman" w:hAnsi="Times New Roman"/>
          <w:color w:val="000000"/>
        </w:rPr>
        <w:t xml:space="preserve"> the </w:t>
      </w:r>
      <w:r>
        <w:rPr>
          <w:rFonts w:ascii="Times New Roman" w:hAnsi="Times New Roman"/>
          <w:color w:val="000000"/>
        </w:rPr>
        <w:t>d</w:t>
      </w:r>
      <w:r w:rsidRPr="00701A95">
        <w:rPr>
          <w:rFonts w:ascii="Times New Roman" w:hAnsi="Times New Roman"/>
          <w:color w:val="000000"/>
        </w:rPr>
        <w:t>evelopment, application and assessment of iterative learning and repetitive controllers within both the biomedical engineering domain and for application to industrial systems.</w:t>
      </w:r>
    </w:p>
    <w:p w14:paraId="739B2816" w14:textId="77777777" w:rsidR="004E6F27" w:rsidRPr="00701A95" w:rsidRDefault="004E6F27" w:rsidP="004E6F27">
      <w:pPr>
        <w:autoSpaceDE w:val="0"/>
        <w:autoSpaceDN w:val="0"/>
        <w:adjustRightInd w:val="0"/>
        <w:spacing w:after="0"/>
        <w:rPr>
          <w:rFonts w:ascii="Times New Roman" w:hAnsi="Times New Roman"/>
          <w:color w:val="000000"/>
        </w:rPr>
      </w:pPr>
    </w:p>
    <w:p w14:paraId="225DC450" w14:textId="77777777" w:rsidR="004E6F27" w:rsidRPr="00701A95" w:rsidRDefault="004E6F27" w:rsidP="004E6F27">
      <w:pPr>
        <w:autoSpaceDE w:val="0"/>
        <w:autoSpaceDN w:val="0"/>
        <w:adjustRightInd w:val="0"/>
        <w:spacing w:after="0"/>
        <w:rPr>
          <w:rFonts w:ascii="Times New Roman" w:hAnsi="Times New Roman"/>
          <w:color w:val="000000"/>
        </w:rPr>
      </w:pPr>
      <w:r>
        <w:rPr>
          <w:rFonts w:ascii="Times New Roman" w:hAnsi="Times New Roman"/>
          <w:color w:val="000000"/>
        </w:rPr>
        <w:t>Tom Banks (T</w:t>
      </w:r>
      <w:r w:rsidRPr="00701A95">
        <w:rPr>
          <w:rFonts w:ascii="Times New Roman" w:hAnsi="Times New Roman"/>
          <w:color w:val="000000"/>
        </w:rPr>
        <w:t xml:space="preserve">om.banks0@gmail.com) is a Trainee Clinical Scientist in Cardiology at Guy’s and St Thomas’ NHS Foundation Trust (London). After completing his </w:t>
      </w:r>
      <w:proofErr w:type="spellStart"/>
      <w:r w:rsidRPr="00701A95">
        <w:rPr>
          <w:rFonts w:ascii="Times New Roman" w:hAnsi="Times New Roman"/>
          <w:color w:val="000000"/>
        </w:rPr>
        <w:t>Bachelors</w:t>
      </w:r>
      <w:proofErr w:type="spellEnd"/>
      <w:r w:rsidRPr="00701A95">
        <w:rPr>
          <w:rFonts w:ascii="Times New Roman" w:hAnsi="Times New Roman"/>
          <w:color w:val="000000"/>
        </w:rPr>
        <w:t xml:space="preserve"> degree in Sport Science at the University of Southampton, he worked at the University in the development of a </w:t>
      </w:r>
      <w:proofErr w:type="spellStart"/>
      <w:r w:rsidRPr="00701A95">
        <w:rPr>
          <w:rFonts w:ascii="Times New Roman" w:hAnsi="Times New Roman"/>
          <w:color w:val="000000"/>
        </w:rPr>
        <w:t>Masters</w:t>
      </w:r>
      <w:proofErr w:type="spellEnd"/>
      <w:r w:rsidRPr="00701A95">
        <w:rPr>
          <w:rFonts w:ascii="Times New Roman" w:hAnsi="Times New Roman"/>
          <w:color w:val="000000"/>
        </w:rPr>
        <w:t xml:space="preserve"> </w:t>
      </w:r>
      <w:proofErr w:type="spellStart"/>
      <w:r w:rsidRPr="00701A95">
        <w:rPr>
          <w:rFonts w:ascii="Times New Roman" w:hAnsi="Times New Roman"/>
          <w:color w:val="000000"/>
        </w:rPr>
        <w:t>programme</w:t>
      </w:r>
      <w:proofErr w:type="spellEnd"/>
      <w:r w:rsidRPr="00701A95">
        <w:rPr>
          <w:rFonts w:ascii="Times New Roman" w:hAnsi="Times New Roman"/>
          <w:color w:val="000000"/>
        </w:rPr>
        <w:t xml:space="preserve"> in Advance Rehabilitation Technologies. He continues to be involved in curriculum development and online education for medical students at King’s College London. He is currently completing a </w:t>
      </w:r>
      <w:proofErr w:type="spellStart"/>
      <w:r w:rsidRPr="00701A95">
        <w:rPr>
          <w:rFonts w:ascii="Times New Roman" w:hAnsi="Times New Roman"/>
          <w:color w:val="000000"/>
        </w:rPr>
        <w:t>Masters</w:t>
      </w:r>
      <w:proofErr w:type="spellEnd"/>
      <w:r w:rsidRPr="00701A95">
        <w:rPr>
          <w:rFonts w:ascii="Times New Roman" w:hAnsi="Times New Roman"/>
          <w:color w:val="000000"/>
        </w:rPr>
        <w:t xml:space="preserve"> degree in Clinical Science (Newcastle University) with a thesis investigating the geometric and spatial measurements of the Mitral Valve Annulus using Computed Tomography. </w:t>
      </w:r>
    </w:p>
    <w:p w14:paraId="652A6E30" w14:textId="77777777" w:rsidR="004E6F27" w:rsidRDefault="004E6F27">
      <w:pPr>
        <w:pStyle w:val="Pa19"/>
        <w:jc w:val="both"/>
        <w:rPr>
          <w:rFonts w:ascii="Times New Roman" w:hAnsi="Times New Roman" w:cs="Times New Roman"/>
          <w:sz w:val="20"/>
          <w:szCs w:val="20"/>
          <w:lang w:val="en-US"/>
        </w:rPr>
      </w:pPr>
    </w:p>
    <w:p w14:paraId="719D0A4B" w14:textId="77777777" w:rsidR="00C21765" w:rsidRPr="00412F07" w:rsidRDefault="00C21765">
      <w:pPr>
        <w:pStyle w:val="Pa19"/>
        <w:jc w:val="both"/>
        <w:rPr>
          <w:rFonts w:ascii="Times New Roman" w:hAnsi="Times New Roman" w:cs="Times New Roman"/>
          <w:sz w:val="20"/>
          <w:szCs w:val="20"/>
          <w:lang w:val="en-US"/>
        </w:rPr>
      </w:pPr>
    </w:p>
    <w:p w14:paraId="18522A2B"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2328653A"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5FC01EFC"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8719D3C"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9A9F204"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4B54A6B6" w14:textId="77777777" w:rsidR="00A27DD2" w:rsidRPr="00474665" w:rsidRDefault="00A27DD2" w:rsidP="00A27DD2">
      <w:pPr>
        <w:rPr>
          <w:rFonts w:ascii="Times New Roman" w:hAnsi="Times New Roman"/>
        </w:rPr>
      </w:pPr>
      <w:r w:rsidRPr="00474665">
        <w:rPr>
          <w:rFonts w:ascii="Times New Roman" w:hAnsi="Times New Roman"/>
        </w:rPr>
        <w:t xml:space="preserve">On behalf of the EU LLP Multilateral Project partners, namely; Adjunct prof. Ina Tarkka, </w:t>
      </w:r>
      <w:r>
        <w:rPr>
          <w:rFonts w:ascii="Times New Roman" w:hAnsi="Times New Roman"/>
        </w:rPr>
        <w:t xml:space="preserve">University of </w:t>
      </w:r>
      <w:proofErr w:type="spellStart"/>
      <w:r w:rsidRPr="00474665">
        <w:rPr>
          <w:rFonts w:ascii="Times New Roman" w:hAnsi="Times New Roman"/>
        </w:rPr>
        <w:t>Jyväskylä</w:t>
      </w:r>
      <w:proofErr w:type="spellEnd"/>
      <w:r w:rsidRPr="00474665">
        <w:rPr>
          <w:rFonts w:ascii="Times New Roman" w:hAnsi="Times New Roman"/>
        </w:rPr>
        <w:t xml:space="preserve">, Finland; Prof. Véronique Perdereau University Pierre &amp; Marie Curie, France; Assoc Prof. Alessandra </w:t>
      </w:r>
      <w:proofErr w:type="spellStart"/>
      <w:r w:rsidRPr="00474665">
        <w:rPr>
          <w:rFonts w:ascii="Times New Roman" w:hAnsi="Times New Roman"/>
        </w:rPr>
        <w:t>Pedrocchi</w:t>
      </w:r>
      <w:proofErr w:type="spellEnd"/>
      <w:r w:rsidRPr="00474665">
        <w:rPr>
          <w:rFonts w:ascii="Times New Roman" w:hAnsi="Times New Roman"/>
        </w:rPr>
        <w:t xml:space="preserve">, </w:t>
      </w:r>
      <w:proofErr w:type="spellStart"/>
      <w:r w:rsidRPr="00474665">
        <w:rPr>
          <w:rFonts w:ascii="Times New Roman" w:hAnsi="Times New Roman"/>
        </w:rPr>
        <w:t>Politecnico</w:t>
      </w:r>
      <w:proofErr w:type="spellEnd"/>
      <w:r w:rsidRPr="00474665">
        <w:rPr>
          <w:rFonts w:ascii="Times New Roman" w:hAnsi="Times New Roman"/>
        </w:rPr>
        <w:t xml:space="preserve"> di Milano, Italy; Dr Mihai Berteanu, Carol Davila University of Medicine and Pharmacy, Rumania, Prof. Philip Rowe University of Strathclyde in Glasgow, Scotland; and Prof. </w:t>
      </w:r>
      <w:proofErr w:type="spellStart"/>
      <w:r w:rsidRPr="00474665">
        <w:rPr>
          <w:rFonts w:ascii="Times New Roman" w:hAnsi="Times New Roman"/>
        </w:rPr>
        <w:t>Panos</w:t>
      </w:r>
      <w:proofErr w:type="spellEnd"/>
      <w:r w:rsidRPr="00474665">
        <w:rPr>
          <w:rFonts w:ascii="Times New Roman" w:hAnsi="Times New Roman"/>
        </w:rPr>
        <w:t xml:space="preserve"> Markopoulos, Eindhoven University of Technology, The Netherlands.</w:t>
      </w:r>
    </w:p>
    <w:p w14:paraId="0979E5B9" w14:textId="77777777" w:rsidR="00A27DD2" w:rsidRPr="00D77983" w:rsidRDefault="00A27DD2" w:rsidP="00A27DD2">
      <w:pPr>
        <w:autoSpaceDE w:val="0"/>
        <w:autoSpaceDN w:val="0"/>
        <w:adjustRightInd w:val="0"/>
        <w:spacing w:after="0"/>
        <w:rPr>
          <w:rFonts w:ascii="AdvTTb5929f4c" w:hAnsi="AdvTTb5929f4c" w:cs="AdvTTb5929f4c"/>
        </w:rPr>
      </w:pPr>
    </w:p>
    <w:p w14:paraId="37B680E2" w14:textId="77777777" w:rsidR="00C21765" w:rsidRPr="00A27DD2" w:rsidRDefault="00C21765">
      <w:pPr>
        <w:pStyle w:val="08Notas"/>
        <w:tabs>
          <w:tab w:val="left" w:pos="0"/>
        </w:tabs>
        <w:ind w:left="170" w:hanging="170"/>
        <w:rPr>
          <w:rFonts w:ascii="Times New Roman" w:hAnsi="Times New Roman" w:cs="Times New Roman"/>
          <w:sz w:val="14"/>
          <w:szCs w:val="14"/>
          <w:lang w:val="en-US"/>
        </w:rPr>
      </w:pPr>
    </w:p>
    <w:p w14:paraId="6F7B3A7C"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57FA5D3"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D097660"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1F0F4234"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276B8C26"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3EC5DAD"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7DD2A7CF"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157CBAF8"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D1D7EDA" w14:textId="77777777" w:rsidR="00C21765" w:rsidRDefault="00C21765">
      <w:pPr>
        <w:pStyle w:val="08Notas"/>
        <w:tabs>
          <w:tab w:val="left" w:pos="0"/>
        </w:tabs>
        <w:ind w:left="170" w:hanging="170"/>
        <w:rPr>
          <w:rFonts w:ascii="Times New Roman" w:hAnsi="Times New Roman" w:cs="Times New Roman"/>
          <w:sz w:val="14"/>
          <w:szCs w:val="14"/>
        </w:rPr>
      </w:pPr>
    </w:p>
    <w:p w14:paraId="28EDBFE6" w14:textId="77777777" w:rsidR="000B72BF" w:rsidRDefault="000B72BF">
      <w:pPr>
        <w:pStyle w:val="08Notas"/>
        <w:tabs>
          <w:tab w:val="left" w:pos="0"/>
        </w:tabs>
        <w:ind w:left="170" w:hanging="170"/>
        <w:rPr>
          <w:rFonts w:ascii="Times New Roman" w:hAnsi="Times New Roman" w:cs="Times New Roman"/>
          <w:sz w:val="14"/>
          <w:szCs w:val="14"/>
        </w:rPr>
      </w:pPr>
    </w:p>
    <w:p w14:paraId="43E799DF" w14:textId="77777777" w:rsidR="000B72BF" w:rsidRDefault="000B72BF">
      <w:pPr>
        <w:pStyle w:val="08Notas"/>
        <w:tabs>
          <w:tab w:val="left" w:pos="0"/>
        </w:tabs>
        <w:ind w:left="170" w:hanging="170"/>
        <w:rPr>
          <w:rFonts w:ascii="Times New Roman" w:hAnsi="Times New Roman" w:cs="Times New Roman"/>
          <w:sz w:val="14"/>
          <w:szCs w:val="14"/>
        </w:rPr>
      </w:pPr>
    </w:p>
    <w:p w14:paraId="2706C625" w14:textId="77777777" w:rsidR="000B72BF" w:rsidRDefault="000B72BF">
      <w:pPr>
        <w:pStyle w:val="08Notas"/>
        <w:tabs>
          <w:tab w:val="left" w:pos="0"/>
        </w:tabs>
        <w:ind w:left="170" w:hanging="170"/>
        <w:rPr>
          <w:rFonts w:ascii="Times New Roman" w:hAnsi="Times New Roman" w:cs="Times New Roman"/>
          <w:sz w:val="14"/>
          <w:szCs w:val="14"/>
        </w:rPr>
      </w:pPr>
    </w:p>
    <w:p w14:paraId="49EC53E1" w14:textId="77777777" w:rsidR="000B72BF" w:rsidRDefault="000B72BF">
      <w:pPr>
        <w:pStyle w:val="08Notas"/>
        <w:tabs>
          <w:tab w:val="left" w:pos="0"/>
        </w:tabs>
        <w:ind w:left="170" w:hanging="170"/>
        <w:rPr>
          <w:rFonts w:ascii="Times New Roman" w:hAnsi="Times New Roman" w:cs="Times New Roman"/>
          <w:sz w:val="14"/>
          <w:szCs w:val="14"/>
        </w:rPr>
      </w:pPr>
    </w:p>
    <w:p w14:paraId="0A5AC1CC" w14:textId="77777777" w:rsidR="000B72BF" w:rsidRDefault="000B72BF">
      <w:pPr>
        <w:pStyle w:val="08Notas"/>
        <w:tabs>
          <w:tab w:val="left" w:pos="0"/>
        </w:tabs>
        <w:ind w:left="170" w:hanging="170"/>
        <w:rPr>
          <w:rFonts w:ascii="Times New Roman" w:hAnsi="Times New Roman" w:cs="Times New Roman"/>
          <w:sz w:val="14"/>
          <w:szCs w:val="14"/>
        </w:rPr>
      </w:pPr>
    </w:p>
    <w:p w14:paraId="56C96788" w14:textId="77777777" w:rsidR="000B72BF" w:rsidRDefault="000B72BF">
      <w:pPr>
        <w:pStyle w:val="08Notas"/>
        <w:tabs>
          <w:tab w:val="left" w:pos="0"/>
        </w:tabs>
        <w:ind w:left="170" w:hanging="170"/>
        <w:rPr>
          <w:rFonts w:ascii="Times New Roman" w:hAnsi="Times New Roman" w:cs="Times New Roman"/>
          <w:sz w:val="14"/>
          <w:szCs w:val="14"/>
        </w:rPr>
      </w:pPr>
    </w:p>
    <w:p w14:paraId="07959DA2" w14:textId="77777777" w:rsidR="000B72BF" w:rsidRDefault="000B72BF">
      <w:pPr>
        <w:pStyle w:val="08Notas"/>
        <w:tabs>
          <w:tab w:val="left" w:pos="0"/>
        </w:tabs>
        <w:ind w:left="170" w:hanging="170"/>
        <w:rPr>
          <w:rFonts w:ascii="Times New Roman" w:hAnsi="Times New Roman" w:cs="Times New Roman"/>
          <w:sz w:val="14"/>
          <w:szCs w:val="14"/>
        </w:rPr>
      </w:pPr>
    </w:p>
    <w:p w14:paraId="11CCFF6F" w14:textId="77777777" w:rsidR="000B72BF" w:rsidRPr="00AB0582" w:rsidRDefault="000B72BF">
      <w:pPr>
        <w:pStyle w:val="08Notas"/>
        <w:tabs>
          <w:tab w:val="left" w:pos="0"/>
        </w:tabs>
        <w:ind w:left="170" w:hanging="170"/>
        <w:rPr>
          <w:rFonts w:ascii="Times New Roman" w:hAnsi="Times New Roman" w:cs="Times New Roman"/>
          <w:sz w:val="14"/>
          <w:szCs w:val="14"/>
        </w:rPr>
      </w:pPr>
    </w:p>
    <w:p w14:paraId="1F986B55"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355A525A"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6516228E"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1D3895F4"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1EDD687E"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252BF08C" w14:textId="2A3AF09D" w:rsidR="004E6F27" w:rsidRPr="00474665" w:rsidRDefault="004E6F27" w:rsidP="004E6F27">
      <w:pPr>
        <w:rPr>
          <w:rFonts w:ascii="Times New Roman" w:hAnsi="Times New Roman"/>
        </w:rPr>
      </w:pPr>
      <w:r w:rsidRPr="00F46FAE">
        <w:rPr>
          <w:rFonts w:ascii="Times New Roman" w:hAnsi="Times New Roman"/>
        </w:rPr>
        <w:t>Acknowledgement</w:t>
      </w:r>
      <w:r w:rsidR="00F46FAE">
        <w:rPr>
          <w:rFonts w:ascii="Times New Roman" w:hAnsi="Times New Roman"/>
        </w:rPr>
        <w:t>s</w:t>
      </w:r>
      <w:r w:rsidRPr="00F46FAE">
        <w:rPr>
          <w:rFonts w:ascii="Times New Roman" w:hAnsi="Times New Roman"/>
        </w:rPr>
        <w:t xml:space="preserve">: The project was funded by the European Commission Lifelong Learning </w:t>
      </w:r>
      <w:proofErr w:type="spellStart"/>
      <w:r w:rsidRPr="00F46FAE">
        <w:rPr>
          <w:rFonts w:ascii="Times New Roman" w:hAnsi="Times New Roman"/>
        </w:rPr>
        <w:t>programme</w:t>
      </w:r>
      <w:proofErr w:type="spellEnd"/>
      <w:r w:rsidRPr="00F46FAE">
        <w:rPr>
          <w:rFonts w:ascii="Times New Roman" w:hAnsi="Times New Roman"/>
        </w:rPr>
        <w:t>:  Agreement Number 2012-3375/001-001 Project Number: 527790-LLP-1-2012-1-UK-ERASMUS-EMCR</w:t>
      </w:r>
    </w:p>
    <w:p w14:paraId="776CF689" w14:textId="77777777" w:rsidR="00F46FAE" w:rsidRPr="00A81A34" w:rsidRDefault="00F46FAE" w:rsidP="00F46FAE">
      <w:pPr>
        <w:rPr>
          <w:rFonts w:ascii="Times New Roman" w:hAnsi="Times New Roman"/>
        </w:rPr>
      </w:pPr>
      <w:r w:rsidRPr="00A81A34">
        <w:rPr>
          <w:rFonts w:ascii="Times New Roman" w:hAnsi="Times New Roman"/>
        </w:rPr>
        <w:t xml:space="preserve">The authors are grateful to all stakeholders who helped in the design and completion of the questionnaire. </w:t>
      </w:r>
    </w:p>
    <w:p w14:paraId="2EFE5BC1" w14:textId="77777777" w:rsidR="00C21765" w:rsidRPr="004E6F27" w:rsidRDefault="00C21765">
      <w:pPr>
        <w:pStyle w:val="08Notas"/>
        <w:tabs>
          <w:tab w:val="left" w:pos="0"/>
        </w:tabs>
        <w:ind w:left="170" w:hanging="170"/>
        <w:rPr>
          <w:rFonts w:ascii="Times New Roman" w:hAnsi="Times New Roman" w:cs="Times New Roman"/>
          <w:sz w:val="14"/>
          <w:szCs w:val="14"/>
          <w:lang w:val="en-US"/>
        </w:rPr>
      </w:pPr>
    </w:p>
    <w:p w14:paraId="6F12B481"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3BA3BE50" w14:textId="77777777" w:rsidR="00C21765" w:rsidRPr="00AB0582" w:rsidRDefault="00C21765">
      <w:pPr>
        <w:pStyle w:val="08Notas"/>
        <w:tabs>
          <w:tab w:val="left" w:pos="0"/>
        </w:tabs>
        <w:ind w:left="170" w:hanging="170"/>
        <w:rPr>
          <w:rFonts w:ascii="Times New Roman" w:hAnsi="Times New Roman" w:cs="Times New Roman"/>
          <w:sz w:val="14"/>
          <w:szCs w:val="14"/>
        </w:rPr>
      </w:pPr>
    </w:p>
    <w:p w14:paraId="3CFBE890" w14:textId="570E7636" w:rsidR="000D4C3C" w:rsidRPr="004E6F27" w:rsidRDefault="004E6F27" w:rsidP="004E6F27">
      <w:pPr>
        <w:pStyle w:val="08Notas"/>
        <w:tabs>
          <w:tab w:val="left" w:pos="0"/>
        </w:tabs>
        <w:ind w:left="170" w:hanging="170"/>
        <w:rPr>
          <w:rFonts w:ascii="Times New Roman" w:hAnsi="Times New Roman" w:cs="Times New Roman"/>
          <w:sz w:val="24"/>
          <w:szCs w:val="24"/>
        </w:rPr>
      </w:pPr>
      <w:r w:rsidRPr="004E6F27">
        <w:rPr>
          <w:rFonts w:ascii="Times New Roman" w:hAnsi="Times New Roman" w:cs="Times New Roman"/>
          <w:sz w:val="24"/>
          <w:szCs w:val="24"/>
        </w:rPr>
        <w:t xml:space="preserve">The authors state that there is no conflict of interest concerning </w:t>
      </w:r>
      <w:r>
        <w:rPr>
          <w:rFonts w:ascii="Times New Roman" w:hAnsi="Times New Roman" w:cs="Times New Roman"/>
          <w:sz w:val="24"/>
          <w:szCs w:val="24"/>
        </w:rPr>
        <w:t xml:space="preserve">the material presented in </w:t>
      </w:r>
      <w:r w:rsidR="00B612EB" w:rsidRPr="004E6F27">
        <w:rPr>
          <w:rFonts w:ascii="Times New Roman" w:hAnsi="Times New Roman" w:cs="Times New Roman"/>
          <w:sz w:val="24"/>
          <w:szCs w:val="24"/>
        </w:rPr>
        <w:t>the manuscript</w:t>
      </w:r>
      <w:r w:rsidR="000D4C3C" w:rsidRPr="004E6F27">
        <w:rPr>
          <w:rFonts w:ascii="Times New Roman" w:hAnsi="Times New Roman" w:cs="Times New Roman"/>
          <w:sz w:val="24"/>
          <w:szCs w:val="24"/>
        </w:rPr>
        <w:t>.</w:t>
      </w:r>
    </w:p>
    <w:p w14:paraId="0F675330" w14:textId="77777777" w:rsidR="005868A7" w:rsidRDefault="005868A7">
      <w:pPr>
        <w:suppressAutoHyphens w:val="0"/>
        <w:spacing w:after="0"/>
        <w:rPr>
          <w:rFonts w:ascii="Times New Roman" w:hAnsi="Times New Roman"/>
          <w:color w:val="000000"/>
          <w:sz w:val="14"/>
          <w:szCs w:val="14"/>
          <w:lang w:val="en-GB"/>
        </w:rPr>
        <w:sectPr w:rsidR="005868A7" w:rsidSect="00412F07">
          <w:headerReference w:type="default" r:id="rId9"/>
          <w:footerReference w:type="default" r:id="rId10"/>
          <w:pgSz w:w="11907" w:h="16839" w:code="9"/>
          <w:pgMar w:top="1417" w:right="1701" w:bottom="1417" w:left="1701" w:header="0" w:footer="709" w:gutter="0"/>
          <w:pgNumType w:start="1"/>
          <w:cols w:space="720"/>
          <w:formProt w:val="0"/>
          <w:docGrid w:linePitch="326" w:charSpace="-6145"/>
        </w:sectPr>
      </w:pPr>
    </w:p>
    <w:p w14:paraId="1F0A4E10" w14:textId="6F2E2565" w:rsidR="00193550" w:rsidRDefault="004E6F27" w:rsidP="00193550">
      <w:pPr>
        <w:pStyle w:val="Ttuloartculo"/>
      </w:pPr>
      <w:r w:rsidRPr="004E6F27">
        <w:lastRenderedPageBreak/>
        <w:t>Using the Tuning Methodology to design the founding benchmark competences for a new academic professional field: the case of Advanced Rehabilitation Technologies</w:t>
      </w:r>
    </w:p>
    <w:p w14:paraId="72E3990D" w14:textId="643D44F4" w:rsidR="00C21765" w:rsidRDefault="00C21765" w:rsidP="00193550">
      <w:pPr>
        <w:pStyle w:val="Ttuloartculo"/>
        <w:pBdr>
          <w:bottom w:val="single" w:sz="6" w:space="1" w:color="auto"/>
        </w:pBdr>
      </w:pPr>
    </w:p>
    <w:p w14:paraId="48850A73" w14:textId="4DA8BCB9" w:rsidR="004E6F27" w:rsidRPr="004E6F27" w:rsidRDefault="000D4C3C" w:rsidP="004E6F27">
      <w:pPr>
        <w:pStyle w:val="Keywords"/>
        <w:rPr>
          <w:sz w:val="24"/>
        </w:rPr>
      </w:pPr>
      <w:r w:rsidRPr="00193550">
        <w:rPr>
          <w:b/>
          <w:sz w:val="24"/>
        </w:rPr>
        <w:t>Abstract:</w:t>
      </w:r>
      <w:r w:rsidR="00B612EB" w:rsidRPr="00193550">
        <w:rPr>
          <w:b/>
          <w:sz w:val="24"/>
        </w:rPr>
        <w:t xml:space="preserve"> </w:t>
      </w:r>
      <w:r w:rsidR="004E6F27" w:rsidRPr="004E6F27">
        <w:rPr>
          <w:sz w:val="24"/>
        </w:rPr>
        <w:t xml:space="preserve">Designing innovative high quality educational </w:t>
      </w:r>
      <w:proofErr w:type="spellStart"/>
      <w:r w:rsidR="004E6F27" w:rsidRPr="004E6F27">
        <w:rPr>
          <w:sz w:val="24"/>
        </w:rPr>
        <w:t>programmes</w:t>
      </w:r>
      <w:proofErr w:type="spellEnd"/>
      <w:r w:rsidR="004E6F27" w:rsidRPr="004E6F27">
        <w:rPr>
          <w:sz w:val="24"/>
        </w:rPr>
        <w:t xml:space="preserve"> to meet the workforce needs in emerging interdisciplinary areas of practice can present challenges to academics, students, employers and industrial partners.  This paper demonstrates how the Tuning Process successfully helped to construct benchmark learning outcomes and competences in the area of healthcare practice where advanced technologies are used to improve movement namely Rehabilitation Technologies (RTs).  The paper also discusses the engagement of patients, </w:t>
      </w:r>
      <w:proofErr w:type="spellStart"/>
      <w:r w:rsidR="004E6F27" w:rsidRPr="004E6F27">
        <w:rPr>
          <w:sz w:val="24"/>
        </w:rPr>
        <w:t>carers</w:t>
      </w:r>
      <w:proofErr w:type="spellEnd"/>
      <w:r w:rsidR="004E6F27" w:rsidRPr="004E6F27">
        <w:rPr>
          <w:sz w:val="24"/>
        </w:rPr>
        <w:t xml:space="preserve"> and </w:t>
      </w:r>
      <w:proofErr w:type="spellStart"/>
      <w:r w:rsidR="004E6F27" w:rsidRPr="004E6F27">
        <w:rPr>
          <w:sz w:val="24"/>
        </w:rPr>
        <w:t>carer</w:t>
      </w:r>
      <w:proofErr w:type="spellEnd"/>
      <w:r w:rsidR="004E6F27" w:rsidRPr="004E6F27">
        <w:rPr>
          <w:sz w:val="24"/>
        </w:rPr>
        <w:t xml:space="preserve"> </w:t>
      </w:r>
      <w:proofErr w:type="spellStart"/>
      <w:r w:rsidR="004E6F27" w:rsidRPr="004E6F27">
        <w:rPr>
          <w:sz w:val="24"/>
        </w:rPr>
        <w:t>organisations</w:t>
      </w:r>
      <w:proofErr w:type="spellEnd"/>
      <w:r w:rsidR="004E6F27" w:rsidRPr="004E6F27">
        <w:rPr>
          <w:sz w:val="24"/>
        </w:rPr>
        <w:t xml:space="preserve"> within the development of competences.</w:t>
      </w:r>
    </w:p>
    <w:p w14:paraId="32EEBBE3" w14:textId="77777777" w:rsidR="004E6F27" w:rsidRPr="004E6F27" w:rsidRDefault="004E6F27" w:rsidP="004E6F27">
      <w:pPr>
        <w:pStyle w:val="Keywords"/>
        <w:rPr>
          <w:sz w:val="24"/>
        </w:rPr>
      </w:pPr>
      <w:r w:rsidRPr="004E6F27">
        <w:rPr>
          <w:sz w:val="24"/>
        </w:rPr>
        <w:t xml:space="preserve">Due to changing demographics, limited resources and the availability of technology, rehabilitation technologies are starting to be used for the assessment and treatment of patients. However there are currently no European transnational Bachelor or Master </w:t>
      </w:r>
      <w:proofErr w:type="spellStart"/>
      <w:r w:rsidRPr="004E6F27">
        <w:rPr>
          <w:sz w:val="24"/>
        </w:rPr>
        <w:t>programmes</w:t>
      </w:r>
      <w:proofErr w:type="spellEnd"/>
      <w:r w:rsidRPr="004E6F27">
        <w:rPr>
          <w:sz w:val="24"/>
        </w:rPr>
        <w:t xml:space="preserve"> targeted at educating people for the design, development, use and evaluation of these technologies.  The contemporary field is predominantly staffed and resourced by engineering scientists and clinicians who were primarily educated in their primary discipline. The first generations of rehabilitation technologists have established this specialist field through invention, perseverance, and collaborative working. However, there is now a recognition that new and complementary skill sets are required by future graduates, whether engineering scientists or clinicians, so as to better meet the needs of clients and the employment market whether in the domains of industry, research, academia or clinical practice.</w:t>
      </w:r>
    </w:p>
    <w:p w14:paraId="33117C8E" w14:textId="0BAAD2B4" w:rsidR="00193550" w:rsidRPr="004E6F27" w:rsidRDefault="004E6F27" w:rsidP="004E6F27">
      <w:pPr>
        <w:pStyle w:val="Keywords"/>
        <w:rPr>
          <w:sz w:val="24"/>
        </w:rPr>
      </w:pPr>
      <w:r w:rsidRPr="004E6F27">
        <w:rPr>
          <w:sz w:val="24"/>
        </w:rPr>
        <w:t>This project demonstrates how a group of European specialist rehabilitation technologists, supported by educationalists, collaborated to identify and develop the core competences and learning outcomes required by future Master’s (second cycle) graduates in this new discipline. Building on the work of the Tuning Process and applying the principles embedded in the Bologna Process, future employability needs are determined through an imaginative, technological and cost conscious entrepreneurial approach to education.</w:t>
      </w:r>
    </w:p>
    <w:p w14:paraId="12CF4500" w14:textId="77777777" w:rsidR="00AB0582" w:rsidRPr="004E6F27" w:rsidRDefault="00AB0582" w:rsidP="00AB0582">
      <w:pPr>
        <w:spacing w:after="0"/>
        <w:rPr>
          <w:lang w:val="en-GB"/>
        </w:rPr>
      </w:pPr>
    </w:p>
    <w:p w14:paraId="59E99F84" w14:textId="088CC53A" w:rsidR="00193550" w:rsidRPr="004E6F27" w:rsidRDefault="00193550" w:rsidP="004E6F27">
      <w:pPr>
        <w:pStyle w:val="Keywords"/>
        <w:spacing w:before="0"/>
        <w:rPr>
          <w:sz w:val="24"/>
          <w:lang w:val="en-GB"/>
        </w:rPr>
      </w:pPr>
      <w:r w:rsidRPr="004E6F27">
        <w:rPr>
          <w:b/>
          <w:sz w:val="24"/>
          <w:lang w:val="en-GB"/>
        </w:rPr>
        <w:t xml:space="preserve">Keywords: </w:t>
      </w:r>
      <w:r w:rsidR="004E6F27" w:rsidRPr="00474665">
        <w:rPr>
          <w:sz w:val="24"/>
        </w:rPr>
        <w:t>Rehabilitatio</w:t>
      </w:r>
      <w:r w:rsidR="0050734A">
        <w:rPr>
          <w:sz w:val="24"/>
        </w:rPr>
        <w:t>n Technology, Tuning</w:t>
      </w:r>
      <w:proofErr w:type="gramStart"/>
      <w:r w:rsidR="0050734A">
        <w:rPr>
          <w:sz w:val="24"/>
        </w:rPr>
        <w:t xml:space="preserve">, </w:t>
      </w:r>
      <w:r w:rsidR="004E6F27" w:rsidRPr="00474665">
        <w:rPr>
          <w:sz w:val="24"/>
        </w:rPr>
        <w:t xml:space="preserve"> Healthcare</w:t>
      </w:r>
      <w:proofErr w:type="gramEnd"/>
      <w:r w:rsidR="004E6F27" w:rsidRPr="00474665">
        <w:rPr>
          <w:sz w:val="24"/>
        </w:rPr>
        <w:t>, Engineering, Patients, Interdisciplinary</w:t>
      </w:r>
      <w:r w:rsidR="0050734A">
        <w:rPr>
          <w:sz w:val="24"/>
        </w:rPr>
        <w:t>, competences and curriculum design</w:t>
      </w:r>
    </w:p>
    <w:p w14:paraId="2FD54F2F" w14:textId="1EBE1A02" w:rsidR="004E6F27" w:rsidRPr="00474665" w:rsidRDefault="004E6F27" w:rsidP="004E6F27">
      <w:pPr>
        <w:pStyle w:val="Titular1"/>
        <w:rPr>
          <w:sz w:val="24"/>
        </w:rPr>
      </w:pPr>
      <w:r w:rsidRPr="00474665">
        <w:rPr>
          <w:sz w:val="24"/>
        </w:rPr>
        <w:t>Introduction</w:t>
      </w:r>
    </w:p>
    <w:p w14:paraId="254B8D46" w14:textId="77777777" w:rsidR="004E6F27" w:rsidRPr="00474665" w:rsidRDefault="004E6F27" w:rsidP="00671336">
      <w:pPr>
        <w:pStyle w:val="Textogeneral"/>
        <w:rPr>
          <w:sz w:val="24"/>
        </w:rPr>
      </w:pPr>
      <w:r w:rsidRPr="00474665">
        <w:rPr>
          <w:sz w:val="24"/>
        </w:rPr>
        <w:t xml:space="preserve">In this paper we demonstrate how a group of European specialist rehabilitation technologists, supported by educationalists, collaborated to identify and develop the core competences and learning outcomes required by future </w:t>
      </w:r>
      <w:r>
        <w:rPr>
          <w:sz w:val="24"/>
        </w:rPr>
        <w:t>Master’</w:t>
      </w:r>
      <w:r w:rsidRPr="00474665">
        <w:rPr>
          <w:sz w:val="24"/>
        </w:rPr>
        <w:t xml:space="preserve">s (second cycle) graduates in the new discipline of </w:t>
      </w:r>
      <w:r>
        <w:rPr>
          <w:sz w:val="24"/>
        </w:rPr>
        <w:t xml:space="preserve">Advanced </w:t>
      </w:r>
      <w:r w:rsidRPr="00474665">
        <w:rPr>
          <w:sz w:val="24"/>
        </w:rPr>
        <w:t>Rehabilitation Technology (</w:t>
      </w:r>
      <w:r>
        <w:rPr>
          <w:sz w:val="24"/>
        </w:rPr>
        <w:t>A</w:t>
      </w:r>
      <w:r w:rsidRPr="00474665">
        <w:rPr>
          <w:sz w:val="24"/>
        </w:rPr>
        <w:t>RT).  Building on the work of the Tuning Process, and applying the principles embedded in the Bologna Process, future employability needs were determined through an imaginative, technological and cost conscious entrepreneurial approach to education. This paper presents a case study illustration to demonstrate how the Tuning methodology was adapted successfully to elicit the core competences in a new field of practice at the intersection between engineering scientists and clinicians</w:t>
      </w:r>
      <w:r>
        <w:rPr>
          <w:sz w:val="24"/>
        </w:rPr>
        <w:t>.</w:t>
      </w:r>
      <w:r w:rsidRPr="00474665">
        <w:rPr>
          <w:sz w:val="24"/>
        </w:rPr>
        <w:t xml:space="preserve"> The paper also discusses the </w:t>
      </w:r>
      <w:r w:rsidRPr="00474665">
        <w:rPr>
          <w:sz w:val="24"/>
        </w:rPr>
        <w:lastRenderedPageBreak/>
        <w:t xml:space="preserve">involvement of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to help develop the core competences.</w:t>
      </w:r>
    </w:p>
    <w:p w14:paraId="5E77900B" w14:textId="5B0CE726" w:rsidR="004E6F27" w:rsidRPr="00474665" w:rsidRDefault="004E6F27" w:rsidP="00671336">
      <w:pPr>
        <w:pStyle w:val="Textogeneral"/>
        <w:rPr>
          <w:sz w:val="24"/>
        </w:rPr>
      </w:pPr>
      <w:r w:rsidRPr="00474665">
        <w:rPr>
          <w:sz w:val="24"/>
        </w:rPr>
        <w:t>Rehabilitation Technology</w:t>
      </w:r>
      <w:r>
        <w:rPr>
          <w:sz w:val="24"/>
        </w:rPr>
        <w:t xml:space="preserve"> (RT)</w:t>
      </w:r>
      <w:r w:rsidRPr="00474665">
        <w:rPr>
          <w:sz w:val="24"/>
        </w:rPr>
        <w:t xml:space="preserve"> illustrates the challenges and trends within contemporary higher education. Higher education, and its associated graduate workforce, is </w:t>
      </w:r>
      <w:proofErr w:type="spellStart"/>
      <w:r w:rsidRPr="00474665">
        <w:rPr>
          <w:sz w:val="24"/>
        </w:rPr>
        <w:t>characterised</w:t>
      </w:r>
      <w:proofErr w:type="spellEnd"/>
      <w:r w:rsidRPr="00474665">
        <w:rPr>
          <w:sz w:val="24"/>
        </w:rPr>
        <w:t xml:space="preserve"> by increasing interdisciplinary, shifting boundaries within, and between, disciplines and the emergence of hybrid and new fields of study and work. The rapid advances in science and technology have already led to new disciplines being formed at the intersections of existing disciplinary research for example with biomedical scientists, biomedical engineers and interdisciplinary health research teams.  While interdisciplinary education between clinical </w:t>
      </w:r>
      <w:r>
        <w:rPr>
          <w:sz w:val="24"/>
        </w:rPr>
        <w:t>health</w:t>
      </w:r>
      <w:r w:rsidRPr="00474665">
        <w:rPr>
          <w:sz w:val="24"/>
        </w:rPr>
        <w:t>care professions is not new</w:t>
      </w:r>
      <w:r w:rsidRPr="00DE20A9">
        <w:rPr>
          <w:vertAlign w:val="superscript"/>
        </w:rPr>
        <w:footnoteReference w:id="1"/>
      </w:r>
      <w:r w:rsidRPr="00DE20A9">
        <w:rPr>
          <w:sz w:val="24"/>
          <w:vertAlign w:val="superscript"/>
        </w:rPr>
        <w:t>,</w:t>
      </w:r>
      <w:r w:rsidRPr="00DE20A9">
        <w:rPr>
          <w:vertAlign w:val="superscript"/>
        </w:rPr>
        <w:footnoteReference w:id="2"/>
      </w:r>
      <w:r w:rsidRPr="00474665">
        <w:rPr>
          <w:sz w:val="24"/>
        </w:rPr>
        <w:fldChar w:fldCharType="begin"/>
      </w:r>
      <w:r>
        <w:rPr>
          <w:sz w:val="24"/>
        </w:rPr>
        <w:instrText xml:space="preserve"> ADDIN EN.CITE &lt;EndNote&gt;&lt;Cite&gt;&lt;Author&gt;Humphris&lt;/Author&gt;&lt;Year&gt;2002&lt;/Year&gt;&lt;RecNum&gt;5788&lt;/RecNum&gt;&lt;record&gt;&lt;rec-number&gt;5788&lt;/rec-number&gt;&lt;foreign-keys&gt;&lt;key app="EN" db-id="vzvsrzzrizs097e9dt5vfpzl5tt0ewspwx0t" timestamp="1453978749"&gt;5788&lt;/key&gt;&lt;/foreign-keys&gt;&lt;ref-type name="Report"&gt;27&lt;/ref-type&gt;&lt;contributors&gt;&lt;authors&gt;&lt;author&gt;Debra Humphris and Jill Macleod-Clark&lt;/author&gt;&lt;/authors&gt;&lt;/contributors&gt;&lt;titles&gt;&lt;title&gt;Shaping a vision for a &amp;apos;New Generation&amp;apos; workforce&lt;/title&gt;&lt;/titles&gt;&lt;pages&gt;14&lt;/pages&gt;&lt;number&gt;http://eprints.soton.ac.uk/9472&lt;/number&gt;&lt;dates&gt;&lt;year&gt;2002&lt;/year&gt;&lt;/dates&gt;&lt;pub-location&gt;University of Southampton&lt;/pub-location&gt;&lt;publisher&gt;Institute for Public Policy Research Project Paper&lt;/publisher&gt;&lt;urls&gt;&lt;/urls&gt;&lt;/record&gt;&lt;/Cite&gt;&lt;Cite&gt;&lt;Author&gt;O&amp;apos;Halloran&lt;/Author&gt;&lt;Year&gt;2006&lt;/Year&gt;&lt;RecNum&gt;5787&lt;/RecNum&gt;&lt;record&gt;&lt;rec-number&gt;5787&lt;/rec-number&gt;&lt;foreign-keys&gt;&lt;key app="EN" db-id="vzvsrzzrizs097e9dt5vfpzl5tt0ewspwx0t" timestamp="1453978235"&gt;5787&lt;/key&gt;&lt;/foreign-keys&gt;&lt;ref-type name="Journal Article"&gt;17&lt;/ref-type&gt;&lt;contributors&gt;&lt;authors&gt;&lt;author&gt;O&amp;apos;Halloran, C.&lt;/author&gt;&lt;author&gt;Hean, S.&lt;/author&gt;&lt;author&gt;Humphris, D.&lt;/author&gt;&lt;author&gt;Macleod-Clark, J.&lt;/author&gt;&lt;/authors&gt;&lt;/contributors&gt;&lt;titles&gt;&lt;title&gt;Developing common learning: the new generation project undergraduate curriculum model&lt;/title&gt;&lt;secondary-title&gt;Journal of Interprofessional Care&lt;/secondary-title&gt;&lt;/titles&gt;&lt;periodical&gt;&lt;full-title&gt;Journal of Interprofessional Care&lt;/full-title&gt;&lt;/periodical&gt;&lt;pages&gt;12-28&lt;/pages&gt;&lt;volume&gt;20&lt;/volume&gt;&lt;number&gt;1&lt;/number&gt;&lt;dates&gt;&lt;year&gt;2006&lt;/year&gt;&lt;pub-dates&gt;&lt;date&gt;2006/01/01&lt;/date&gt;&lt;/pub-dates&gt;&lt;/dates&gt;&lt;publisher&gt;Taylor &amp;amp; Francis&lt;/publisher&gt;&lt;isbn&gt;1356-1820&lt;/isbn&gt;&lt;urls&gt;&lt;related-urls&gt;&lt;url&gt;http://www.tandfonline.com/doi/abs/10.1080/13561820500471854&lt;/url&gt;&lt;/related-urls&gt;&lt;/urls&gt;&lt;electronic-resource-num&gt;10.1080/13561820500471854&lt;/electronic-resource-num&gt;&lt;/record&gt;&lt;/Cite&gt;&lt;/EndNote&gt;</w:instrText>
      </w:r>
      <w:r w:rsidRPr="00474665">
        <w:rPr>
          <w:sz w:val="24"/>
        </w:rPr>
        <w:fldChar w:fldCharType="end"/>
      </w:r>
      <w:r w:rsidR="00DE20A9">
        <w:rPr>
          <w:sz w:val="24"/>
        </w:rPr>
        <w:t xml:space="preserve">, </w:t>
      </w:r>
      <w:r w:rsidRPr="00474665">
        <w:rPr>
          <w:sz w:val="24"/>
        </w:rPr>
        <w:t xml:space="preserve">interdisciplinary education between clinical professionals and engineering disciplines is a relatively new phenomena. </w:t>
      </w:r>
    </w:p>
    <w:p w14:paraId="2BDDD921" w14:textId="77777777" w:rsidR="004E6F27" w:rsidRDefault="004E6F27" w:rsidP="00671336">
      <w:pPr>
        <w:pStyle w:val="Textogeneral"/>
        <w:rPr>
          <w:sz w:val="24"/>
        </w:rPr>
      </w:pPr>
      <w:r w:rsidRPr="00474665">
        <w:rPr>
          <w:sz w:val="24"/>
        </w:rPr>
        <w:t xml:space="preserve">At the heart of this approach is the concept and application of collaborative working to develop the next generation of clinicians and scientists in the field.  As </w:t>
      </w:r>
      <w:proofErr w:type="spellStart"/>
      <w:r w:rsidRPr="00474665">
        <w:rPr>
          <w:sz w:val="24"/>
        </w:rPr>
        <w:t>Nissani</w:t>
      </w:r>
      <w:proofErr w:type="spellEnd"/>
      <w:r w:rsidRPr="00474665">
        <w:rPr>
          <w:sz w:val="24"/>
        </w:rPr>
        <w:t xml:space="preserve"> (1996) argued, </w:t>
      </w:r>
      <w:proofErr w:type="spellStart"/>
      <w:r w:rsidRPr="00474665">
        <w:rPr>
          <w:sz w:val="24"/>
        </w:rPr>
        <w:t>interdisciplinarity</w:t>
      </w:r>
      <w:proofErr w:type="spellEnd"/>
      <w:r w:rsidRPr="00474665">
        <w:rPr>
          <w:sz w:val="24"/>
        </w:rPr>
        <w:t xml:space="preserve"> brings together distinctive features of two or more disciplines which are then applied to the domains of knowledge, research, education and theory and, in this case, clinical context and practice. Some of the known benefits of interdisciplinary research and knowledge are: creativity;  new contributions brought by newcomers to the field;  the avoidance of errors made by those from a single disciplinary field whose disciplinary knowledge/perspective may be inadequate; the capacity to address research and practical issues that lie at the intersections of the disciplines  and require a more holistic approach</w:t>
      </w:r>
      <w:r w:rsidRPr="00DE20A9">
        <w:rPr>
          <w:vertAlign w:val="superscript"/>
        </w:rPr>
        <w:footnoteReference w:id="3"/>
      </w:r>
      <w:r w:rsidRPr="00474665">
        <w:rPr>
          <w:sz w:val="24"/>
        </w:rPr>
        <w:fldChar w:fldCharType="begin"/>
      </w:r>
      <w:r w:rsidRPr="00474665">
        <w:rPr>
          <w:sz w:val="24"/>
        </w:rPr>
        <w:instrText xml:space="preserve"> ADDIN EN.CITE &lt;EndNote&gt;&lt;Cite&gt;&lt;Author&gt;Nissani&lt;/Author&gt;&lt;Year&gt;1997&lt;/Year&gt;&lt;RecNum&gt;5790&lt;/RecNum&gt;&lt;record&gt;&lt;rec-number&gt;5790&lt;/rec-number&gt;&lt;foreign-keys&gt;&lt;key app="EN" db-id="vzvsrzzrizs097e9dt5vfpzl5tt0ewspwx0t" timestamp="1453988897"&gt;5790&lt;/key&gt;&lt;/foreign-keys&gt;&lt;ref-type name="Journal Article"&gt;17&lt;/ref-type&gt;&lt;contributors&gt;&lt;authors&gt;&lt;author&gt;Nissani, Moti&lt;/author&gt;&lt;/authors&gt;&lt;/contributors&gt;&lt;titles&gt;&lt;title&gt;Ten cheers for interdisciplinarity: The case for interdisciplinary knowledge and research&lt;/title&gt;&lt;secondary-title&gt;The Social Science Journal&lt;/secondary-title&gt;&lt;/titles&gt;&lt;periodical&gt;&lt;full-title&gt;The Social Science Journal&lt;/full-title&gt;&lt;/periodical&gt;&lt;pages&gt;201-216&lt;/pages&gt;&lt;volume&gt;34&lt;/volume&gt;&lt;number&gt;2&lt;/number&gt;&lt;dates&gt;&lt;year&gt;1997&lt;/year&gt;&lt;pub-dates&gt;&lt;date&gt;//&lt;/date&gt;&lt;/pub-dates&gt;&lt;/dates&gt;&lt;isbn&gt;0362-3319&lt;/isbn&gt;&lt;urls&gt;&lt;related-urls&gt;&lt;url&gt;http://www.sciencedirect.com/science/article/pii/S0362331997900513&lt;/url&gt;&lt;/related-urls&gt;&lt;/urls&gt;&lt;electronic-resource-num&gt;http://dx.doi.org/10.1016/S0362-3319(97)90051-3&lt;/electronic-resource-num&gt;&lt;/record&gt;&lt;/Cite&gt;&lt;/EndNote&gt;</w:instrText>
      </w:r>
      <w:r w:rsidRPr="00474665">
        <w:rPr>
          <w:sz w:val="24"/>
        </w:rPr>
        <w:fldChar w:fldCharType="end"/>
      </w:r>
      <w:r w:rsidRPr="00474665">
        <w:rPr>
          <w:sz w:val="24"/>
        </w:rPr>
        <w:t xml:space="preserve">. Such </w:t>
      </w:r>
      <w:proofErr w:type="spellStart"/>
      <w:r w:rsidRPr="00474665">
        <w:rPr>
          <w:sz w:val="24"/>
        </w:rPr>
        <w:t>interdisciplinarity</w:t>
      </w:r>
      <w:proofErr w:type="spellEnd"/>
      <w:r w:rsidRPr="00474665">
        <w:rPr>
          <w:sz w:val="24"/>
        </w:rPr>
        <w:t xml:space="preserve"> needs facilitation, the use of a common framework of competence and </w:t>
      </w:r>
      <w:proofErr w:type="spellStart"/>
      <w:r w:rsidRPr="00474665">
        <w:rPr>
          <w:sz w:val="24"/>
        </w:rPr>
        <w:t>programme</w:t>
      </w:r>
      <w:proofErr w:type="spellEnd"/>
      <w:r w:rsidRPr="00474665">
        <w:rPr>
          <w:sz w:val="24"/>
        </w:rPr>
        <w:t xml:space="preserve"> development to mitigate any disciplinary discourse challenges. These challenges are themselves situated within a broader context of the skills required by a future </w:t>
      </w:r>
      <w:r>
        <w:rPr>
          <w:sz w:val="24"/>
        </w:rPr>
        <w:t>health</w:t>
      </w:r>
      <w:r w:rsidRPr="00474665">
        <w:rPr>
          <w:sz w:val="24"/>
        </w:rPr>
        <w:t xml:space="preserve">care workforce, economic trends and the health of the population.  </w:t>
      </w:r>
    </w:p>
    <w:p w14:paraId="7FBBF5DA" w14:textId="77777777" w:rsidR="001E4823" w:rsidRPr="00474665" w:rsidRDefault="001E4823" w:rsidP="00671336">
      <w:pPr>
        <w:pStyle w:val="Textogeneral"/>
        <w:rPr>
          <w:sz w:val="24"/>
        </w:rPr>
      </w:pPr>
    </w:p>
    <w:p w14:paraId="78DF8660" w14:textId="77777777" w:rsidR="004E6F27" w:rsidRPr="005D4299" w:rsidRDefault="004E6F27" w:rsidP="004E6F27">
      <w:pPr>
        <w:rPr>
          <w:rFonts w:ascii="Times New Roman" w:hAnsi="Times New Roman"/>
          <w:b/>
          <w:i/>
        </w:rPr>
      </w:pPr>
      <w:r w:rsidRPr="005D4299">
        <w:rPr>
          <w:rFonts w:ascii="Times New Roman" w:hAnsi="Times New Roman"/>
          <w:b/>
          <w:i/>
        </w:rPr>
        <w:t>Economic, health, well-being, and educational drivers</w:t>
      </w:r>
    </w:p>
    <w:p w14:paraId="32330457" w14:textId="77777777" w:rsidR="004E6F27" w:rsidRPr="00474665" w:rsidRDefault="004E6F27" w:rsidP="00DE20A9">
      <w:pPr>
        <w:pStyle w:val="Textogeneral"/>
        <w:rPr>
          <w:sz w:val="24"/>
        </w:rPr>
      </w:pPr>
      <w:r w:rsidRPr="00474665">
        <w:rPr>
          <w:sz w:val="24"/>
        </w:rPr>
        <w:t xml:space="preserve">Within the European Union (EU) and other global economies, healthcare is one of the largest economic sectors, particularly in developed countries. </w:t>
      </w:r>
      <w:r>
        <w:rPr>
          <w:sz w:val="24"/>
        </w:rPr>
        <w:t>The health</w:t>
      </w:r>
      <w:r w:rsidRPr="00474665">
        <w:rPr>
          <w:sz w:val="24"/>
        </w:rPr>
        <w:t xml:space="preserve">care workforce absorbs a significant part of the </w:t>
      </w:r>
      <w:proofErr w:type="spellStart"/>
      <w:r w:rsidRPr="00474665">
        <w:rPr>
          <w:sz w:val="24"/>
        </w:rPr>
        <w:t>labour</w:t>
      </w:r>
      <w:proofErr w:type="spellEnd"/>
      <w:r w:rsidRPr="00474665">
        <w:rPr>
          <w:sz w:val="24"/>
        </w:rPr>
        <w:t xml:space="preserve"> force, for example within the EU-27 in 2010 there were approximately 17 million (8%) related jobs</w:t>
      </w:r>
      <w:r w:rsidRPr="00DE20A9">
        <w:rPr>
          <w:vertAlign w:val="superscript"/>
        </w:rPr>
        <w:footnoteReference w:id="4"/>
      </w:r>
      <w:r w:rsidRPr="00474665">
        <w:rPr>
          <w:sz w:val="24"/>
        </w:rPr>
        <w:t>. To supply the global workforce</w:t>
      </w:r>
      <w:r w:rsidRPr="00474665">
        <w:rPr>
          <w:sz w:val="24"/>
        </w:rPr>
        <w:fldChar w:fldCharType="begin"/>
      </w:r>
      <w:r w:rsidRPr="00474665">
        <w:rPr>
          <w:sz w:val="24"/>
        </w:rPr>
        <w:instrText xml:space="preserve"> ADDIN EN.CITE &lt;EndNote&gt;&lt;Cite&gt;&lt;Author&gt;Eurostat&lt;/Author&gt;&lt;Year&gt;2011&lt;/Year&gt;&lt;RecNum&gt;5793&lt;/RecNum&gt;&lt;record&gt;&lt;rec-number&gt;5793&lt;/rec-number&gt;&lt;foreign-keys&gt;&lt;key app="EN" db-id="vzvsrzzrizs097e9dt5vfpzl5tt0ewspwx0t" timestamp="1455020838"&gt;5793&lt;/key&gt;&lt;/foreign-keys&gt;&lt;ref-type name="Report"&gt;27&lt;/ref-type&gt;&lt;contributors&gt;&lt;authors&gt;&lt;author&gt;Eurostat&lt;/author&gt;&lt;/authors&gt;&lt;/contributors&gt;&lt;titles&gt;&lt;title&gt;NACE Rev.2 categories 86 &amp;amp; 87 &lt;/title&gt;&lt;/titles&gt;&lt;dates&gt;&lt;year&gt;2011&lt;/year&gt;&lt;/dates&gt;&lt;urls&gt;&lt;/urls&gt;&lt;/record&gt;&lt;/Cite&gt;&lt;/EndNote&gt;</w:instrText>
      </w:r>
      <w:r w:rsidRPr="00474665">
        <w:rPr>
          <w:sz w:val="24"/>
        </w:rPr>
        <w:fldChar w:fldCharType="end"/>
      </w:r>
      <w:r w:rsidRPr="00474665">
        <w:rPr>
          <w:sz w:val="24"/>
        </w:rPr>
        <w:t xml:space="preserve"> it has been estimated that approximately 1 million new doctors, nurses, midwives and public health professionals are trained annually. Associated global annual expenditure for health professional education has been estimated at  US $100billion for medicine, nursing, public health and allied professions - less than 2% of health expenditure worldwide</w:t>
      </w:r>
      <w:r w:rsidRPr="00DE20A9">
        <w:rPr>
          <w:vertAlign w:val="superscript"/>
        </w:rPr>
        <w:footnoteReference w:id="5"/>
      </w:r>
      <w:r w:rsidRPr="00474665">
        <w:rPr>
          <w:sz w:val="24"/>
        </w:rPr>
        <w:fldChar w:fldCharType="begin"/>
      </w:r>
      <w:r w:rsidRPr="00474665">
        <w:rPr>
          <w:sz w:val="24"/>
        </w:rPr>
        <w:instrText xml:space="preserve"> ADDIN EN.CITE &lt;EndNote&gt;&lt;Cite ExcludeYear="1"&gt;&lt;Author&gt;Frenk&lt;/Author&gt;&lt;RecNum&gt;5791&lt;/RecNum&gt;&lt;record&gt;&lt;rec-number&gt;5791&lt;/rec-number&gt;&lt;foreign-keys&gt;&lt;key app="EN" db-id="vzvsrzzrizs097e9dt5vfpzl5tt0ewspwx0t" timestamp="1455017984"&gt;5791&lt;/key&gt;&lt;/foreign-keys&gt;&lt;ref-type name="Journal Article"&gt;17&lt;/ref-type&gt;&lt;contributors&gt;&lt;authors&gt;&lt;author&gt;Frenk, Julio&lt;/author&gt;&lt;author&gt;Chen, Lincoln&lt;/author&gt;&lt;author&gt;Bhutta, Zulfiqar A.&lt;/author&gt;&lt;author&gt;Cohen, Jordan&lt;/author&gt;&lt;author&gt;Crisp, Nigel&lt;/author&gt;&lt;author&gt;Evans, Timothy&lt;/author&gt;&lt;author&gt;Fineberg, Harvey&lt;/author&gt;&lt;author&gt;Garcia, Patricia&lt;/author&gt;&lt;author&gt;Ke, Yang&lt;/author&gt;&lt;author&gt;Kelley, Patrick&lt;/author&gt;&lt;author&gt;Kistnasamy, Barry&lt;/author&gt;&lt;author&gt;Meleis, Afaf&lt;/author&gt;&lt;author&gt;Naylor, David&lt;/author&gt;&lt;author&gt;Pablos-Mendez, Ariel&lt;/author&gt;&lt;author&gt;Reddy, Srinath&lt;/author&gt;&lt;author&gt;Scrimshaw, Susan&lt;/author&gt;&lt;author&gt;Sepulveda, Jaime&lt;/author&gt;&lt;author&gt;Serwadda, David&lt;/author&gt;&lt;author&gt;Zurayk, Huda&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dates&gt;&lt;/dates&gt;&lt;publisher&gt;Elsevier&lt;/publisher&gt;&lt;isbn&gt;0140-6736&lt;/isbn&gt;&lt;urls&gt;&lt;related-urls&gt;&lt;url&gt;http://dx.doi.org/10.1016/S0140-6736(10)61854-5&lt;/url&gt;&lt;/related-urls&gt;&lt;/urls&gt;&lt;electronic-resource-num&gt;10.1016/S0140-6736(10)61854-5&lt;/electronic-resource-num&gt;&lt;access-date&gt;2016/02/09&lt;/access-date&gt;&lt;/record&gt;&lt;/Cite&gt;&lt;/EndNote&gt;</w:instrText>
      </w:r>
      <w:r w:rsidRPr="00474665">
        <w:rPr>
          <w:sz w:val="24"/>
        </w:rPr>
        <w:fldChar w:fldCharType="end"/>
      </w:r>
      <w:r w:rsidRPr="00474665">
        <w:rPr>
          <w:sz w:val="24"/>
        </w:rPr>
        <w:t xml:space="preserve">. Significant drivers are influencing the sector with respect to the need for new skills and competences namely, changes in demography, a rise in non-communicable diseases particularly long term conditions, the legacies of conflicts and the emergence of innovative technologies. The EU Action Plan for the Health Workforce </w:t>
      </w:r>
      <w:proofErr w:type="spellStart"/>
      <w:r w:rsidRPr="00474665">
        <w:rPr>
          <w:sz w:val="24"/>
        </w:rPr>
        <w:t>recognises</w:t>
      </w:r>
      <w:proofErr w:type="spellEnd"/>
      <w:r w:rsidRPr="00474665">
        <w:rPr>
          <w:sz w:val="24"/>
        </w:rPr>
        <w:t xml:space="preserve"> these </w:t>
      </w:r>
      <w:r w:rsidRPr="00474665">
        <w:rPr>
          <w:sz w:val="24"/>
        </w:rPr>
        <w:lastRenderedPageBreak/>
        <w:t xml:space="preserve">challenges with one action line specifically </w:t>
      </w:r>
      <w:proofErr w:type="spellStart"/>
      <w:r w:rsidRPr="00474665">
        <w:rPr>
          <w:sz w:val="24"/>
        </w:rPr>
        <w:t>focussed</w:t>
      </w:r>
      <w:proofErr w:type="spellEnd"/>
      <w:r w:rsidRPr="00474665">
        <w:rPr>
          <w:sz w:val="24"/>
        </w:rPr>
        <w:t xml:space="preserve"> upon the need to anticipate future skills needs with accompanying continuous professional development and learning to update and refresh the workforce</w:t>
      </w:r>
      <w:r w:rsidRPr="00DE20A9">
        <w:rPr>
          <w:vertAlign w:val="superscript"/>
        </w:rPr>
        <w:footnoteReference w:id="6"/>
      </w:r>
      <w:r w:rsidRPr="00474665">
        <w:rPr>
          <w:sz w:val="24"/>
        </w:rPr>
        <w:fldChar w:fldCharType="begin"/>
      </w:r>
      <w:r w:rsidRPr="00474665">
        <w:rPr>
          <w:sz w:val="24"/>
        </w:rPr>
        <w:instrText xml:space="preserve"> ADDIN EN.CITE &lt;EndNote&gt;&lt;Cite&gt;&lt;Author&gt;Commission&lt;/Author&gt;&lt;Year&gt;2012&lt;/Year&gt;&lt;RecNum&gt;5792&lt;/RecNum&gt;&lt;record&gt;&lt;rec-number&gt;5792&lt;/rec-number&gt;&lt;foreign-keys&gt;&lt;key app="EN" db-id="vzvsrzzrizs097e9dt5vfpzl5tt0ewspwx0t" timestamp="1455020721"&gt;5792&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 Report No. Contract No. SWD 93 final&lt;/title&gt;&lt;/titles&gt;&lt;dates&gt;&lt;year&gt;2012&lt;/year&gt;&lt;pub-dates&gt;&lt;date&gt;18.4.2012&lt;/date&gt;&lt;/pub-dates&gt;&lt;/dates&gt;&lt;pub-location&gt;Strasbourg&lt;/pub-location&gt;&lt;urls&gt;&lt;/urls&gt;&lt;/record&gt;&lt;/Cite&gt;&lt;/EndNote&gt;</w:instrText>
      </w:r>
      <w:r w:rsidRPr="00474665">
        <w:rPr>
          <w:sz w:val="24"/>
        </w:rPr>
        <w:fldChar w:fldCharType="end"/>
      </w:r>
      <w:r w:rsidRPr="00474665">
        <w:rPr>
          <w:sz w:val="24"/>
        </w:rPr>
        <w:t xml:space="preserve">. </w:t>
      </w:r>
    </w:p>
    <w:p w14:paraId="6A3A53FF" w14:textId="77777777" w:rsidR="004E6F27" w:rsidRPr="00474665" w:rsidRDefault="004E6F27" w:rsidP="00DE20A9">
      <w:pPr>
        <w:pStyle w:val="Textogeneral"/>
        <w:rPr>
          <w:sz w:val="24"/>
        </w:rPr>
      </w:pPr>
      <w:r w:rsidRPr="00474665">
        <w:rPr>
          <w:sz w:val="24"/>
        </w:rPr>
        <w:t>One example of the increase in both the incidence and prevalence of long term conditions are those associated with stroke. in the EU, over six million people with stroke require care and two thirds of these have impairment of their affected arm four years post-stroke, resulting in an annual cost of €38 billion</w:t>
      </w:r>
      <w:r w:rsidRPr="00DE20A9">
        <w:rPr>
          <w:vertAlign w:val="superscript"/>
        </w:rPr>
        <w:footnoteReference w:id="7"/>
      </w:r>
      <w:r w:rsidRPr="00474665">
        <w:rPr>
          <w:sz w:val="24"/>
        </w:rPr>
        <w:fldChar w:fldCharType="begin"/>
      </w:r>
      <w:r w:rsidRPr="00474665">
        <w:rPr>
          <w:sz w:val="24"/>
        </w:rPr>
        <w:instrText xml:space="preserve"> ADDIN EN.CITE &lt;EndNote&gt;&lt;Cite&gt;&lt;Author&gt;Nichols M&lt;/Author&gt;&lt;Year&gt;2012&lt;/Year&gt;&lt;RecNum&gt;1&lt;/RecNum&gt;&lt;record&gt;&lt;rec-number&gt;1&lt;/rec-number&gt;&lt;foreign-keys&gt;&lt;key app="EN" db-id="arvv2sx5s5tzabexttyvtrp3pf25xp9r29pa" timestamp="1459588678"&gt;1&lt;/key&gt;&lt;/foreign-keys&gt;&lt;ref-type name="Report"&gt;27&lt;/ref-type&gt;&lt;contributors&gt;&lt;authors&gt;&lt;author&gt;Nichols M, Townsend N, Luengo-Fernandez R, Leal J, Gray A, Scarborough P, Rayner M&lt;/author&gt;&lt;/authors&gt;&lt;tertiary-authors&gt;&lt;author&gt;European Heart Network, Brussels, European Society of Cardiology, Sophia Antipolis&lt;/author&gt;&lt;/tertiary-authors&gt;&lt;/contributors&gt;&lt;titles&gt;&lt;title&gt;European Cardiovascular Disease Statistics 2012&lt;/title&gt;&lt;/titles&gt;&lt;dates&gt;&lt;year&gt;2012&lt;/year&gt;&lt;/dates&gt;&lt;isbn&gt;978-2-9537898-1-2&lt;/isbn&gt;&lt;urls&gt;&lt;/urls&gt;&lt;/record&gt;&lt;/Cite&gt;&lt;/EndNote&gt;</w:instrText>
      </w:r>
      <w:r w:rsidRPr="00474665">
        <w:rPr>
          <w:sz w:val="24"/>
        </w:rPr>
        <w:fldChar w:fldCharType="end"/>
      </w:r>
      <w:r w:rsidRPr="00474665">
        <w:rPr>
          <w:sz w:val="24"/>
        </w:rPr>
        <w:t xml:space="preserve">. Within the field of rehabilitation, the rapid rise in the proliferation of technologies to support rehabilitation </w:t>
      </w:r>
      <w:r>
        <w:rPr>
          <w:sz w:val="24"/>
        </w:rPr>
        <w:t xml:space="preserve">not only </w:t>
      </w:r>
      <w:r w:rsidRPr="00474665">
        <w:rPr>
          <w:sz w:val="24"/>
        </w:rPr>
        <w:t xml:space="preserve">poses challenges for the current healthcare workforce, but also raises questions concerning the need for new roles within this sector to meet future needs. The challenges therefore was  to develop new educational </w:t>
      </w:r>
      <w:proofErr w:type="spellStart"/>
      <w:r w:rsidRPr="00474665">
        <w:rPr>
          <w:sz w:val="24"/>
        </w:rPr>
        <w:t>programmes</w:t>
      </w:r>
      <w:proofErr w:type="spellEnd"/>
      <w:r w:rsidRPr="00474665">
        <w:rPr>
          <w:sz w:val="24"/>
        </w:rPr>
        <w:t xml:space="preserve"> to </w:t>
      </w:r>
      <w:r>
        <w:rPr>
          <w:sz w:val="24"/>
        </w:rPr>
        <w:t>equip students and staff for novel health</w:t>
      </w:r>
      <w:r w:rsidRPr="00474665">
        <w:rPr>
          <w:sz w:val="24"/>
        </w:rPr>
        <w:t xml:space="preserve">care roles and expertise at the interface between healthcare professionals currently assessing, delivering and evaluating rehabilitation solutions and engineers and researchers designing, developing, implementing and evaluating innovative technologies, as well as those adjusting and </w:t>
      </w:r>
      <w:proofErr w:type="spellStart"/>
      <w:r w:rsidRPr="00474665">
        <w:rPr>
          <w:sz w:val="24"/>
        </w:rPr>
        <w:t>customising</w:t>
      </w:r>
      <w:proofErr w:type="spellEnd"/>
      <w:r w:rsidRPr="00474665">
        <w:rPr>
          <w:sz w:val="24"/>
        </w:rPr>
        <w:t xml:space="preserve"> existing devices. </w:t>
      </w:r>
    </w:p>
    <w:p w14:paraId="5AB54809" w14:textId="77777777" w:rsidR="004E6F27" w:rsidRDefault="004E6F27" w:rsidP="00DE20A9">
      <w:pPr>
        <w:pStyle w:val="Textogeneral"/>
        <w:rPr>
          <w:sz w:val="24"/>
        </w:rPr>
      </w:pPr>
      <w:r w:rsidRPr="00474665">
        <w:rPr>
          <w:sz w:val="24"/>
        </w:rPr>
        <w:t xml:space="preserve">In essence, the field of </w:t>
      </w:r>
      <w:r>
        <w:rPr>
          <w:sz w:val="24"/>
        </w:rPr>
        <w:t>RT</w:t>
      </w:r>
      <w:r w:rsidRPr="00474665">
        <w:rPr>
          <w:sz w:val="24"/>
        </w:rPr>
        <w:t xml:space="preserve"> has emerged through the work of pioneers with primary discipline backgrounds in science, engineering and healthcare practice (typically physiotherapy or occupational therapy).  What became apparent to these pioneers was the need to ‘pass on’ their expertise to develop the future, and thus create an expanded specialist workforce for rehabilitation technology. A group of renowned experts in the field of Rehabilitation Technology collaborated to develop the competences required in this new discipline through the Life Long Learning EU grant: (2012-3375/001-001). Facilitated by a Tuning expert, the team applied the Tuning methodology to establish the core competences for this new discipline.  The paper proceeds by situating this development in the healthcare and educational context, before demonstrating the application of the Tuning methodology to competence and curriculum design. In the final section of the paper we address the barriers, obstacles and enablers that were encountered during the project. </w:t>
      </w:r>
    </w:p>
    <w:p w14:paraId="190C7A18" w14:textId="77777777" w:rsidR="00DE20A9" w:rsidRPr="00474665" w:rsidRDefault="00DE20A9" w:rsidP="00DE20A9">
      <w:pPr>
        <w:pStyle w:val="Textogeneral"/>
        <w:rPr>
          <w:sz w:val="24"/>
        </w:rPr>
      </w:pPr>
    </w:p>
    <w:p w14:paraId="77995868" w14:textId="77777777" w:rsidR="004E6F27" w:rsidRPr="005D4299" w:rsidRDefault="004E6F27" w:rsidP="005D4299">
      <w:pPr>
        <w:rPr>
          <w:rFonts w:ascii="Times New Roman" w:hAnsi="Times New Roman"/>
          <w:b/>
          <w:i/>
        </w:rPr>
      </w:pPr>
      <w:r w:rsidRPr="005D4299">
        <w:rPr>
          <w:rFonts w:ascii="Times New Roman" w:hAnsi="Times New Roman"/>
          <w:b/>
          <w:i/>
        </w:rPr>
        <w:t>Educating for a ‘new’ academic discipline</w:t>
      </w:r>
    </w:p>
    <w:p w14:paraId="50E19780" w14:textId="77777777" w:rsidR="004E6F27" w:rsidRPr="00474665" w:rsidRDefault="004E6F27" w:rsidP="00DE20A9">
      <w:pPr>
        <w:pStyle w:val="Textogeneral"/>
        <w:rPr>
          <w:sz w:val="24"/>
        </w:rPr>
      </w:pPr>
      <w:r w:rsidRPr="00474665">
        <w:rPr>
          <w:sz w:val="24"/>
        </w:rPr>
        <w:t xml:space="preserve">The field of </w:t>
      </w:r>
      <w:r>
        <w:rPr>
          <w:sz w:val="24"/>
        </w:rPr>
        <w:t xml:space="preserve">RT </w:t>
      </w:r>
      <w:r w:rsidRPr="00474665">
        <w:rPr>
          <w:sz w:val="24"/>
        </w:rPr>
        <w:t>is new.  It is has been defined as the “systematic application of technologies, engineering methodologies, and scientific principles to meet the needs of, and address, the barriers confronted by individuals with disabilities. Relevant areas that are addressed are: education, rehabilitation, employment, transportation, independent living, and recreation. The term includes rehabilitation engineering, assistive technology (AT) devices, and assistive technology services“</w:t>
      </w:r>
      <w:r w:rsidRPr="00DE20A9">
        <w:rPr>
          <w:sz w:val="24"/>
          <w:vertAlign w:val="superscript"/>
        </w:rPr>
        <w:footnoteReference w:id="8"/>
      </w:r>
      <w:r w:rsidRPr="00474665">
        <w:rPr>
          <w:sz w:val="24"/>
        </w:rPr>
        <w:fldChar w:fldCharType="begin"/>
      </w:r>
      <w:r w:rsidRPr="00474665">
        <w:rPr>
          <w:sz w:val="24"/>
        </w:rPr>
        <w:instrText xml:space="preserve"> ADDIN EN.CITE &lt;EndNote&gt;&lt;Cite&gt;&lt;Author&gt;America&lt;/Author&gt;&lt;Year&gt;2016&lt;/Year&gt;&lt;RecNum&gt;5795&lt;/RecNum&gt;&lt;record&gt;&lt;rec-number&gt;5795&lt;/rec-number&gt;&lt;foreign-keys&gt;&lt;key app="EN" db-id="vzvsrzzrizs097e9dt5vfpzl5tt0ewspwx0t" timestamp="1455031163"&gt;5795&lt;/key&gt;&lt;/foreign-keys&gt;&lt;ref-type name="Web Page"&gt;12&lt;/ref-type&gt;&lt;contributors&gt;&lt;authors&gt;&lt;author&gt;Rehabilitation Engineering and Assistive Technology Society of North America&lt;/author&gt;&lt;/authors&gt;&lt;/contributors&gt;&lt;titles&gt;&lt;title&gt;Resources and Definitions&lt;/title&gt;&lt;/titles&gt;&lt;volume&gt;2016&lt;/volume&gt;&lt;number&gt;09.02.16&lt;/number&gt;&lt;dates&gt;&lt;year&gt;2016&lt;/year&gt;&lt;/dates&gt;&lt;urls&gt;&lt;related-urls&gt;&lt;url&gt;http://www.resna.org/resources-definitions&lt;/url&gt;&lt;/related-urls&gt;&lt;/urls&gt;&lt;/record&gt;&lt;/Cite&gt;&lt;/EndNote&gt;</w:instrText>
      </w:r>
      <w:r w:rsidRPr="00474665">
        <w:rPr>
          <w:sz w:val="24"/>
        </w:rPr>
        <w:fldChar w:fldCharType="end"/>
      </w:r>
      <w:r w:rsidRPr="00474665">
        <w:rPr>
          <w:sz w:val="24"/>
        </w:rPr>
        <w:t xml:space="preserve">. Rapid technical advances are being made. Evidence is growing for the use of ATs to reduce impairments and in some cases improve function; technologies are increasingly used to augment conventional therapies, however translation into general clinical practice is still relatively limited. These advances, combined with the fragmentation caused by geographically dispersed academic and health </w:t>
      </w:r>
      <w:proofErr w:type="spellStart"/>
      <w:r w:rsidRPr="00474665">
        <w:rPr>
          <w:sz w:val="24"/>
        </w:rPr>
        <w:t>centres</w:t>
      </w:r>
      <w:proofErr w:type="spellEnd"/>
      <w:r w:rsidRPr="00474665">
        <w:rPr>
          <w:sz w:val="24"/>
        </w:rPr>
        <w:t>, isolated disciplines and different health systems have led to the following consequences:</w:t>
      </w:r>
    </w:p>
    <w:p w14:paraId="797DDDF1" w14:textId="77777777" w:rsidR="004E6F27" w:rsidRPr="00474665" w:rsidRDefault="004E6F27" w:rsidP="004E6F27">
      <w:pPr>
        <w:numPr>
          <w:ilvl w:val="0"/>
          <w:numId w:val="9"/>
        </w:numPr>
        <w:suppressAutoHyphens w:val="0"/>
        <w:spacing w:after="0"/>
        <w:rPr>
          <w:rFonts w:ascii="Times New Roman" w:hAnsi="Times New Roman"/>
        </w:rPr>
      </w:pPr>
      <w:r w:rsidRPr="00474665">
        <w:rPr>
          <w:rFonts w:ascii="Times New Roman" w:hAnsi="Times New Roman"/>
        </w:rPr>
        <w:lastRenderedPageBreak/>
        <w:t xml:space="preserve">Graduates entering the EU </w:t>
      </w:r>
      <w:proofErr w:type="spellStart"/>
      <w:r w:rsidRPr="00474665">
        <w:rPr>
          <w:rFonts w:ascii="Times New Roman" w:hAnsi="Times New Roman"/>
        </w:rPr>
        <w:t>labour</w:t>
      </w:r>
      <w:proofErr w:type="spellEnd"/>
      <w:r w:rsidRPr="00474665">
        <w:rPr>
          <w:rFonts w:ascii="Times New Roman" w:hAnsi="Times New Roman"/>
        </w:rPr>
        <w:t xml:space="preserve"> market were not equipped with the skills and expertise employers needed in this field </w:t>
      </w:r>
      <w:r w:rsidRPr="00474665">
        <w:rPr>
          <w:rStyle w:val="FootnoteReference"/>
          <w:rFonts w:ascii="Times New Roman" w:hAnsi="Times New Roman"/>
        </w:rPr>
        <w:footnoteReference w:id="9"/>
      </w:r>
      <w:r w:rsidRPr="00474665">
        <w:rPr>
          <w:rFonts w:ascii="Times New Roman" w:hAnsi="Times New Roman"/>
        </w:rPr>
        <w:fldChar w:fldCharType="begin"/>
      </w:r>
      <w:r>
        <w:rPr>
          <w:rFonts w:ascii="Times New Roman" w:hAnsi="Times New Roman"/>
        </w:rPr>
        <w:instrText xml:space="preserve"> ADDIN EN.CITE &lt;EndNote&gt;&lt;Cite&gt;&lt;Author&gt;Commission&lt;/Author&gt;&lt;Year&gt;2012&lt;/Year&gt;&lt;RecNum&gt;5796&lt;/RecNum&gt;&lt;record&gt;&lt;rec-number&gt;5796&lt;/rec-number&gt;&lt;foreign-keys&gt;&lt;key app="EN" db-id="vzvsrzzrizs097e9dt5vfpzl5tt0ewspwx0t" timestamp="1456153843"&gt;5796&lt;/key&gt;&lt;/foreign-keys&gt;&lt;ref-type name="Conference Paper"&gt;47&lt;/ref-type&gt;&lt;contributors&gt;&lt;authors&gt;&lt;author&gt;European Commission&lt;/author&gt;&lt;/authors&gt;&lt;secondary-authors&gt;&lt;author&gt;European Commission&lt;/author&gt;&lt;/secondary-authors&gt;&lt;/contributors&gt;&lt;titles&gt;&lt;title&gt;White (coat) jobs: The EU health workforce&lt;/title&gt;&lt;secondary-title&gt;Jobs for Europe: The Employment Policy Conference&lt;/secondary-title&gt;&lt;/titles&gt;&lt;pages&gt;1-4&lt;/pages&gt;&lt;num-vols&gt;Sectors with high job-creation potential&lt;/num-vols&gt;&lt;dates&gt;&lt;year&gt;2012&lt;/year&gt;&lt;pub-dates&gt;&lt;date&gt;6-7 September 2012&lt;/date&gt;&lt;/pub-dates&gt;&lt;/dates&gt;&lt;pub-location&gt;Brussels&lt;/pub-location&gt;&lt;publisher&gt;European Commnission&lt;/publisher&gt;&lt;urls&gt;&lt;/urls&gt;&lt;/record&gt;&lt;/Cite&gt;&lt;/EndNote&gt;</w:instrText>
      </w:r>
      <w:r w:rsidRPr="00474665">
        <w:rPr>
          <w:rFonts w:ascii="Times New Roman" w:hAnsi="Times New Roman"/>
        </w:rPr>
        <w:fldChar w:fldCharType="end"/>
      </w:r>
      <w:r w:rsidRPr="00474665">
        <w:rPr>
          <w:rFonts w:ascii="Times New Roman" w:hAnsi="Times New Roman"/>
        </w:rPr>
        <w:t xml:space="preserve">. </w:t>
      </w:r>
    </w:p>
    <w:p w14:paraId="6CB85B96" w14:textId="77777777" w:rsidR="004E6F27" w:rsidRPr="00474665" w:rsidRDefault="004E6F27" w:rsidP="004E6F27">
      <w:pPr>
        <w:numPr>
          <w:ilvl w:val="0"/>
          <w:numId w:val="9"/>
        </w:numPr>
        <w:suppressAutoHyphens w:val="0"/>
        <w:spacing w:after="0"/>
        <w:rPr>
          <w:rFonts w:ascii="Times New Roman" w:hAnsi="Times New Roman"/>
        </w:rPr>
      </w:pPr>
      <w:r w:rsidRPr="00474665">
        <w:rPr>
          <w:rFonts w:ascii="Times New Roman" w:hAnsi="Times New Roman"/>
        </w:rPr>
        <w:t>Partly as a consequence of the first point, translation of technologies into clinical practice is limited, as stakeholder needs are not considered.</w:t>
      </w:r>
    </w:p>
    <w:p w14:paraId="779E7F34" w14:textId="77777777" w:rsidR="004E6F27" w:rsidRPr="00474665" w:rsidRDefault="004E6F27" w:rsidP="004E6F27">
      <w:pPr>
        <w:numPr>
          <w:ilvl w:val="0"/>
          <w:numId w:val="9"/>
        </w:numPr>
        <w:suppressAutoHyphens w:val="0"/>
        <w:spacing w:after="0"/>
        <w:rPr>
          <w:rFonts w:ascii="Times New Roman" w:hAnsi="Times New Roman"/>
        </w:rPr>
      </w:pPr>
      <w:r w:rsidRPr="00474665">
        <w:rPr>
          <w:rFonts w:ascii="Times New Roman" w:hAnsi="Times New Roman"/>
        </w:rPr>
        <w:t xml:space="preserve">From an education perspective, individuals working in the field of Assisted Rehabilitation Technology receive their first cycle education in their home discipline, primarily from an engineering/science base or a health professional base. The individuals then </w:t>
      </w:r>
      <w:proofErr w:type="spellStart"/>
      <w:r w:rsidRPr="00474665">
        <w:rPr>
          <w:rFonts w:ascii="Times New Roman" w:hAnsi="Times New Roman"/>
        </w:rPr>
        <w:t>practise</w:t>
      </w:r>
      <w:proofErr w:type="spellEnd"/>
      <w:r w:rsidRPr="00474665">
        <w:rPr>
          <w:rFonts w:ascii="Times New Roman" w:hAnsi="Times New Roman"/>
        </w:rPr>
        <w:t xml:space="preserve"> in the field, and usually engage with second cycle education within their primary discipline. This meant that neither group gains significant understandings of the holistic needs of the stakeholders. </w:t>
      </w:r>
    </w:p>
    <w:p w14:paraId="1682D585" w14:textId="77777777" w:rsidR="004E6F27" w:rsidRDefault="004E6F27" w:rsidP="004E6F27">
      <w:pPr>
        <w:spacing w:after="0"/>
        <w:rPr>
          <w:rFonts w:ascii="Times New Roman" w:hAnsi="Times New Roman"/>
        </w:rPr>
      </w:pPr>
    </w:p>
    <w:p w14:paraId="34460AE3" w14:textId="77777777" w:rsidR="004E6F27" w:rsidRDefault="004E6F27" w:rsidP="00DE20A9">
      <w:pPr>
        <w:pStyle w:val="Textogeneral"/>
        <w:rPr>
          <w:sz w:val="24"/>
        </w:rPr>
      </w:pPr>
      <w:r w:rsidRPr="00474665">
        <w:rPr>
          <w:sz w:val="24"/>
        </w:rPr>
        <w:t xml:space="preserve">In light of these various drivers, it was evident that a collaborative venture was essential as there was no single academic or industrial partner sufficiently equipped to run a viable interdisciplinary education </w:t>
      </w:r>
      <w:proofErr w:type="spellStart"/>
      <w:r w:rsidRPr="00474665">
        <w:rPr>
          <w:sz w:val="24"/>
        </w:rPr>
        <w:t>programme</w:t>
      </w:r>
      <w:proofErr w:type="spellEnd"/>
      <w:r w:rsidRPr="00474665">
        <w:rPr>
          <w:sz w:val="24"/>
        </w:rPr>
        <w:t xml:space="preserve"> at </w:t>
      </w:r>
      <w:r>
        <w:rPr>
          <w:sz w:val="24"/>
        </w:rPr>
        <w:t>European M</w:t>
      </w:r>
      <w:r w:rsidRPr="00474665">
        <w:rPr>
          <w:sz w:val="24"/>
        </w:rPr>
        <w:t xml:space="preserve">aster </w:t>
      </w:r>
      <w:proofErr w:type="gramStart"/>
      <w:r w:rsidRPr="00474665">
        <w:rPr>
          <w:sz w:val="24"/>
        </w:rPr>
        <w:t>level</w:t>
      </w:r>
      <w:proofErr w:type="gramEnd"/>
      <w:r w:rsidRPr="00474665">
        <w:rPr>
          <w:sz w:val="24"/>
        </w:rPr>
        <w:t xml:space="preserve">. The EU Life Long Learning funding stream provided the vehicle to enable the expert group to collaborate and use the Bologna and Tuning process to develop a second cycle </w:t>
      </w:r>
      <w:proofErr w:type="spellStart"/>
      <w:r w:rsidRPr="00474665">
        <w:rPr>
          <w:sz w:val="24"/>
        </w:rPr>
        <w:t>programme</w:t>
      </w:r>
      <w:proofErr w:type="spellEnd"/>
      <w:r w:rsidRPr="00474665">
        <w:rPr>
          <w:sz w:val="24"/>
        </w:rPr>
        <w:t xml:space="preserve"> specifically geared to addressing this unmet need for an interdisciplinary Master in Advanced Rehabilitation Technologies, using the existing EU Tuning methodology.  The ambition was to produce the next generation of RT leaders who could advance this growing market for clinical, research, technical and commercial purposes. In so doing, it was anticipated that the </w:t>
      </w:r>
      <w:proofErr w:type="spellStart"/>
      <w:r w:rsidRPr="00474665">
        <w:rPr>
          <w:sz w:val="24"/>
        </w:rPr>
        <w:t>programme</w:t>
      </w:r>
      <w:proofErr w:type="spellEnd"/>
      <w:r w:rsidRPr="00474665">
        <w:rPr>
          <w:sz w:val="24"/>
        </w:rPr>
        <w:t xml:space="preserve"> would bring together European partners with a track record of delivery in education and research in the field. Sharing best practice was an important goal, along with innovative methods of teaching and delivery, contributing to a high quality common standard.  The process of collaboration was envisaged to facilitate cooperation and synergies between universities and companies. Through the development of benchmark competences, the transference of competencies gained within the rehabilitation industry would be possible.</w:t>
      </w:r>
    </w:p>
    <w:p w14:paraId="25150F17" w14:textId="77777777" w:rsidR="00DE20A9" w:rsidRPr="00474665" w:rsidRDefault="00DE20A9" w:rsidP="00DE20A9">
      <w:pPr>
        <w:pStyle w:val="Textogeneral"/>
        <w:rPr>
          <w:sz w:val="24"/>
        </w:rPr>
      </w:pPr>
    </w:p>
    <w:p w14:paraId="7E1C6973" w14:textId="77777777" w:rsidR="004E6F27" w:rsidRPr="005D4299" w:rsidRDefault="004E6F27" w:rsidP="004E6F27">
      <w:pPr>
        <w:rPr>
          <w:rFonts w:ascii="Times New Roman" w:hAnsi="Times New Roman"/>
          <w:b/>
          <w:i/>
        </w:rPr>
      </w:pPr>
      <w:r w:rsidRPr="005D4299">
        <w:rPr>
          <w:rFonts w:ascii="Times New Roman" w:hAnsi="Times New Roman"/>
          <w:b/>
          <w:i/>
        </w:rPr>
        <w:t>Interdisciplinary principles</w:t>
      </w:r>
    </w:p>
    <w:p w14:paraId="23064974" w14:textId="77777777" w:rsidR="004E6F27" w:rsidRPr="00474665" w:rsidRDefault="004E6F27" w:rsidP="00DE20A9">
      <w:pPr>
        <w:pStyle w:val="Textogeneral"/>
        <w:rPr>
          <w:sz w:val="24"/>
        </w:rPr>
      </w:pPr>
      <w:r w:rsidRPr="00474665">
        <w:rPr>
          <w:sz w:val="24"/>
        </w:rPr>
        <w:t>Interdisciplinary projects can be fraught with problems, and so the project identified key principles to underpin the collaboration. These included:</w:t>
      </w:r>
    </w:p>
    <w:p w14:paraId="433CB78A" w14:textId="77777777" w:rsidR="004E6F27" w:rsidRPr="00474665" w:rsidRDefault="004E6F27" w:rsidP="004E6F27">
      <w:pPr>
        <w:pStyle w:val="ListParagraph"/>
        <w:numPr>
          <w:ilvl w:val="0"/>
          <w:numId w:val="10"/>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 xml:space="preserve">A  commitment to implement the Bologna Process through a training component to enable all partners to appropriately use the Tuning methodology and share common understandings of competences, learning outcomes and programme design.  </w:t>
      </w:r>
    </w:p>
    <w:p w14:paraId="0B59FF27" w14:textId="77777777" w:rsidR="004E6F27" w:rsidRPr="00474665" w:rsidRDefault="004E6F27" w:rsidP="004E6F27">
      <w:pPr>
        <w:pStyle w:val="ListParagraph"/>
        <w:numPr>
          <w:ilvl w:val="0"/>
          <w:numId w:val="10"/>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 xml:space="preserve">Ensuring that questionnaires and other key materials were amenable to translation in local languages to reflect differing educational and research cultures. </w:t>
      </w:r>
    </w:p>
    <w:p w14:paraId="169E42BA" w14:textId="77777777" w:rsidR="004E6F27" w:rsidRPr="00474665" w:rsidRDefault="004E6F27" w:rsidP="004E6F27">
      <w:pPr>
        <w:pStyle w:val="ListParagraph"/>
        <w:numPr>
          <w:ilvl w:val="0"/>
          <w:numId w:val="10"/>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Contributing to researcher and student mobility and transfer of qualifications.</w:t>
      </w:r>
    </w:p>
    <w:p w14:paraId="50729EF4" w14:textId="77777777" w:rsidR="004E6F27" w:rsidRPr="00474665" w:rsidRDefault="004E6F27" w:rsidP="004E6F27">
      <w:pPr>
        <w:pStyle w:val="ListParagraph"/>
        <w:numPr>
          <w:ilvl w:val="0"/>
          <w:numId w:val="10"/>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Linking existing research centres, strengthening and building collaborations to design, develop, assess and evaluate technologies which will help in addressing the major challenges of coping with an ageing population.</w:t>
      </w:r>
    </w:p>
    <w:p w14:paraId="5848D81F" w14:textId="77777777" w:rsidR="004E6F27" w:rsidRPr="00474665" w:rsidRDefault="004E6F27" w:rsidP="004E6F27">
      <w:pPr>
        <w:pStyle w:val="ListParagraph"/>
        <w:numPr>
          <w:ilvl w:val="0"/>
          <w:numId w:val="10"/>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 xml:space="preserve"> Sharing the educational knowledge gained with external colleagues so they could use, enhance and comment on the competences developed through the website.</w:t>
      </w:r>
    </w:p>
    <w:p w14:paraId="4BBE3D4C" w14:textId="3C1F645B" w:rsidR="004E6F27" w:rsidRDefault="004E6F27" w:rsidP="00C91659">
      <w:pPr>
        <w:pStyle w:val="Textogeneral"/>
        <w:rPr>
          <w:sz w:val="24"/>
        </w:rPr>
      </w:pPr>
      <w:r w:rsidRPr="00474665">
        <w:rPr>
          <w:sz w:val="24"/>
        </w:rPr>
        <w:lastRenderedPageBreak/>
        <w:t>The importance of improving the interaction between front line clinicians, basic scientists, and research consortia in this field to improve translation was a key finding of the Cumberland Consensus Working Group (2009)</w:t>
      </w:r>
      <w:r w:rsidRPr="00DE20A9">
        <w:rPr>
          <w:vertAlign w:val="superscript"/>
        </w:rPr>
        <w:footnoteReference w:id="10"/>
      </w:r>
      <w:r w:rsidRPr="00474665">
        <w:rPr>
          <w:sz w:val="24"/>
        </w:rPr>
        <w:fldChar w:fldCharType="begin">
          <w:fldData xml:space="preserve">PEVuZE5vdGU+PENpdGU+PEF1dGhvcj5Hcm91cDwvQXV0aG9yPjxZZWFyPjIwMDk8L1llYXI+PFJl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</w:fldData>
        </w:fldChar>
      </w:r>
      <w:r w:rsidRPr="00474665">
        <w:rPr>
          <w:sz w:val="24"/>
        </w:rPr>
        <w:instrText xml:space="preserve"> ADDIN EN.CITE </w:instrText>
      </w:r>
      <w:r w:rsidRPr="00474665">
        <w:rPr>
          <w:sz w:val="24"/>
        </w:rPr>
        <w:fldChar w:fldCharType="begin">
          <w:fldData xml:space="preserve">PEVuZE5vdGU+PENpdGU+PEF1dGhvcj5Hcm91cDwvQXV0aG9yPjxZZWFyPjIwMDk8L1llYXI+PFJl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</w:fldData>
        </w:fldChar>
      </w:r>
      <w:r w:rsidRPr="00474665">
        <w:rPr>
          <w:sz w:val="24"/>
        </w:rPr>
        <w:instrText xml:space="preserve"> ADDIN EN.CITE.DATA </w:instrText>
      </w:r>
      <w:r w:rsidRPr="00474665">
        <w:rPr>
          <w:sz w:val="24"/>
        </w:rPr>
      </w:r>
      <w:r w:rsidRPr="00474665">
        <w:rPr>
          <w:sz w:val="24"/>
        </w:rPr>
        <w:fldChar w:fldCharType="end"/>
      </w:r>
      <w:r w:rsidRPr="00474665">
        <w:rPr>
          <w:sz w:val="24"/>
        </w:rPr>
      </w:r>
      <w:r w:rsidRPr="00474665">
        <w:rPr>
          <w:sz w:val="24"/>
        </w:rPr>
        <w:fldChar w:fldCharType="end"/>
      </w:r>
      <w:r w:rsidRPr="00474665">
        <w:rPr>
          <w:sz w:val="24"/>
        </w:rPr>
        <w:t>.  Similarly, Burridge and Hughes (2010) who reviewed development and preliminary clinical testing of novel technologies including those from non-medical fields, such as the internet, virtual reality, and sensor and control engineering found that the translation of research into clinical practice has been impeded by an absence of robust clinical effectiveness and usability evidence</w:t>
      </w:r>
      <w:r w:rsidRPr="005C75F3">
        <w:rPr>
          <w:vertAlign w:val="superscript"/>
        </w:rPr>
        <w:footnoteReference w:id="11"/>
      </w:r>
      <w:r w:rsidRPr="00474665">
        <w:rPr>
          <w:sz w:val="24"/>
        </w:rPr>
        <w:t xml:space="preserve">.  The main users here of course are patients, their </w:t>
      </w:r>
      <w:proofErr w:type="spellStart"/>
      <w:r w:rsidRPr="00474665">
        <w:rPr>
          <w:sz w:val="24"/>
        </w:rPr>
        <w:t>carers</w:t>
      </w:r>
      <w:proofErr w:type="spellEnd"/>
      <w:r w:rsidRPr="00474665">
        <w:rPr>
          <w:sz w:val="24"/>
        </w:rPr>
        <w:t xml:space="preserve"> and front line staff. Bringing together interested stakeholders was considered a stepping stone towards addressing the hitherto lack of a strategic approach to the design, development, assessment and evaluation of new technologies. While there are economic consequences associated with competition for small grants, and reduced competitiveness of the European Industry, more crucially co-design of new technologies is critical to ensure they are appropriate for the stakeholders.  This meant that the ‘designers’ needed not only collaborative working skills, but also skills in relating to user groups like patients and their </w:t>
      </w:r>
      <w:proofErr w:type="spellStart"/>
      <w:r w:rsidRPr="00474665">
        <w:rPr>
          <w:sz w:val="24"/>
        </w:rPr>
        <w:t>carers</w:t>
      </w:r>
      <w:proofErr w:type="spellEnd"/>
      <w:r w:rsidRPr="00474665">
        <w:rPr>
          <w:sz w:val="24"/>
        </w:rPr>
        <w:t>.</w:t>
      </w:r>
      <w:r w:rsidR="00DE20A9">
        <w:rPr>
          <w:sz w:val="24"/>
        </w:rPr>
        <w:t xml:space="preserve"> </w:t>
      </w:r>
      <w:r w:rsidRPr="00474665">
        <w:rPr>
          <w:sz w:val="24"/>
        </w:rPr>
        <w:t xml:space="preserve">While the involvement of stakeholders is intrinsic to the Tuning Methodology, </w:t>
      </w:r>
      <w:r>
        <w:rPr>
          <w:sz w:val="24"/>
        </w:rPr>
        <w:t>in this project the stakeholder</w:t>
      </w:r>
      <w:r w:rsidRPr="00474665">
        <w:rPr>
          <w:sz w:val="24"/>
        </w:rPr>
        <w:t xml:space="preserve"> group was extended to involve patient, </w:t>
      </w:r>
      <w:proofErr w:type="spellStart"/>
      <w:r w:rsidRPr="00474665">
        <w:rPr>
          <w:sz w:val="24"/>
        </w:rPr>
        <w:t>carers</w:t>
      </w:r>
      <w:proofErr w:type="spellEnd"/>
      <w:r w:rsidRPr="00474665">
        <w:rPr>
          <w:sz w:val="24"/>
        </w:rPr>
        <w:t xml:space="preserve"> and patient and </w:t>
      </w:r>
      <w:proofErr w:type="spellStart"/>
      <w:r w:rsidRPr="00474665">
        <w:rPr>
          <w:sz w:val="24"/>
        </w:rPr>
        <w:t>carer</w:t>
      </w:r>
      <w:proofErr w:type="spellEnd"/>
      <w:r w:rsidRPr="00474665">
        <w:rPr>
          <w:sz w:val="24"/>
        </w:rPr>
        <w:t xml:space="preserve"> </w:t>
      </w:r>
      <w:proofErr w:type="spellStart"/>
      <w:r w:rsidRPr="00474665">
        <w:rPr>
          <w:sz w:val="24"/>
        </w:rPr>
        <w:t>organisations</w:t>
      </w:r>
      <w:proofErr w:type="spellEnd"/>
      <w:r w:rsidRPr="00474665">
        <w:rPr>
          <w:sz w:val="24"/>
        </w:rPr>
        <w:t>, students, clinicians, and small and medium sized enterprises</w:t>
      </w:r>
      <w:r>
        <w:rPr>
          <w:sz w:val="24"/>
        </w:rPr>
        <w:t xml:space="preserve">. </w:t>
      </w:r>
      <w:r w:rsidRPr="00474665">
        <w:rPr>
          <w:sz w:val="24"/>
        </w:rPr>
        <w:t xml:space="preserve">These groups have traditionally not been consulted about future workforce skills. Their engagement was essential to fully understand the way this discipline was emerging; to gather information about the perceived educational and skill needs of this ‘new’ workforce and that the users’ needs were addressed positively. </w:t>
      </w:r>
    </w:p>
    <w:p w14:paraId="775D0082" w14:textId="77777777" w:rsidR="00DE20A9" w:rsidRPr="00474665" w:rsidRDefault="00DE20A9" w:rsidP="00DE20A9">
      <w:pPr>
        <w:pStyle w:val="Textogeneral"/>
        <w:rPr>
          <w:sz w:val="24"/>
        </w:rPr>
      </w:pPr>
    </w:p>
    <w:p w14:paraId="5C425AC2" w14:textId="77777777" w:rsidR="004E6F27" w:rsidRPr="005D4299" w:rsidRDefault="004E6F27" w:rsidP="005D4299">
      <w:pPr>
        <w:rPr>
          <w:rFonts w:ascii="Times New Roman" w:hAnsi="Times New Roman"/>
          <w:b/>
          <w:i/>
        </w:rPr>
      </w:pPr>
      <w:r w:rsidRPr="005D4299">
        <w:rPr>
          <w:rFonts w:ascii="Times New Roman" w:hAnsi="Times New Roman"/>
          <w:b/>
          <w:i/>
        </w:rPr>
        <w:t xml:space="preserve">Application of the Tuning Process: </w:t>
      </w:r>
      <w:proofErr w:type="spellStart"/>
      <w:r w:rsidRPr="005D4299">
        <w:rPr>
          <w:rFonts w:ascii="Times New Roman" w:hAnsi="Times New Roman"/>
          <w:b/>
          <w:i/>
        </w:rPr>
        <w:t>Programme</w:t>
      </w:r>
      <w:proofErr w:type="spellEnd"/>
      <w:r w:rsidRPr="005D4299">
        <w:rPr>
          <w:rFonts w:ascii="Times New Roman" w:hAnsi="Times New Roman"/>
          <w:b/>
          <w:i/>
        </w:rPr>
        <w:t xml:space="preserve"> and Competence Design</w:t>
      </w:r>
    </w:p>
    <w:p w14:paraId="78A0AF9F" w14:textId="77777777" w:rsidR="004E6F27" w:rsidRDefault="004E6F27" w:rsidP="005C75F3">
      <w:pPr>
        <w:pStyle w:val="Textogeneral"/>
        <w:rPr>
          <w:sz w:val="24"/>
        </w:rPr>
      </w:pPr>
      <w:r w:rsidRPr="00474665">
        <w:rPr>
          <w:sz w:val="24"/>
        </w:rPr>
        <w:t>While the Tuning methodology is well documented</w:t>
      </w:r>
      <w:r w:rsidRPr="005C75F3">
        <w:rPr>
          <w:vertAlign w:val="superscript"/>
        </w:rPr>
        <w:footnoteReference w:id="12"/>
      </w:r>
      <w:r w:rsidRPr="00474665">
        <w:rPr>
          <w:sz w:val="24"/>
        </w:rPr>
        <w:t xml:space="preserve">, </w:t>
      </w:r>
      <w:r w:rsidRPr="00474665">
        <w:rPr>
          <w:sz w:val="24"/>
        </w:rPr>
        <w:fldChar w:fldCharType="begin"/>
      </w:r>
      <w:r w:rsidRPr="00474665">
        <w:rPr>
          <w:sz w:val="24"/>
        </w:rPr>
        <w:instrText xml:space="preserve"> ADDIN EN.CITE &lt;EndNote&gt;&lt;Cite ExcludeAuth="1"&gt;&lt;Year&gt;2008&lt;/Year&gt;&lt;RecNum&gt;5789&lt;/RecNum&gt;&lt;record&gt;&lt;rec-number&gt;5789&lt;/rec-number&gt;&lt;foreign-keys&gt;&lt;key app="EN" db-id="vzvsrzzrizs097e9dt5vfpzl5tt0ewspwx0t" timestamp="1453979818"&gt;5789&lt;/key&gt;&lt;/foreign-keys&gt;&lt;ref-type name="Book"&gt;6&lt;/ref-type&gt;&lt;contributors&gt;&lt;secondary-authors&gt;&lt;author&gt;Gonzalez, J; Wagenaar, R.&lt;/author&gt;&lt;/secondary-authors&gt;&lt;/contributors&gt;&lt;titles&gt;&lt;title&gt;Universities&amp;apos; contribution to the Bologna Process. An Introduction&lt;/title&gt;&lt;secondary-title&gt;Tuning Educational Structures in Europe&lt;/secondary-title&gt;&lt;/titles&gt;&lt;pages&gt;164&lt;/pages&gt;&lt;edition&gt;2nd&lt;/edition&gt;&lt;dates&gt;&lt;year&gt;2008&lt;/year&gt;&lt;/dates&gt;&lt;pub-location&gt;Bilbao, Spain&lt;/pub-location&gt;&lt;publisher&gt;University of Deusto Press&lt;/publisher&gt;&lt;urls&gt;&lt;/urls&gt;&lt;/record&gt;&lt;/Cite&gt;&lt;/EndNote&gt;</w:instrText>
      </w:r>
      <w:r w:rsidRPr="00474665">
        <w:rPr>
          <w:sz w:val="24"/>
        </w:rPr>
        <w:fldChar w:fldCharType="end"/>
      </w:r>
      <w:r w:rsidRPr="00474665">
        <w:rPr>
          <w:sz w:val="24"/>
        </w:rPr>
        <w:t xml:space="preserve">its use to create a new professional workforce at post-graduate level has not been reported. The Tuning methodology comprises five crucial action lines around which the project plan work packages were constructed. These were adapted to develop the </w:t>
      </w:r>
      <w:proofErr w:type="spellStart"/>
      <w:r w:rsidRPr="00474665">
        <w:rPr>
          <w:sz w:val="24"/>
        </w:rPr>
        <w:t>programme</w:t>
      </w:r>
      <w:proofErr w:type="spellEnd"/>
      <w:r w:rsidRPr="00474665">
        <w:rPr>
          <w:sz w:val="24"/>
        </w:rPr>
        <w:t xml:space="preserve"> as Table 1 demonstrates. A summary of these stages now follows.</w:t>
      </w:r>
    </w:p>
    <w:p w14:paraId="71B90EA5" w14:textId="77777777" w:rsidR="005C75F3" w:rsidRDefault="005C75F3" w:rsidP="004E6F27">
      <w:pPr>
        <w:rPr>
          <w:rFonts w:ascii="Times New Roman" w:hAnsi="Times New Roman"/>
        </w:rPr>
      </w:pPr>
    </w:p>
    <w:p w14:paraId="477E5D39" w14:textId="77777777" w:rsidR="004E6F27" w:rsidRPr="00474665" w:rsidRDefault="004E6F27" w:rsidP="004E6F27">
      <w:pPr>
        <w:rPr>
          <w:rFonts w:ascii="Times New Roman" w:hAnsi="Times New Roman"/>
        </w:rPr>
      </w:pPr>
      <w:r>
        <w:rPr>
          <w:rFonts w:ascii="Times New Roman" w:hAnsi="Times New Roman"/>
        </w:rPr>
        <w:t>Please put Table 1 about here</w:t>
      </w:r>
    </w:p>
    <w:p w14:paraId="55CB344A" w14:textId="77777777" w:rsidR="004E6F27" w:rsidRDefault="004E6F27" w:rsidP="005C75F3">
      <w:pPr>
        <w:pStyle w:val="Textogeneral"/>
        <w:rPr>
          <w:sz w:val="24"/>
        </w:rPr>
      </w:pPr>
      <w:r w:rsidRPr="00474665">
        <w:rPr>
          <w:sz w:val="24"/>
        </w:rPr>
        <w:t xml:space="preserve">The actual </w:t>
      </w:r>
      <w:proofErr w:type="spellStart"/>
      <w:r w:rsidRPr="00474665">
        <w:rPr>
          <w:sz w:val="24"/>
        </w:rPr>
        <w:t>programme</w:t>
      </w:r>
      <w:proofErr w:type="spellEnd"/>
      <w:r w:rsidRPr="00474665">
        <w:rPr>
          <w:sz w:val="24"/>
        </w:rPr>
        <w:t xml:space="preserve"> design similarly adapted the ten steps outlined by </w:t>
      </w:r>
      <w:proofErr w:type="spellStart"/>
      <w:r w:rsidRPr="00474665">
        <w:rPr>
          <w:sz w:val="24"/>
        </w:rPr>
        <w:t>Lokhoff</w:t>
      </w:r>
      <w:proofErr w:type="spellEnd"/>
      <w:r w:rsidRPr="00474665">
        <w:rPr>
          <w:sz w:val="24"/>
        </w:rPr>
        <w:t xml:space="preserve"> et al. (2010</w:t>
      </w:r>
      <w:r>
        <w:rPr>
          <w:sz w:val="24"/>
        </w:rPr>
        <w:t>)</w:t>
      </w:r>
      <w:r w:rsidRPr="00474665">
        <w:rPr>
          <w:sz w:val="24"/>
        </w:rPr>
        <w:t>, incorporating the five action lines</w:t>
      </w:r>
      <w:r w:rsidRPr="00C91659">
        <w:rPr>
          <w:vertAlign w:val="superscript"/>
        </w:rPr>
        <w:footnoteReference w:id="13"/>
      </w:r>
      <w:r w:rsidRPr="00474665">
        <w:rPr>
          <w:sz w:val="24"/>
        </w:rPr>
        <w:t xml:space="preserve">.  Many of the activities ran concurrently, particularly once the </w:t>
      </w:r>
      <w:proofErr w:type="spellStart"/>
      <w:r w:rsidRPr="00474665">
        <w:rPr>
          <w:sz w:val="24"/>
        </w:rPr>
        <w:t>programme</w:t>
      </w:r>
      <w:proofErr w:type="spellEnd"/>
      <w:r w:rsidRPr="00474665">
        <w:rPr>
          <w:sz w:val="24"/>
        </w:rPr>
        <w:t xml:space="preserve"> learning outcomes had been developed. Step 10, which included the implementation and evaluation stage, was replaced by the Quality Framework and Inter- institutional quality governance work package which was necessary to enable a double award and European Master </w:t>
      </w:r>
      <w:proofErr w:type="spellStart"/>
      <w:r w:rsidRPr="00474665">
        <w:rPr>
          <w:sz w:val="24"/>
        </w:rPr>
        <w:t>programme</w:t>
      </w:r>
      <w:proofErr w:type="spellEnd"/>
      <w:r w:rsidRPr="00474665">
        <w:rPr>
          <w:sz w:val="24"/>
        </w:rPr>
        <w:t xml:space="preserve"> to be developed. Analysis of this component of the project is beyond the scope of this paper. The working </w:t>
      </w:r>
      <w:r w:rsidRPr="00474665">
        <w:rPr>
          <w:sz w:val="24"/>
        </w:rPr>
        <w:lastRenderedPageBreak/>
        <w:t>definitions of both competence and learning outcome were those used within the Tuning methodology and European Qualifications Framework.</w:t>
      </w:r>
    </w:p>
    <w:p w14:paraId="7B2D1084" w14:textId="77777777" w:rsidR="005C75F3" w:rsidRPr="00474665" w:rsidRDefault="005C75F3" w:rsidP="005C75F3">
      <w:pPr>
        <w:pStyle w:val="Textogeneral"/>
        <w:rPr>
          <w:sz w:val="24"/>
        </w:rPr>
      </w:pPr>
    </w:p>
    <w:p w14:paraId="6FA1D9E4" w14:textId="77777777" w:rsidR="004E6F27" w:rsidRPr="00474665" w:rsidRDefault="004E6F27" w:rsidP="004E6F27">
      <w:pPr>
        <w:rPr>
          <w:rFonts w:ascii="Times New Roman" w:hAnsi="Times New Roman"/>
          <w:i/>
        </w:rPr>
      </w:pPr>
      <w:r>
        <w:rPr>
          <w:rFonts w:ascii="Times New Roman" w:hAnsi="Times New Roman"/>
          <w:i/>
        </w:rPr>
        <w:t>Step 1:</w:t>
      </w:r>
      <w:r w:rsidRPr="00474665">
        <w:rPr>
          <w:rFonts w:ascii="Times New Roman" w:hAnsi="Times New Roman"/>
          <w:i/>
        </w:rPr>
        <w:t xml:space="preserve"> Determine need and potential</w:t>
      </w:r>
    </w:p>
    <w:p w14:paraId="2F30E5F5" w14:textId="76EAD5D2" w:rsidR="004E6F27" w:rsidRDefault="004E6F27" w:rsidP="001E4823">
      <w:pPr>
        <w:pStyle w:val="Textogeneral"/>
        <w:rPr>
          <w:sz w:val="24"/>
        </w:rPr>
      </w:pPr>
      <w:r w:rsidRPr="00474665">
        <w:rPr>
          <w:sz w:val="24"/>
        </w:rPr>
        <w:t xml:space="preserve">While the application for funding had articulated the need for the </w:t>
      </w:r>
      <w:proofErr w:type="spellStart"/>
      <w:r w:rsidRPr="00474665">
        <w:rPr>
          <w:sz w:val="24"/>
        </w:rPr>
        <w:t>programme</w:t>
      </w:r>
      <w:proofErr w:type="spellEnd"/>
      <w:r w:rsidRPr="00474665">
        <w:rPr>
          <w:sz w:val="24"/>
        </w:rPr>
        <w:t xml:space="preserve">, this </w:t>
      </w:r>
      <w:proofErr w:type="gramStart"/>
      <w:r w:rsidRPr="00474665">
        <w:rPr>
          <w:sz w:val="24"/>
        </w:rPr>
        <w:t>was continually revisited</w:t>
      </w:r>
      <w:proofErr w:type="gramEnd"/>
      <w:r w:rsidRPr="00474665">
        <w:rPr>
          <w:sz w:val="24"/>
        </w:rPr>
        <w:t xml:space="preserve"> with stakeholders throughout the project. For this project the partners agreed on five stakeholder groups which together included students, patients and </w:t>
      </w:r>
      <w:proofErr w:type="spellStart"/>
      <w:r w:rsidRPr="00474665">
        <w:rPr>
          <w:sz w:val="24"/>
        </w:rPr>
        <w:t>carers</w:t>
      </w:r>
      <w:proofErr w:type="spellEnd"/>
      <w:r w:rsidRPr="00474665">
        <w:rPr>
          <w:sz w:val="24"/>
        </w:rPr>
        <w:t xml:space="preserve">, potential employers, academics and healthcare professionals (working clinically).  This included verifying the existence of new or emergent </w:t>
      </w:r>
      <w:proofErr w:type="spellStart"/>
      <w:r w:rsidRPr="00474665">
        <w:rPr>
          <w:sz w:val="24"/>
        </w:rPr>
        <w:t>programmes</w:t>
      </w:r>
      <w:proofErr w:type="spellEnd"/>
      <w:r w:rsidRPr="00474665">
        <w:rPr>
          <w:sz w:val="24"/>
        </w:rPr>
        <w:t xml:space="preserve"> internationally and inviting </w:t>
      </w:r>
      <w:r w:rsidR="008C67EC">
        <w:rPr>
          <w:sz w:val="24"/>
        </w:rPr>
        <w:t xml:space="preserve">open </w:t>
      </w:r>
      <w:r w:rsidRPr="00474665">
        <w:rPr>
          <w:sz w:val="24"/>
        </w:rPr>
        <w:t>comments via the website</w:t>
      </w:r>
      <w:r w:rsidR="008C67EC">
        <w:rPr>
          <w:sz w:val="24"/>
        </w:rPr>
        <w:t xml:space="preserve"> to interested parties</w:t>
      </w:r>
      <w:r w:rsidRPr="00474665">
        <w:rPr>
          <w:sz w:val="24"/>
        </w:rPr>
        <w:t xml:space="preserve">. </w:t>
      </w:r>
      <w:r w:rsidR="0050734A" w:rsidRPr="0050734A">
        <w:rPr>
          <w:sz w:val="24"/>
          <w:highlight w:val="yellow"/>
        </w:rPr>
        <w:t xml:space="preserve">The universities within the consortium recruited students and academics </w:t>
      </w:r>
      <w:r w:rsidRPr="0050734A">
        <w:rPr>
          <w:sz w:val="24"/>
          <w:highlight w:val="yellow"/>
        </w:rPr>
        <w:t>from the</w:t>
      </w:r>
      <w:r w:rsidR="0050734A" w:rsidRPr="0050734A">
        <w:rPr>
          <w:sz w:val="24"/>
          <w:highlight w:val="yellow"/>
        </w:rPr>
        <w:t>ir</w:t>
      </w:r>
      <w:r w:rsidRPr="0050734A">
        <w:rPr>
          <w:sz w:val="24"/>
          <w:highlight w:val="yellow"/>
        </w:rPr>
        <w:t xml:space="preserve"> existing clinical or engineering disciplines</w:t>
      </w:r>
      <w:r w:rsidR="0050734A">
        <w:rPr>
          <w:sz w:val="24"/>
          <w:highlight w:val="yellow"/>
        </w:rPr>
        <w:t xml:space="preserve">. Specifically, </w:t>
      </w:r>
      <w:r w:rsidR="0050734A" w:rsidRPr="0050734A">
        <w:rPr>
          <w:sz w:val="24"/>
          <w:highlight w:val="yellow"/>
        </w:rPr>
        <w:t>students</w:t>
      </w:r>
      <w:r w:rsidR="008C67EC">
        <w:rPr>
          <w:sz w:val="24"/>
          <w:highlight w:val="yellow"/>
        </w:rPr>
        <w:t xml:space="preserve"> </w:t>
      </w:r>
      <w:r w:rsidR="0050734A" w:rsidRPr="0050734A">
        <w:rPr>
          <w:sz w:val="24"/>
          <w:highlight w:val="yellow"/>
        </w:rPr>
        <w:t xml:space="preserve">who </w:t>
      </w:r>
      <w:r w:rsidRPr="0050734A">
        <w:rPr>
          <w:sz w:val="24"/>
          <w:highlight w:val="yellow"/>
        </w:rPr>
        <w:t>might be interested in this field</w:t>
      </w:r>
      <w:r w:rsidR="0050734A" w:rsidRPr="0050734A">
        <w:rPr>
          <w:sz w:val="24"/>
          <w:highlight w:val="yellow"/>
        </w:rPr>
        <w:t xml:space="preserve"> were </w:t>
      </w:r>
      <w:proofErr w:type="gramStart"/>
      <w:r w:rsidR="0050734A" w:rsidRPr="0050734A">
        <w:rPr>
          <w:sz w:val="24"/>
          <w:highlight w:val="yellow"/>
        </w:rPr>
        <w:t>sought</w:t>
      </w:r>
      <w:proofErr w:type="gramEnd"/>
      <w:r w:rsidRPr="0050734A">
        <w:rPr>
          <w:sz w:val="24"/>
          <w:highlight w:val="yellow"/>
        </w:rPr>
        <w:t xml:space="preserve"> as there were no existing interdisciplinary RT </w:t>
      </w:r>
      <w:r w:rsidRPr="008C67EC">
        <w:rPr>
          <w:sz w:val="24"/>
          <w:highlight w:val="yellow"/>
        </w:rPr>
        <w:t>students.</w:t>
      </w:r>
      <w:r w:rsidR="008C67EC" w:rsidRPr="008C67EC">
        <w:rPr>
          <w:sz w:val="24"/>
          <w:highlight w:val="yellow"/>
        </w:rPr>
        <w:t xml:space="preserve"> The consortium members and their research or professional networks </w:t>
      </w:r>
      <w:proofErr w:type="gramStart"/>
      <w:r w:rsidR="008C67EC" w:rsidRPr="008C67EC">
        <w:rPr>
          <w:sz w:val="24"/>
          <w:highlight w:val="yellow"/>
        </w:rPr>
        <w:t>were</w:t>
      </w:r>
      <w:r w:rsidR="008C67EC">
        <w:rPr>
          <w:sz w:val="24"/>
          <w:highlight w:val="yellow"/>
        </w:rPr>
        <w:t xml:space="preserve"> </w:t>
      </w:r>
      <w:bookmarkStart w:id="0" w:name="_GoBack"/>
      <w:bookmarkEnd w:id="0"/>
      <w:r w:rsidR="008C67EC" w:rsidRPr="008C67EC">
        <w:rPr>
          <w:sz w:val="24"/>
          <w:highlight w:val="yellow"/>
        </w:rPr>
        <w:t>used</w:t>
      </w:r>
      <w:proofErr w:type="gramEnd"/>
      <w:r w:rsidR="008C67EC" w:rsidRPr="008C67EC">
        <w:rPr>
          <w:sz w:val="24"/>
          <w:highlight w:val="yellow"/>
        </w:rPr>
        <w:t xml:space="preserve"> to recruit patients using rehabilitation technologies and employers and industry partners.</w:t>
      </w:r>
      <w:r w:rsidR="008C67EC">
        <w:rPr>
          <w:sz w:val="24"/>
        </w:rPr>
        <w:t xml:space="preserve"> </w:t>
      </w:r>
    </w:p>
    <w:p w14:paraId="7C302B25" w14:textId="77777777" w:rsidR="001E4823" w:rsidRPr="00474665" w:rsidRDefault="001E4823" w:rsidP="001E4823">
      <w:pPr>
        <w:pStyle w:val="Textogeneral"/>
        <w:rPr>
          <w:sz w:val="24"/>
        </w:rPr>
      </w:pPr>
    </w:p>
    <w:p w14:paraId="01F2B1AA" w14:textId="77777777" w:rsidR="004E6F27" w:rsidRPr="00474665" w:rsidRDefault="004E6F27" w:rsidP="004E6F27">
      <w:pPr>
        <w:rPr>
          <w:rFonts w:ascii="Times New Roman" w:hAnsi="Times New Roman"/>
          <w:i/>
          <w:lang w:eastAsia="zh-TW"/>
        </w:rPr>
      </w:pPr>
      <w:r w:rsidRPr="00474665">
        <w:rPr>
          <w:rFonts w:ascii="Times New Roman" w:hAnsi="Times New Roman"/>
        </w:rPr>
        <w:t xml:space="preserve"> </w:t>
      </w:r>
      <w:r w:rsidRPr="00474665">
        <w:rPr>
          <w:rFonts w:ascii="Times New Roman" w:hAnsi="Times New Roman"/>
          <w:i/>
        </w:rPr>
        <w:t>Step</w:t>
      </w:r>
      <w:r>
        <w:rPr>
          <w:rFonts w:ascii="Times New Roman" w:hAnsi="Times New Roman"/>
          <w:i/>
        </w:rPr>
        <w:t xml:space="preserve"> 2: </w:t>
      </w:r>
      <w:r w:rsidRPr="00474665">
        <w:rPr>
          <w:rFonts w:ascii="Times New Roman" w:hAnsi="Times New Roman"/>
          <w:i/>
        </w:rPr>
        <w:t xml:space="preserve"> Defining the profile and the key competences &amp; </w:t>
      </w:r>
      <w:r w:rsidRPr="00474665">
        <w:rPr>
          <w:rFonts w:ascii="Times New Roman" w:hAnsi="Times New Roman"/>
          <w:i/>
          <w:lang w:eastAsia="zh-TW"/>
        </w:rPr>
        <w:t xml:space="preserve">Step 3: Formulate the </w:t>
      </w:r>
      <w:proofErr w:type="spellStart"/>
      <w:r w:rsidRPr="00474665">
        <w:rPr>
          <w:rFonts w:ascii="Times New Roman" w:hAnsi="Times New Roman"/>
          <w:i/>
          <w:lang w:eastAsia="zh-TW"/>
        </w:rPr>
        <w:t>Programme</w:t>
      </w:r>
      <w:proofErr w:type="spellEnd"/>
      <w:r w:rsidRPr="00474665">
        <w:rPr>
          <w:rFonts w:ascii="Times New Roman" w:hAnsi="Times New Roman"/>
          <w:i/>
          <w:lang w:eastAsia="zh-TW"/>
        </w:rPr>
        <w:t xml:space="preserve"> Learning Outcomes</w:t>
      </w:r>
    </w:p>
    <w:p w14:paraId="56966913" w14:textId="77777777" w:rsidR="004E6F27" w:rsidRPr="00474665" w:rsidRDefault="004E6F27" w:rsidP="001E4823">
      <w:pPr>
        <w:pStyle w:val="Textogeneral"/>
        <w:rPr>
          <w:sz w:val="24"/>
        </w:rPr>
      </w:pPr>
      <w:r w:rsidRPr="00474665">
        <w:rPr>
          <w:sz w:val="24"/>
        </w:rPr>
        <w:t xml:space="preserve">In these stages, the project partners generated a set of draft competences through a series of interactive workshops. In these workshops partners first established the profile of the graduate they wished to develop and then identified the </w:t>
      </w:r>
      <w:proofErr w:type="spellStart"/>
      <w:r w:rsidRPr="00474665">
        <w:rPr>
          <w:sz w:val="24"/>
        </w:rPr>
        <w:t>programme</w:t>
      </w:r>
      <w:proofErr w:type="spellEnd"/>
      <w:r w:rsidRPr="00474665">
        <w:rPr>
          <w:sz w:val="24"/>
        </w:rPr>
        <w:t xml:space="preserve"> competences from both an interdisciplinary and </w:t>
      </w:r>
      <w:proofErr w:type="spellStart"/>
      <w:r w:rsidRPr="00474665">
        <w:rPr>
          <w:sz w:val="24"/>
        </w:rPr>
        <w:t>monodisciplinary</w:t>
      </w:r>
      <w:proofErr w:type="spellEnd"/>
      <w:r w:rsidRPr="00474665">
        <w:rPr>
          <w:sz w:val="24"/>
        </w:rPr>
        <w:t xml:space="preserve"> perspective. Key generic competences were also </w:t>
      </w:r>
      <w:proofErr w:type="spellStart"/>
      <w:r w:rsidRPr="00474665">
        <w:rPr>
          <w:sz w:val="24"/>
        </w:rPr>
        <w:t>recognised</w:t>
      </w:r>
      <w:proofErr w:type="spellEnd"/>
      <w:r w:rsidRPr="00474665">
        <w:rPr>
          <w:sz w:val="24"/>
        </w:rPr>
        <w:t>. They considered the nature of the person they wished to develop, the competences and skills that they should have, and the roles/health settings and employment environments in which the person might work. The competences were further refined to be clustered as either being specific to those with a predominantly clinical or engineering background or those that were competences core to both groups and all future RT professionals. These were expressed as simple statements that could then become either competences or intended learning outcomes. For example:</w:t>
      </w:r>
    </w:p>
    <w:p w14:paraId="6349DF16" w14:textId="77777777" w:rsidR="004E6F27" w:rsidRPr="00474665" w:rsidRDefault="004E6F27" w:rsidP="004E6F27">
      <w:pPr>
        <w:pStyle w:val="ListParagraph"/>
        <w:numPr>
          <w:ilvl w:val="0"/>
          <w:numId w:val="11"/>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Outcome core to all students: understands the impact of disability on people and society.</w:t>
      </w:r>
    </w:p>
    <w:p w14:paraId="24003007" w14:textId="77777777" w:rsidR="004E6F27" w:rsidRPr="00474665" w:rsidRDefault="004E6F27" w:rsidP="004E6F27">
      <w:pPr>
        <w:pStyle w:val="ListParagraph"/>
        <w:numPr>
          <w:ilvl w:val="0"/>
          <w:numId w:val="11"/>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Outcome specific to clinicians: can use healthcare knowledge to develop advanced rehabilitation technology.</w:t>
      </w:r>
    </w:p>
    <w:p w14:paraId="363F38A3" w14:textId="77777777" w:rsidR="004E6F27" w:rsidRPr="00474665" w:rsidRDefault="004E6F27" w:rsidP="004E6F27">
      <w:pPr>
        <w:pStyle w:val="ListParagraph"/>
        <w:numPr>
          <w:ilvl w:val="0"/>
          <w:numId w:val="11"/>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 xml:space="preserve">Outcome specific to engineers or scientists: can identify the healthcare aspects of advanced rehabilitation technologies. </w:t>
      </w:r>
    </w:p>
    <w:p w14:paraId="326C929E" w14:textId="77777777" w:rsidR="004E6F27" w:rsidRPr="00474665" w:rsidRDefault="004E6F27" w:rsidP="001E4823">
      <w:pPr>
        <w:pStyle w:val="Textogeneral"/>
        <w:rPr>
          <w:sz w:val="24"/>
        </w:rPr>
      </w:pPr>
      <w:r w:rsidRPr="00474665">
        <w:rPr>
          <w:sz w:val="24"/>
        </w:rPr>
        <w:t>Prior to the questionnaire going ‘live’, awareness was raised at RT conferences and open days, and people were invited to leave contact details if they wanted to have further information.</w:t>
      </w:r>
    </w:p>
    <w:p w14:paraId="4B9D4537" w14:textId="331AFDCE" w:rsidR="004E6F27" w:rsidRDefault="004E6F27" w:rsidP="001E4823">
      <w:pPr>
        <w:pStyle w:val="Textogeneral"/>
        <w:rPr>
          <w:sz w:val="24"/>
          <w:lang w:eastAsia="zh-TW"/>
        </w:rPr>
      </w:pPr>
      <w:r w:rsidRPr="00474665">
        <w:rPr>
          <w:sz w:val="24"/>
        </w:rPr>
        <w:t>Finally, a list of draft benchmark statements was formulated through consensus that would be tested with stakeholders through the on-line Tuning questionnaire. Each project partner had responsibility for identifying their key stakeholders and building relationships. The questionnaire was translated into French and Italian, and then back translated to check for accuracy. The questionnaire was piloted with a sample of 20 people, including representatives from all stakeholder groups. Subsequent refinement occurred and the final questionnaire was distributed from 11</w:t>
      </w:r>
      <w:r w:rsidRPr="001E4823">
        <w:rPr>
          <w:sz w:val="24"/>
        </w:rPr>
        <w:t>th</w:t>
      </w:r>
      <w:r w:rsidRPr="00474665">
        <w:rPr>
          <w:sz w:val="24"/>
        </w:rPr>
        <w:t xml:space="preserve"> June 2013 until the 5</w:t>
      </w:r>
      <w:r w:rsidRPr="001E4823">
        <w:rPr>
          <w:sz w:val="24"/>
        </w:rPr>
        <w:t>th</w:t>
      </w:r>
      <w:r w:rsidRPr="00474665">
        <w:rPr>
          <w:sz w:val="24"/>
        </w:rPr>
        <w:t xml:space="preserve"> August 2013.</w:t>
      </w:r>
      <w:r w:rsidR="001E4823">
        <w:rPr>
          <w:sz w:val="24"/>
        </w:rPr>
        <w:t xml:space="preserve"> </w:t>
      </w:r>
      <w:r w:rsidRPr="00474665">
        <w:rPr>
          <w:sz w:val="24"/>
        </w:rPr>
        <w:t xml:space="preserve">The questionnaire was administered and </w:t>
      </w:r>
      <w:proofErr w:type="spellStart"/>
      <w:r w:rsidRPr="00474665">
        <w:rPr>
          <w:sz w:val="24"/>
        </w:rPr>
        <w:t>analysed</w:t>
      </w:r>
      <w:proofErr w:type="spellEnd"/>
      <w:r w:rsidRPr="00474665">
        <w:rPr>
          <w:sz w:val="24"/>
        </w:rPr>
        <w:t xml:space="preserve"> by the University of </w:t>
      </w:r>
      <w:proofErr w:type="spellStart"/>
      <w:r w:rsidRPr="00474665">
        <w:rPr>
          <w:sz w:val="24"/>
        </w:rPr>
        <w:t>Deusto</w:t>
      </w:r>
      <w:proofErr w:type="spellEnd"/>
      <w:r w:rsidRPr="00474665">
        <w:rPr>
          <w:sz w:val="24"/>
        </w:rPr>
        <w:t xml:space="preserve"> according to the traditional Tuning methodology and the findings are found</w:t>
      </w:r>
      <w:r>
        <w:rPr>
          <w:sz w:val="24"/>
        </w:rPr>
        <w:t xml:space="preserve"> in the </w:t>
      </w:r>
      <w:r>
        <w:rPr>
          <w:sz w:val="24"/>
        </w:rPr>
        <w:lastRenderedPageBreak/>
        <w:t>next section</w:t>
      </w:r>
      <w:r w:rsidRPr="00474665">
        <w:rPr>
          <w:sz w:val="24"/>
        </w:rPr>
        <w:t xml:space="preserve">.  </w:t>
      </w:r>
      <w:r w:rsidRPr="00474665">
        <w:rPr>
          <w:sz w:val="24"/>
          <w:lang w:eastAsia="zh-TW"/>
        </w:rPr>
        <w:t xml:space="preserve">Once the final competences had been designed, they were then converted into </w:t>
      </w:r>
      <w:proofErr w:type="spellStart"/>
      <w:r w:rsidRPr="00474665">
        <w:rPr>
          <w:sz w:val="24"/>
          <w:lang w:eastAsia="zh-TW"/>
        </w:rPr>
        <w:t>programme</w:t>
      </w:r>
      <w:proofErr w:type="spellEnd"/>
      <w:r w:rsidRPr="00474665">
        <w:rPr>
          <w:sz w:val="24"/>
          <w:lang w:eastAsia="zh-TW"/>
        </w:rPr>
        <w:t xml:space="preserve"> learning outcomes (PLO). </w:t>
      </w:r>
    </w:p>
    <w:p w14:paraId="2D87964A" w14:textId="77777777" w:rsidR="001E4823" w:rsidRPr="00474665" w:rsidRDefault="001E4823" w:rsidP="001E4823">
      <w:pPr>
        <w:pStyle w:val="Textogeneral"/>
        <w:rPr>
          <w:sz w:val="24"/>
          <w:lang w:eastAsia="zh-TW"/>
        </w:rPr>
      </w:pPr>
    </w:p>
    <w:p w14:paraId="6B7523DF" w14:textId="77777777" w:rsidR="004E6F27" w:rsidRPr="00474665" w:rsidRDefault="004E6F27" w:rsidP="004E6F27">
      <w:pPr>
        <w:rPr>
          <w:rFonts w:ascii="Times New Roman" w:hAnsi="Times New Roman"/>
          <w:lang w:eastAsia="zh-TW"/>
        </w:rPr>
      </w:pPr>
      <w:r w:rsidRPr="00474665">
        <w:rPr>
          <w:rFonts w:ascii="Times New Roman" w:hAnsi="Times New Roman"/>
          <w:i/>
          <w:lang w:eastAsia="zh-TW"/>
        </w:rPr>
        <w:t xml:space="preserve">Step 4:  </w:t>
      </w:r>
      <w:proofErr w:type="spellStart"/>
      <w:r w:rsidRPr="00474665">
        <w:rPr>
          <w:rFonts w:ascii="Times New Roman" w:hAnsi="Times New Roman"/>
          <w:i/>
          <w:lang w:eastAsia="zh-TW"/>
        </w:rPr>
        <w:t>Modularisation</w:t>
      </w:r>
      <w:proofErr w:type="spellEnd"/>
    </w:p>
    <w:p w14:paraId="07EE1A80" w14:textId="77777777" w:rsidR="004E6F27" w:rsidRPr="001E4823" w:rsidRDefault="004E6F27" w:rsidP="001E4823">
      <w:pPr>
        <w:pStyle w:val="Textogeneral"/>
        <w:rPr>
          <w:sz w:val="24"/>
        </w:rPr>
      </w:pPr>
      <w:r w:rsidRPr="00474665">
        <w:rPr>
          <w:sz w:val="24"/>
        </w:rPr>
        <w:t xml:space="preserve">It was self-evident that </w:t>
      </w:r>
      <w:proofErr w:type="spellStart"/>
      <w:r w:rsidRPr="00474665">
        <w:rPr>
          <w:sz w:val="24"/>
        </w:rPr>
        <w:t>modularisation</w:t>
      </w:r>
      <w:proofErr w:type="spellEnd"/>
      <w:r w:rsidRPr="00474665">
        <w:rPr>
          <w:sz w:val="24"/>
        </w:rPr>
        <w:t xml:space="preserve"> was necessary to enable student and staff mobility between four universities. The key issue was determining the ECTS equivalence in terms of module size and accommodating the different academic terms employed by the respective partner institutions. Finally the basic module size was agreed at 10 ECTS with a 2 year full time </w:t>
      </w:r>
      <w:proofErr w:type="spellStart"/>
      <w:r w:rsidRPr="00474665">
        <w:rPr>
          <w:sz w:val="24"/>
        </w:rPr>
        <w:t>programme</w:t>
      </w:r>
      <w:proofErr w:type="spellEnd"/>
      <w:r w:rsidRPr="00474665">
        <w:rPr>
          <w:sz w:val="24"/>
        </w:rPr>
        <w:t xml:space="preserve"> credit value of 120 ECTS. Four semesters of 30 ECTS were agreed, comprising six core compulsory modules, 30 ECTS for optional modules and a required 30 ECTS empirical research dissertation.   </w:t>
      </w:r>
    </w:p>
    <w:p w14:paraId="547B56F9" w14:textId="77777777" w:rsidR="004E6F27" w:rsidRPr="00474665" w:rsidRDefault="004E6F27" w:rsidP="004E6F27">
      <w:pPr>
        <w:pStyle w:val="NoSpacing"/>
        <w:rPr>
          <w:rFonts w:ascii="Times New Roman" w:hAnsi="Times New Roman"/>
          <w:bCs/>
        </w:rPr>
      </w:pPr>
    </w:p>
    <w:p w14:paraId="1AC46A52" w14:textId="77777777" w:rsidR="004E6F27" w:rsidRPr="00474665" w:rsidRDefault="004E6F27" w:rsidP="004E6F27">
      <w:pPr>
        <w:pStyle w:val="NoSpacing"/>
        <w:rPr>
          <w:rFonts w:ascii="Times New Roman" w:hAnsi="Times New Roman"/>
          <w:bCs/>
        </w:rPr>
      </w:pPr>
      <w:r w:rsidRPr="00474665">
        <w:rPr>
          <w:rFonts w:ascii="Times New Roman" w:hAnsi="Times New Roman"/>
          <w:bCs/>
          <w:i/>
        </w:rPr>
        <w:t>Step 5: Identify competences and formulate learning outcomes for each module</w:t>
      </w:r>
    </w:p>
    <w:p w14:paraId="7C2F99C9" w14:textId="77777777" w:rsidR="004E6F27" w:rsidRPr="00474665" w:rsidRDefault="004E6F27" w:rsidP="004E6F27">
      <w:pPr>
        <w:pStyle w:val="NoSpacing"/>
        <w:rPr>
          <w:rFonts w:ascii="Times New Roman" w:hAnsi="Times New Roman"/>
          <w:bCs/>
        </w:rPr>
      </w:pPr>
    </w:p>
    <w:p w14:paraId="492BB798" w14:textId="77777777" w:rsidR="004E6F27" w:rsidRPr="001E4823" w:rsidRDefault="004E6F27" w:rsidP="001E4823">
      <w:pPr>
        <w:pStyle w:val="Textogeneral"/>
        <w:rPr>
          <w:sz w:val="24"/>
        </w:rPr>
      </w:pPr>
      <w:r w:rsidRPr="001E4823">
        <w:rPr>
          <w:sz w:val="24"/>
        </w:rPr>
        <w:t xml:space="preserve">Using the table matrix design of </w:t>
      </w:r>
      <w:proofErr w:type="spellStart"/>
      <w:r w:rsidRPr="001E4823">
        <w:rPr>
          <w:sz w:val="24"/>
        </w:rPr>
        <w:t>Programme</w:t>
      </w:r>
      <w:proofErr w:type="spellEnd"/>
      <w:r w:rsidRPr="001E4823">
        <w:rPr>
          <w:sz w:val="24"/>
        </w:rPr>
        <w:t xml:space="preserve"> Competences (PC) and </w:t>
      </w:r>
      <w:proofErr w:type="spellStart"/>
      <w:r w:rsidRPr="001E4823">
        <w:rPr>
          <w:sz w:val="24"/>
        </w:rPr>
        <w:t>Progamme</w:t>
      </w:r>
      <w:proofErr w:type="spellEnd"/>
      <w:r w:rsidRPr="001E4823">
        <w:rPr>
          <w:sz w:val="24"/>
        </w:rPr>
        <w:t xml:space="preserve"> Learning Outcomes (PLO), the partners first clustered the PLOs into groups that represented core research, core engineering or clinical pathways, identifying any generic competences that could be developed in more than one area. The remaining PC and PLOs were then clustered and debated. In this debate, cognizance was taken of the development of student learning and those competences which relied on prior learning: hence the sequence of modules could then be determined. Once the modules were developed in outline, a similar </w:t>
      </w:r>
      <w:proofErr w:type="spellStart"/>
      <w:r w:rsidRPr="001E4823">
        <w:rPr>
          <w:sz w:val="24"/>
        </w:rPr>
        <w:t>programme</w:t>
      </w:r>
      <w:proofErr w:type="spellEnd"/>
      <w:r w:rsidRPr="001E4823">
        <w:rPr>
          <w:sz w:val="24"/>
        </w:rPr>
        <w:t xml:space="preserve"> matrix was developed for the generic competences so that specific modules were identified to include generic competence acquisition (also known as key skills).</w:t>
      </w:r>
    </w:p>
    <w:p w14:paraId="2D2F1A90" w14:textId="77777777" w:rsidR="004E6F27" w:rsidRPr="00474665" w:rsidRDefault="004E6F27" w:rsidP="004E6F27">
      <w:pPr>
        <w:pStyle w:val="NoSpacing"/>
        <w:rPr>
          <w:rFonts w:ascii="Times New Roman" w:hAnsi="Times New Roman"/>
          <w:bCs/>
        </w:rPr>
      </w:pPr>
    </w:p>
    <w:p w14:paraId="031ABFB6" w14:textId="77777777" w:rsidR="004E6F27" w:rsidRPr="00474665" w:rsidRDefault="004E6F27" w:rsidP="004E6F27">
      <w:pPr>
        <w:pStyle w:val="NoSpacing"/>
        <w:rPr>
          <w:rFonts w:ascii="Times New Roman" w:hAnsi="Times New Roman"/>
          <w:bCs/>
          <w:i/>
        </w:rPr>
      </w:pPr>
      <w:r w:rsidRPr="00474665">
        <w:rPr>
          <w:rFonts w:ascii="Times New Roman" w:hAnsi="Times New Roman"/>
          <w:bCs/>
          <w:i/>
        </w:rPr>
        <w:t>Step 6: Determine the approaches to teaching, learning and assessment.</w:t>
      </w:r>
    </w:p>
    <w:p w14:paraId="343961D7" w14:textId="77777777" w:rsidR="004E6F27" w:rsidRPr="00474665" w:rsidRDefault="004E6F27" w:rsidP="004E6F27">
      <w:pPr>
        <w:pStyle w:val="NoSpacing"/>
        <w:rPr>
          <w:rFonts w:ascii="Times New Roman" w:hAnsi="Times New Roman"/>
          <w:bCs/>
          <w:i/>
        </w:rPr>
      </w:pPr>
    </w:p>
    <w:p w14:paraId="186B3BD8" w14:textId="77777777" w:rsidR="004E6F27" w:rsidRPr="001E4823" w:rsidRDefault="004E6F27" w:rsidP="001E4823">
      <w:pPr>
        <w:pStyle w:val="Textogeneral"/>
        <w:rPr>
          <w:sz w:val="24"/>
        </w:rPr>
      </w:pPr>
      <w:r w:rsidRPr="001E4823">
        <w:rPr>
          <w:sz w:val="24"/>
        </w:rPr>
        <w:t xml:space="preserve">Once the draft module learning outcomes had been identified for each module, module leaders then created the module profile identifying what their ideal learning, teaching and assessment strategies would be. </w:t>
      </w:r>
    </w:p>
    <w:p w14:paraId="64E38391" w14:textId="77777777" w:rsidR="004E6F27" w:rsidRPr="00474665" w:rsidRDefault="004E6F27" w:rsidP="004E6F27">
      <w:pPr>
        <w:pStyle w:val="NoSpacing"/>
        <w:rPr>
          <w:rFonts w:ascii="Times New Roman" w:hAnsi="Times New Roman"/>
          <w:bCs/>
        </w:rPr>
      </w:pPr>
    </w:p>
    <w:p w14:paraId="073B3110" w14:textId="77777777" w:rsidR="004E6F27" w:rsidRPr="00474665" w:rsidRDefault="004E6F27" w:rsidP="004E6F27">
      <w:pPr>
        <w:pStyle w:val="NoSpacing"/>
        <w:rPr>
          <w:rFonts w:ascii="Times New Roman" w:hAnsi="Times New Roman"/>
          <w:bCs/>
          <w:i/>
        </w:rPr>
      </w:pPr>
      <w:r w:rsidRPr="00474665">
        <w:rPr>
          <w:rFonts w:ascii="Times New Roman" w:hAnsi="Times New Roman"/>
          <w:bCs/>
          <w:i/>
        </w:rPr>
        <w:t xml:space="preserve">Step 7: Verifying the extent to which the key generic and subject specific competences are addressed throughout the </w:t>
      </w:r>
      <w:proofErr w:type="spellStart"/>
      <w:r w:rsidRPr="00474665">
        <w:rPr>
          <w:rFonts w:ascii="Times New Roman" w:hAnsi="Times New Roman"/>
          <w:bCs/>
          <w:i/>
        </w:rPr>
        <w:t>programme</w:t>
      </w:r>
      <w:proofErr w:type="spellEnd"/>
      <w:r w:rsidRPr="00474665">
        <w:rPr>
          <w:rFonts w:ascii="Times New Roman" w:hAnsi="Times New Roman"/>
          <w:bCs/>
          <w:i/>
        </w:rPr>
        <w:t>.</w:t>
      </w:r>
    </w:p>
    <w:p w14:paraId="04D5EF0F" w14:textId="77777777" w:rsidR="004E6F27" w:rsidRPr="00474665" w:rsidRDefault="004E6F27" w:rsidP="004E6F27">
      <w:pPr>
        <w:pStyle w:val="NoSpacing"/>
        <w:rPr>
          <w:rFonts w:ascii="Times New Roman" w:hAnsi="Times New Roman"/>
          <w:bCs/>
          <w:i/>
        </w:rPr>
      </w:pPr>
    </w:p>
    <w:p w14:paraId="1E40C76D" w14:textId="77777777" w:rsidR="004E6F27" w:rsidRDefault="004E6F27" w:rsidP="001E4823">
      <w:pPr>
        <w:pStyle w:val="Textogeneral"/>
        <w:rPr>
          <w:sz w:val="24"/>
        </w:rPr>
      </w:pPr>
      <w:r w:rsidRPr="00474665">
        <w:rPr>
          <w:sz w:val="24"/>
        </w:rPr>
        <w:t xml:space="preserve">In this final validation step, a group workshop of all the partners critically reviewed the modules in their entirety and mapped the generic and subject specific competences to ensure there was constructive alignment, coherence of student progression and integrity of the </w:t>
      </w:r>
      <w:proofErr w:type="spellStart"/>
      <w:r w:rsidRPr="00474665">
        <w:rPr>
          <w:sz w:val="24"/>
        </w:rPr>
        <w:t>programme</w:t>
      </w:r>
      <w:proofErr w:type="spellEnd"/>
      <w:r w:rsidRPr="00474665">
        <w:rPr>
          <w:sz w:val="24"/>
        </w:rPr>
        <w:t xml:space="preserve">. </w:t>
      </w:r>
    </w:p>
    <w:p w14:paraId="4E4AFFC7" w14:textId="77777777" w:rsidR="001E4823" w:rsidRDefault="001E4823" w:rsidP="001E4823">
      <w:pPr>
        <w:pStyle w:val="Textogeneral"/>
        <w:rPr>
          <w:sz w:val="24"/>
        </w:rPr>
      </w:pPr>
    </w:p>
    <w:p w14:paraId="362F642F" w14:textId="77777777" w:rsidR="004E6F27" w:rsidRPr="005A0BA5" w:rsidRDefault="004E6F27" w:rsidP="004E6F27">
      <w:pPr>
        <w:rPr>
          <w:rFonts w:ascii="Times New Roman" w:hAnsi="Times New Roman"/>
          <w:i/>
          <w:iCs/>
          <w:lang w:eastAsia="zh-TW"/>
        </w:rPr>
      </w:pPr>
      <w:r w:rsidRPr="005A0BA5">
        <w:rPr>
          <w:rFonts w:ascii="Times New Roman" w:hAnsi="Times New Roman"/>
          <w:i/>
          <w:iCs/>
          <w:lang w:eastAsia="zh-TW"/>
        </w:rPr>
        <w:t xml:space="preserve">Step 8: Description of the </w:t>
      </w:r>
      <w:proofErr w:type="spellStart"/>
      <w:r w:rsidRPr="005A0BA5">
        <w:rPr>
          <w:rFonts w:ascii="Times New Roman" w:hAnsi="Times New Roman"/>
          <w:i/>
          <w:iCs/>
          <w:lang w:eastAsia="zh-TW"/>
        </w:rPr>
        <w:t>programme</w:t>
      </w:r>
      <w:proofErr w:type="spellEnd"/>
      <w:r w:rsidRPr="005A0BA5">
        <w:rPr>
          <w:rFonts w:ascii="Times New Roman" w:hAnsi="Times New Roman"/>
          <w:i/>
          <w:iCs/>
          <w:lang w:eastAsia="zh-TW"/>
        </w:rPr>
        <w:t xml:space="preserve"> and modules.  </w:t>
      </w:r>
    </w:p>
    <w:p w14:paraId="532332C5" w14:textId="77777777" w:rsidR="004E6F27" w:rsidRDefault="004E6F27" w:rsidP="001E4823">
      <w:pPr>
        <w:pStyle w:val="Textogeneral"/>
        <w:rPr>
          <w:sz w:val="24"/>
        </w:rPr>
      </w:pPr>
      <w:r w:rsidRPr="001E4823">
        <w:rPr>
          <w:sz w:val="24"/>
        </w:rPr>
        <w:t xml:space="preserve">A </w:t>
      </w:r>
      <w:proofErr w:type="spellStart"/>
      <w:r w:rsidRPr="001E4823">
        <w:rPr>
          <w:sz w:val="24"/>
        </w:rPr>
        <w:t>programme</w:t>
      </w:r>
      <w:proofErr w:type="spellEnd"/>
      <w:r w:rsidRPr="001E4823">
        <w:rPr>
          <w:sz w:val="24"/>
        </w:rPr>
        <w:t xml:space="preserve"> description and module descriptions were developed on the basis of the profile, key </w:t>
      </w:r>
      <w:proofErr w:type="spellStart"/>
      <w:r w:rsidRPr="001E4823">
        <w:rPr>
          <w:sz w:val="24"/>
        </w:rPr>
        <w:t>Programme</w:t>
      </w:r>
      <w:proofErr w:type="spellEnd"/>
      <w:r w:rsidRPr="001E4823">
        <w:rPr>
          <w:sz w:val="24"/>
        </w:rPr>
        <w:t xml:space="preserve"> Competences, </w:t>
      </w:r>
      <w:proofErr w:type="spellStart"/>
      <w:r w:rsidRPr="001E4823">
        <w:rPr>
          <w:sz w:val="24"/>
        </w:rPr>
        <w:t>Programme</w:t>
      </w:r>
      <w:proofErr w:type="spellEnd"/>
      <w:r w:rsidRPr="001E4823">
        <w:rPr>
          <w:sz w:val="24"/>
        </w:rPr>
        <w:t xml:space="preserve"> Learning Outcomes, allocation of credits and the teaching, learning and assessment approaches identified.</w:t>
      </w:r>
    </w:p>
    <w:p w14:paraId="2A30476D" w14:textId="77777777" w:rsidR="001E4823" w:rsidRDefault="001E4823" w:rsidP="001E4823">
      <w:pPr>
        <w:pStyle w:val="Textogeneral"/>
        <w:rPr>
          <w:sz w:val="24"/>
        </w:rPr>
      </w:pPr>
    </w:p>
    <w:p w14:paraId="085F854A" w14:textId="77777777" w:rsidR="004E6F27" w:rsidRPr="005A0BA5" w:rsidRDefault="004E6F27" w:rsidP="004E6F27">
      <w:pPr>
        <w:rPr>
          <w:rFonts w:ascii="Times New Roman" w:hAnsi="Times New Roman"/>
          <w:i/>
          <w:iCs/>
          <w:lang w:eastAsia="zh-TW"/>
        </w:rPr>
      </w:pPr>
      <w:r w:rsidRPr="005A0BA5">
        <w:rPr>
          <w:rFonts w:ascii="Times New Roman" w:hAnsi="Times New Roman"/>
          <w:i/>
          <w:iCs/>
          <w:lang w:eastAsia="zh-TW"/>
        </w:rPr>
        <w:t>Step 9: Balance and feasibility.</w:t>
      </w:r>
    </w:p>
    <w:p w14:paraId="53891391" w14:textId="77777777" w:rsidR="004E6F27" w:rsidRDefault="004E6F27" w:rsidP="001E4823">
      <w:pPr>
        <w:pStyle w:val="Textogeneral"/>
        <w:rPr>
          <w:sz w:val="24"/>
        </w:rPr>
      </w:pPr>
      <w:r w:rsidRPr="00474665">
        <w:rPr>
          <w:sz w:val="24"/>
        </w:rPr>
        <w:t xml:space="preserve">Once the final pedagogies and credit structure was in place, it was possible to check the balance and feasibility of the </w:t>
      </w:r>
      <w:proofErr w:type="spellStart"/>
      <w:r w:rsidRPr="00474665">
        <w:rPr>
          <w:sz w:val="24"/>
        </w:rPr>
        <w:t>programme</w:t>
      </w:r>
      <w:proofErr w:type="spellEnd"/>
      <w:r w:rsidRPr="00474665">
        <w:rPr>
          <w:sz w:val="24"/>
        </w:rPr>
        <w:t xml:space="preserve"> ensuring that the </w:t>
      </w:r>
      <w:proofErr w:type="spellStart"/>
      <w:r w:rsidRPr="00474665">
        <w:rPr>
          <w:sz w:val="24"/>
        </w:rPr>
        <w:t>programme</w:t>
      </w:r>
      <w:proofErr w:type="spellEnd"/>
      <w:r w:rsidRPr="00474665">
        <w:rPr>
          <w:sz w:val="24"/>
        </w:rPr>
        <w:t xml:space="preserve"> was realistic </w:t>
      </w:r>
      <w:r w:rsidRPr="00474665">
        <w:rPr>
          <w:sz w:val="24"/>
        </w:rPr>
        <w:lastRenderedPageBreak/>
        <w:t xml:space="preserve">in expectation of the students both in terms of their academic and clinical achievements, but also their workload and time management.  </w:t>
      </w:r>
    </w:p>
    <w:p w14:paraId="228A0410" w14:textId="77777777" w:rsidR="001E4823" w:rsidRDefault="001E4823" w:rsidP="001E4823">
      <w:pPr>
        <w:pStyle w:val="Textogeneral"/>
        <w:rPr>
          <w:sz w:val="24"/>
        </w:rPr>
      </w:pPr>
    </w:p>
    <w:p w14:paraId="4CC0778B" w14:textId="77777777" w:rsidR="004E6F27" w:rsidRPr="005D4299" w:rsidRDefault="004E6F27" w:rsidP="004E6F27">
      <w:pPr>
        <w:rPr>
          <w:rFonts w:ascii="Times New Roman" w:hAnsi="Times New Roman"/>
          <w:b/>
          <w:i/>
        </w:rPr>
      </w:pPr>
      <w:r w:rsidRPr="005D4299">
        <w:rPr>
          <w:rFonts w:ascii="Times New Roman" w:hAnsi="Times New Roman"/>
          <w:b/>
          <w:i/>
        </w:rPr>
        <w:t>Application of the Tuning Process: Analysis and determination of the benchmark competences</w:t>
      </w:r>
    </w:p>
    <w:p w14:paraId="0EB6EF7C" w14:textId="77777777" w:rsidR="004E6F27" w:rsidRPr="001E4823" w:rsidRDefault="004E6F27" w:rsidP="001E4823">
      <w:pPr>
        <w:pStyle w:val="Textogeneral"/>
        <w:rPr>
          <w:sz w:val="24"/>
        </w:rPr>
      </w:pPr>
      <w:r w:rsidRPr="00687760">
        <w:rPr>
          <w:sz w:val="24"/>
        </w:rPr>
        <w:t xml:space="preserve">The questionnaire developed can be found in Appendix 1 and the results are in the next section.  </w:t>
      </w:r>
    </w:p>
    <w:p w14:paraId="1B0E0F50" w14:textId="77777777" w:rsidR="004E6F27" w:rsidRPr="00687760" w:rsidRDefault="004E6F27" w:rsidP="004E6F27">
      <w:pPr>
        <w:rPr>
          <w:rFonts w:ascii="Times New Roman" w:hAnsi="Times New Roman"/>
          <w:b/>
          <w:bCs/>
          <w:iCs/>
          <w:lang w:eastAsia="zh-TW"/>
        </w:rPr>
      </w:pPr>
      <w:r w:rsidRPr="00687760">
        <w:rPr>
          <w:rFonts w:ascii="Times New Roman" w:hAnsi="Times New Roman"/>
          <w:lang w:eastAsia="zh-TW"/>
        </w:rPr>
        <w:t xml:space="preserve"> </w:t>
      </w:r>
      <w:r w:rsidRPr="00687760">
        <w:rPr>
          <w:rFonts w:ascii="Times New Roman" w:hAnsi="Times New Roman"/>
          <w:b/>
          <w:bCs/>
          <w:iCs/>
          <w:lang w:eastAsia="zh-TW"/>
        </w:rPr>
        <w:t>Ratings and rankings of the generic and subject specific competences</w:t>
      </w:r>
    </w:p>
    <w:p w14:paraId="056E2A6F" w14:textId="77777777" w:rsidR="004E6F27" w:rsidRPr="00687760" w:rsidRDefault="004E6F27" w:rsidP="004E6F27">
      <w:pPr>
        <w:rPr>
          <w:rFonts w:ascii="Times New Roman" w:hAnsi="Times New Roman"/>
          <w:iCs/>
          <w:lang w:eastAsia="zh-TW"/>
        </w:rPr>
      </w:pPr>
      <w:r w:rsidRPr="00687760">
        <w:rPr>
          <w:rFonts w:ascii="Times New Roman" w:hAnsi="Times New Roman"/>
          <w:iCs/>
          <w:lang w:eastAsia="zh-TW"/>
        </w:rPr>
        <w:t xml:space="preserve">For each competence respondents were asked to rate: </w:t>
      </w:r>
    </w:p>
    <w:p w14:paraId="6E5EAAE7" w14:textId="77777777" w:rsidR="004E6F27" w:rsidRPr="00474665" w:rsidRDefault="004E6F27" w:rsidP="004E6F27">
      <w:pPr>
        <w:ind w:left="284" w:hanging="284"/>
        <w:rPr>
          <w:rFonts w:ascii="Times New Roman" w:hAnsi="Times New Roman"/>
        </w:rPr>
      </w:pPr>
      <w:r w:rsidRPr="00700FC8">
        <w:rPr>
          <w:rFonts w:ascii="Times New Roman" w:hAnsi="Times New Roman"/>
          <w:iCs/>
          <w:lang w:eastAsia="zh-TW"/>
        </w:rPr>
        <w:t>a)</w:t>
      </w:r>
      <w:r w:rsidRPr="00474665">
        <w:rPr>
          <w:rFonts w:ascii="Times New Roman" w:hAnsi="Times New Roman"/>
          <w:b/>
          <w:bCs/>
          <w:iCs/>
          <w:lang w:eastAsia="zh-TW"/>
        </w:rPr>
        <w:t xml:space="preserve"> </w:t>
      </w:r>
      <w:r w:rsidRPr="00474665">
        <w:rPr>
          <w:rFonts w:ascii="Times New Roman" w:hAnsi="Times New Roman"/>
        </w:rPr>
        <w:t xml:space="preserve">how </w:t>
      </w:r>
      <w:r w:rsidRPr="00474665">
        <w:rPr>
          <w:rFonts w:ascii="Times New Roman" w:hAnsi="Times New Roman"/>
          <w:b/>
        </w:rPr>
        <w:t>important</w:t>
      </w:r>
      <w:r w:rsidRPr="00474665">
        <w:rPr>
          <w:rFonts w:ascii="Times New Roman" w:hAnsi="Times New Roman"/>
        </w:rPr>
        <w:t xml:space="preserve"> they thought it was that a student should acquire the competences in his/her education at a level of Master of Science, using the values 1 to 4 according to the following key: 1= Not important, 2= Slightly important, 3= Moderately important, 4= Very important. </w:t>
      </w:r>
    </w:p>
    <w:p w14:paraId="40CF642B" w14:textId="77777777" w:rsidR="004E6F27" w:rsidRPr="00474665" w:rsidRDefault="004E6F27" w:rsidP="004E6F27">
      <w:pPr>
        <w:pStyle w:val="ListParagraph"/>
        <w:numPr>
          <w:ilvl w:val="0"/>
          <w:numId w:val="12"/>
        </w:numPr>
        <w:spacing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 xml:space="preserve">how </w:t>
      </w:r>
      <w:r w:rsidRPr="00474665">
        <w:rPr>
          <w:rFonts w:ascii="Times New Roman" w:hAnsi="Times New Roman" w:cs="Times New Roman"/>
          <w:b/>
          <w:sz w:val="24"/>
          <w:szCs w:val="24"/>
          <w:lang w:val="en-GB"/>
        </w:rPr>
        <w:t>achievable</w:t>
      </w:r>
      <w:r w:rsidRPr="00474665">
        <w:rPr>
          <w:rFonts w:ascii="Times New Roman" w:hAnsi="Times New Roman" w:cs="Times New Roman"/>
          <w:sz w:val="24"/>
          <w:szCs w:val="24"/>
          <w:lang w:val="en-GB"/>
        </w:rPr>
        <w:t xml:space="preserve"> the competence was through the use of an education at MSc level, using the values 1 to 4 according to the following key: 1= Not achievable, 2= Slightly achievable, 3= Moderately achievable, 4=Very achievable. </w:t>
      </w:r>
    </w:p>
    <w:p w14:paraId="679C1E2E" w14:textId="356275C5" w:rsidR="004E6F27" w:rsidRPr="001E4823" w:rsidRDefault="004E6F27" w:rsidP="001E4823">
      <w:pPr>
        <w:pStyle w:val="Textogeneral"/>
        <w:rPr>
          <w:sz w:val="24"/>
        </w:rPr>
      </w:pPr>
      <w:r w:rsidRPr="00474665">
        <w:rPr>
          <w:sz w:val="24"/>
        </w:rPr>
        <w:t>Respondents were then asked to rank the five most important competences according to their opinion in order of importance by assigning them a score from 1 to 5 (where 1 was most important). To</w:t>
      </w:r>
      <w:r w:rsidRPr="001E4823">
        <w:rPr>
          <w:sz w:val="24"/>
        </w:rPr>
        <w:t xml:space="preserve"> </w:t>
      </w:r>
      <w:proofErr w:type="spellStart"/>
      <w:r w:rsidRPr="001E4823">
        <w:rPr>
          <w:sz w:val="24"/>
        </w:rPr>
        <w:t>analyse</w:t>
      </w:r>
      <w:proofErr w:type="spellEnd"/>
      <w:r w:rsidRPr="001E4823">
        <w:rPr>
          <w:sz w:val="24"/>
        </w:rPr>
        <w:t xml:space="preserve"> the results, the first chosen competence was assigned 5 points, the second one 4 points, the third one 3 points, the fourth 2 points and 1 point to the fifth and last one.  Competences not chosen were assigned zero points. </w:t>
      </w:r>
    </w:p>
    <w:p w14:paraId="0A5DD6F4" w14:textId="36BB6F74" w:rsidR="004E6F27" w:rsidRPr="00474665" w:rsidRDefault="004E6F27" w:rsidP="004E6F27">
      <w:pPr>
        <w:pStyle w:val="Titular1"/>
        <w:rPr>
          <w:sz w:val="24"/>
        </w:rPr>
      </w:pPr>
      <w:r w:rsidRPr="004E6F27">
        <w:rPr>
          <w:sz w:val="24"/>
        </w:rPr>
        <w:t>Results</w:t>
      </w:r>
    </w:p>
    <w:p w14:paraId="02277B36" w14:textId="77777777" w:rsidR="004E6F27" w:rsidRPr="00474665" w:rsidRDefault="004E6F27" w:rsidP="001E4823">
      <w:pPr>
        <w:pStyle w:val="Textogeneral"/>
        <w:rPr>
          <w:sz w:val="24"/>
        </w:rPr>
      </w:pPr>
      <w:r w:rsidRPr="00474665">
        <w:rPr>
          <w:sz w:val="24"/>
        </w:rPr>
        <w:t>Consent to participate was assumed following completion and submission of the online questionnaire</w:t>
      </w:r>
      <w:r>
        <w:rPr>
          <w:sz w:val="24"/>
        </w:rPr>
        <w:t xml:space="preserve"> (Appendix 1)</w:t>
      </w:r>
      <w:r w:rsidRPr="00474665">
        <w:rPr>
          <w:sz w:val="24"/>
        </w:rPr>
        <w:t xml:space="preserve">. A total of 485 questionnaires were returned. These comprised 199 (41%) academics, 36 (7%) employers, 95 (20%) students, 134 (28%) clinicians, and 21 (4%) patients and </w:t>
      </w:r>
      <w:proofErr w:type="spellStart"/>
      <w:r w:rsidRPr="00474665">
        <w:rPr>
          <w:sz w:val="24"/>
        </w:rPr>
        <w:t>carers</w:t>
      </w:r>
      <w:proofErr w:type="spellEnd"/>
      <w:r w:rsidRPr="00474665">
        <w:rPr>
          <w:sz w:val="24"/>
        </w:rPr>
        <w:t xml:space="preserve"> or patient </w:t>
      </w:r>
      <w:proofErr w:type="spellStart"/>
      <w:r w:rsidRPr="00474665">
        <w:rPr>
          <w:sz w:val="24"/>
        </w:rPr>
        <w:t>organisations</w:t>
      </w:r>
      <w:proofErr w:type="spellEnd"/>
      <w:r w:rsidRPr="00474665">
        <w:rPr>
          <w:sz w:val="24"/>
        </w:rPr>
        <w:t xml:space="preserve">. Responses were anonymous. Not all respondents completed the questionnaire for both the subject specific and the generic competences; the numbers of respondents are presented for each in Table 2.  </w:t>
      </w:r>
    </w:p>
    <w:p w14:paraId="0ED31650" w14:textId="77777777" w:rsidR="001E4823" w:rsidRDefault="001E4823" w:rsidP="004E6F27">
      <w:pPr>
        <w:rPr>
          <w:rFonts w:ascii="Times New Roman" w:hAnsi="Times New Roman"/>
        </w:rPr>
      </w:pPr>
    </w:p>
    <w:p w14:paraId="3FAE84CF" w14:textId="77777777" w:rsidR="004E6F27" w:rsidRDefault="004E6F27" w:rsidP="004E6F27">
      <w:pPr>
        <w:rPr>
          <w:rFonts w:ascii="Times New Roman" w:hAnsi="Times New Roman"/>
        </w:rPr>
      </w:pPr>
      <w:r>
        <w:rPr>
          <w:rFonts w:ascii="Times New Roman" w:hAnsi="Times New Roman"/>
        </w:rPr>
        <w:t>Please place Table 2 about here</w:t>
      </w:r>
    </w:p>
    <w:p w14:paraId="2529C9E7" w14:textId="77777777" w:rsidR="004E6F27" w:rsidRPr="00474665" w:rsidRDefault="004E6F27" w:rsidP="005D4299">
      <w:pPr>
        <w:rPr>
          <w:rFonts w:ascii="Times New Roman" w:hAnsi="Times New Roman"/>
        </w:rPr>
      </w:pPr>
      <w:bookmarkStart w:id="1" w:name="_Toc386449874"/>
      <w:r w:rsidRPr="005D4299">
        <w:rPr>
          <w:rFonts w:ascii="Times New Roman" w:hAnsi="Times New Roman"/>
          <w:b/>
          <w:i/>
        </w:rPr>
        <w:t xml:space="preserve">Ratings and rankings for </w:t>
      </w:r>
      <w:bookmarkEnd w:id="1"/>
      <w:r w:rsidRPr="005D4299">
        <w:rPr>
          <w:rFonts w:ascii="Times New Roman" w:hAnsi="Times New Roman"/>
          <w:b/>
          <w:i/>
        </w:rPr>
        <w:t>Subject Specific and Generic Competences</w:t>
      </w:r>
    </w:p>
    <w:p w14:paraId="4F335F16" w14:textId="77777777" w:rsidR="004E6F27" w:rsidRDefault="004E6F27" w:rsidP="001E4823">
      <w:pPr>
        <w:pStyle w:val="Textogeneral"/>
        <w:rPr>
          <w:sz w:val="24"/>
        </w:rPr>
      </w:pPr>
      <w:r w:rsidRPr="001E4823">
        <w:rPr>
          <w:sz w:val="24"/>
        </w:rPr>
        <w:t>Ratings:</w:t>
      </w:r>
      <w:r w:rsidRPr="00474665">
        <w:rPr>
          <w:sz w:val="24"/>
        </w:rPr>
        <w:t xml:space="preserve"> Importance and achievement ratings for each competence are displayed in Figure 1. All stakeholders rated all the competencies as important with scores over 2.7, and achievable with scores over 2.1. Importance ratings were higher than achievement ratings for all competencies except for the following subject specific competences 15 (</w:t>
      </w:r>
      <w:proofErr w:type="spellStart"/>
      <w:r w:rsidRPr="00474665">
        <w:rPr>
          <w:sz w:val="24"/>
        </w:rPr>
        <w:t>Specialise</w:t>
      </w:r>
      <w:proofErr w:type="spellEnd"/>
      <w:r w:rsidRPr="00474665">
        <w:rPr>
          <w:sz w:val="24"/>
        </w:rPr>
        <w:t xml:space="preserve"> in an area of rehabilitation technology) voted by academics, clinicians, employers, and students), 14 (Knows the processes of innovation and </w:t>
      </w:r>
      <w:proofErr w:type="spellStart"/>
      <w:r w:rsidRPr="00474665">
        <w:rPr>
          <w:sz w:val="24"/>
        </w:rPr>
        <w:t>commercialisation</w:t>
      </w:r>
      <w:proofErr w:type="spellEnd"/>
      <w:r w:rsidRPr="00474665">
        <w:rPr>
          <w:sz w:val="24"/>
        </w:rPr>
        <w:t xml:space="preserve">) voted by students alone, and 4 (Can create technologies to meet the needs of different patient populations), 12 (Can work towards commercial exploitation of advanced rehabilitation technologies) and 14 (Knows the processes of innovation and </w:t>
      </w:r>
      <w:proofErr w:type="spellStart"/>
      <w:r w:rsidRPr="00474665">
        <w:rPr>
          <w:sz w:val="24"/>
        </w:rPr>
        <w:t>commercialisation</w:t>
      </w:r>
      <w:proofErr w:type="spellEnd"/>
      <w:r w:rsidRPr="00474665">
        <w:rPr>
          <w:sz w:val="24"/>
        </w:rPr>
        <w:t xml:space="preserve">) voted by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alone.</w:t>
      </w:r>
    </w:p>
    <w:p w14:paraId="00D3A35E" w14:textId="77777777" w:rsidR="004E6F27" w:rsidRPr="00474665" w:rsidRDefault="004E6F27" w:rsidP="001E4823">
      <w:pPr>
        <w:pStyle w:val="Textogeneral"/>
        <w:rPr>
          <w:sz w:val="24"/>
        </w:rPr>
      </w:pPr>
      <w:r w:rsidRPr="00474665">
        <w:rPr>
          <w:sz w:val="24"/>
        </w:rPr>
        <w:lastRenderedPageBreak/>
        <w:t xml:space="preserve">The highest rated subject specific competences in terms of importance across the different stakeholder groups were by academics 18 (Can collaborate with engineers and scientists), by employers 21 (Can collaborate with health professionals) and 6 by the group </w:t>
      </w:r>
      <w:proofErr w:type="spellStart"/>
      <w:r w:rsidRPr="00474665">
        <w:rPr>
          <w:sz w:val="24"/>
        </w:rPr>
        <w:t>categorised</w:t>
      </w:r>
      <w:proofErr w:type="spellEnd"/>
      <w:r w:rsidRPr="00474665">
        <w:rPr>
          <w:sz w:val="24"/>
        </w:rPr>
        <w:t xml:space="preserve"> as ‘patients’  which this include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Can combine knowledge from different </w:t>
      </w:r>
      <w:proofErr w:type="spellStart"/>
      <w:r w:rsidRPr="00474665">
        <w:rPr>
          <w:sz w:val="24"/>
        </w:rPr>
        <w:t>specialisations</w:t>
      </w:r>
      <w:proofErr w:type="spellEnd"/>
      <w:r w:rsidRPr="00474665">
        <w:rPr>
          <w:sz w:val="24"/>
        </w:rPr>
        <w:t xml:space="preserve">). The highest rated generic competencies in terms of importance were for employers 2 (Can work with experts from different professions), for patients 3 (Can problem solve, make decisions and adapt to change), and for clinicians 9 (Can work safely, effectively, and ethically). </w:t>
      </w:r>
    </w:p>
    <w:p w14:paraId="522EEE7E" w14:textId="77777777" w:rsidR="004E6F27" w:rsidRPr="00474665" w:rsidRDefault="004E6F27" w:rsidP="001E4823">
      <w:pPr>
        <w:pStyle w:val="Textogeneral"/>
        <w:rPr>
          <w:sz w:val="24"/>
        </w:rPr>
      </w:pPr>
      <w:r w:rsidRPr="00474665">
        <w:rPr>
          <w:sz w:val="24"/>
        </w:rPr>
        <w:t xml:space="preserve">The most striking difference of opinion for subject specific competencies was on competence 13 (Can advise policy makers in the use of rehabilitation technologies) with patients and </w:t>
      </w:r>
      <w:proofErr w:type="spellStart"/>
      <w:r w:rsidRPr="00474665">
        <w:rPr>
          <w:sz w:val="24"/>
        </w:rPr>
        <w:t>carers</w:t>
      </w:r>
      <w:proofErr w:type="spellEnd"/>
      <w:r w:rsidRPr="00474665">
        <w:rPr>
          <w:sz w:val="24"/>
        </w:rPr>
        <w:t xml:space="preserve"> and </w:t>
      </w:r>
      <w:proofErr w:type="spellStart"/>
      <w:r w:rsidRPr="00474665">
        <w:rPr>
          <w:sz w:val="24"/>
        </w:rPr>
        <w:t>carer</w:t>
      </w:r>
      <w:proofErr w:type="spellEnd"/>
      <w:r w:rsidRPr="00474665">
        <w:rPr>
          <w:sz w:val="24"/>
        </w:rPr>
        <w:t xml:space="preserve"> </w:t>
      </w:r>
      <w:proofErr w:type="spellStart"/>
      <w:r w:rsidRPr="00474665">
        <w:rPr>
          <w:sz w:val="24"/>
        </w:rPr>
        <w:t>organisations</w:t>
      </w:r>
      <w:proofErr w:type="spellEnd"/>
      <w:r w:rsidRPr="00474665">
        <w:rPr>
          <w:sz w:val="24"/>
        </w:rPr>
        <w:t xml:space="preserve"> rating this as more important and more achievable than the other stakeholder groups especially employers. The most striking difference of opinion for generic competencies was for both importance and achievability on competence 7 (Do not impose their personal views and are sensitive to cultural differences) with patients and </w:t>
      </w:r>
      <w:proofErr w:type="spellStart"/>
      <w:r w:rsidRPr="00474665">
        <w:rPr>
          <w:sz w:val="24"/>
        </w:rPr>
        <w:t>carers</w:t>
      </w:r>
      <w:proofErr w:type="spellEnd"/>
      <w:r w:rsidRPr="00474665">
        <w:rPr>
          <w:sz w:val="24"/>
        </w:rPr>
        <w:t xml:space="preserve"> and </w:t>
      </w:r>
      <w:proofErr w:type="spellStart"/>
      <w:r w:rsidRPr="00474665">
        <w:rPr>
          <w:sz w:val="24"/>
        </w:rPr>
        <w:t>carer</w:t>
      </w:r>
      <w:proofErr w:type="spellEnd"/>
      <w:r w:rsidRPr="00474665">
        <w:rPr>
          <w:sz w:val="24"/>
        </w:rPr>
        <w:t xml:space="preserve"> </w:t>
      </w:r>
      <w:proofErr w:type="spellStart"/>
      <w:r w:rsidRPr="00474665">
        <w:rPr>
          <w:sz w:val="24"/>
        </w:rPr>
        <w:t>organisations</w:t>
      </w:r>
      <w:proofErr w:type="spellEnd"/>
      <w:r w:rsidRPr="00474665">
        <w:rPr>
          <w:sz w:val="24"/>
        </w:rPr>
        <w:t xml:space="preserve"> rating this as more important that the other stakeholder groups especially employers, whilst clinicians rated it as more achievable than all other groups, especially employers. </w:t>
      </w:r>
    </w:p>
    <w:p w14:paraId="6D802B18" w14:textId="77777777" w:rsidR="004E6F27" w:rsidRPr="001E4823" w:rsidRDefault="004E6F27" w:rsidP="001E4823">
      <w:pPr>
        <w:pStyle w:val="Textogeneral"/>
        <w:rPr>
          <w:sz w:val="24"/>
        </w:rPr>
      </w:pPr>
      <w:r w:rsidRPr="001E4823">
        <w:rPr>
          <w:sz w:val="24"/>
        </w:rPr>
        <w:t>Ranking:</w:t>
      </w:r>
      <w:r w:rsidRPr="00474665">
        <w:rPr>
          <w:sz w:val="24"/>
        </w:rPr>
        <w:t xml:space="preserve"> The five top ranked competencies across each stakeholder group are displayed in Table 3. </w:t>
      </w:r>
      <w:r w:rsidRPr="001E4823">
        <w:rPr>
          <w:sz w:val="24"/>
        </w:rPr>
        <w:t xml:space="preserve">Across all stakeholder groups the key common top ranked subject specific competencies were: Understands the impact of disability on people and society, Can design rehabilitation technologies to meet individual’s needs. Where priorities differe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1E4823">
        <w:rPr>
          <w:sz w:val="24"/>
        </w:rPr>
        <w:t xml:space="preserve"> </w:t>
      </w:r>
      <w:proofErr w:type="spellStart"/>
      <w:r w:rsidRPr="001E4823">
        <w:rPr>
          <w:sz w:val="24"/>
        </w:rPr>
        <w:t>prioritised</w:t>
      </w:r>
      <w:proofErr w:type="spellEnd"/>
      <w:r w:rsidRPr="001E4823">
        <w:rPr>
          <w:sz w:val="24"/>
        </w:rPr>
        <w:t xml:space="preserve"> a holistic approach, patient needs and health and safety. Other groups </w:t>
      </w:r>
      <w:proofErr w:type="spellStart"/>
      <w:r w:rsidRPr="001E4823">
        <w:rPr>
          <w:sz w:val="24"/>
        </w:rPr>
        <w:t>prioritised</w:t>
      </w:r>
      <w:proofErr w:type="spellEnd"/>
      <w:r w:rsidRPr="001E4823">
        <w:rPr>
          <w:sz w:val="24"/>
        </w:rPr>
        <w:t xml:space="preserve"> technologies to improve health outcomes (Students, academics and clinicians), combined knowledge (employers, students, academics only), using research and theory (academics and clinicians), interdisciplinary working (employers only), technologies to improve patient population needs (students only) and roles and responsibilities (clinicians only).</w:t>
      </w:r>
    </w:p>
    <w:p w14:paraId="69021C6C" w14:textId="77777777" w:rsidR="004E6F27" w:rsidRPr="001E4823" w:rsidRDefault="004E6F27" w:rsidP="001E4823">
      <w:pPr>
        <w:pStyle w:val="Textogeneral"/>
        <w:rPr>
          <w:sz w:val="24"/>
        </w:rPr>
      </w:pPr>
      <w:r w:rsidRPr="001E4823">
        <w:rPr>
          <w:sz w:val="24"/>
        </w:rPr>
        <w:t xml:space="preserve">Across all stakeholder groups the key top common top ranked generic competencies were: can communicate effectively, can work with experts from different professions and can work safely, effectively, and ethically. Where priorities differe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w:t>
      </w:r>
      <w:proofErr w:type="spellStart"/>
      <w:r w:rsidRPr="001E4823">
        <w:rPr>
          <w:sz w:val="24"/>
        </w:rPr>
        <w:t>prioritised</w:t>
      </w:r>
      <w:proofErr w:type="spellEnd"/>
      <w:r w:rsidRPr="001E4823">
        <w:rPr>
          <w:sz w:val="24"/>
        </w:rPr>
        <w:t xml:space="preserve"> high standards and learning from experience to develop self and professions. Employers, students, academics and clinicians all </w:t>
      </w:r>
      <w:proofErr w:type="spellStart"/>
      <w:r w:rsidRPr="001E4823">
        <w:rPr>
          <w:sz w:val="24"/>
        </w:rPr>
        <w:t>prioritised</w:t>
      </w:r>
      <w:proofErr w:type="spellEnd"/>
      <w:r w:rsidRPr="001E4823">
        <w:rPr>
          <w:sz w:val="24"/>
        </w:rPr>
        <w:t xml:space="preserve"> problem solving and learning from experience to advance technology. </w:t>
      </w:r>
    </w:p>
    <w:p w14:paraId="07586675" w14:textId="77777777" w:rsidR="001E4823" w:rsidRDefault="001E4823" w:rsidP="004E6F27">
      <w:pPr>
        <w:rPr>
          <w:rFonts w:ascii="Times New Roman" w:eastAsia="Helvetica" w:hAnsi="Times New Roman"/>
        </w:rPr>
      </w:pPr>
    </w:p>
    <w:p w14:paraId="110939DF" w14:textId="77777777" w:rsidR="004E6F27" w:rsidRDefault="004E6F27" w:rsidP="004E6F27">
      <w:pPr>
        <w:rPr>
          <w:rFonts w:ascii="Times New Roman" w:eastAsia="Helvetica" w:hAnsi="Times New Roman"/>
        </w:rPr>
      </w:pPr>
      <w:r>
        <w:rPr>
          <w:rFonts w:ascii="Times New Roman" w:eastAsia="Helvetica" w:hAnsi="Times New Roman"/>
        </w:rPr>
        <w:t>Please place Figure 1 about here</w:t>
      </w:r>
    </w:p>
    <w:p w14:paraId="29FDE34D" w14:textId="77777777" w:rsidR="004E6F27" w:rsidRDefault="004E6F27" w:rsidP="004E6F27">
      <w:pPr>
        <w:tabs>
          <w:tab w:val="left" w:pos="4019"/>
        </w:tabs>
        <w:rPr>
          <w:rFonts w:ascii="Times New Roman" w:eastAsia="Helvetica" w:hAnsi="Times New Roman"/>
        </w:rPr>
      </w:pPr>
      <w:r>
        <w:rPr>
          <w:rFonts w:ascii="Times New Roman" w:eastAsia="Helvetica" w:hAnsi="Times New Roman"/>
        </w:rPr>
        <w:t>Please place Table 3 about here</w:t>
      </w:r>
      <w:r>
        <w:rPr>
          <w:rFonts w:ascii="Times New Roman" w:eastAsia="Helvetica" w:hAnsi="Times New Roman"/>
        </w:rPr>
        <w:tab/>
      </w:r>
    </w:p>
    <w:p w14:paraId="0C05B8CC" w14:textId="77777777" w:rsidR="004E6F27" w:rsidRPr="005D4299" w:rsidRDefault="004E6F27" w:rsidP="005D4299">
      <w:pPr>
        <w:rPr>
          <w:rFonts w:ascii="Times New Roman" w:hAnsi="Times New Roman"/>
          <w:b/>
          <w:i/>
        </w:rPr>
      </w:pPr>
      <w:r w:rsidRPr="005D4299">
        <w:rPr>
          <w:rFonts w:ascii="Times New Roman" w:hAnsi="Times New Roman"/>
          <w:b/>
          <w:i/>
        </w:rPr>
        <w:t xml:space="preserve">Agreement between stakeholder groups </w:t>
      </w:r>
    </w:p>
    <w:p w14:paraId="528F29F3" w14:textId="77777777" w:rsidR="004E6F27" w:rsidRDefault="004E6F27" w:rsidP="001E4823">
      <w:pPr>
        <w:pStyle w:val="Textogeneral"/>
        <w:rPr>
          <w:sz w:val="24"/>
        </w:rPr>
      </w:pPr>
      <w:r w:rsidRPr="00474665">
        <w:rPr>
          <w:sz w:val="24"/>
        </w:rPr>
        <w:t xml:space="preserve">For each result (importance, achievement and ranking) the correlations among the means are given by stakeholder groups in Table 4. It can be observed that the correlations across all competencies for importance, achievement and rankings between the other groups and patients, </w:t>
      </w:r>
      <w:proofErr w:type="spellStart"/>
      <w:r w:rsidRPr="00474665">
        <w:rPr>
          <w:sz w:val="24"/>
        </w:rPr>
        <w:t>carers</w:t>
      </w:r>
      <w:proofErr w:type="spellEnd"/>
      <w:r w:rsidRPr="00474665">
        <w:rPr>
          <w:sz w:val="24"/>
        </w:rPr>
        <w:t xml:space="preserve">, and </w:t>
      </w:r>
      <w:proofErr w:type="spellStart"/>
      <w:r w:rsidRPr="00474665">
        <w:rPr>
          <w:sz w:val="24"/>
        </w:rPr>
        <w:t>carer</w:t>
      </w:r>
      <w:proofErr w:type="spellEnd"/>
      <w:r w:rsidRPr="00474665">
        <w:rPr>
          <w:sz w:val="24"/>
        </w:rPr>
        <w:t xml:space="preserve"> </w:t>
      </w:r>
      <w:proofErr w:type="spellStart"/>
      <w:r w:rsidRPr="00474665">
        <w:rPr>
          <w:sz w:val="24"/>
        </w:rPr>
        <w:t>organisations</w:t>
      </w:r>
      <w:proofErr w:type="spellEnd"/>
      <w:r w:rsidRPr="00474665">
        <w:rPr>
          <w:sz w:val="24"/>
        </w:rPr>
        <w:t xml:space="preserve"> are the lowest. For subject specific competencies: across ratings for importance and achievement, and rankings the highest correlation is between academics and clinicians and the lowest between employers an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With generic competencies the case was more complex:  across ratings for importance the highest correlation is between academics and clinicians and the lowest between students an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for achievement the highest correlation is between employers and students and the lowest </w:t>
      </w:r>
      <w:r w:rsidRPr="00474665">
        <w:rPr>
          <w:sz w:val="24"/>
        </w:rPr>
        <w:lastRenderedPageBreak/>
        <w:t xml:space="preserve">between students an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 xml:space="preserve">; and for rankings the highest correlation is between employers and students and the lowest between employers and patients, </w:t>
      </w:r>
      <w:proofErr w:type="spellStart"/>
      <w:r w:rsidRPr="00474665">
        <w:rPr>
          <w:sz w:val="24"/>
        </w:rPr>
        <w:t>carers</w:t>
      </w:r>
      <w:proofErr w:type="spellEnd"/>
      <w:r w:rsidRPr="00474665">
        <w:rPr>
          <w:sz w:val="24"/>
        </w:rPr>
        <w:t xml:space="preserve"> and patient </w:t>
      </w:r>
      <w:proofErr w:type="spellStart"/>
      <w:r w:rsidRPr="00474665">
        <w:rPr>
          <w:sz w:val="24"/>
        </w:rPr>
        <w:t>organisations</w:t>
      </w:r>
      <w:proofErr w:type="spellEnd"/>
      <w:r w:rsidRPr="00474665">
        <w:rPr>
          <w:sz w:val="24"/>
        </w:rPr>
        <w:t>.</w:t>
      </w:r>
    </w:p>
    <w:p w14:paraId="1BE6D4E6" w14:textId="77777777" w:rsidR="001E4823" w:rsidRPr="00474665" w:rsidRDefault="001E4823" w:rsidP="001E4823">
      <w:pPr>
        <w:pStyle w:val="Textogeneral"/>
        <w:rPr>
          <w:sz w:val="24"/>
        </w:rPr>
      </w:pPr>
    </w:p>
    <w:p w14:paraId="59491FD3" w14:textId="77777777" w:rsidR="004E6F27" w:rsidRDefault="004E6F27" w:rsidP="004E6F27">
      <w:pPr>
        <w:rPr>
          <w:rFonts w:ascii="Times New Roman" w:hAnsi="Times New Roman"/>
        </w:rPr>
      </w:pPr>
      <w:r>
        <w:rPr>
          <w:rFonts w:ascii="Times New Roman" w:hAnsi="Times New Roman"/>
        </w:rPr>
        <w:t>Please place Table 4 about here</w:t>
      </w:r>
    </w:p>
    <w:p w14:paraId="4CE7B0FC" w14:textId="7D383520" w:rsidR="004E6F27" w:rsidRPr="00474665" w:rsidRDefault="005D4299" w:rsidP="004E6F27">
      <w:pPr>
        <w:pStyle w:val="Titular1"/>
        <w:rPr>
          <w:sz w:val="24"/>
        </w:rPr>
      </w:pPr>
      <w:r w:rsidRPr="005D4299">
        <w:rPr>
          <w:sz w:val="24"/>
        </w:rPr>
        <w:t>Discussion</w:t>
      </w:r>
    </w:p>
    <w:p w14:paraId="08326153" w14:textId="77777777" w:rsidR="005D4299" w:rsidRPr="00A81A34" w:rsidRDefault="005D4299" w:rsidP="001E4823">
      <w:pPr>
        <w:pStyle w:val="Textogeneral"/>
        <w:rPr>
          <w:sz w:val="24"/>
        </w:rPr>
      </w:pPr>
      <w:r w:rsidRPr="00A81A34">
        <w:rPr>
          <w:sz w:val="24"/>
        </w:rPr>
        <w:t>This questionnaire provides evidence of stakeholders’ views on the competencies which should be used in the design of a E</w:t>
      </w:r>
      <w:r>
        <w:rPr>
          <w:sz w:val="24"/>
        </w:rPr>
        <w:t xml:space="preserve">uropean Master </w:t>
      </w:r>
      <w:r w:rsidRPr="00A81A34">
        <w:rPr>
          <w:sz w:val="24"/>
        </w:rPr>
        <w:t>in A</w:t>
      </w:r>
      <w:r>
        <w:rPr>
          <w:sz w:val="24"/>
        </w:rPr>
        <w:t>dvanced Rehabilitation Technology (A</w:t>
      </w:r>
      <w:r w:rsidRPr="00A81A34">
        <w:rPr>
          <w:sz w:val="24"/>
        </w:rPr>
        <w:t>RT</w:t>
      </w:r>
      <w:r>
        <w:rPr>
          <w:sz w:val="24"/>
        </w:rPr>
        <w:t>)</w:t>
      </w:r>
      <w:r w:rsidRPr="00A81A34">
        <w:rPr>
          <w:sz w:val="24"/>
        </w:rPr>
        <w:t xml:space="preserve"> and a benchmark from which future developments in the field may be compared. ARTs will become increasingly important in the drive to deliver cost-effective improvements in rehabilitation and to satisfy, for example EU legislation concerning medical devices, consumer choice, freedom of movement of staff and clients.</w:t>
      </w:r>
    </w:p>
    <w:p w14:paraId="0FCC6859" w14:textId="77777777" w:rsidR="005D4299" w:rsidRDefault="005D4299" w:rsidP="001E4823">
      <w:pPr>
        <w:pStyle w:val="Textogeneral"/>
        <w:rPr>
          <w:sz w:val="24"/>
        </w:rPr>
      </w:pPr>
      <w:r w:rsidRPr="00A81A34">
        <w:rPr>
          <w:sz w:val="24"/>
        </w:rPr>
        <w:t>Despite the increasing reference to ARTs in healthcare policy, research into effectiveness and investment in commercial development, no previous questionnaire has sampled or compared what stakeholders’ views are regarding course competences. Our questionnaire has generated new information about the importance and achievability of competences, and highlighted where stakeholder groups have different priorities.  Based on our findings, we discuss how opportunities can be exploited and barriers overcome. We also discuss the influence our sample may have had on our findings, the strengths and limitations of the questionnaire and how it will impact on future work.</w:t>
      </w:r>
    </w:p>
    <w:p w14:paraId="2FCBE4D7" w14:textId="77777777" w:rsidR="005D4299" w:rsidRPr="00A81A34" w:rsidRDefault="005D4299" w:rsidP="001E4823">
      <w:pPr>
        <w:pStyle w:val="Textogeneral"/>
        <w:rPr>
          <w:sz w:val="24"/>
        </w:rPr>
      </w:pPr>
      <w:r w:rsidRPr="00A81A34">
        <w:rPr>
          <w:sz w:val="24"/>
        </w:rPr>
        <w:t xml:space="preserve">The correlations between groups for subject specific and generic competencies highlight the value of using the Tuning tool to capture views from the range of stakeholders to identify where key differences in rating and rankings lie.  In this example the main differences between what is important and achievable to patients, </w:t>
      </w:r>
      <w:proofErr w:type="spellStart"/>
      <w:r w:rsidRPr="00A81A34">
        <w:rPr>
          <w:sz w:val="24"/>
        </w:rPr>
        <w:t>carers</w:t>
      </w:r>
      <w:proofErr w:type="spellEnd"/>
      <w:r w:rsidRPr="00A81A34">
        <w:rPr>
          <w:sz w:val="24"/>
        </w:rPr>
        <w:t xml:space="preserve"> and patient </w:t>
      </w:r>
      <w:proofErr w:type="spellStart"/>
      <w:r w:rsidRPr="00A81A34">
        <w:rPr>
          <w:sz w:val="24"/>
        </w:rPr>
        <w:t>organisations</w:t>
      </w:r>
      <w:proofErr w:type="spellEnd"/>
      <w:r w:rsidRPr="00A81A34">
        <w:rPr>
          <w:sz w:val="24"/>
        </w:rPr>
        <w:t xml:space="preserve"> and the other groups, particularly employers is noteworthy.  The key differences in priorities for the former in terms of importance and achievability were “advising policy makers in the use of rehabilitation technologies” and “Do not impose their personal views and are sensitive to cultural differences” with patients and </w:t>
      </w:r>
      <w:proofErr w:type="spellStart"/>
      <w:r w:rsidRPr="00A81A34">
        <w:rPr>
          <w:sz w:val="24"/>
        </w:rPr>
        <w:t>carers</w:t>
      </w:r>
      <w:proofErr w:type="spellEnd"/>
      <w:r w:rsidRPr="00A81A34">
        <w:rPr>
          <w:sz w:val="24"/>
        </w:rPr>
        <w:t xml:space="preserve"> and </w:t>
      </w:r>
      <w:proofErr w:type="spellStart"/>
      <w:r w:rsidRPr="00A81A34">
        <w:rPr>
          <w:sz w:val="24"/>
        </w:rPr>
        <w:t>carer</w:t>
      </w:r>
      <w:proofErr w:type="spellEnd"/>
      <w:r w:rsidRPr="00A81A34">
        <w:rPr>
          <w:sz w:val="24"/>
        </w:rPr>
        <w:t xml:space="preserve"> </w:t>
      </w:r>
      <w:proofErr w:type="spellStart"/>
      <w:r w:rsidRPr="00A81A34">
        <w:rPr>
          <w:sz w:val="24"/>
        </w:rPr>
        <w:t>organisations</w:t>
      </w:r>
      <w:proofErr w:type="spellEnd"/>
      <w:r w:rsidRPr="00A81A34">
        <w:rPr>
          <w:sz w:val="24"/>
        </w:rPr>
        <w:t xml:space="preserve"> rating this as more important that the other stakeholder groups especially employers, whilst clinicians rated it as more achievable than all other groups, especially employers. Patients, </w:t>
      </w:r>
      <w:proofErr w:type="spellStart"/>
      <w:r w:rsidRPr="00A81A34">
        <w:rPr>
          <w:sz w:val="24"/>
        </w:rPr>
        <w:t>carers</w:t>
      </w:r>
      <w:proofErr w:type="spellEnd"/>
      <w:r w:rsidRPr="00A81A34">
        <w:rPr>
          <w:sz w:val="24"/>
        </w:rPr>
        <w:t xml:space="preserve"> and patient and </w:t>
      </w:r>
      <w:proofErr w:type="spellStart"/>
      <w:r w:rsidRPr="00A81A34">
        <w:rPr>
          <w:sz w:val="24"/>
        </w:rPr>
        <w:t>carer</w:t>
      </w:r>
      <w:proofErr w:type="spellEnd"/>
      <w:r w:rsidRPr="00A81A34">
        <w:rPr>
          <w:sz w:val="24"/>
        </w:rPr>
        <w:t xml:space="preserve"> </w:t>
      </w:r>
      <w:proofErr w:type="spellStart"/>
      <w:r w:rsidRPr="00A81A34">
        <w:rPr>
          <w:sz w:val="24"/>
        </w:rPr>
        <w:t>organisations</w:t>
      </w:r>
      <w:proofErr w:type="spellEnd"/>
      <w:r w:rsidRPr="00A81A34">
        <w:rPr>
          <w:sz w:val="24"/>
        </w:rPr>
        <w:t xml:space="preserve"> </w:t>
      </w:r>
      <w:proofErr w:type="spellStart"/>
      <w:r w:rsidRPr="001E4823">
        <w:rPr>
          <w:sz w:val="24"/>
        </w:rPr>
        <w:t>prioritised</w:t>
      </w:r>
      <w:proofErr w:type="spellEnd"/>
      <w:r w:rsidRPr="001E4823">
        <w:rPr>
          <w:sz w:val="24"/>
        </w:rPr>
        <w:t xml:space="preserve"> in the r</w:t>
      </w:r>
      <w:r w:rsidRPr="00A81A34">
        <w:rPr>
          <w:sz w:val="24"/>
        </w:rPr>
        <w:t xml:space="preserve">ankings for subject specific competences, </w:t>
      </w:r>
      <w:r w:rsidRPr="001E4823">
        <w:rPr>
          <w:sz w:val="24"/>
        </w:rPr>
        <w:t xml:space="preserve">a holistic approach, patient needs and health and safety. Within the generic competencies the group </w:t>
      </w:r>
      <w:proofErr w:type="spellStart"/>
      <w:r w:rsidRPr="001E4823">
        <w:rPr>
          <w:sz w:val="24"/>
        </w:rPr>
        <w:t>prioritised</w:t>
      </w:r>
      <w:proofErr w:type="spellEnd"/>
      <w:r w:rsidRPr="001E4823">
        <w:rPr>
          <w:sz w:val="24"/>
        </w:rPr>
        <w:t xml:space="preserve"> high standards and learning from experience to develop self and professions. </w:t>
      </w:r>
      <w:r w:rsidRPr="00A81A34">
        <w:rPr>
          <w:sz w:val="24"/>
        </w:rPr>
        <w:t xml:space="preserve">It should not be taken that employers do not think that these competencies are important, however they merely </w:t>
      </w:r>
      <w:proofErr w:type="spellStart"/>
      <w:r w:rsidRPr="00A81A34">
        <w:rPr>
          <w:sz w:val="24"/>
        </w:rPr>
        <w:t>prioritised</w:t>
      </w:r>
      <w:proofErr w:type="spellEnd"/>
      <w:r w:rsidRPr="00A81A34">
        <w:rPr>
          <w:sz w:val="24"/>
        </w:rPr>
        <w:t xml:space="preserve"> other areas.  The high rating and ranking of these competencies does highlight differences which a Master </w:t>
      </w:r>
      <w:proofErr w:type="spellStart"/>
      <w:r w:rsidRPr="00A81A34">
        <w:rPr>
          <w:sz w:val="24"/>
        </w:rPr>
        <w:t>Programme</w:t>
      </w:r>
      <w:proofErr w:type="spellEnd"/>
      <w:r w:rsidRPr="00A81A34">
        <w:rPr>
          <w:sz w:val="24"/>
        </w:rPr>
        <w:t xml:space="preserve"> can address. </w:t>
      </w:r>
    </w:p>
    <w:p w14:paraId="3C16E306" w14:textId="77777777" w:rsidR="005D4299" w:rsidRPr="00A81A34" w:rsidRDefault="005D4299" w:rsidP="001E4823">
      <w:pPr>
        <w:pStyle w:val="Textogeneral"/>
        <w:rPr>
          <w:sz w:val="24"/>
        </w:rPr>
      </w:pPr>
      <w:r w:rsidRPr="00A81A34">
        <w:rPr>
          <w:sz w:val="24"/>
        </w:rPr>
        <w:t>In the introduction to this paper, we drew attention to a number of challenges that we envisaged could be addressed by using the Tuning process when developing competences for an</w:t>
      </w:r>
      <w:r>
        <w:rPr>
          <w:sz w:val="24"/>
        </w:rPr>
        <w:t xml:space="preserve"> interdisciplinary Master</w:t>
      </w:r>
      <w:r w:rsidRPr="00A81A34">
        <w:rPr>
          <w:sz w:val="24"/>
        </w:rPr>
        <w:t xml:space="preserve"> </w:t>
      </w:r>
      <w:proofErr w:type="spellStart"/>
      <w:r w:rsidRPr="00A81A34">
        <w:rPr>
          <w:sz w:val="24"/>
        </w:rPr>
        <w:t>programme</w:t>
      </w:r>
      <w:proofErr w:type="spellEnd"/>
      <w:r w:rsidRPr="00A81A34">
        <w:rPr>
          <w:sz w:val="24"/>
        </w:rPr>
        <w:t xml:space="preserve"> in a new academic discipline.  We identified the challenges of </w:t>
      </w:r>
      <w:proofErr w:type="spellStart"/>
      <w:r w:rsidRPr="00A81A34">
        <w:rPr>
          <w:sz w:val="24"/>
        </w:rPr>
        <w:t>multidisciplinarity</w:t>
      </w:r>
      <w:proofErr w:type="spellEnd"/>
      <w:r w:rsidRPr="00A81A34">
        <w:rPr>
          <w:sz w:val="24"/>
        </w:rPr>
        <w:t xml:space="preserve">, combining expertise in care, technology and science, and students being well prepared for the </w:t>
      </w:r>
      <w:proofErr w:type="spellStart"/>
      <w:r w:rsidRPr="00A81A34">
        <w:rPr>
          <w:sz w:val="24"/>
        </w:rPr>
        <w:t>labour</w:t>
      </w:r>
      <w:proofErr w:type="spellEnd"/>
      <w:r w:rsidRPr="00A81A34">
        <w:rPr>
          <w:sz w:val="24"/>
        </w:rPr>
        <w:t xml:space="preserve"> market. The results of the study show that different stakeholders set different priorities. Traditionally, (often </w:t>
      </w:r>
      <w:proofErr w:type="spellStart"/>
      <w:r w:rsidRPr="00A81A34">
        <w:rPr>
          <w:sz w:val="24"/>
        </w:rPr>
        <w:t>monodisciplinary</w:t>
      </w:r>
      <w:proofErr w:type="spellEnd"/>
      <w:r w:rsidRPr="00A81A34">
        <w:rPr>
          <w:sz w:val="24"/>
        </w:rPr>
        <w:t xml:space="preserve">) </w:t>
      </w:r>
      <w:proofErr w:type="spellStart"/>
      <w:r w:rsidRPr="00A81A34">
        <w:rPr>
          <w:sz w:val="24"/>
        </w:rPr>
        <w:t>programmes</w:t>
      </w:r>
      <w:proofErr w:type="spellEnd"/>
      <w:r w:rsidRPr="00A81A34">
        <w:rPr>
          <w:sz w:val="24"/>
        </w:rPr>
        <w:t xml:space="preserve"> were designed by academics, who have their (limited) view on competences required. The discrepancy between stakeholders that we found when applying the Tuning approach makes the limitations in the view of academics explicit and shows that relying on academics alone could lead to </w:t>
      </w:r>
      <w:proofErr w:type="spellStart"/>
      <w:r w:rsidRPr="00A81A34">
        <w:rPr>
          <w:sz w:val="24"/>
        </w:rPr>
        <w:t>programmes</w:t>
      </w:r>
      <w:proofErr w:type="spellEnd"/>
      <w:r w:rsidRPr="00A81A34">
        <w:rPr>
          <w:sz w:val="24"/>
        </w:rPr>
        <w:t xml:space="preserve"> that are not optimally tuned to the wide range of societal requirements. </w:t>
      </w:r>
    </w:p>
    <w:p w14:paraId="55102BA1" w14:textId="77777777" w:rsidR="005D4299" w:rsidRPr="00A81A34" w:rsidRDefault="005D4299" w:rsidP="001E4823">
      <w:pPr>
        <w:pStyle w:val="Textogeneral"/>
        <w:rPr>
          <w:sz w:val="24"/>
        </w:rPr>
      </w:pPr>
      <w:r w:rsidRPr="00A81A34">
        <w:rPr>
          <w:sz w:val="24"/>
        </w:rPr>
        <w:lastRenderedPageBreak/>
        <w:t>The second important point to note is the crucial role that interdisciplinary collaboration and dialogue plays. This is most evident when there is concurrent development of interdisciplinary competences for shared core competences and specific competences related to the student pathway as clinician or engineer. This brings a new dimension to interdisciplinary competence development as both groups of academics and students need to comprehend the pathway of their professional collaborators.  It will be interesting to witness whether this changes as RT emerges over the next decade.</w:t>
      </w:r>
    </w:p>
    <w:p w14:paraId="441A916B" w14:textId="77777777" w:rsidR="005D4299" w:rsidRPr="00A81A34" w:rsidRDefault="005D4299" w:rsidP="001E4823">
      <w:pPr>
        <w:pStyle w:val="Textogeneral"/>
        <w:rPr>
          <w:sz w:val="24"/>
        </w:rPr>
      </w:pPr>
      <w:r w:rsidRPr="00A81A34">
        <w:rPr>
          <w:sz w:val="24"/>
        </w:rPr>
        <w:t xml:space="preserve">The study has several strengths. It is based on an international questionnaire of a large number of stakeholders (n = 485). The competencies were developed using data generated by two meetings with the core group and subsequently pilot tested to ensure relevance, comprehensiveness and to </w:t>
      </w:r>
      <w:proofErr w:type="spellStart"/>
      <w:r w:rsidRPr="00A81A34">
        <w:rPr>
          <w:sz w:val="24"/>
        </w:rPr>
        <w:t>minimise</w:t>
      </w:r>
      <w:proofErr w:type="spellEnd"/>
      <w:r w:rsidRPr="00A81A34">
        <w:rPr>
          <w:sz w:val="24"/>
        </w:rPr>
        <w:t xml:space="preserve"> bias. However there were limitations. There is a selection bias in the way the questionnaires were designed and potentially how participants responded to them. The respondents, being a self-selected sample, mean that the results are biased towards the views of people interested in ARTs. Also the patient, </w:t>
      </w:r>
      <w:proofErr w:type="spellStart"/>
      <w:r w:rsidRPr="00A81A34">
        <w:rPr>
          <w:sz w:val="24"/>
        </w:rPr>
        <w:t>carer</w:t>
      </w:r>
      <w:proofErr w:type="spellEnd"/>
      <w:r w:rsidRPr="00A81A34">
        <w:rPr>
          <w:sz w:val="24"/>
        </w:rPr>
        <w:t xml:space="preserve"> and </w:t>
      </w:r>
      <w:proofErr w:type="spellStart"/>
      <w:r w:rsidRPr="00A81A34">
        <w:rPr>
          <w:sz w:val="24"/>
        </w:rPr>
        <w:t>carer</w:t>
      </w:r>
      <w:proofErr w:type="spellEnd"/>
      <w:r w:rsidRPr="00A81A34">
        <w:rPr>
          <w:sz w:val="24"/>
        </w:rPr>
        <w:t xml:space="preserve"> </w:t>
      </w:r>
      <w:proofErr w:type="spellStart"/>
      <w:r w:rsidRPr="00A81A34">
        <w:rPr>
          <w:sz w:val="24"/>
        </w:rPr>
        <w:t>organisation</w:t>
      </w:r>
      <w:proofErr w:type="spellEnd"/>
      <w:r w:rsidRPr="00A81A34">
        <w:rPr>
          <w:sz w:val="24"/>
        </w:rPr>
        <w:t xml:space="preserve"> respondents constituted only 4% of the respondents.</w:t>
      </w:r>
    </w:p>
    <w:p w14:paraId="4A4997E1" w14:textId="77777777" w:rsidR="005D4299" w:rsidRPr="00A81A34" w:rsidRDefault="005D4299" w:rsidP="001E4823">
      <w:pPr>
        <w:pStyle w:val="Textogeneral"/>
        <w:rPr>
          <w:sz w:val="24"/>
        </w:rPr>
      </w:pPr>
      <w:r w:rsidRPr="00A81A34">
        <w:rPr>
          <w:sz w:val="24"/>
        </w:rPr>
        <w:t>People may also have been more likely to look for and complete the questionnaire if they had an interest in ARTs.  Additionally, the response rate cannot be specified for the online version of the questionnaire. The number of individuals involved is uncertain, for instance we cannot guarantee that individuals have not completed more than one questionnaire. Moreover, a social desirability bias (adapting responses to meet what people believe they should be thinking) cannot be ruled out.</w:t>
      </w:r>
    </w:p>
    <w:p w14:paraId="3374D6DB" w14:textId="4E9765E0" w:rsidR="005D4299" w:rsidRDefault="005D4299" w:rsidP="005D4299">
      <w:pPr>
        <w:pStyle w:val="Titular1"/>
        <w:rPr>
          <w:sz w:val="24"/>
        </w:rPr>
      </w:pPr>
      <w:r w:rsidRPr="005D4299">
        <w:rPr>
          <w:sz w:val="24"/>
        </w:rPr>
        <w:t>Conclusions</w:t>
      </w:r>
    </w:p>
    <w:p w14:paraId="2E2BEB06" w14:textId="77777777" w:rsidR="005D4299" w:rsidRPr="00A81A34" w:rsidRDefault="005D4299" w:rsidP="001E4823">
      <w:pPr>
        <w:pStyle w:val="Textogeneral"/>
        <w:rPr>
          <w:sz w:val="24"/>
        </w:rPr>
      </w:pPr>
      <w:r w:rsidRPr="00A81A34">
        <w:rPr>
          <w:sz w:val="24"/>
        </w:rPr>
        <w:t xml:space="preserve">This study has enabled benchmark competences to be identified for a </w:t>
      </w:r>
      <w:r>
        <w:rPr>
          <w:sz w:val="24"/>
        </w:rPr>
        <w:t>European Master of Science</w:t>
      </w:r>
      <w:r w:rsidRPr="00A81A34">
        <w:rPr>
          <w:sz w:val="24"/>
        </w:rPr>
        <w:t xml:space="preserve"> in Rehabilitation Technologies. The results of this consensus study will inform the development of a</w:t>
      </w:r>
      <w:r>
        <w:rPr>
          <w:sz w:val="24"/>
        </w:rPr>
        <w:t xml:space="preserve"> European Master</w:t>
      </w:r>
      <w:r w:rsidRPr="00A81A34">
        <w:rPr>
          <w:sz w:val="24"/>
        </w:rPr>
        <w:t xml:space="preserve"> ensuring the </w:t>
      </w:r>
      <w:proofErr w:type="spellStart"/>
      <w:r w:rsidRPr="00A81A34">
        <w:rPr>
          <w:sz w:val="24"/>
        </w:rPr>
        <w:t>programme</w:t>
      </w:r>
      <w:proofErr w:type="spellEnd"/>
      <w:r w:rsidRPr="00A81A34">
        <w:rPr>
          <w:sz w:val="24"/>
        </w:rPr>
        <w:t xml:space="preserve"> developed meets stakeholder needs, as well as providing a benchmark ensuring best practice for the emerging field, which can be reassessed in the future. We have also demonstrated how adapting the Tuning methodology in this context revealed the crucial role played by stakeholders in the design of new emerging fields. It is clear that the quality of </w:t>
      </w:r>
      <w:proofErr w:type="spellStart"/>
      <w:r w:rsidRPr="00A81A34">
        <w:rPr>
          <w:sz w:val="24"/>
        </w:rPr>
        <w:t>programmes</w:t>
      </w:r>
      <w:proofErr w:type="spellEnd"/>
      <w:r w:rsidRPr="00A81A34">
        <w:rPr>
          <w:sz w:val="24"/>
        </w:rPr>
        <w:t xml:space="preserve">, and consequently the postgraduate workforce, can be strengthened through the engagement of a wide range of international stakeholders. </w:t>
      </w:r>
    </w:p>
    <w:p w14:paraId="4517168B" w14:textId="77777777" w:rsidR="00C21765" w:rsidRPr="00C91659" w:rsidRDefault="000D4C3C">
      <w:pPr>
        <w:pStyle w:val="Titular1"/>
        <w:rPr>
          <w:sz w:val="24"/>
          <w:lang w:val="en-GB"/>
        </w:rPr>
      </w:pPr>
      <w:r w:rsidRPr="00C91659">
        <w:rPr>
          <w:sz w:val="24"/>
          <w:lang w:val="en-GB"/>
        </w:rPr>
        <w:t>Bibliography</w:t>
      </w:r>
    </w:p>
    <w:p w14:paraId="08BAE672"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fldChar w:fldCharType="begin"/>
      </w:r>
      <w:r w:rsidRPr="00756F64">
        <w:rPr>
          <w:rFonts w:ascii="Times New Roman" w:hAnsi="Times New Roman" w:cs="Times New Roman"/>
          <w:sz w:val="24"/>
          <w:szCs w:val="24"/>
        </w:rPr>
        <w:instrText xml:space="preserve"> ADDIN EN.REFLIST </w:instrText>
      </w:r>
      <w:r w:rsidRPr="00756F64">
        <w:rPr>
          <w:rFonts w:ascii="Times New Roman" w:hAnsi="Times New Roman" w:cs="Times New Roman"/>
          <w:sz w:val="24"/>
          <w:szCs w:val="24"/>
        </w:rPr>
        <w:fldChar w:fldCharType="separate"/>
      </w:r>
      <w:r w:rsidRPr="00756F64">
        <w:rPr>
          <w:rFonts w:ascii="Times New Roman" w:hAnsi="Times New Roman" w:cs="Times New Roman"/>
          <w:sz w:val="24"/>
          <w:szCs w:val="24"/>
        </w:rPr>
        <w:t xml:space="preserve">America, Rehabilitation Engineering and Assistive Technology Society of North. "Resources and Definitions."  </w:t>
      </w:r>
      <w:hyperlink r:id="rId11" w:history="1">
        <w:r w:rsidRPr="00756F64">
          <w:rPr>
            <w:rStyle w:val="Hyperlink"/>
            <w:rFonts w:ascii="Times New Roman" w:hAnsi="Times New Roman" w:cs="Times New Roman"/>
            <w:sz w:val="24"/>
            <w:szCs w:val="24"/>
          </w:rPr>
          <w:t>http://www.resna.org/resources-definitions</w:t>
        </w:r>
      </w:hyperlink>
      <w:r w:rsidRPr="00756F64">
        <w:rPr>
          <w:rFonts w:ascii="Times New Roman" w:hAnsi="Times New Roman" w:cs="Times New Roman"/>
          <w:sz w:val="24"/>
          <w:szCs w:val="24"/>
        </w:rPr>
        <w:t>.</w:t>
      </w:r>
    </w:p>
    <w:p w14:paraId="05275073"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 xml:space="preserve">Burridge, Jane, and Ann-Marie Hughes. "Potential for New Technologies in Clinical Practice." </w:t>
      </w:r>
      <w:r w:rsidRPr="00756F64">
        <w:rPr>
          <w:rFonts w:ascii="Times New Roman" w:hAnsi="Times New Roman" w:cs="Times New Roman"/>
          <w:i/>
          <w:sz w:val="24"/>
          <w:szCs w:val="24"/>
        </w:rPr>
        <w:t xml:space="preserve">Current Opinion in Neurology </w:t>
      </w:r>
      <w:r w:rsidRPr="00756F64">
        <w:rPr>
          <w:rFonts w:ascii="Times New Roman" w:hAnsi="Times New Roman" w:cs="Times New Roman"/>
          <w:sz w:val="24"/>
          <w:szCs w:val="24"/>
        </w:rPr>
        <w:t>23, no. 6 (Dec 2010): 671-7.</w:t>
      </w:r>
    </w:p>
    <w:p w14:paraId="5046059F"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European Commission. "Commission Staff Working Document on an Action Plan for the EU Health Workforce Report No. Contract No. Swd 93 Final." Strasbourg, 2012.</w:t>
      </w:r>
    </w:p>
    <w:p w14:paraId="2952874B"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 xml:space="preserve">European Commission. "White (Coat) Jobs: The Eu Health Workforce." In </w:t>
      </w:r>
      <w:r w:rsidRPr="00756F64">
        <w:rPr>
          <w:rFonts w:ascii="Times New Roman" w:hAnsi="Times New Roman" w:cs="Times New Roman"/>
          <w:i/>
          <w:sz w:val="24"/>
          <w:szCs w:val="24"/>
        </w:rPr>
        <w:t>Jobs for Europe: The Employment Policy Conference</w:t>
      </w:r>
      <w:r w:rsidRPr="00756F64">
        <w:rPr>
          <w:rFonts w:ascii="Times New Roman" w:hAnsi="Times New Roman" w:cs="Times New Roman"/>
          <w:sz w:val="24"/>
          <w:szCs w:val="24"/>
        </w:rPr>
        <w:t>, edited by European Commission, 1-4. Brussels: European Commnission, 2012.</w:t>
      </w:r>
    </w:p>
    <w:p w14:paraId="5E1D1C9D" w14:textId="16B48EBA" w:rsidR="00C91659" w:rsidRPr="00756F64" w:rsidRDefault="00F46FAE" w:rsidP="00C91659">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Cumberland Consensus Working</w:t>
      </w:r>
      <w:r w:rsidR="00C91659" w:rsidRPr="00756F64">
        <w:rPr>
          <w:rFonts w:ascii="Times New Roman" w:hAnsi="Times New Roman" w:cs="Times New Roman"/>
          <w:sz w:val="24"/>
          <w:szCs w:val="24"/>
        </w:rPr>
        <w:t xml:space="preserve"> Group, B. Cheeran, L. Cohen, B. Dobkin, G. Ford, R. Greenwood, D. Howard</w:t>
      </w:r>
      <w:r w:rsidR="00C91659" w:rsidRPr="00756F64">
        <w:rPr>
          <w:rFonts w:ascii="Times New Roman" w:hAnsi="Times New Roman" w:cs="Times New Roman"/>
          <w:i/>
          <w:sz w:val="24"/>
          <w:szCs w:val="24"/>
        </w:rPr>
        <w:t>, et al.</w:t>
      </w:r>
      <w:r w:rsidR="00C91659" w:rsidRPr="00756F64">
        <w:rPr>
          <w:rFonts w:ascii="Times New Roman" w:hAnsi="Times New Roman" w:cs="Times New Roman"/>
          <w:sz w:val="24"/>
          <w:szCs w:val="24"/>
        </w:rPr>
        <w:t xml:space="preserve"> "The Future of Restorative Neurosciences in Stroke: Driving the Translational Research Pipeline from Basic Science to </w:t>
      </w:r>
      <w:r w:rsidR="00C91659" w:rsidRPr="00756F64">
        <w:rPr>
          <w:rFonts w:ascii="Times New Roman" w:hAnsi="Times New Roman" w:cs="Times New Roman"/>
          <w:sz w:val="24"/>
          <w:szCs w:val="24"/>
        </w:rPr>
        <w:lastRenderedPageBreak/>
        <w:t xml:space="preserve">Rehabilitation of People after Stroke." </w:t>
      </w:r>
      <w:r w:rsidR="00C91659" w:rsidRPr="00756F64">
        <w:rPr>
          <w:rFonts w:ascii="Times New Roman" w:hAnsi="Times New Roman" w:cs="Times New Roman"/>
          <w:i/>
          <w:sz w:val="24"/>
          <w:szCs w:val="24"/>
        </w:rPr>
        <w:t xml:space="preserve">Neurorehabil Neural Repair </w:t>
      </w:r>
      <w:r w:rsidR="00C91659" w:rsidRPr="00756F64">
        <w:rPr>
          <w:rFonts w:ascii="Times New Roman" w:hAnsi="Times New Roman" w:cs="Times New Roman"/>
          <w:sz w:val="24"/>
          <w:szCs w:val="24"/>
        </w:rPr>
        <w:t>23, no. 2 (Feb 2009): 97-107.</w:t>
      </w:r>
    </w:p>
    <w:p w14:paraId="1DDFA11B"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Eurostat. "Nace Rev.2 Categories 86 &amp; 87 ", 2011.</w:t>
      </w:r>
    </w:p>
    <w:p w14:paraId="27345C21"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Frenk, Julio, Lincoln Chen, Zulfiqar A. Bhutta, Jordan Cohen, Nigel Crisp, Timothy Evans, Harvey Fineberg</w:t>
      </w:r>
      <w:r w:rsidRPr="00756F64">
        <w:rPr>
          <w:rFonts w:ascii="Times New Roman" w:hAnsi="Times New Roman" w:cs="Times New Roman"/>
          <w:i/>
          <w:sz w:val="24"/>
          <w:szCs w:val="24"/>
        </w:rPr>
        <w:t>, et al.</w:t>
      </w:r>
      <w:r w:rsidRPr="00756F64">
        <w:rPr>
          <w:rFonts w:ascii="Times New Roman" w:hAnsi="Times New Roman" w:cs="Times New Roman"/>
          <w:sz w:val="24"/>
          <w:szCs w:val="24"/>
        </w:rPr>
        <w:t xml:space="preserve"> "Health Professionals for a New Century: Transforming Education to Strengthen Health Systems in an Interdependent World." </w:t>
      </w:r>
      <w:r w:rsidRPr="00756F64">
        <w:rPr>
          <w:rFonts w:ascii="Times New Roman" w:hAnsi="Times New Roman" w:cs="Times New Roman"/>
          <w:i/>
          <w:sz w:val="24"/>
          <w:szCs w:val="24"/>
        </w:rPr>
        <w:t xml:space="preserve">The Lancet </w:t>
      </w:r>
      <w:r w:rsidRPr="00756F64">
        <w:rPr>
          <w:rFonts w:ascii="Times New Roman" w:hAnsi="Times New Roman" w:cs="Times New Roman"/>
          <w:sz w:val="24"/>
          <w:szCs w:val="24"/>
        </w:rPr>
        <w:t>376, no. 9756: 1923-58.</w:t>
      </w:r>
    </w:p>
    <w:p w14:paraId="1EBF373B"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color w:val="000000"/>
          <w:sz w:val="24"/>
          <w:szCs w:val="24"/>
        </w:rPr>
        <w:t xml:space="preserve">Lokhoff, Jenneke, Bas Wegewijs, Katja Durkin, Robert Wagenaar, Julia González, Ann Katherine Isaacs, Luigi F. Donà dalle Rose, and Mary Gobbi, eds. </w:t>
      </w:r>
      <w:r w:rsidRPr="00756F64">
        <w:rPr>
          <w:rFonts w:ascii="Times New Roman" w:hAnsi="Times New Roman" w:cs="Times New Roman"/>
          <w:i/>
          <w:iCs/>
          <w:color w:val="000000"/>
          <w:sz w:val="24"/>
          <w:szCs w:val="24"/>
        </w:rPr>
        <w:t>A Tuning Guide to Formulating Degree Programme Profiles. Including Programme Competences and Programme Learning Outcomes</w:t>
      </w:r>
      <w:r w:rsidRPr="00756F64">
        <w:rPr>
          <w:rFonts w:ascii="Times New Roman" w:hAnsi="Times New Roman" w:cs="Times New Roman"/>
          <w:color w:val="000000"/>
          <w:sz w:val="24"/>
          <w:szCs w:val="24"/>
        </w:rPr>
        <w:t>. Bilbao: Universidad de Deusto, 2010.</w:t>
      </w:r>
    </w:p>
    <w:p w14:paraId="28B692B9"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Macleod-Clark</w:t>
      </w:r>
      <w:r>
        <w:rPr>
          <w:rFonts w:ascii="Times New Roman" w:hAnsi="Times New Roman" w:cs="Times New Roman"/>
          <w:sz w:val="24"/>
          <w:szCs w:val="24"/>
        </w:rPr>
        <w:t>, Jill and</w:t>
      </w:r>
      <w:r w:rsidRPr="00756F64">
        <w:rPr>
          <w:rFonts w:ascii="Times New Roman" w:hAnsi="Times New Roman" w:cs="Times New Roman"/>
          <w:sz w:val="24"/>
          <w:szCs w:val="24"/>
        </w:rPr>
        <w:t xml:space="preserve"> </w:t>
      </w:r>
      <w:r>
        <w:rPr>
          <w:rFonts w:ascii="Times New Roman" w:hAnsi="Times New Roman" w:cs="Times New Roman"/>
          <w:sz w:val="24"/>
          <w:szCs w:val="24"/>
        </w:rPr>
        <w:t xml:space="preserve">Humphris </w:t>
      </w:r>
      <w:r w:rsidRPr="00756F64">
        <w:rPr>
          <w:rFonts w:ascii="Times New Roman" w:hAnsi="Times New Roman" w:cs="Times New Roman"/>
          <w:sz w:val="24"/>
          <w:szCs w:val="24"/>
        </w:rPr>
        <w:t>Debra. "Shaping a Vision for a 'New Generation' Workforce." 14. University of Southampton: Institute for Public Policy Research Project Paper, 2002.</w:t>
      </w:r>
    </w:p>
    <w:p w14:paraId="7F279733"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Nichols M</w:t>
      </w:r>
      <w:r>
        <w:rPr>
          <w:rFonts w:ascii="Times New Roman" w:hAnsi="Times New Roman" w:cs="Times New Roman"/>
          <w:sz w:val="24"/>
          <w:szCs w:val="24"/>
        </w:rPr>
        <w:t>elanie</w:t>
      </w:r>
      <w:r w:rsidRPr="00756F64">
        <w:rPr>
          <w:rFonts w:ascii="Times New Roman" w:hAnsi="Times New Roman" w:cs="Times New Roman"/>
          <w:sz w:val="24"/>
          <w:szCs w:val="24"/>
        </w:rPr>
        <w:t xml:space="preserve">, </w:t>
      </w:r>
      <w:r>
        <w:rPr>
          <w:rFonts w:ascii="Times New Roman" w:hAnsi="Times New Roman" w:cs="Times New Roman"/>
          <w:sz w:val="24"/>
          <w:szCs w:val="24"/>
        </w:rPr>
        <w:t>Nick Townsend</w:t>
      </w:r>
      <w:r w:rsidRPr="00756F64">
        <w:rPr>
          <w:rFonts w:ascii="Times New Roman" w:hAnsi="Times New Roman" w:cs="Times New Roman"/>
          <w:sz w:val="24"/>
          <w:szCs w:val="24"/>
        </w:rPr>
        <w:t xml:space="preserve">, </w:t>
      </w:r>
      <w:r>
        <w:rPr>
          <w:rFonts w:ascii="Times New Roman" w:hAnsi="Times New Roman" w:cs="Times New Roman"/>
          <w:sz w:val="24"/>
          <w:szCs w:val="24"/>
        </w:rPr>
        <w:t xml:space="preserve">Ramon </w:t>
      </w:r>
      <w:r w:rsidRPr="00756F64">
        <w:rPr>
          <w:rFonts w:ascii="Times New Roman" w:hAnsi="Times New Roman" w:cs="Times New Roman"/>
          <w:sz w:val="24"/>
          <w:szCs w:val="24"/>
        </w:rPr>
        <w:t xml:space="preserve">Luengo-Fernandez, </w:t>
      </w:r>
      <w:r>
        <w:rPr>
          <w:rFonts w:ascii="Times New Roman" w:hAnsi="Times New Roman" w:cs="Times New Roman"/>
          <w:sz w:val="24"/>
          <w:szCs w:val="24"/>
        </w:rPr>
        <w:t xml:space="preserve">Jose </w:t>
      </w:r>
      <w:r w:rsidRPr="00756F64">
        <w:rPr>
          <w:rFonts w:ascii="Times New Roman" w:hAnsi="Times New Roman" w:cs="Times New Roman"/>
          <w:sz w:val="24"/>
          <w:szCs w:val="24"/>
        </w:rPr>
        <w:t xml:space="preserve">Leal, </w:t>
      </w:r>
      <w:r>
        <w:rPr>
          <w:rFonts w:ascii="Times New Roman" w:hAnsi="Times New Roman" w:cs="Times New Roman"/>
          <w:sz w:val="24"/>
          <w:szCs w:val="24"/>
        </w:rPr>
        <w:t>Alastair Gray</w:t>
      </w:r>
      <w:r w:rsidRPr="00756F64">
        <w:rPr>
          <w:rFonts w:ascii="Times New Roman" w:hAnsi="Times New Roman" w:cs="Times New Roman"/>
          <w:sz w:val="24"/>
          <w:szCs w:val="24"/>
        </w:rPr>
        <w:t xml:space="preserve">, </w:t>
      </w:r>
      <w:r>
        <w:rPr>
          <w:rFonts w:ascii="Times New Roman" w:hAnsi="Times New Roman" w:cs="Times New Roman"/>
          <w:sz w:val="24"/>
          <w:szCs w:val="24"/>
        </w:rPr>
        <w:t>Peter Scarborough</w:t>
      </w:r>
      <w:r w:rsidRPr="00756F64">
        <w:rPr>
          <w:rFonts w:ascii="Times New Roman" w:hAnsi="Times New Roman" w:cs="Times New Roman"/>
          <w:sz w:val="24"/>
          <w:szCs w:val="24"/>
        </w:rPr>
        <w:t xml:space="preserve">, </w:t>
      </w:r>
      <w:r>
        <w:rPr>
          <w:rFonts w:ascii="Times New Roman" w:hAnsi="Times New Roman" w:cs="Times New Roman"/>
          <w:sz w:val="24"/>
          <w:szCs w:val="24"/>
        </w:rPr>
        <w:t>and Mike Rayner.</w:t>
      </w:r>
      <w:r w:rsidRPr="00756F64">
        <w:rPr>
          <w:rFonts w:ascii="Times New Roman" w:hAnsi="Times New Roman" w:cs="Times New Roman"/>
          <w:sz w:val="24"/>
          <w:szCs w:val="24"/>
        </w:rPr>
        <w:t xml:space="preserve"> "European Cardiovascular Disease Statistics 2012." 2012.</w:t>
      </w:r>
    </w:p>
    <w:p w14:paraId="2CE0711F"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 xml:space="preserve">Nissani, Moti. "Ten Cheers for Interdisciplinarity: The Case for Interdisciplinary Knowledge and Research." </w:t>
      </w:r>
      <w:r w:rsidRPr="00756F64">
        <w:rPr>
          <w:rFonts w:ascii="Times New Roman" w:hAnsi="Times New Roman" w:cs="Times New Roman"/>
          <w:i/>
          <w:sz w:val="24"/>
          <w:szCs w:val="24"/>
        </w:rPr>
        <w:t xml:space="preserve">The Social Science Journal </w:t>
      </w:r>
      <w:r w:rsidRPr="00756F64">
        <w:rPr>
          <w:rFonts w:ascii="Times New Roman" w:hAnsi="Times New Roman" w:cs="Times New Roman"/>
          <w:sz w:val="24"/>
          <w:szCs w:val="24"/>
        </w:rPr>
        <w:t>34, no. 2 (// 1997): 201-16.</w:t>
      </w:r>
    </w:p>
    <w:p w14:paraId="396073D3" w14:textId="77777777" w:rsidR="00C91659" w:rsidRPr="00756F64" w:rsidRDefault="00C91659" w:rsidP="00C91659">
      <w:pPr>
        <w:pStyle w:val="EndNoteBibliography"/>
        <w:spacing w:after="0"/>
        <w:ind w:left="720" w:hanging="720"/>
        <w:rPr>
          <w:rFonts w:ascii="Times New Roman" w:hAnsi="Times New Roman" w:cs="Times New Roman"/>
          <w:sz w:val="24"/>
          <w:szCs w:val="24"/>
        </w:rPr>
      </w:pPr>
      <w:r w:rsidRPr="00756F64">
        <w:rPr>
          <w:rFonts w:ascii="Times New Roman" w:hAnsi="Times New Roman" w:cs="Times New Roman"/>
          <w:sz w:val="24"/>
          <w:szCs w:val="24"/>
        </w:rPr>
        <w:t>O'Halloran, C</w:t>
      </w:r>
      <w:r>
        <w:rPr>
          <w:rFonts w:ascii="Times New Roman" w:hAnsi="Times New Roman" w:cs="Times New Roman"/>
          <w:sz w:val="24"/>
          <w:szCs w:val="24"/>
        </w:rPr>
        <w:t>ath</w:t>
      </w:r>
      <w:r w:rsidRPr="00756F64">
        <w:rPr>
          <w:rFonts w:ascii="Times New Roman" w:hAnsi="Times New Roman" w:cs="Times New Roman"/>
          <w:sz w:val="24"/>
          <w:szCs w:val="24"/>
        </w:rPr>
        <w:t>., S</w:t>
      </w:r>
      <w:r>
        <w:rPr>
          <w:rFonts w:ascii="Times New Roman" w:hAnsi="Times New Roman" w:cs="Times New Roman"/>
          <w:sz w:val="24"/>
          <w:szCs w:val="24"/>
        </w:rPr>
        <w:t>arah</w:t>
      </w:r>
      <w:r w:rsidRPr="00756F64">
        <w:rPr>
          <w:rFonts w:ascii="Times New Roman" w:hAnsi="Times New Roman" w:cs="Times New Roman"/>
          <w:sz w:val="24"/>
          <w:szCs w:val="24"/>
        </w:rPr>
        <w:t xml:space="preserve"> Hean, D</w:t>
      </w:r>
      <w:r>
        <w:rPr>
          <w:rFonts w:ascii="Times New Roman" w:hAnsi="Times New Roman" w:cs="Times New Roman"/>
          <w:sz w:val="24"/>
          <w:szCs w:val="24"/>
        </w:rPr>
        <w:t>ebra</w:t>
      </w:r>
      <w:r w:rsidRPr="00756F64">
        <w:rPr>
          <w:rFonts w:ascii="Times New Roman" w:hAnsi="Times New Roman" w:cs="Times New Roman"/>
          <w:sz w:val="24"/>
          <w:szCs w:val="24"/>
        </w:rPr>
        <w:t xml:space="preserve"> Humphris, and J</w:t>
      </w:r>
      <w:r>
        <w:rPr>
          <w:rFonts w:ascii="Times New Roman" w:hAnsi="Times New Roman" w:cs="Times New Roman"/>
          <w:sz w:val="24"/>
          <w:szCs w:val="24"/>
        </w:rPr>
        <w:t>ill</w:t>
      </w:r>
      <w:r w:rsidRPr="00756F64">
        <w:rPr>
          <w:rFonts w:ascii="Times New Roman" w:hAnsi="Times New Roman" w:cs="Times New Roman"/>
          <w:sz w:val="24"/>
          <w:szCs w:val="24"/>
        </w:rPr>
        <w:t xml:space="preserve">. Macleod-Clark. "Developing Common Learning: The New Generation Project Undergraduate Curriculum Model." </w:t>
      </w:r>
      <w:r w:rsidRPr="00756F64">
        <w:rPr>
          <w:rFonts w:ascii="Times New Roman" w:hAnsi="Times New Roman" w:cs="Times New Roman"/>
          <w:i/>
          <w:sz w:val="24"/>
          <w:szCs w:val="24"/>
        </w:rPr>
        <w:t xml:space="preserve">Journal of Interprofessional Care </w:t>
      </w:r>
      <w:r w:rsidRPr="00756F64">
        <w:rPr>
          <w:rFonts w:ascii="Times New Roman" w:hAnsi="Times New Roman" w:cs="Times New Roman"/>
          <w:sz w:val="24"/>
          <w:szCs w:val="24"/>
        </w:rPr>
        <w:t>20, no. 1 (2006/01/01 2006): 12-28.</w:t>
      </w:r>
    </w:p>
    <w:p w14:paraId="44483D05" w14:textId="77777777" w:rsidR="00C91659" w:rsidRPr="00756F64" w:rsidRDefault="00C91659" w:rsidP="00C91659">
      <w:pPr>
        <w:pStyle w:val="EndNoteBibliography"/>
        <w:ind w:left="720" w:hanging="720"/>
        <w:rPr>
          <w:rFonts w:ascii="Times New Roman" w:hAnsi="Times New Roman" w:cs="Times New Roman"/>
          <w:sz w:val="24"/>
          <w:szCs w:val="24"/>
        </w:rPr>
      </w:pPr>
      <w:r w:rsidRPr="00756F64">
        <w:rPr>
          <w:rFonts w:ascii="Times New Roman" w:hAnsi="Times New Roman" w:cs="Times New Roman"/>
          <w:i/>
          <w:sz w:val="24"/>
          <w:szCs w:val="24"/>
        </w:rPr>
        <w:t>Universities' Contribution to the Bologna Process. An Introduction</w:t>
      </w:r>
      <w:r w:rsidRPr="00756F64">
        <w:rPr>
          <w:rFonts w:ascii="Times New Roman" w:hAnsi="Times New Roman" w:cs="Times New Roman"/>
          <w:sz w:val="24"/>
          <w:szCs w:val="24"/>
        </w:rPr>
        <w:t>. Tuning Educational Structures in Europe. Edited by J; Wagenaar Gonzalez, R. 2nd ed.  Bilbao, Spain: University of Deusto Press, 2008.</w:t>
      </w:r>
    </w:p>
    <w:p w14:paraId="21C8BB9F" w14:textId="675CC669" w:rsidR="00C21765" w:rsidRPr="0086693F" w:rsidRDefault="00C91659" w:rsidP="00C91659">
      <w:pPr>
        <w:pStyle w:val="Bibliografia"/>
        <w:rPr>
          <w:sz w:val="24"/>
          <w:lang w:val="pt-PT"/>
        </w:rPr>
      </w:pPr>
      <w:r w:rsidRPr="00756F64">
        <w:rPr>
          <w:sz w:val="24"/>
        </w:rPr>
        <w:fldChar w:fldCharType="end"/>
      </w:r>
    </w:p>
    <w:p w14:paraId="2CD29688" w14:textId="77777777" w:rsidR="00C21765" w:rsidRPr="00835F47" w:rsidRDefault="000D4C3C" w:rsidP="000D4C3C">
      <w:pPr>
        <w:pStyle w:val="Tituloanexo"/>
        <w:rPr>
          <w:sz w:val="24"/>
          <w:lang w:val="en-GB"/>
        </w:rPr>
      </w:pPr>
      <w:r w:rsidRPr="00835F47">
        <w:rPr>
          <w:sz w:val="24"/>
          <w:lang w:val="en-GB"/>
        </w:rPr>
        <w:t>Annexes</w:t>
      </w:r>
    </w:p>
    <w:p w14:paraId="00BA16E5" w14:textId="107471AD" w:rsidR="00C91659" w:rsidRPr="00C91659" w:rsidRDefault="00C91659" w:rsidP="00C91659">
      <w:pPr>
        <w:pStyle w:val="Titularanexo"/>
        <w:rPr>
          <w:lang w:val="fr-FR"/>
        </w:rPr>
      </w:pPr>
      <w:r w:rsidRPr="003B4614">
        <w:rPr>
          <w:i w:val="0"/>
          <w:sz w:val="24"/>
          <w:lang w:val="fr-FR"/>
        </w:rPr>
        <w:t>A)</w:t>
      </w:r>
      <w:r>
        <w:rPr>
          <w:sz w:val="24"/>
          <w:lang w:val="fr-FR"/>
        </w:rPr>
        <w:t xml:space="preserve"> </w:t>
      </w:r>
      <w:r w:rsidRPr="00C91659">
        <w:rPr>
          <w:lang w:val="fr-FR"/>
        </w:rPr>
        <w:t>Questionnaire</w:t>
      </w:r>
    </w:p>
    <w:p w14:paraId="7E0D061C" w14:textId="77777777" w:rsidR="00C91659" w:rsidRPr="00D77983" w:rsidRDefault="00C91659" w:rsidP="00C91659">
      <w:r w:rsidRPr="00D77983">
        <w:rPr>
          <w:noProof/>
          <w:lang w:val="en-GB" w:eastAsia="en-GB"/>
        </w:rPr>
        <w:drawing>
          <wp:inline distT="0" distB="0" distL="0" distR="0" wp14:anchorId="7FCF5A44" wp14:editId="50C6F0B1">
            <wp:extent cx="6191250" cy="1095375"/>
            <wp:effectExtent l="0" t="0" r="0" b="9525"/>
            <wp:docPr id="4" name="Imagen 4" descr="http://tuning.unideusto.org/survey/logo_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tuning.unideusto.org/survey/logo_AR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13446" cy="1099302"/>
                    </a:xfrm>
                    <a:prstGeom prst="rect">
                      <a:avLst/>
                    </a:prstGeom>
                    <a:noFill/>
                    <a:ln>
                      <a:noFill/>
                    </a:ln>
                  </pic:spPr>
                </pic:pic>
              </a:graphicData>
            </a:graphic>
          </wp:inline>
        </w:drawing>
      </w:r>
    </w:p>
    <w:p w14:paraId="54B065D8" w14:textId="77777777" w:rsidR="00C91659" w:rsidRPr="00A2410B" w:rsidRDefault="00C91659" w:rsidP="00C91659">
      <w:pPr>
        <w:rPr>
          <w:rFonts w:ascii="Arial" w:hAnsi="Arial" w:cs="Arial"/>
          <w:b/>
          <w:sz w:val="20"/>
          <w:szCs w:val="20"/>
        </w:rPr>
      </w:pPr>
      <w:r w:rsidRPr="00A2410B">
        <w:rPr>
          <w:rFonts w:ascii="Arial" w:hAnsi="Arial" w:cs="Arial"/>
          <w:b/>
          <w:sz w:val="20"/>
          <w:szCs w:val="20"/>
        </w:rPr>
        <w:t>EU MSc in Advanced Rehabilitation Technologies</w:t>
      </w:r>
    </w:p>
    <w:p w14:paraId="0E3FF6A6" w14:textId="77777777" w:rsidR="00C91659" w:rsidRPr="00A2410B" w:rsidRDefault="00C91659" w:rsidP="00C91659">
      <w:pPr>
        <w:rPr>
          <w:rFonts w:ascii="Arial" w:hAnsi="Arial" w:cs="Arial"/>
          <w:b/>
          <w:sz w:val="20"/>
          <w:szCs w:val="20"/>
        </w:rPr>
      </w:pPr>
      <w:r w:rsidRPr="00A2410B">
        <w:rPr>
          <w:rFonts w:ascii="Arial" w:hAnsi="Arial" w:cs="Arial"/>
          <w:b/>
          <w:sz w:val="20"/>
          <w:szCs w:val="20"/>
        </w:rPr>
        <w:t>European Questionnaire on Subject Specific and Generic Competences</w:t>
      </w:r>
    </w:p>
    <w:p w14:paraId="46E5F65A" w14:textId="77777777" w:rsidR="00C91659" w:rsidRPr="00A2410B" w:rsidRDefault="00C91659" w:rsidP="00C91659">
      <w:pPr>
        <w:rPr>
          <w:rFonts w:ascii="Arial" w:hAnsi="Arial" w:cs="Arial"/>
          <w:sz w:val="20"/>
          <w:szCs w:val="20"/>
        </w:rPr>
      </w:pPr>
      <w:r w:rsidRPr="00A2410B">
        <w:rPr>
          <w:rFonts w:ascii="Arial" w:hAnsi="Arial" w:cs="Arial"/>
          <w:sz w:val="20"/>
          <w:szCs w:val="20"/>
        </w:rPr>
        <w:t xml:space="preserve">This EU funded project hopes to design and implement a master’s level degree in advanced rehabilitation technologies. The project team have created the following questionnaire to help capture your views on what skills and competences you believe are appropriate for a graduate of the </w:t>
      </w:r>
      <w:proofErr w:type="spellStart"/>
      <w:r w:rsidRPr="00A2410B">
        <w:rPr>
          <w:rFonts w:ascii="Arial" w:hAnsi="Arial" w:cs="Arial"/>
          <w:sz w:val="20"/>
          <w:szCs w:val="20"/>
        </w:rPr>
        <w:t>programme</w:t>
      </w:r>
      <w:proofErr w:type="spellEnd"/>
      <w:r w:rsidRPr="00A2410B">
        <w:rPr>
          <w:rFonts w:ascii="Arial" w:hAnsi="Arial" w:cs="Arial"/>
          <w:sz w:val="20"/>
          <w:szCs w:val="20"/>
        </w:rPr>
        <w:t xml:space="preserve"> in order to design a course that fits the needs of individuals, society and the healthcare industry.</w:t>
      </w:r>
    </w:p>
    <w:p w14:paraId="7F28AF70" w14:textId="77777777" w:rsidR="00C91659" w:rsidRPr="00A2410B" w:rsidRDefault="00C91659" w:rsidP="00C91659">
      <w:pPr>
        <w:rPr>
          <w:rFonts w:ascii="Arial" w:hAnsi="Arial" w:cs="Arial"/>
          <w:b/>
          <w:sz w:val="20"/>
          <w:szCs w:val="20"/>
        </w:rPr>
      </w:pPr>
      <w:r w:rsidRPr="00A2410B">
        <w:rPr>
          <w:rFonts w:ascii="Arial" w:hAnsi="Arial" w:cs="Arial"/>
          <w:sz w:val="20"/>
          <w:szCs w:val="20"/>
        </w:rPr>
        <w:lastRenderedPageBreak/>
        <w:t xml:space="preserve">The survey has been split into two parts: Subject Specific competences and Generic competences. Please complete both sections. </w:t>
      </w:r>
      <w:r w:rsidRPr="00A2410B">
        <w:rPr>
          <w:rFonts w:ascii="Arial" w:hAnsi="Arial" w:cs="Arial"/>
          <w:b/>
          <w:sz w:val="20"/>
          <w:szCs w:val="20"/>
        </w:rPr>
        <w:t>Please complete ALL questions, DO NOT leave any blanks.</w:t>
      </w:r>
    </w:p>
    <w:p w14:paraId="56DF463C" w14:textId="77777777" w:rsidR="00C91659" w:rsidRPr="00A2410B" w:rsidRDefault="00C91659" w:rsidP="00C91659">
      <w:pPr>
        <w:rPr>
          <w:rFonts w:ascii="Arial" w:hAnsi="Arial" w:cs="Arial"/>
          <w:sz w:val="20"/>
          <w:szCs w:val="20"/>
        </w:rPr>
      </w:pPr>
      <w:r w:rsidRPr="00A2410B">
        <w:rPr>
          <w:rFonts w:ascii="Arial" w:hAnsi="Arial" w:cs="Arial"/>
          <w:sz w:val="20"/>
          <w:szCs w:val="20"/>
        </w:rPr>
        <w:t>Many Thanks.</w:t>
      </w:r>
    </w:p>
    <w:p w14:paraId="4E965106" w14:textId="77777777" w:rsidR="00C91659" w:rsidRPr="00A2410B" w:rsidRDefault="00C91659" w:rsidP="00C91659">
      <w:pPr>
        <w:pBdr>
          <w:bottom w:val="single" w:sz="12" w:space="1" w:color="auto"/>
        </w:pBdr>
        <w:rPr>
          <w:rFonts w:ascii="Arial" w:hAnsi="Arial" w:cs="Arial"/>
          <w:sz w:val="20"/>
          <w:szCs w:val="20"/>
        </w:rPr>
      </w:pPr>
      <w:r w:rsidRPr="00A2410B">
        <w:rPr>
          <w:rFonts w:ascii="Arial" w:hAnsi="Arial" w:cs="Arial"/>
          <w:sz w:val="20"/>
          <w:szCs w:val="20"/>
        </w:rPr>
        <w:t xml:space="preserve">For further information on the EU project please visit </w:t>
      </w:r>
      <w:hyperlink r:id="rId13" w:history="1">
        <w:r w:rsidRPr="00A2410B">
          <w:rPr>
            <w:rStyle w:val="Hyperlink"/>
            <w:rFonts w:ascii="Arial" w:hAnsi="Arial" w:cs="Arial"/>
            <w:sz w:val="20"/>
            <w:szCs w:val="20"/>
          </w:rPr>
          <w:t>www.rehabtech.soton.ac.uk/</w:t>
        </w:r>
      </w:hyperlink>
    </w:p>
    <w:p w14:paraId="77AF3C3A" w14:textId="77777777" w:rsidR="00C91659" w:rsidRPr="00A2410B" w:rsidRDefault="00C91659" w:rsidP="00C91659">
      <w:pPr>
        <w:pBdr>
          <w:top w:val="single" w:sz="4" w:space="1" w:color="auto"/>
          <w:left w:val="single" w:sz="4" w:space="4" w:color="auto"/>
          <w:bottom w:val="single" w:sz="4" w:space="1" w:color="auto"/>
          <w:right w:val="single" w:sz="4" w:space="1" w:color="auto"/>
        </w:pBdr>
        <w:shd w:val="clear" w:color="auto" w:fill="C0C0C0"/>
        <w:autoSpaceDE w:val="0"/>
        <w:autoSpaceDN w:val="0"/>
        <w:adjustRightInd w:val="0"/>
        <w:rPr>
          <w:rFonts w:ascii="Arial" w:hAnsi="Arial" w:cs="Arial"/>
          <w:b/>
          <w:bCs/>
          <w:sz w:val="20"/>
          <w:szCs w:val="20"/>
        </w:rPr>
      </w:pPr>
      <w:r w:rsidRPr="00A2410B">
        <w:rPr>
          <w:rFonts w:ascii="Arial" w:hAnsi="Arial" w:cs="Arial"/>
          <w:b/>
          <w:bCs/>
          <w:sz w:val="20"/>
          <w:szCs w:val="20"/>
        </w:rPr>
        <w:t>We are interested in your opinions. There are no right or wrong answers. Most of the questions will require you to either tick the box, or circle the number which most accurately reflects your own opinion using a BLUE or BLACK ball-point. If you make a mistake, do not worry. Just cross through the answer you DO NOT want and make your selection as before.</w:t>
      </w:r>
    </w:p>
    <w:p w14:paraId="18A6703D" w14:textId="77777777" w:rsidR="00C91659" w:rsidRPr="00A2410B" w:rsidRDefault="00C91659" w:rsidP="00C91659">
      <w:pPr>
        <w:rPr>
          <w:rFonts w:ascii="Arial" w:hAnsi="Arial" w:cs="Arial"/>
          <w:b/>
          <w:sz w:val="20"/>
          <w:szCs w:val="20"/>
        </w:rPr>
      </w:pPr>
      <w:r w:rsidRPr="00A2410B">
        <w:rPr>
          <w:rFonts w:ascii="Arial" w:hAnsi="Arial" w:cs="Arial"/>
          <w:b/>
          <w:sz w:val="20"/>
          <w:szCs w:val="20"/>
        </w:rPr>
        <w:t>European Questionnaire on Subject Specific Competences</w:t>
      </w:r>
    </w:p>
    <w:p w14:paraId="442C8EAE" w14:textId="77777777" w:rsidR="00C91659" w:rsidRPr="00A2410B" w:rsidRDefault="00C91659" w:rsidP="00C91659">
      <w:pPr>
        <w:rPr>
          <w:rFonts w:ascii="Arial" w:hAnsi="Arial" w:cs="Arial"/>
          <w:sz w:val="20"/>
          <w:szCs w:val="20"/>
        </w:rPr>
      </w:pPr>
      <w:r w:rsidRPr="00A2410B">
        <w:rPr>
          <w:rFonts w:ascii="Arial" w:hAnsi="Arial" w:cs="Arial"/>
          <w:sz w:val="20"/>
          <w:szCs w:val="20"/>
        </w:rPr>
        <w:t>Below are presented a series of specific competences to your area. Please answer all the questions. Please select the best option in each case by ticking the box.</w:t>
      </w:r>
    </w:p>
    <w:p w14:paraId="7C6A7DBA" w14:textId="77777777" w:rsidR="00C91659" w:rsidRPr="00A2410B" w:rsidRDefault="00C91659" w:rsidP="00C91659">
      <w:pPr>
        <w:pStyle w:val="NoSpacing"/>
        <w:numPr>
          <w:ilvl w:val="0"/>
          <w:numId w:val="16"/>
        </w:numPr>
        <w:suppressAutoHyphens w:val="0"/>
        <w:rPr>
          <w:rFonts w:ascii="Arial" w:hAnsi="Arial" w:cs="Arial"/>
          <w:sz w:val="20"/>
          <w:szCs w:val="20"/>
        </w:rPr>
      </w:pPr>
      <w:r w:rsidRPr="00A2410B">
        <w:rPr>
          <w:rFonts w:ascii="Arial" w:hAnsi="Arial" w:cs="Arial"/>
          <w:sz w:val="20"/>
          <w:szCs w:val="20"/>
        </w:rPr>
        <w:t>I am a</w:t>
      </w:r>
    </w:p>
    <w:p w14:paraId="1C664494" w14:textId="77777777" w:rsidR="00C91659" w:rsidRPr="00A2410B" w:rsidRDefault="00C91659" w:rsidP="00C91659">
      <w:pPr>
        <w:pStyle w:val="NoSpacing"/>
        <w:ind w:left="720"/>
        <w:rPr>
          <w:rFonts w:ascii="Arial" w:hAnsi="Arial" w:cs="Arial"/>
          <w:sz w:val="20"/>
          <w:szCs w:val="20"/>
        </w:rPr>
      </w:pPr>
      <w:r w:rsidRPr="00A2410B">
        <w:rPr>
          <w:rFonts w:ascii="Arial" w:hAnsi="Arial" w:cs="Arial"/>
          <w:sz w:val="20"/>
          <w:szCs w:val="20"/>
        </w:rPr>
        <w:t xml:space="preserve"> </w:t>
      </w:r>
    </w:p>
    <w:tbl>
      <w:tblPr>
        <w:tblStyle w:val="TableGrid"/>
        <w:tblW w:w="0" w:type="auto"/>
        <w:tblInd w:w="675" w:type="dxa"/>
        <w:tblLook w:val="04A0" w:firstRow="1" w:lastRow="0" w:firstColumn="1" w:lastColumn="0" w:noHBand="0" w:noVBand="1"/>
      </w:tblPr>
      <w:tblGrid>
        <w:gridCol w:w="271"/>
        <w:gridCol w:w="7549"/>
      </w:tblGrid>
      <w:tr w:rsidR="00C91659" w:rsidRPr="00A2410B" w14:paraId="45CE3601" w14:textId="77777777" w:rsidTr="0058095A">
        <w:tc>
          <w:tcPr>
            <w:tcW w:w="284" w:type="dxa"/>
          </w:tcPr>
          <w:p w14:paraId="1A61ACEC" w14:textId="77777777" w:rsidR="00C91659" w:rsidRPr="00A2410B" w:rsidRDefault="00C91659" w:rsidP="0058095A">
            <w:pPr>
              <w:rPr>
                <w:rFonts w:ascii="Arial" w:hAnsi="Arial" w:cs="Arial"/>
                <w:sz w:val="20"/>
                <w:szCs w:val="20"/>
                <w:lang w:val="en-GB"/>
              </w:rPr>
            </w:pPr>
          </w:p>
        </w:tc>
        <w:tc>
          <w:tcPr>
            <w:tcW w:w="8930" w:type="dxa"/>
          </w:tcPr>
          <w:p w14:paraId="3033945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Student (from health/biomedical/neuro sciences, psychology, or engineering background)</w:t>
            </w:r>
          </w:p>
        </w:tc>
      </w:tr>
      <w:tr w:rsidR="00C91659" w:rsidRPr="00A2410B" w14:paraId="7FAB3DD6" w14:textId="77777777" w:rsidTr="0058095A">
        <w:tc>
          <w:tcPr>
            <w:tcW w:w="284" w:type="dxa"/>
          </w:tcPr>
          <w:p w14:paraId="12FA95E3" w14:textId="77777777" w:rsidR="00C91659" w:rsidRPr="00A2410B" w:rsidRDefault="00C91659" w:rsidP="0058095A">
            <w:pPr>
              <w:rPr>
                <w:rFonts w:ascii="Arial" w:hAnsi="Arial" w:cs="Arial"/>
                <w:sz w:val="20"/>
                <w:szCs w:val="20"/>
                <w:lang w:val="en-GB"/>
              </w:rPr>
            </w:pPr>
          </w:p>
        </w:tc>
        <w:tc>
          <w:tcPr>
            <w:tcW w:w="8930" w:type="dxa"/>
          </w:tcPr>
          <w:p w14:paraId="3254F0EB"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Researcher / Academic / Lecturer (from health/biomedical/neuro sciences, psychology, or engineering background)</w:t>
            </w:r>
          </w:p>
        </w:tc>
      </w:tr>
      <w:tr w:rsidR="00C91659" w:rsidRPr="00A2410B" w14:paraId="52927866" w14:textId="77777777" w:rsidTr="0058095A">
        <w:tc>
          <w:tcPr>
            <w:tcW w:w="284" w:type="dxa"/>
          </w:tcPr>
          <w:p w14:paraId="67702C1B" w14:textId="77777777" w:rsidR="00C91659" w:rsidRPr="00A2410B" w:rsidRDefault="00C91659" w:rsidP="0058095A">
            <w:pPr>
              <w:rPr>
                <w:rFonts w:ascii="Arial" w:hAnsi="Arial" w:cs="Arial"/>
                <w:sz w:val="20"/>
                <w:szCs w:val="20"/>
                <w:lang w:val="en-GB"/>
              </w:rPr>
            </w:pPr>
          </w:p>
        </w:tc>
        <w:tc>
          <w:tcPr>
            <w:tcW w:w="8930" w:type="dxa"/>
          </w:tcPr>
          <w:p w14:paraId="5559014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linician (any health professional working with patients)</w:t>
            </w:r>
          </w:p>
        </w:tc>
      </w:tr>
      <w:tr w:rsidR="00C91659" w:rsidRPr="00A2410B" w14:paraId="159156F1" w14:textId="77777777" w:rsidTr="0058095A">
        <w:tc>
          <w:tcPr>
            <w:tcW w:w="284" w:type="dxa"/>
          </w:tcPr>
          <w:p w14:paraId="5821D412" w14:textId="77777777" w:rsidR="00C91659" w:rsidRPr="00A2410B" w:rsidRDefault="00C91659" w:rsidP="0058095A">
            <w:pPr>
              <w:rPr>
                <w:rFonts w:ascii="Arial" w:hAnsi="Arial" w:cs="Arial"/>
                <w:sz w:val="20"/>
                <w:szCs w:val="20"/>
                <w:lang w:val="en-GB"/>
              </w:rPr>
            </w:pPr>
          </w:p>
        </w:tc>
        <w:tc>
          <w:tcPr>
            <w:tcW w:w="8930" w:type="dxa"/>
          </w:tcPr>
          <w:p w14:paraId="24D18969" w14:textId="77777777" w:rsidR="00C91659" w:rsidRPr="00A2410B" w:rsidRDefault="00C91659" w:rsidP="0058095A">
            <w:pPr>
              <w:rPr>
                <w:rFonts w:ascii="Arial" w:hAnsi="Arial" w:cs="Arial"/>
                <w:sz w:val="20"/>
                <w:szCs w:val="20"/>
                <w:lang w:val="fr-FR"/>
              </w:rPr>
            </w:pPr>
            <w:r w:rsidRPr="00A2410B">
              <w:rPr>
                <w:rFonts w:ascii="Arial" w:hAnsi="Arial" w:cs="Arial"/>
                <w:sz w:val="20"/>
                <w:szCs w:val="20"/>
                <w:lang w:val="fr-FR"/>
              </w:rPr>
              <w:t xml:space="preserve">Patient, </w:t>
            </w:r>
            <w:proofErr w:type="spellStart"/>
            <w:r w:rsidRPr="00A2410B">
              <w:rPr>
                <w:rFonts w:ascii="Arial" w:hAnsi="Arial" w:cs="Arial"/>
                <w:sz w:val="20"/>
                <w:szCs w:val="20"/>
                <w:lang w:val="fr-FR"/>
              </w:rPr>
              <w:t>Carer</w:t>
            </w:r>
            <w:proofErr w:type="spellEnd"/>
            <w:r w:rsidRPr="00A2410B">
              <w:rPr>
                <w:rFonts w:ascii="Arial" w:hAnsi="Arial" w:cs="Arial"/>
                <w:sz w:val="20"/>
                <w:szCs w:val="20"/>
                <w:lang w:val="fr-FR"/>
              </w:rPr>
              <w:t>, and Patient Support Organisation</w:t>
            </w:r>
          </w:p>
        </w:tc>
      </w:tr>
      <w:tr w:rsidR="00C91659" w:rsidRPr="00A2410B" w14:paraId="6CB3F792" w14:textId="77777777" w:rsidTr="0058095A">
        <w:tc>
          <w:tcPr>
            <w:tcW w:w="284" w:type="dxa"/>
          </w:tcPr>
          <w:p w14:paraId="03C10E35" w14:textId="77777777" w:rsidR="00C91659" w:rsidRPr="00A2410B" w:rsidRDefault="00C91659" w:rsidP="0058095A">
            <w:pPr>
              <w:rPr>
                <w:rFonts w:ascii="Arial" w:hAnsi="Arial" w:cs="Arial"/>
                <w:sz w:val="20"/>
                <w:szCs w:val="20"/>
                <w:lang w:val="fr-FR"/>
              </w:rPr>
            </w:pPr>
          </w:p>
        </w:tc>
        <w:tc>
          <w:tcPr>
            <w:tcW w:w="8930" w:type="dxa"/>
          </w:tcPr>
          <w:p w14:paraId="204AB2A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urrent or Potential Employer / Provider (e.g. from an engineering, supplier, technology, healthcare, or industrial company)</w:t>
            </w:r>
          </w:p>
        </w:tc>
      </w:tr>
    </w:tbl>
    <w:p w14:paraId="4F2D8C81" w14:textId="77777777" w:rsidR="00C91659" w:rsidRPr="00A2410B" w:rsidRDefault="00C91659" w:rsidP="00C91659">
      <w:pPr>
        <w:pStyle w:val="NoSpacing"/>
        <w:rPr>
          <w:rFonts w:ascii="Arial" w:hAnsi="Arial" w:cs="Arial"/>
          <w:sz w:val="20"/>
          <w:szCs w:val="20"/>
        </w:rPr>
      </w:pPr>
    </w:p>
    <w:p w14:paraId="2174236E" w14:textId="77777777" w:rsidR="00C91659" w:rsidRPr="00A2410B" w:rsidRDefault="00C91659" w:rsidP="00C91659">
      <w:pPr>
        <w:pStyle w:val="NoSpacing"/>
        <w:numPr>
          <w:ilvl w:val="0"/>
          <w:numId w:val="16"/>
        </w:numPr>
        <w:suppressAutoHyphens w:val="0"/>
        <w:ind w:left="360"/>
        <w:rPr>
          <w:rFonts w:ascii="Arial" w:hAnsi="Arial" w:cs="Arial"/>
          <w:sz w:val="20"/>
          <w:szCs w:val="20"/>
        </w:rPr>
      </w:pPr>
      <w:r w:rsidRPr="00A2410B">
        <w:rPr>
          <w:rFonts w:ascii="Arial" w:hAnsi="Arial" w:cs="Arial"/>
          <w:sz w:val="20"/>
          <w:szCs w:val="20"/>
        </w:rPr>
        <w:t xml:space="preserve">Country or Region you live in: </w:t>
      </w:r>
      <w:r w:rsidRPr="00A2410B">
        <w:rPr>
          <w:rFonts w:ascii="Arial" w:hAnsi="Arial" w:cs="Arial"/>
          <w:sz w:val="20"/>
          <w:szCs w:val="20"/>
        </w:rPr>
        <w:tab/>
      </w:r>
    </w:p>
    <w:tbl>
      <w:tblPr>
        <w:tblStyle w:val="TableGrid"/>
        <w:tblW w:w="0" w:type="auto"/>
        <w:tblInd w:w="675" w:type="dxa"/>
        <w:tblLook w:val="04A0" w:firstRow="1" w:lastRow="0" w:firstColumn="1" w:lastColumn="0" w:noHBand="0" w:noVBand="1"/>
      </w:tblPr>
      <w:tblGrid>
        <w:gridCol w:w="273"/>
        <w:gridCol w:w="7547"/>
      </w:tblGrid>
      <w:tr w:rsidR="00C91659" w:rsidRPr="00A2410B" w14:paraId="2889741B" w14:textId="77777777" w:rsidTr="0058095A">
        <w:tc>
          <w:tcPr>
            <w:tcW w:w="284" w:type="dxa"/>
          </w:tcPr>
          <w:p w14:paraId="7F800262" w14:textId="77777777" w:rsidR="00C91659" w:rsidRPr="00A2410B" w:rsidRDefault="00C91659" w:rsidP="0058095A">
            <w:pPr>
              <w:rPr>
                <w:rFonts w:ascii="Arial" w:hAnsi="Arial" w:cs="Arial"/>
                <w:sz w:val="20"/>
                <w:szCs w:val="20"/>
                <w:lang w:val="en-GB"/>
              </w:rPr>
            </w:pPr>
          </w:p>
        </w:tc>
        <w:tc>
          <w:tcPr>
            <w:tcW w:w="8930" w:type="dxa"/>
          </w:tcPr>
          <w:p w14:paraId="6CE8581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Finland </w:t>
            </w:r>
          </w:p>
        </w:tc>
      </w:tr>
      <w:tr w:rsidR="00C91659" w:rsidRPr="00A2410B" w14:paraId="52B0C0E3" w14:textId="77777777" w:rsidTr="0058095A">
        <w:tc>
          <w:tcPr>
            <w:tcW w:w="284" w:type="dxa"/>
          </w:tcPr>
          <w:p w14:paraId="3C37F75E" w14:textId="77777777" w:rsidR="00C91659" w:rsidRPr="00A2410B" w:rsidRDefault="00C91659" w:rsidP="0058095A">
            <w:pPr>
              <w:rPr>
                <w:rFonts w:ascii="Arial" w:hAnsi="Arial" w:cs="Arial"/>
                <w:sz w:val="20"/>
                <w:szCs w:val="20"/>
                <w:lang w:val="en-GB"/>
              </w:rPr>
            </w:pPr>
          </w:p>
        </w:tc>
        <w:tc>
          <w:tcPr>
            <w:tcW w:w="8930" w:type="dxa"/>
          </w:tcPr>
          <w:p w14:paraId="4A199688"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France</w:t>
            </w:r>
          </w:p>
        </w:tc>
      </w:tr>
      <w:tr w:rsidR="00C91659" w:rsidRPr="00A2410B" w14:paraId="77AF0682" w14:textId="77777777" w:rsidTr="0058095A">
        <w:tc>
          <w:tcPr>
            <w:tcW w:w="284" w:type="dxa"/>
          </w:tcPr>
          <w:p w14:paraId="61E4AA5E" w14:textId="77777777" w:rsidR="00C91659" w:rsidRPr="00A2410B" w:rsidRDefault="00C91659" w:rsidP="0058095A">
            <w:pPr>
              <w:rPr>
                <w:rFonts w:ascii="Arial" w:hAnsi="Arial" w:cs="Arial"/>
                <w:sz w:val="20"/>
                <w:szCs w:val="20"/>
                <w:lang w:val="en-GB"/>
              </w:rPr>
            </w:pPr>
          </w:p>
        </w:tc>
        <w:tc>
          <w:tcPr>
            <w:tcW w:w="8930" w:type="dxa"/>
          </w:tcPr>
          <w:p w14:paraId="1C68B33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Ireland</w:t>
            </w:r>
          </w:p>
        </w:tc>
      </w:tr>
      <w:tr w:rsidR="00C91659" w:rsidRPr="00A2410B" w14:paraId="519ABF06" w14:textId="77777777" w:rsidTr="0058095A">
        <w:tc>
          <w:tcPr>
            <w:tcW w:w="284" w:type="dxa"/>
          </w:tcPr>
          <w:p w14:paraId="1099B3C6" w14:textId="77777777" w:rsidR="00C91659" w:rsidRPr="00A2410B" w:rsidRDefault="00C91659" w:rsidP="0058095A">
            <w:pPr>
              <w:rPr>
                <w:rFonts w:ascii="Arial" w:hAnsi="Arial" w:cs="Arial"/>
                <w:sz w:val="20"/>
                <w:szCs w:val="20"/>
                <w:lang w:val="en-GB"/>
              </w:rPr>
            </w:pPr>
          </w:p>
        </w:tc>
        <w:tc>
          <w:tcPr>
            <w:tcW w:w="8930" w:type="dxa"/>
          </w:tcPr>
          <w:p w14:paraId="739260DC"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Italy</w:t>
            </w:r>
          </w:p>
        </w:tc>
      </w:tr>
      <w:tr w:rsidR="00C91659" w:rsidRPr="00A2410B" w14:paraId="388F804D" w14:textId="77777777" w:rsidTr="0058095A">
        <w:tc>
          <w:tcPr>
            <w:tcW w:w="284" w:type="dxa"/>
          </w:tcPr>
          <w:p w14:paraId="389F209F" w14:textId="77777777" w:rsidR="00C91659" w:rsidRPr="00A2410B" w:rsidRDefault="00C91659" w:rsidP="0058095A">
            <w:pPr>
              <w:rPr>
                <w:rFonts w:ascii="Arial" w:hAnsi="Arial" w:cs="Arial"/>
                <w:sz w:val="20"/>
                <w:szCs w:val="20"/>
                <w:lang w:val="en-GB"/>
              </w:rPr>
            </w:pPr>
          </w:p>
        </w:tc>
        <w:tc>
          <w:tcPr>
            <w:tcW w:w="8930" w:type="dxa"/>
          </w:tcPr>
          <w:p w14:paraId="4BB34CA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Romania</w:t>
            </w:r>
          </w:p>
        </w:tc>
      </w:tr>
      <w:tr w:rsidR="00C91659" w:rsidRPr="00A2410B" w14:paraId="2C04AFB4" w14:textId="77777777" w:rsidTr="0058095A">
        <w:tc>
          <w:tcPr>
            <w:tcW w:w="284" w:type="dxa"/>
          </w:tcPr>
          <w:p w14:paraId="7439CC35" w14:textId="77777777" w:rsidR="00C91659" w:rsidRPr="00A2410B" w:rsidRDefault="00C91659" w:rsidP="0058095A">
            <w:pPr>
              <w:rPr>
                <w:rFonts w:ascii="Arial" w:hAnsi="Arial" w:cs="Arial"/>
                <w:sz w:val="20"/>
                <w:szCs w:val="20"/>
                <w:lang w:val="en-GB"/>
              </w:rPr>
            </w:pPr>
          </w:p>
        </w:tc>
        <w:tc>
          <w:tcPr>
            <w:tcW w:w="8930" w:type="dxa"/>
          </w:tcPr>
          <w:p w14:paraId="685BFCF8"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Switzerland</w:t>
            </w:r>
          </w:p>
        </w:tc>
      </w:tr>
      <w:tr w:rsidR="00C91659" w:rsidRPr="00A2410B" w14:paraId="0F18993F" w14:textId="77777777" w:rsidTr="0058095A">
        <w:tc>
          <w:tcPr>
            <w:tcW w:w="284" w:type="dxa"/>
          </w:tcPr>
          <w:p w14:paraId="4AD55EA9" w14:textId="77777777" w:rsidR="00C91659" w:rsidRPr="00A2410B" w:rsidRDefault="00C91659" w:rsidP="0058095A">
            <w:pPr>
              <w:rPr>
                <w:rFonts w:ascii="Arial" w:hAnsi="Arial" w:cs="Arial"/>
                <w:sz w:val="20"/>
                <w:szCs w:val="20"/>
                <w:lang w:val="en-GB"/>
              </w:rPr>
            </w:pPr>
          </w:p>
        </w:tc>
        <w:tc>
          <w:tcPr>
            <w:tcW w:w="8930" w:type="dxa"/>
          </w:tcPr>
          <w:p w14:paraId="769D642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The Netherlands</w:t>
            </w:r>
          </w:p>
        </w:tc>
      </w:tr>
      <w:tr w:rsidR="00C91659" w:rsidRPr="00A2410B" w14:paraId="42C08813" w14:textId="77777777" w:rsidTr="0058095A">
        <w:tc>
          <w:tcPr>
            <w:tcW w:w="284" w:type="dxa"/>
          </w:tcPr>
          <w:p w14:paraId="3DBBAE46" w14:textId="77777777" w:rsidR="00C91659" w:rsidRPr="00A2410B" w:rsidRDefault="00C91659" w:rsidP="0058095A">
            <w:pPr>
              <w:rPr>
                <w:rFonts w:ascii="Arial" w:hAnsi="Arial" w:cs="Arial"/>
                <w:sz w:val="20"/>
                <w:szCs w:val="20"/>
                <w:lang w:val="en-GB"/>
              </w:rPr>
            </w:pPr>
          </w:p>
        </w:tc>
        <w:tc>
          <w:tcPr>
            <w:tcW w:w="8930" w:type="dxa"/>
          </w:tcPr>
          <w:p w14:paraId="64198998"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United Kingdom</w:t>
            </w:r>
          </w:p>
        </w:tc>
      </w:tr>
    </w:tbl>
    <w:p w14:paraId="6F312468" w14:textId="77777777" w:rsidR="00C91659" w:rsidRPr="00A2410B" w:rsidRDefault="00C91659" w:rsidP="00C91659">
      <w:pPr>
        <w:rPr>
          <w:rFonts w:ascii="Arial" w:hAnsi="Arial" w:cs="Arial"/>
          <w:b/>
          <w:sz w:val="20"/>
          <w:szCs w:val="20"/>
        </w:rPr>
      </w:pPr>
    </w:p>
    <w:p w14:paraId="4B4E8C03" w14:textId="77777777" w:rsidR="00C91659" w:rsidRPr="00A2410B" w:rsidRDefault="00C91659" w:rsidP="00C91659">
      <w:pPr>
        <w:rPr>
          <w:rFonts w:ascii="Arial" w:hAnsi="Arial" w:cs="Arial"/>
          <w:b/>
          <w:sz w:val="20"/>
          <w:szCs w:val="20"/>
        </w:rPr>
      </w:pPr>
      <w:r w:rsidRPr="00A2410B">
        <w:rPr>
          <w:rFonts w:ascii="Arial" w:hAnsi="Arial" w:cs="Arial"/>
          <w:b/>
          <w:sz w:val="20"/>
          <w:szCs w:val="20"/>
        </w:rPr>
        <w:t>For each of the skills listed below, please indicate:</w:t>
      </w:r>
    </w:p>
    <w:p w14:paraId="1F5E2E07" w14:textId="77777777" w:rsidR="00C91659" w:rsidRPr="00A2410B" w:rsidRDefault="00C91659" w:rsidP="00C91659">
      <w:pPr>
        <w:pStyle w:val="ListParagraph"/>
        <w:numPr>
          <w:ilvl w:val="0"/>
          <w:numId w:val="13"/>
        </w:numPr>
        <w:rPr>
          <w:rFonts w:ascii="Arial" w:hAnsi="Arial" w:cs="Arial"/>
          <w:sz w:val="20"/>
          <w:szCs w:val="20"/>
          <w:lang w:val="en-GB"/>
        </w:rPr>
      </w:pP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important</w:t>
      </w:r>
      <w:r w:rsidRPr="00A2410B">
        <w:rPr>
          <w:rFonts w:ascii="Arial" w:hAnsi="Arial" w:cs="Arial"/>
          <w:sz w:val="20"/>
          <w:szCs w:val="20"/>
          <w:lang w:val="en-GB"/>
        </w:rPr>
        <w:t xml:space="preserve"> you think it is that a student should acquire the competence in his/her education at a level of Master of Science.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important, 2= Slightly important, 3= Moderately important, 4= Very important. </w:t>
      </w:r>
    </w:p>
    <w:p w14:paraId="7B187B56"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Please, circle the number which most accurately reflects your own opinion</w:t>
      </w:r>
    </w:p>
    <w:p w14:paraId="7540864E" w14:textId="77777777" w:rsidR="00C91659" w:rsidRPr="00A2410B" w:rsidRDefault="00C91659" w:rsidP="00C91659">
      <w:pPr>
        <w:pStyle w:val="ListParagraph"/>
        <w:numPr>
          <w:ilvl w:val="0"/>
          <w:numId w:val="13"/>
        </w:numPr>
        <w:rPr>
          <w:rFonts w:ascii="Arial" w:hAnsi="Arial" w:cs="Arial"/>
          <w:sz w:val="20"/>
          <w:szCs w:val="20"/>
          <w:lang w:val="en-GB"/>
        </w:rPr>
      </w:pPr>
      <w:r w:rsidRPr="00A2410B">
        <w:rPr>
          <w:rFonts w:ascii="Arial" w:hAnsi="Arial" w:cs="Arial"/>
          <w:sz w:val="20"/>
          <w:szCs w:val="20"/>
          <w:lang w:val="en-GB"/>
        </w:rPr>
        <w:lastRenderedPageBreak/>
        <w:t xml:space="preserve"> </w:t>
      </w: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achievable</w:t>
      </w:r>
      <w:r w:rsidRPr="00A2410B">
        <w:rPr>
          <w:rFonts w:ascii="Arial" w:hAnsi="Arial" w:cs="Arial"/>
          <w:sz w:val="20"/>
          <w:szCs w:val="20"/>
          <w:lang w:val="en-GB"/>
        </w:rPr>
        <w:t xml:space="preserve"> you think that the competence is through the use of an education at MSc level.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achievable, 2= Slightly achievable, 3= Moderately achievable, 4=Very achievable. </w:t>
      </w:r>
    </w:p>
    <w:p w14:paraId="476D461D"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Please, circle the number which most accurately reflects your own opinion</w:t>
      </w:r>
    </w:p>
    <w:tbl>
      <w:tblPr>
        <w:tblStyle w:val="TableGrid"/>
        <w:tblW w:w="0" w:type="auto"/>
        <w:tblLook w:val="04A0" w:firstRow="1" w:lastRow="0" w:firstColumn="1" w:lastColumn="0" w:noHBand="0" w:noVBand="1"/>
      </w:tblPr>
      <w:tblGrid>
        <w:gridCol w:w="440"/>
        <w:gridCol w:w="4540"/>
        <w:gridCol w:w="1685"/>
        <w:gridCol w:w="1830"/>
      </w:tblGrid>
      <w:tr w:rsidR="00C91659" w:rsidRPr="00A2410B" w14:paraId="00F86B4A" w14:textId="77777777" w:rsidTr="0058095A">
        <w:tc>
          <w:tcPr>
            <w:tcW w:w="440" w:type="dxa"/>
          </w:tcPr>
          <w:p w14:paraId="4627900A" w14:textId="77777777" w:rsidR="00C91659" w:rsidRPr="00A2410B" w:rsidRDefault="00C91659" w:rsidP="0058095A">
            <w:pPr>
              <w:rPr>
                <w:rFonts w:ascii="Arial" w:hAnsi="Arial" w:cs="Arial"/>
                <w:sz w:val="20"/>
                <w:szCs w:val="20"/>
                <w:lang w:val="en-GB"/>
              </w:rPr>
            </w:pPr>
          </w:p>
        </w:tc>
        <w:tc>
          <w:tcPr>
            <w:tcW w:w="5622" w:type="dxa"/>
            <w:vAlign w:val="center"/>
          </w:tcPr>
          <w:p w14:paraId="76CDB0BD"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Programme Competences</w:t>
            </w:r>
          </w:p>
        </w:tc>
        <w:tc>
          <w:tcPr>
            <w:tcW w:w="1843" w:type="dxa"/>
            <w:vAlign w:val="center"/>
          </w:tcPr>
          <w:p w14:paraId="4C022C15"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Importance</w:t>
            </w:r>
          </w:p>
          <w:p w14:paraId="0A62115A"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1 (not important) - 4 (very important)</w:t>
            </w:r>
          </w:p>
        </w:tc>
        <w:tc>
          <w:tcPr>
            <w:tcW w:w="1984" w:type="dxa"/>
            <w:vAlign w:val="center"/>
          </w:tcPr>
          <w:p w14:paraId="6F405680"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Achievability</w:t>
            </w:r>
          </w:p>
          <w:p w14:paraId="12435E2B"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 xml:space="preserve">1 (not achievable) - 4 (very </w:t>
            </w:r>
          </w:p>
          <w:p w14:paraId="3D80603A"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achievable)</w:t>
            </w:r>
          </w:p>
        </w:tc>
      </w:tr>
      <w:tr w:rsidR="00C91659" w:rsidRPr="00A2410B" w14:paraId="78059444" w14:textId="77777777" w:rsidTr="0058095A">
        <w:tc>
          <w:tcPr>
            <w:tcW w:w="9889" w:type="dxa"/>
            <w:gridSpan w:val="4"/>
          </w:tcPr>
          <w:p w14:paraId="55389DAB" w14:textId="77777777" w:rsidR="00C91659" w:rsidRPr="00A2410B" w:rsidRDefault="00C91659" w:rsidP="0058095A">
            <w:pPr>
              <w:rPr>
                <w:rFonts w:ascii="Arial" w:hAnsi="Arial" w:cs="Arial"/>
                <w:b/>
                <w:sz w:val="20"/>
                <w:szCs w:val="20"/>
                <w:lang w:val="en-GB"/>
              </w:rPr>
            </w:pPr>
            <w:r w:rsidRPr="00A2410B">
              <w:rPr>
                <w:rFonts w:ascii="Arial" w:hAnsi="Arial" w:cs="Arial"/>
                <w:b/>
                <w:sz w:val="20"/>
                <w:szCs w:val="20"/>
                <w:lang w:val="en-GB"/>
              </w:rPr>
              <w:t>Specific Competences</w:t>
            </w:r>
          </w:p>
        </w:tc>
      </w:tr>
      <w:tr w:rsidR="00C91659" w:rsidRPr="00A2410B" w14:paraId="50D691FF" w14:textId="77777777" w:rsidTr="0058095A">
        <w:tc>
          <w:tcPr>
            <w:tcW w:w="440" w:type="dxa"/>
          </w:tcPr>
          <w:p w14:paraId="0915F6A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w:t>
            </w:r>
          </w:p>
        </w:tc>
        <w:tc>
          <w:tcPr>
            <w:tcW w:w="5622" w:type="dxa"/>
          </w:tcPr>
          <w:p w14:paraId="2AA35721"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Understands the specific role and responsibilities of a rehabilitation technologist. </w:t>
            </w:r>
          </w:p>
        </w:tc>
        <w:tc>
          <w:tcPr>
            <w:tcW w:w="1843" w:type="dxa"/>
          </w:tcPr>
          <w:p w14:paraId="57526241"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0E904C94"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6CB1D47C" w14:textId="77777777" w:rsidTr="0058095A">
        <w:tc>
          <w:tcPr>
            <w:tcW w:w="440" w:type="dxa"/>
          </w:tcPr>
          <w:p w14:paraId="52ABC15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w:t>
            </w:r>
          </w:p>
        </w:tc>
        <w:tc>
          <w:tcPr>
            <w:tcW w:w="5622" w:type="dxa"/>
          </w:tcPr>
          <w:p w14:paraId="22263C45"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Understands the impact of disability on people and society.</w:t>
            </w:r>
          </w:p>
        </w:tc>
        <w:tc>
          <w:tcPr>
            <w:tcW w:w="1843" w:type="dxa"/>
          </w:tcPr>
          <w:p w14:paraId="2FE2E5FB"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2E9D8987"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2BBFBC23" w14:textId="77777777" w:rsidTr="0058095A">
        <w:tc>
          <w:tcPr>
            <w:tcW w:w="440" w:type="dxa"/>
          </w:tcPr>
          <w:p w14:paraId="7D318E15"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3</w:t>
            </w:r>
          </w:p>
        </w:tc>
        <w:tc>
          <w:tcPr>
            <w:tcW w:w="5622" w:type="dxa"/>
          </w:tcPr>
          <w:p w14:paraId="7124B15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design rehabilitation technologies to meet individual’s needs. </w:t>
            </w:r>
            <w:r w:rsidRPr="00A2410B">
              <w:rPr>
                <w:rFonts w:ascii="Arial" w:hAnsi="Arial" w:cs="Arial"/>
                <w:sz w:val="20"/>
                <w:szCs w:val="20"/>
                <w:lang w:val="en-GB"/>
              </w:rPr>
              <w:tab/>
            </w:r>
          </w:p>
        </w:tc>
        <w:tc>
          <w:tcPr>
            <w:tcW w:w="1843" w:type="dxa"/>
          </w:tcPr>
          <w:p w14:paraId="27B43E3C"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48C43F5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20045EC4" w14:textId="77777777" w:rsidTr="0058095A">
        <w:tc>
          <w:tcPr>
            <w:tcW w:w="440" w:type="dxa"/>
          </w:tcPr>
          <w:p w14:paraId="75A14D06"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4</w:t>
            </w:r>
          </w:p>
        </w:tc>
        <w:tc>
          <w:tcPr>
            <w:tcW w:w="5622" w:type="dxa"/>
          </w:tcPr>
          <w:p w14:paraId="4814D5D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create technologies to meet the needs of different patient populations. </w:t>
            </w:r>
            <w:r w:rsidRPr="00A2410B">
              <w:rPr>
                <w:rFonts w:ascii="Arial" w:hAnsi="Arial" w:cs="Arial"/>
                <w:sz w:val="20"/>
                <w:szCs w:val="20"/>
                <w:lang w:val="en-GB"/>
              </w:rPr>
              <w:tab/>
            </w:r>
          </w:p>
        </w:tc>
        <w:tc>
          <w:tcPr>
            <w:tcW w:w="1843" w:type="dxa"/>
          </w:tcPr>
          <w:p w14:paraId="625D74B2"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3652C2B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50A1F0BB" w14:textId="77777777" w:rsidTr="0058095A">
        <w:tc>
          <w:tcPr>
            <w:tcW w:w="440" w:type="dxa"/>
          </w:tcPr>
          <w:p w14:paraId="62B443D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5</w:t>
            </w:r>
          </w:p>
        </w:tc>
        <w:tc>
          <w:tcPr>
            <w:tcW w:w="5622" w:type="dxa"/>
          </w:tcPr>
          <w:p w14:paraId="389B899D"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Takes into account physical, psychological, spiritual, and social well-being. </w:t>
            </w:r>
            <w:r w:rsidRPr="00A2410B">
              <w:rPr>
                <w:rFonts w:ascii="Arial" w:hAnsi="Arial" w:cs="Arial"/>
                <w:sz w:val="20"/>
                <w:szCs w:val="20"/>
                <w:lang w:val="en-GB"/>
              </w:rPr>
              <w:tab/>
            </w:r>
          </w:p>
        </w:tc>
        <w:tc>
          <w:tcPr>
            <w:tcW w:w="1843" w:type="dxa"/>
          </w:tcPr>
          <w:p w14:paraId="41FB2533"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5ACEF536"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4D3D0833" w14:textId="77777777" w:rsidTr="0058095A">
        <w:tc>
          <w:tcPr>
            <w:tcW w:w="440" w:type="dxa"/>
          </w:tcPr>
          <w:p w14:paraId="6F9D2726"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6</w:t>
            </w:r>
          </w:p>
        </w:tc>
        <w:tc>
          <w:tcPr>
            <w:tcW w:w="5622" w:type="dxa"/>
          </w:tcPr>
          <w:p w14:paraId="7AF3C84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combine knowledge from different specialisations. </w:t>
            </w:r>
            <w:r w:rsidRPr="00A2410B">
              <w:rPr>
                <w:rFonts w:ascii="Arial" w:hAnsi="Arial" w:cs="Arial"/>
                <w:sz w:val="20"/>
                <w:szCs w:val="20"/>
                <w:lang w:val="en-GB"/>
              </w:rPr>
              <w:tab/>
            </w:r>
          </w:p>
        </w:tc>
        <w:tc>
          <w:tcPr>
            <w:tcW w:w="1843" w:type="dxa"/>
          </w:tcPr>
          <w:p w14:paraId="75562B5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05CAB98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14AA2998" w14:textId="77777777" w:rsidTr="0058095A">
        <w:tc>
          <w:tcPr>
            <w:tcW w:w="440" w:type="dxa"/>
          </w:tcPr>
          <w:p w14:paraId="39706C4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7</w:t>
            </w:r>
          </w:p>
        </w:tc>
        <w:tc>
          <w:tcPr>
            <w:tcW w:w="5622" w:type="dxa"/>
          </w:tcPr>
          <w:p w14:paraId="28F70B9B"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use technology to improve health outcomes. </w:t>
            </w:r>
          </w:p>
        </w:tc>
        <w:tc>
          <w:tcPr>
            <w:tcW w:w="1843" w:type="dxa"/>
          </w:tcPr>
          <w:p w14:paraId="2885000B"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115F6B7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22263A22" w14:textId="77777777" w:rsidTr="0058095A">
        <w:tc>
          <w:tcPr>
            <w:tcW w:w="440" w:type="dxa"/>
          </w:tcPr>
          <w:p w14:paraId="5F0A67A3"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8</w:t>
            </w:r>
          </w:p>
        </w:tc>
        <w:tc>
          <w:tcPr>
            <w:tcW w:w="5622" w:type="dxa"/>
          </w:tcPr>
          <w:p w14:paraId="2D36B3A1"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an use technology to improve the overall experience of rehabilitation.</w:t>
            </w:r>
          </w:p>
        </w:tc>
        <w:tc>
          <w:tcPr>
            <w:tcW w:w="1843" w:type="dxa"/>
          </w:tcPr>
          <w:p w14:paraId="2695F20B"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61735F91"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1C2968FC" w14:textId="77777777" w:rsidTr="0058095A">
        <w:tc>
          <w:tcPr>
            <w:tcW w:w="440" w:type="dxa"/>
          </w:tcPr>
          <w:p w14:paraId="2F90F8E1"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9</w:t>
            </w:r>
          </w:p>
        </w:tc>
        <w:tc>
          <w:tcPr>
            <w:tcW w:w="5622" w:type="dxa"/>
          </w:tcPr>
          <w:p w14:paraId="67A8910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do research in rehabilitation technologies </w:t>
            </w:r>
            <w:r w:rsidRPr="00A2410B">
              <w:rPr>
                <w:rFonts w:ascii="Arial" w:hAnsi="Arial" w:cs="Arial"/>
                <w:sz w:val="20"/>
                <w:szCs w:val="20"/>
                <w:lang w:val="en-GB"/>
              </w:rPr>
              <w:tab/>
            </w:r>
          </w:p>
        </w:tc>
        <w:tc>
          <w:tcPr>
            <w:tcW w:w="1843" w:type="dxa"/>
          </w:tcPr>
          <w:p w14:paraId="48CF8EDB"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5DA849F0"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742CB098" w14:textId="77777777" w:rsidTr="0058095A">
        <w:tc>
          <w:tcPr>
            <w:tcW w:w="440" w:type="dxa"/>
          </w:tcPr>
          <w:p w14:paraId="7BAD5B7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0</w:t>
            </w:r>
          </w:p>
        </w:tc>
        <w:tc>
          <w:tcPr>
            <w:tcW w:w="5622" w:type="dxa"/>
          </w:tcPr>
          <w:p w14:paraId="449BE9B5"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use practical knowledge and theory to advance rehabilitation technologies. </w:t>
            </w:r>
            <w:r w:rsidRPr="00A2410B">
              <w:rPr>
                <w:rFonts w:ascii="Arial" w:hAnsi="Arial" w:cs="Arial"/>
                <w:sz w:val="20"/>
                <w:szCs w:val="20"/>
                <w:lang w:val="en-GB"/>
              </w:rPr>
              <w:tab/>
            </w:r>
          </w:p>
        </w:tc>
        <w:tc>
          <w:tcPr>
            <w:tcW w:w="1843" w:type="dxa"/>
          </w:tcPr>
          <w:p w14:paraId="2C61A530"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390AF383"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7D8CF2FF" w14:textId="77777777" w:rsidTr="0058095A">
        <w:tc>
          <w:tcPr>
            <w:tcW w:w="440" w:type="dxa"/>
          </w:tcPr>
          <w:p w14:paraId="717FA66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1</w:t>
            </w:r>
          </w:p>
        </w:tc>
        <w:tc>
          <w:tcPr>
            <w:tcW w:w="5622" w:type="dxa"/>
          </w:tcPr>
          <w:p w14:paraId="491FF943"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an use research and theory to advance the use of rehabilitation technologies in clinical practice.</w:t>
            </w:r>
          </w:p>
        </w:tc>
        <w:tc>
          <w:tcPr>
            <w:tcW w:w="1843" w:type="dxa"/>
          </w:tcPr>
          <w:p w14:paraId="6AAA6790"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2653F28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6C30616A" w14:textId="77777777" w:rsidTr="0058095A">
        <w:tc>
          <w:tcPr>
            <w:tcW w:w="440" w:type="dxa"/>
          </w:tcPr>
          <w:p w14:paraId="2353106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2</w:t>
            </w:r>
          </w:p>
        </w:tc>
        <w:tc>
          <w:tcPr>
            <w:tcW w:w="5622" w:type="dxa"/>
          </w:tcPr>
          <w:p w14:paraId="44AA261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work towards commercial exploitation of advanced rehabilitation technologies. </w:t>
            </w:r>
          </w:p>
        </w:tc>
        <w:tc>
          <w:tcPr>
            <w:tcW w:w="1843" w:type="dxa"/>
          </w:tcPr>
          <w:p w14:paraId="4E847AA0"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4B613B6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08F669BF" w14:textId="77777777" w:rsidTr="0058095A">
        <w:tc>
          <w:tcPr>
            <w:tcW w:w="440" w:type="dxa"/>
          </w:tcPr>
          <w:p w14:paraId="1716038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3</w:t>
            </w:r>
          </w:p>
        </w:tc>
        <w:tc>
          <w:tcPr>
            <w:tcW w:w="5622" w:type="dxa"/>
          </w:tcPr>
          <w:p w14:paraId="42928B7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an advise policy makers in the use of rehabilitation technologies.</w:t>
            </w:r>
          </w:p>
        </w:tc>
        <w:tc>
          <w:tcPr>
            <w:tcW w:w="1843" w:type="dxa"/>
          </w:tcPr>
          <w:p w14:paraId="0AFE29C2"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5394A7C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0C27475F" w14:textId="77777777" w:rsidTr="0058095A">
        <w:tc>
          <w:tcPr>
            <w:tcW w:w="440" w:type="dxa"/>
          </w:tcPr>
          <w:p w14:paraId="70438B0B"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4</w:t>
            </w:r>
          </w:p>
        </w:tc>
        <w:tc>
          <w:tcPr>
            <w:tcW w:w="5622" w:type="dxa"/>
          </w:tcPr>
          <w:p w14:paraId="6A3A09D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Knows the processes of innovation and commercialisation.</w:t>
            </w:r>
          </w:p>
        </w:tc>
        <w:tc>
          <w:tcPr>
            <w:tcW w:w="1843" w:type="dxa"/>
          </w:tcPr>
          <w:p w14:paraId="4F98B68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30A02E91"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416BA6E1" w14:textId="77777777" w:rsidTr="0058095A">
        <w:tc>
          <w:tcPr>
            <w:tcW w:w="440" w:type="dxa"/>
          </w:tcPr>
          <w:p w14:paraId="59E9C10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5</w:t>
            </w:r>
          </w:p>
        </w:tc>
        <w:tc>
          <w:tcPr>
            <w:tcW w:w="5622" w:type="dxa"/>
          </w:tcPr>
          <w:p w14:paraId="77A0231B"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 Specialise in an area of rehabilitation technology. </w:t>
            </w:r>
            <w:r w:rsidRPr="00A2410B">
              <w:rPr>
                <w:rFonts w:ascii="Arial" w:hAnsi="Arial" w:cs="Arial"/>
                <w:sz w:val="20"/>
                <w:szCs w:val="20"/>
                <w:lang w:val="en-GB"/>
              </w:rPr>
              <w:tab/>
            </w:r>
          </w:p>
        </w:tc>
        <w:tc>
          <w:tcPr>
            <w:tcW w:w="1843" w:type="dxa"/>
          </w:tcPr>
          <w:p w14:paraId="556FA7A9"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377FEB1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46990D07" w14:textId="77777777" w:rsidTr="0058095A">
        <w:tc>
          <w:tcPr>
            <w:tcW w:w="440" w:type="dxa"/>
          </w:tcPr>
          <w:p w14:paraId="59EDDC6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lastRenderedPageBreak/>
              <w:t>16</w:t>
            </w:r>
          </w:p>
        </w:tc>
        <w:tc>
          <w:tcPr>
            <w:tcW w:w="5622" w:type="dxa"/>
          </w:tcPr>
          <w:p w14:paraId="152E47D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Is able to conduct a health and safety risk assessment of rehabilitation technologies.</w:t>
            </w:r>
          </w:p>
        </w:tc>
        <w:tc>
          <w:tcPr>
            <w:tcW w:w="1843" w:type="dxa"/>
          </w:tcPr>
          <w:p w14:paraId="2B87FCAC"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1AF510FA"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1E973DDE" w14:textId="77777777" w:rsidTr="0058095A">
        <w:tc>
          <w:tcPr>
            <w:tcW w:w="440" w:type="dxa"/>
          </w:tcPr>
          <w:p w14:paraId="7895A6F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7</w:t>
            </w:r>
          </w:p>
        </w:tc>
        <w:tc>
          <w:tcPr>
            <w:tcW w:w="5622" w:type="dxa"/>
          </w:tcPr>
          <w:p w14:paraId="2032973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Understands legal requirements related to a rehabilitation technology.  </w:t>
            </w:r>
          </w:p>
        </w:tc>
        <w:tc>
          <w:tcPr>
            <w:tcW w:w="1843" w:type="dxa"/>
          </w:tcPr>
          <w:p w14:paraId="4FDFD1DA"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58826CD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bl>
    <w:p w14:paraId="2B2D307C" w14:textId="77777777" w:rsidR="00C91659" w:rsidRPr="00A2410B" w:rsidRDefault="00C91659" w:rsidP="00C91659">
      <w:pPr>
        <w:rPr>
          <w:rFonts w:ascii="Arial" w:hAnsi="Arial" w:cs="Arial"/>
          <w:sz w:val="20"/>
          <w:szCs w:val="20"/>
        </w:rPr>
      </w:pPr>
    </w:p>
    <w:p w14:paraId="7FA9DFC8" w14:textId="77777777" w:rsidR="00C91659" w:rsidRPr="00A2410B" w:rsidRDefault="00C91659" w:rsidP="00C91659">
      <w:pPr>
        <w:rPr>
          <w:rFonts w:ascii="Arial" w:hAnsi="Arial" w:cs="Arial"/>
          <w:b/>
          <w:sz w:val="20"/>
          <w:szCs w:val="20"/>
        </w:rPr>
      </w:pPr>
      <w:r w:rsidRPr="00A2410B">
        <w:rPr>
          <w:rFonts w:ascii="Arial" w:hAnsi="Arial" w:cs="Arial"/>
          <w:b/>
          <w:sz w:val="20"/>
          <w:szCs w:val="20"/>
        </w:rPr>
        <w:t>For each of the skills listed below, please indicate:</w:t>
      </w:r>
    </w:p>
    <w:p w14:paraId="32FAFA96" w14:textId="77777777" w:rsidR="00C91659" w:rsidRPr="00A2410B" w:rsidRDefault="00C91659" w:rsidP="00C91659">
      <w:pPr>
        <w:pStyle w:val="ListParagraph"/>
        <w:numPr>
          <w:ilvl w:val="0"/>
          <w:numId w:val="15"/>
        </w:numPr>
        <w:rPr>
          <w:rFonts w:ascii="Arial" w:hAnsi="Arial" w:cs="Arial"/>
          <w:sz w:val="20"/>
          <w:szCs w:val="20"/>
          <w:lang w:val="en-GB"/>
        </w:rPr>
      </w:pP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important</w:t>
      </w:r>
      <w:r w:rsidRPr="00A2410B">
        <w:rPr>
          <w:rFonts w:ascii="Arial" w:hAnsi="Arial" w:cs="Arial"/>
          <w:sz w:val="20"/>
          <w:szCs w:val="20"/>
          <w:lang w:val="en-GB"/>
        </w:rPr>
        <w:t xml:space="preserve"> you think it is that a student should acquire the competence in his/her education at a level of Master of Science.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important, 2= Slightly important, 3= Moderately important, 4= Very important. </w:t>
      </w:r>
    </w:p>
    <w:p w14:paraId="616C1AF1"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Please, circle the number which most accurately reflects your own opinion.</w:t>
      </w:r>
    </w:p>
    <w:p w14:paraId="0B527036" w14:textId="77777777" w:rsidR="00C91659" w:rsidRPr="00A2410B" w:rsidRDefault="00C91659" w:rsidP="00C91659">
      <w:pPr>
        <w:pStyle w:val="ListParagraph"/>
        <w:numPr>
          <w:ilvl w:val="0"/>
          <w:numId w:val="15"/>
        </w:numPr>
        <w:rPr>
          <w:rFonts w:ascii="Arial" w:hAnsi="Arial" w:cs="Arial"/>
          <w:sz w:val="20"/>
          <w:szCs w:val="20"/>
          <w:lang w:val="en-GB"/>
        </w:rPr>
      </w:pP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achievable</w:t>
      </w:r>
      <w:r w:rsidRPr="00A2410B">
        <w:rPr>
          <w:rFonts w:ascii="Arial" w:hAnsi="Arial" w:cs="Arial"/>
          <w:sz w:val="20"/>
          <w:szCs w:val="20"/>
          <w:lang w:val="en-GB"/>
        </w:rPr>
        <w:t xml:space="preserve"> you think that the competence is through the use of an education at MSc level.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achievable, 2= Slightly achievable, 3= Moderately achievable, 4=Very achievable. </w:t>
      </w:r>
    </w:p>
    <w:p w14:paraId="74A7873A"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Please, circle the number which most accurately reflects your own opinion.</w:t>
      </w:r>
    </w:p>
    <w:p w14:paraId="59FBC470" w14:textId="77777777" w:rsidR="00C91659" w:rsidRPr="00A2410B" w:rsidRDefault="00C91659" w:rsidP="00C91659">
      <w:pPr>
        <w:pStyle w:val="ListParagraph"/>
        <w:rPr>
          <w:rFonts w:ascii="Arial" w:hAnsi="Arial" w:cs="Arial"/>
          <w:sz w:val="20"/>
          <w:szCs w:val="20"/>
          <w:lang w:val="en-GB"/>
        </w:rPr>
      </w:pPr>
    </w:p>
    <w:tbl>
      <w:tblPr>
        <w:tblStyle w:val="TableGrid"/>
        <w:tblW w:w="0" w:type="auto"/>
        <w:tblLook w:val="04A0" w:firstRow="1" w:lastRow="0" w:firstColumn="1" w:lastColumn="0" w:noHBand="0" w:noVBand="1"/>
      </w:tblPr>
      <w:tblGrid>
        <w:gridCol w:w="440"/>
        <w:gridCol w:w="4830"/>
        <w:gridCol w:w="1555"/>
        <w:gridCol w:w="1670"/>
      </w:tblGrid>
      <w:tr w:rsidR="00C91659" w:rsidRPr="00A2410B" w14:paraId="20B023EB" w14:textId="77777777" w:rsidTr="0058095A">
        <w:tc>
          <w:tcPr>
            <w:tcW w:w="9889" w:type="dxa"/>
            <w:gridSpan w:val="4"/>
          </w:tcPr>
          <w:p w14:paraId="2AABED02" w14:textId="77777777" w:rsidR="00C91659" w:rsidRPr="00A2410B" w:rsidRDefault="00C91659" w:rsidP="0058095A">
            <w:pPr>
              <w:rPr>
                <w:rFonts w:ascii="Arial" w:hAnsi="Arial" w:cs="Arial"/>
                <w:b/>
                <w:sz w:val="20"/>
                <w:szCs w:val="20"/>
                <w:lang w:val="en-GB"/>
              </w:rPr>
            </w:pPr>
            <w:r w:rsidRPr="00A2410B">
              <w:rPr>
                <w:rFonts w:ascii="Arial" w:hAnsi="Arial" w:cs="Arial"/>
                <w:b/>
                <w:sz w:val="20"/>
                <w:szCs w:val="20"/>
                <w:lang w:val="en-GB"/>
              </w:rPr>
              <w:t>EITHER health professionals pathway</w:t>
            </w:r>
          </w:p>
        </w:tc>
      </w:tr>
      <w:tr w:rsidR="00C91659" w:rsidRPr="00A2410B" w14:paraId="395FB9A3" w14:textId="77777777" w:rsidTr="0058095A">
        <w:tc>
          <w:tcPr>
            <w:tcW w:w="440" w:type="dxa"/>
          </w:tcPr>
          <w:p w14:paraId="205EBF1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8</w:t>
            </w:r>
          </w:p>
        </w:tc>
        <w:tc>
          <w:tcPr>
            <w:tcW w:w="5622" w:type="dxa"/>
          </w:tcPr>
          <w:p w14:paraId="6DD4E11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an collaborate with engineers and scientists.</w:t>
            </w:r>
          </w:p>
        </w:tc>
        <w:tc>
          <w:tcPr>
            <w:tcW w:w="1843" w:type="dxa"/>
          </w:tcPr>
          <w:p w14:paraId="1ACB269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7E951BF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7DAF23EF" w14:textId="77777777" w:rsidTr="0058095A">
        <w:tc>
          <w:tcPr>
            <w:tcW w:w="440" w:type="dxa"/>
          </w:tcPr>
          <w:p w14:paraId="28617E7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9</w:t>
            </w:r>
          </w:p>
        </w:tc>
        <w:tc>
          <w:tcPr>
            <w:tcW w:w="5622" w:type="dxa"/>
          </w:tcPr>
          <w:p w14:paraId="3F3CF29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Is aware of engineering aspects of advanced rehabilitation technologies.</w:t>
            </w:r>
          </w:p>
        </w:tc>
        <w:tc>
          <w:tcPr>
            <w:tcW w:w="1843" w:type="dxa"/>
          </w:tcPr>
          <w:p w14:paraId="2034865F"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1A139E5D"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468C6721" w14:textId="77777777" w:rsidTr="0058095A">
        <w:tc>
          <w:tcPr>
            <w:tcW w:w="440" w:type="dxa"/>
          </w:tcPr>
          <w:p w14:paraId="430272F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0</w:t>
            </w:r>
          </w:p>
        </w:tc>
        <w:tc>
          <w:tcPr>
            <w:tcW w:w="5622" w:type="dxa"/>
          </w:tcPr>
          <w:p w14:paraId="50018AB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an use healthcare knowledge to develop advanced rehabilitation technology.</w:t>
            </w:r>
          </w:p>
        </w:tc>
        <w:tc>
          <w:tcPr>
            <w:tcW w:w="1843" w:type="dxa"/>
          </w:tcPr>
          <w:p w14:paraId="663309D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4F0D268A"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7C409B56" w14:textId="77777777" w:rsidTr="0058095A">
        <w:tc>
          <w:tcPr>
            <w:tcW w:w="9889" w:type="dxa"/>
            <w:gridSpan w:val="4"/>
          </w:tcPr>
          <w:p w14:paraId="135D4584" w14:textId="77777777" w:rsidR="00C91659" w:rsidRPr="00A2410B" w:rsidRDefault="00C91659" w:rsidP="0058095A">
            <w:pPr>
              <w:rPr>
                <w:rFonts w:ascii="Arial" w:hAnsi="Arial" w:cs="Arial"/>
                <w:b/>
                <w:sz w:val="20"/>
                <w:szCs w:val="20"/>
                <w:lang w:val="en-GB"/>
              </w:rPr>
            </w:pPr>
            <w:r w:rsidRPr="00A2410B">
              <w:rPr>
                <w:rFonts w:ascii="Arial" w:hAnsi="Arial" w:cs="Arial"/>
                <w:b/>
                <w:sz w:val="20"/>
                <w:szCs w:val="20"/>
                <w:lang w:val="en-GB"/>
              </w:rPr>
              <w:t>OR Engineering pathway</w:t>
            </w:r>
          </w:p>
        </w:tc>
      </w:tr>
      <w:tr w:rsidR="00C91659" w:rsidRPr="00A2410B" w14:paraId="77CD116C" w14:textId="77777777" w:rsidTr="0058095A">
        <w:tc>
          <w:tcPr>
            <w:tcW w:w="440" w:type="dxa"/>
          </w:tcPr>
          <w:p w14:paraId="55942FE5"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1</w:t>
            </w:r>
          </w:p>
        </w:tc>
        <w:tc>
          <w:tcPr>
            <w:tcW w:w="5622" w:type="dxa"/>
          </w:tcPr>
          <w:p w14:paraId="30FE558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collaborate with health professionals. </w:t>
            </w:r>
          </w:p>
        </w:tc>
        <w:tc>
          <w:tcPr>
            <w:tcW w:w="1843" w:type="dxa"/>
          </w:tcPr>
          <w:p w14:paraId="282521F9"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33950AD3"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304CB42E" w14:textId="77777777" w:rsidTr="0058095A">
        <w:tc>
          <w:tcPr>
            <w:tcW w:w="440" w:type="dxa"/>
          </w:tcPr>
          <w:p w14:paraId="1122551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2</w:t>
            </w:r>
          </w:p>
        </w:tc>
        <w:tc>
          <w:tcPr>
            <w:tcW w:w="5622" w:type="dxa"/>
          </w:tcPr>
          <w:p w14:paraId="6D27531B"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Is aware of the healthcare aspects of advanced rehabilitation technologies. </w:t>
            </w:r>
            <w:r w:rsidRPr="00A2410B">
              <w:rPr>
                <w:rFonts w:ascii="Arial" w:hAnsi="Arial" w:cs="Arial"/>
                <w:sz w:val="20"/>
                <w:szCs w:val="20"/>
                <w:lang w:val="en-GB"/>
              </w:rPr>
              <w:tab/>
            </w:r>
          </w:p>
        </w:tc>
        <w:tc>
          <w:tcPr>
            <w:tcW w:w="1843" w:type="dxa"/>
          </w:tcPr>
          <w:p w14:paraId="18AC2766"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1F703FCF"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0DD09693" w14:textId="77777777" w:rsidTr="0058095A">
        <w:tc>
          <w:tcPr>
            <w:tcW w:w="440" w:type="dxa"/>
          </w:tcPr>
          <w:p w14:paraId="09A9033C"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3</w:t>
            </w:r>
          </w:p>
        </w:tc>
        <w:tc>
          <w:tcPr>
            <w:tcW w:w="5622" w:type="dxa"/>
          </w:tcPr>
          <w:p w14:paraId="33EDC2F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an use engineering and science knowledge to develop advanced rehabilitation technology. </w:t>
            </w:r>
            <w:r w:rsidRPr="00A2410B">
              <w:rPr>
                <w:rFonts w:ascii="Arial" w:hAnsi="Arial" w:cs="Arial"/>
                <w:sz w:val="20"/>
                <w:szCs w:val="20"/>
                <w:lang w:val="en-GB"/>
              </w:rPr>
              <w:tab/>
            </w:r>
          </w:p>
        </w:tc>
        <w:tc>
          <w:tcPr>
            <w:tcW w:w="1843" w:type="dxa"/>
          </w:tcPr>
          <w:p w14:paraId="435CE049"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1984" w:type="dxa"/>
          </w:tcPr>
          <w:p w14:paraId="5D151B99"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60C93773" w14:textId="77777777" w:rsidTr="0058095A">
        <w:tc>
          <w:tcPr>
            <w:tcW w:w="9889" w:type="dxa"/>
            <w:gridSpan w:val="4"/>
          </w:tcPr>
          <w:p w14:paraId="162D3EA7" w14:textId="77777777" w:rsidR="00C91659" w:rsidRPr="00A2410B" w:rsidRDefault="00C91659" w:rsidP="0058095A">
            <w:pPr>
              <w:rPr>
                <w:rFonts w:ascii="Arial" w:hAnsi="Arial" w:cs="Arial"/>
                <w:sz w:val="20"/>
                <w:szCs w:val="20"/>
                <w:lang w:val="en-GB"/>
              </w:rPr>
            </w:pPr>
            <w:r w:rsidRPr="00A2410B">
              <w:rPr>
                <w:rFonts w:ascii="Arial" w:hAnsi="Arial" w:cs="Arial"/>
                <w:b/>
                <w:bCs/>
                <w:sz w:val="20"/>
                <w:szCs w:val="20"/>
                <w:lang w:val="en-GB"/>
              </w:rPr>
              <w:t xml:space="preserve">The blank spaces below may be used to indicate </w:t>
            </w:r>
            <w:r w:rsidRPr="00A2410B">
              <w:rPr>
                <w:rFonts w:ascii="Arial" w:hAnsi="Arial" w:cs="Arial"/>
                <w:b/>
                <w:bCs/>
                <w:i/>
                <w:iCs/>
                <w:sz w:val="20"/>
                <w:szCs w:val="20"/>
                <w:lang w:val="en-GB"/>
              </w:rPr>
              <w:t>any other competences</w:t>
            </w:r>
            <w:r w:rsidRPr="00A2410B">
              <w:rPr>
                <w:rFonts w:ascii="Arial" w:hAnsi="Arial" w:cs="Arial"/>
                <w:b/>
                <w:bCs/>
                <w:sz w:val="20"/>
                <w:szCs w:val="20"/>
                <w:lang w:val="en-GB"/>
              </w:rPr>
              <w:t xml:space="preserve"> that you consider important but which do not appear on the list. (optional fields)</w:t>
            </w:r>
          </w:p>
        </w:tc>
      </w:tr>
      <w:tr w:rsidR="00C91659" w:rsidRPr="00A2410B" w14:paraId="2D6A49F1" w14:textId="77777777" w:rsidTr="0058095A">
        <w:tc>
          <w:tcPr>
            <w:tcW w:w="440" w:type="dxa"/>
          </w:tcPr>
          <w:p w14:paraId="22612C1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4</w:t>
            </w:r>
          </w:p>
        </w:tc>
        <w:tc>
          <w:tcPr>
            <w:tcW w:w="5622" w:type="dxa"/>
          </w:tcPr>
          <w:p w14:paraId="04E63F9D" w14:textId="77777777" w:rsidR="00C91659" w:rsidRPr="00A2410B" w:rsidRDefault="00C91659" w:rsidP="0058095A">
            <w:pPr>
              <w:rPr>
                <w:rFonts w:ascii="Arial" w:hAnsi="Arial" w:cs="Arial"/>
                <w:sz w:val="20"/>
                <w:szCs w:val="20"/>
                <w:lang w:val="en-GB"/>
              </w:rPr>
            </w:pPr>
          </w:p>
          <w:p w14:paraId="10230CCE" w14:textId="77777777" w:rsidR="00C91659" w:rsidRPr="00A2410B" w:rsidRDefault="00C91659" w:rsidP="0058095A">
            <w:pPr>
              <w:rPr>
                <w:rFonts w:ascii="Arial" w:hAnsi="Arial" w:cs="Arial"/>
                <w:sz w:val="20"/>
                <w:szCs w:val="20"/>
                <w:lang w:val="en-GB"/>
              </w:rPr>
            </w:pPr>
          </w:p>
        </w:tc>
        <w:tc>
          <w:tcPr>
            <w:tcW w:w="1843" w:type="dxa"/>
          </w:tcPr>
          <w:p w14:paraId="2BAEF91A" w14:textId="77777777" w:rsidR="00C91659" w:rsidRPr="00A2410B" w:rsidRDefault="00C91659" w:rsidP="0058095A">
            <w:pPr>
              <w:rPr>
                <w:rFonts w:ascii="Arial" w:hAnsi="Arial" w:cs="Arial"/>
                <w:sz w:val="20"/>
                <w:szCs w:val="20"/>
                <w:lang w:val="en-GB"/>
              </w:rPr>
            </w:pPr>
          </w:p>
        </w:tc>
        <w:tc>
          <w:tcPr>
            <w:tcW w:w="1984" w:type="dxa"/>
          </w:tcPr>
          <w:p w14:paraId="7297321C" w14:textId="77777777" w:rsidR="00C91659" w:rsidRPr="00A2410B" w:rsidRDefault="00C91659" w:rsidP="0058095A">
            <w:pPr>
              <w:rPr>
                <w:rFonts w:ascii="Arial" w:hAnsi="Arial" w:cs="Arial"/>
                <w:sz w:val="20"/>
                <w:szCs w:val="20"/>
                <w:lang w:val="en-GB"/>
              </w:rPr>
            </w:pPr>
          </w:p>
        </w:tc>
      </w:tr>
      <w:tr w:rsidR="00C91659" w:rsidRPr="00A2410B" w14:paraId="0699AA89" w14:textId="77777777" w:rsidTr="0058095A">
        <w:tc>
          <w:tcPr>
            <w:tcW w:w="440" w:type="dxa"/>
          </w:tcPr>
          <w:p w14:paraId="61A3806F"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5</w:t>
            </w:r>
          </w:p>
        </w:tc>
        <w:tc>
          <w:tcPr>
            <w:tcW w:w="5622" w:type="dxa"/>
          </w:tcPr>
          <w:p w14:paraId="58831304" w14:textId="77777777" w:rsidR="00C91659" w:rsidRPr="00A2410B" w:rsidRDefault="00C91659" w:rsidP="0058095A">
            <w:pPr>
              <w:rPr>
                <w:rFonts w:ascii="Arial" w:hAnsi="Arial" w:cs="Arial"/>
                <w:sz w:val="20"/>
                <w:szCs w:val="20"/>
                <w:lang w:val="en-GB"/>
              </w:rPr>
            </w:pPr>
          </w:p>
          <w:p w14:paraId="377D617C" w14:textId="77777777" w:rsidR="00C91659" w:rsidRPr="00A2410B" w:rsidRDefault="00C91659" w:rsidP="0058095A">
            <w:pPr>
              <w:rPr>
                <w:rFonts w:ascii="Arial" w:hAnsi="Arial" w:cs="Arial"/>
                <w:sz w:val="20"/>
                <w:szCs w:val="20"/>
                <w:lang w:val="en-GB"/>
              </w:rPr>
            </w:pPr>
          </w:p>
        </w:tc>
        <w:tc>
          <w:tcPr>
            <w:tcW w:w="1843" w:type="dxa"/>
          </w:tcPr>
          <w:p w14:paraId="6011B480" w14:textId="77777777" w:rsidR="00C91659" w:rsidRPr="00A2410B" w:rsidRDefault="00C91659" w:rsidP="0058095A">
            <w:pPr>
              <w:rPr>
                <w:rFonts w:ascii="Arial" w:hAnsi="Arial" w:cs="Arial"/>
                <w:sz w:val="20"/>
                <w:szCs w:val="20"/>
                <w:lang w:val="en-GB"/>
              </w:rPr>
            </w:pPr>
          </w:p>
        </w:tc>
        <w:tc>
          <w:tcPr>
            <w:tcW w:w="1984" w:type="dxa"/>
          </w:tcPr>
          <w:p w14:paraId="22468644" w14:textId="77777777" w:rsidR="00C91659" w:rsidRPr="00A2410B" w:rsidRDefault="00C91659" w:rsidP="0058095A">
            <w:pPr>
              <w:rPr>
                <w:rFonts w:ascii="Arial" w:hAnsi="Arial" w:cs="Arial"/>
                <w:sz w:val="20"/>
                <w:szCs w:val="20"/>
                <w:lang w:val="en-GB"/>
              </w:rPr>
            </w:pPr>
          </w:p>
        </w:tc>
      </w:tr>
      <w:tr w:rsidR="00C91659" w:rsidRPr="00A2410B" w14:paraId="72D5A0EF" w14:textId="77777777" w:rsidTr="0058095A">
        <w:tc>
          <w:tcPr>
            <w:tcW w:w="440" w:type="dxa"/>
          </w:tcPr>
          <w:p w14:paraId="502FF65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6</w:t>
            </w:r>
          </w:p>
        </w:tc>
        <w:tc>
          <w:tcPr>
            <w:tcW w:w="5622" w:type="dxa"/>
          </w:tcPr>
          <w:p w14:paraId="5B0AB775" w14:textId="77777777" w:rsidR="00C91659" w:rsidRPr="00A2410B" w:rsidRDefault="00C91659" w:rsidP="0058095A">
            <w:pPr>
              <w:rPr>
                <w:rFonts w:ascii="Arial" w:hAnsi="Arial" w:cs="Arial"/>
                <w:sz w:val="20"/>
                <w:szCs w:val="20"/>
                <w:lang w:val="en-GB"/>
              </w:rPr>
            </w:pPr>
          </w:p>
          <w:p w14:paraId="452CD866" w14:textId="77777777" w:rsidR="00C91659" w:rsidRPr="00A2410B" w:rsidRDefault="00C91659" w:rsidP="0058095A">
            <w:pPr>
              <w:rPr>
                <w:rFonts w:ascii="Arial" w:hAnsi="Arial" w:cs="Arial"/>
                <w:sz w:val="20"/>
                <w:szCs w:val="20"/>
                <w:lang w:val="en-GB"/>
              </w:rPr>
            </w:pPr>
          </w:p>
        </w:tc>
        <w:tc>
          <w:tcPr>
            <w:tcW w:w="1843" w:type="dxa"/>
          </w:tcPr>
          <w:p w14:paraId="6476932D" w14:textId="77777777" w:rsidR="00C91659" w:rsidRPr="00A2410B" w:rsidRDefault="00C91659" w:rsidP="0058095A">
            <w:pPr>
              <w:rPr>
                <w:rFonts w:ascii="Arial" w:hAnsi="Arial" w:cs="Arial"/>
                <w:sz w:val="20"/>
                <w:szCs w:val="20"/>
                <w:lang w:val="en-GB"/>
              </w:rPr>
            </w:pPr>
          </w:p>
        </w:tc>
        <w:tc>
          <w:tcPr>
            <w:tcW w:w="1984" w:type="dxa"/>
          </w:tcPr>
          <w:p w14:paraId="33F9022F" w14:textId="77777777" w:rsidR="00C91659" w:rsidRPr="00A2410B" w:rsidRDefault="00C91659" w:rsidP="0058095A">
            <w:pPr>
              <w:rPr>
                <w:rFonts w:ascii="Arial" w:hAnsi="Arial" w:cs="Arial"/>
                <w:sz w:val="20"/>
                <w:szCs w:val="20"/>
                <w:lang w:val="en-GB"/>
              </w:rPr>
            </w:pPr>
          </w:p>
        </w:tc>
      </w:tr>
    </w:tbl>
    <w:p w14:paraId="088BE531" w14:textId="77777777" w:rsidR="00C91659" w:rsidRPr="00A2410B" w:rsidRDefault="00C91659" w:rsidP="00C91659">
      <w:pPr>
        <w:rPr>
          <w:rFonts w:ascii="Arial" w:hAnsi="Arial" w:cs="Arial"/>
          <w:sz w:val="20"/>
          <w:szCs w:val="20"/>
        </w:rPr>
      </w:pPr>
    </w:p>
    <w:p w14:paraId="79E43FB8" w14:textId="77777777" w:rsidR="00C91659" w:rsidRPr="00A2410B" w:rsidRDefault="00C91659" w:rsidP="00C91659">
      <w:pPr>
        <w:rPr>
          <w:rFonts w:ascii="Arial" w:hAnsi="Arial" w:cs="Arial"/>
          <w:sz w:val="20"/>
          <w:szCs w:val="20"/>
        </w:rPr>
      </w:pPr>
      <w:r w:rsidRPr="00A2410B">
        <w:rPr>
          <w:rFonts w:ascii="Arial" w:hAnsi="Arial" w:cs="Arial"/>
          <w:sz w:val="20"/>
          <w:szCs w:val="20"/>
        </w:rPr>
        <w:lastRenderedPageBreak/>
        <w:t>Please rank below the five most important competences according to your opinion. Please write the number of the competence (1 to 23 competences suggested) within the box. Mark on the first box the most important, on the second box the second most important and so on.</w:t>
      </w:r>
    </w:p>
    <w:tbl>
      <w:tblPr>
        <w:tblStyle w:val="TableGrid"/>
        <w:tblW w:w="0" w:type="auto"/>
        <w:tblInd w:w="2376" w:type="dxa"/>
        <w:tblLook w:val="04A0" w:firstRow="1" w:lastRow="0" w:firstColumn="1" w:lastColumn="0" w:noHBand="0" w:noVBand="1"/>
      </w:tblPr>
      <w:tblGrid>
        <w:gridCol w:w="505"/>
        <w:gridCol w:w="2882"/>
        <w:gridCol w:w="582"/>
      </w:tblGrid>
      <w:tr w:rsidR="00C91659" w:rsidRPr="00A2410B" w14:paraId="7D30C8A2" w14:textId="77777777" w:rsidTr="0058095A">
        <w:tc>
          <w:tcPr>
            <w:tcW w:w="505" w:type="dxa"/>
          </w:tcPr>
          <w:p w14:paraId="446D7B8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w:t>
            </w:r>
          </w:p>
        </w:tc>
        <w:tc>
          <w:tcPr>
            <w:tcW w:w="2882" w:type="dxa"/>
          </w:tcPr>
          <w:p w14:paraId="3728529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ompetence Number </w:t>
            </w:r>
            <w:r w:rsidRPr="00A2410B">
              <w:rPr>
                <w:rFonts w:ascii="Arial" w:hAnsi="Arial" w:cs="Arial"/>
                <w:sz w:val="20"/>
                <w:szCs w:val="20"/>
                <w:lang w:val="en-GB"/>
              </w:rPr>
              <w:tab/>
            </w:r>
          </w:p>
        </w:tc>
        <w:tc>
          <w:tcPr>
            <w:tcW w:w="582" w:type="dxa"/>
          </w:tcPr>
          <w:p w14:paraId="20F54A51" w14:textId="77777777" w:rsidR="00C91659" w:rsidRPr="00A2410B" w:rsidRDefault="00C91659" w:rsidP="0058095A">
            <w:pPr>
              <w:rPr>
                <w:rFonts w:ascii="Arial" w:hAnsi="Arial" w:cs="Arial"/>
                <w:sz w:val="20"/>
                <w:szCs w:val="20"/>
                <w:lang w:val="en-GB"/>
              </w:rPr>
            </w:pPr>
          </w:p>
        </w:tc>
      </w:tr>
      <w:tr w:rsidR="00C91659" w:rsidRPr="00A2410B" w14:paraId="17D0DFC8" w14:textId="77777777" w:rsidTr="0058095A">
        <w:tc>
          <w:tcPr>
            <w:tcW w:w="505" w:type="dxa"/>
          </w:tcPr>
          <w:p w14:paraId="538DEC6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w:t>
            </w:r>
          </w:p>
        </w:tc>
        <w:tc>
          <w:tcPr>
            <w:tcW w:w="2882" w:type="dxa"/>
          </w:tcPr>
          <w:p w14:paraId="06B4224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47941AB1" w14:textId="77777777" w:rsidR="00C91659" w:rsidRPr="00A2410B" w:rsidRDefault="00C91659" w:rsidP="0058095A">
            <w:pPr>
              <w:rPr>
                <w:rFonts w:ascii="Arial" w:hAnsi="Arial" w:cs="Arial"/>
                <w:sz w:val="20"/>
                <w:szCs w:val="20"/>
                <w:lang w:val="en-GB"/>
              </w:rPr>
            </w:pPr>
          </w:p>
        </w:tc>
      </w:tr>
      <w:tr w:rsidR="00C91659" w:rsidRPr="00A2410B" w14:paraId="03357740" w14:textId="77777777" w:rsidTr="0058095A">
        <w:tc>
          <w:tcPr>
            <w:tcW w:w="505" w:type="dxa"/>
          </w:tcPr>
          <w:p w14:paraId="4325A936"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3</w:t>
            </w:r>
          </w:p>
        </w:tc>
        <w:tc>
          <w:tcPr>
            <w:tcW w:w="2882" w:type="dxa"/>
          </w:tcPr>
          <w:p w14:paraId="16D9673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2D5A7B35" w14:textId="77777777" w:rsidR="00C91659" w:rsidRPr="00A2410B" w:rsidRDefault="00C91659" w:rsidP="0058095A">
            <w:pPr>
              <w:rPr>
                <w:rFonts w:ascii="Arial" w:hAnsi="Arial" w:cs="Arial"/>
                <w:sz w:val="20"/>
                <w:szCs w:val="20"/>
                <w:lang w:val="en-GB"/>
              </w:rPr>
            </w:pPr>
          </w:p>
        </w:tc>
      </w:tr>
      <w:tr w:rsidR="00C91659" w:rsidRPr="00A2410B" w14:paraId="59AF2491" w14:textId="77777777" w:rsidTr="0058095A">
        <w:tc>
          <w:tcPr>
            <w:tcW w:w="505" w:type="dxa"/>
          </w:tcPr>
          <w:p w14:paraId="352C814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4</w:t>
            </w:r>
          </w:p>
        </w:tc>
        <w:tc>
          <w:tcPr>
            <w:tcW w:w="2882" w:type="dxa"/>
          </w:tcPr>
          <w:p w14:paraId="076969E1"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720F8D5D" w14:textId="77777777" w:rsidR="00C91659" w:rsidRPr="00A2410B" w:rsidRDefault="00C91659" w:rsidP="0058095A">
            <w:pPr>
              <w:rPr>
                <w:rFonts w:ascii="Arial" w:hAnsi="Arial" w:cs="Arial"/>
                <w:sz w:val="20"/>
                <w:szCs w:val="20"/>
                <w:lang w:val="en-GB"/>
              </w:rPr>
            </w:pPr>
          </w:p>
        </w:tc>
      </w:tr>
      <w:tr w:rsidR="00C91659" w:rsidRPr="00A2410B" w14:paraId="20E0ED7B" w14:textId="77777777" w:rsidTr="0058095A">
        <w:tc>
          <w:tcPr>
            <w:tcW w:w="505" w:type="dxa"/>
          </w:tcPr>
          <w:p w14:paraId="2F1AAB3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5</w:t>
            </w:r>
          </w:p>
        </w:tc>
        <w:tc>
          <w:tcPr>
            <w:tcW w:w="2882" w:type="dxa"/>
          </w:tcPr>
          <w:p w14:paraId="2D271CF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508F3494" w14:textId="77777777" w:rsidR="00C91659" w:rsidRPr="00A2410B" w:rsidRDefault="00C91659" w:rsidP="0058095A">
            <w:pPr>
              <w:rPr>
                <w:rFonts w:ascii="Arial" w:hAnsi="Arial" w:cs="Arial"/>
                <w:sz w:val="20"/>
                <w:szCs w:val="20"/>
                <w:lang w:val="en-GB"/>
              </w:rPr>
            </w:pPr>
          </w:p>
        </w:tc>
      </w:tr>
    </w:tbl>
    <w:p w14:paraId="700347BF" w14:textId="77777777" w:rsidR="00C91659" w:rsidRPr="00A2410B" w:rsidRDefault="00C91659" w:rsidP="00C91659">
      <w:pPr>
        <w:rPr>
          <w:rFonts w:ascii="Arial" w:hAnsi="Arial" w:cs="Arial"/>
          <w:sz w:val="20"/>
          <w:szCs w:val="20"/>
        </w:rPr>
      </w:pPr>
    </w:p>
    <w:p w14:paraId="48E44FD7" w14:textId="77777777" w:rsidR="00C91659" w:rsidRPr="00A2410B" w:rsidRDefault="00C91659" w:rsidP="00C91659">
      <w:pPr>
        <w:rPr>
          <w:rFonts w:ascii="Arial" w:hAnsi="Arial" w:cs="Arial"/>
          <w:b/>
          <w:sz w:val="20"/>
          <w:szCs w:val="20"/>
        </w:rPr>
      </w:pPr>
      <w:r w:rsidRPr="00A2410B">
        <w:rPr>
          <w:rFonts w:ascii="Arial" w:hAnsi="Arial" w:cs="Arial"/>
          <w:sz w:val="20"/>
          <w:szCs w:val="20"/>
        </w:rPr>
        <w:t xml:space="preserve"> </w:t>
      </w:r>
      <w:r w:rsidRPr="00A2410B">
        <w:rPr>
          <w:rFonts w:ascii="Arial" w:hAnsi="Arial" w:cs="Arial"/>
          <w:b/>
          <w:sz w:val="20"/>
          <w:szCs w:val="20"/>
        </w:rPr>
        <w:t>Many thanks for your cooperation in the first part.</w:t>
      </w:r>
    </w:p>
    <w:p w14:paraId="79D7C2D8" w14:textId="77777777" w:rsidR="00C91659" w:rsidRPr="00A2410B" w:rsidRDefault="00C91659" w:rsidP="00C91659">
      <w:pPr>
        <w:rPr>
          <w:rFonts w:ascii="Arial" w:hAnsi="Arial" w:cs="Arial"/>
          <w:sz w:val="20"/>
          <w:szCs w:val="20"/>
        </w:rPr>
      </w:pPr>
    </w:p>
    <w:p w14:paraId="655ACD35" w14:textId="77777777" w:rsidR="00C91659" w:rsidRPr="00A2410B" w:rsidRDefault="00C91659" w:rsidP="00C91659">
      <w:pPr>
        <w:rPr>
          <w:rFonts w:ascii="Arial" w:hAnsi="Arial" w:cs="Arial"/>
          <w:b/>
          <w:sz w:val="20"/>
          <w:szCs w:val="20"/>
        </w:rPr>
      </w:pPr>
      <w:r w:rsidRPr="00A2410B">
        <w:rPr>
          <w:rFonts w:ascii="Arial" w:hAnsi="Arial" w:cs="Arial"/>
          <w:sz w:val="20"/>
          <w:szCs w:val="20"/>
        </w:rPr>
        <w:tab/>
      </w:r>
      <w:r w:rsidRPr="00A2410B">
        <w:rPr>
          <w:rFonts w:ascii="Arial" w:hAnsi="Arial" w:cs="Arial"/>
          <w:sz w:val="20"/>
          <w:szCs w:val="20"/>
        </w:rPr>
        <w:tab/>
      </w:r>
      <w:r w:rsidRPr="00A2410B">
        <w:rPr>
          <w:rFonts w:ascii="Arial" w:hAnsi="Arial" w:cs="Arial"/>
          <w:b/>
          <w:sz w:val="20"/>
          <w:szCs w:val="20"/>
        </w:rPr>
        <w:t xml:space="preserve">European Questionnaire on Generic Competences </w:t>
      </w:r>
    </w:p>
    <w:p w14:paraId="677F4417" w14:textId="77777777" w:rsidR="00C91659" w:rsidRPr="00A2410B" w:rsidRDefault="00C91659" w:rsidP="00C91659">
      <w:pPr>
        <w:rPr>
          <w:rFonts w:ascii="Arial" w:hAnsi="Arial" w:cs="Arial"/>
          <w:b/>
          <w:sz w:val="20"/>
          <w:szCs w:val="20"/>
        </w:rPr>
      </w:pPr>
      <w:r w:rsidRPr="00A2410B">
        <w:rPr>
          <w:rFonts w:ascii="Arial" w:hAnsi="Arial" w:cs="Arial"/>
          <w:sz w:val="20"/>
          <w:szCs w:val="20"/>
        </w:rPr>
        <w:t xml:space="preserve">Below are presented a series </w:t>
      </w:r>
      <w:r w:rsidRPr="00A2410B">
        <w:rPr>
          <w:rFonts w:ascii="Arial" w:hAnsi="Arial" w:cs="Arial"/>
          <w:b/>
          <w:sz w:val="20"/>
          <w:szCs w:val="20"/>
        </w:rPr>
        <w:t>of generic competences</w:t>
      </w:r>
      <w:r w:rsidRPr="00A2410B">
        <w:rPr>
          <w:rFonts w:ascii="Arial" w:hAnsi="Arial" w:cs="Arial"/>
          <w:sz w:val="20"/>
          <w:szCs w:val="20"/>
        </w:rPr>
        <w:t xml:space="preserve"> to your area. Please answer all the questions. Please select the best option in each case. </w:t>
      </w:r>
      <w:r w:rsidRPr="00A2410B">
        <w:rPr>
          <w:rFonts w:ascii="Arial" w:hAnsi="Arial" w:cs="Arial"/>
          <w:b/>
          <w:sz w:val="20"/>
          <w:szCs w:val="20"/>
        </w:rPr>
        <w:t>For each of the skills listed below, please indicate:</w:t>
      </w:r>
    </w:p>
    <w:p w14:paraId="18641E65" w14:textId="77777777" w:rsidR="00C91659" w:rsidRPr="00A2410B" w:rsidRDefault="00C91659" w:rsidP="00C91659">
      <w:pPr>
        <w:pStyle w:val="ListParagraph"/>
        <w:numPr>
          <w:ilvl w:val="0"/>
          <w:numId w:val="14"/>
        </w:numPr>
        <w:rPr>
          <w:rFonts w:ascii="Arial" w:hAnsi="Arial" w:cs="Arial"/>
          <w:sz w:val="20"/>
          <w:szCs w:val="20"/>
          <w:lang w:val="en-GB"/>
        </w:rPr>
      </w:pP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important</w:t>
      </w:r>
      <w:r w:rsidRPr="00A2410B">
        <w:rPr>
          <w:rFonts w:ascii="Arial" w:hAnsi="Arial" w:cs="Arial"/>
          <w:sz w:val="20"/>
          <w:szCs w:val="20"/>
          <w:lang w:val="en-GB"/>
        </w:rPr>
        <w:t xml:space="preserve"> you think it is that a student should acquire the competence in his/her education at a level of Master of Science.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important, 2= Slightly important, 3= Moderately important, 4= Very important. </w:t>
      </w:r>
    </w:p>
    <w:p w14:paraId="53EEBBB7"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 xml:space="preserve">Please, circle the number which most accurately reflects your own opinion </w:t>
      </w:r>
    </w:p>
    <w:p w14:paraId="08A45013" w14:textId="77777777" w:rsidR="00C91659" w:rsidRPr="00A2410B" w:rsidRDefault="00C91659" w:rsidP="00C91659">
      <w:pPr>
        <w:pStyle w:val="ListParagraph"/>
        <w:numPr>
          <w:ilvl w:val="0"/>
          <w:numId w:val="14"/>
        </w:numPr>
        <w:rPr>
          <w:rFonts w:ascii="Arial" w:hAnsi="Arial" w:cs="Arial"/>
          <w:sz w:val="20"/>
          <w:szCs w:val="20"/>
          <w:lang w:val="en-GB"/>
        </w:rPr>
      </w:pPr>
      <w:proofErr w:type="gramStart"/>
      <w:r w:rsidRPr="00A2410B">
        <w:rPr>
          <w:rFonts w:ascii="Arial" w:hAnsi="Arial" w:cs="Arial"/>
          <w:sz w:val="20"/>
          <w:szCs w:val="20"/>
          <w:lang w:val="en-GB"/>
        </w:rPr>
        <w:t>how</w:t>
      </w:r>
      <w:proofErr w:type="gramEnd"/>
      <w:r w:rsidRPr="00A2410B">
        <w:rPr>
          <w:rFonts w:ascii="Arial" w:hAnsi="Arial" w:cs="Arial"/>
          <w:sz w:val="20"/>
          <w:szCs w:val="20"/>
          <w:lang w:val="en-GB"/>
        </w:rPr>
        <w:t xml:space="preserve"> </w:t>
      </w:r>
      <w:r w:rsidRPr="00A2410B">
        <w:rPr>
          <w:rFonts w:ascii="Arial" w:hAnsi="Arial" w:cs="Arial"/>
          <w:b/>
          <w:sz w:val="20"/>
          <w:szCs w:val="20"/>
          <w:lang w:val="en-GB"/>
        </w:rPr>
        <w:t>achievable</w:t>
      </w:r>
      <w:r w:rsidRPr="00A2410B">
        <w:rPr>
          <w:rFonts w:ascii="Arial" w:hAnsi="Arial" w:cs="Arial"/>
          <w:sz w:val="20"/>
          <w:szCs w:val="20"/>
          <w:lang w:val="en-GB"/>
        </w:rPr>
        <w:t xml:space="preserve"> you think that the competence is through the use of an education at MSc level. Please use the values 1 to 4 according to the following key: </w:t>
      </w:r>
      <w:proofErr w:type="gramStart"/>
      <w:r w:rsidRPr="00A2410B">
        <w:rPr>
          <w:rFonts w:ascii="Arial" w:hAnsi="Arial" w:cs="Arial"/>
          <w:sz w:val="20"/>
          <w:szCs w:val="20"/>
          <w:lang w:val="en-GB"/>
        </w:rPr>
        <w:t>1</w:t>
      </w:r>
      <w:proofErr w:type="gramEnd"/>
      <w:r w:rsidRPr="00A2410B">
        <w:rPr>
          <w:rFonts w:ascii="Arial" w:hAnsi="Arial" w:cs="Arial"/>
          <w:sz w:val="20"/>
          <w:szCs w:val="20"/>
          <w:lang w:val="en-GB"/>
        </w:rPr>
        <w:t xml:space="preserve">= Not achievable, 2= Slightly achievable, 3= Moderately achievable, 4=Very achievable. </w:t>
      </w:r>
    </w:p>
    <w:p w14:paraId="22A08E4B" w14:textId="77777777" w:rsidR="00C91659" w:rsidRPr="00A2410B" w:rsidRDefault="00C91659" w:rsidP="00C91659">
      <w:pPr>
        <w:pStyle w:val="ListParagraph"/>
        <w:rPr>
          <w:rFonts w:ascii="Arial" w:hAnsi="Arial" w:cs="Arial"/>
          <w:sz w:val="20"/>
          <w:szCs w:val="20"/>
          <w:lang w:val="en-GB"/>
        </w:rPr>
      </w:pPr>
      <w:r w:rsidRPr="00A2410B">
        <w:rPr>
          <w:rFonts w:ascii="Arial" w:hAnsi="Arial" w:cs="Arial"/>
          <w:sz w:val="20"/>
          <w:szCs w:val="20"/>
          <w:lang w:val="en-GB"/>
        </w:rPr>
        <w:t>Please, circle the number which most accurately reflects your own opinion</w:t>
      </w:r>
    </w:p>
    <w:tbl>
      <w:tblPr>
        <w:tblStyle w:val="TableGrid"/>
        <w:tblW w:w="0" w:type="auto"/>
        <w:tblLook w:val="04A0" w:firstRow="1" w:lastRow="0" w:firstColumn="1" w:lastColumn="0" w:noHBand="0" w:noVBand="1"/>
      </w:tblPr>
      <w:tblGrid>
        <w:gridCol w:w="440"/>
        <w:gridCol w:w="4312"/>
        <w:gridCol w:w="1695"/>
        <w:gridCol w:w="2048"/>
      </w:tblGrid>
      <w:tr w:rsidR="00C91659" w:rsidRPr="00A2410B" w14:paraId="5D169EE7" w14:textId="77777777" w:rsidTr="0058095A">
        <w:tc>
          <w:tcPr>
            <w:tcW w:w="440" w:type="dxa"/>
          </w:tcPr>
          <w:p w14:paraId="047F9F3A" w14:textId="77777777" w:rsidR="00C91659" w:rsidRPr="00A2410B" w:rsidRDefault="00C91659" w:rsidP="0058095A">
            <w:pPr>
              <w:rPr>
                <w:rFonts w:ascii="Arial" w:hAnsi="Arial" w:cs="Arial"/>
                <w:sz w:val="20"/>
                <w:szCs w:val="20"/>
                <w:lang w:val="en-GB"/>
              </w:rPr>
            </w:pPr>
          </w:p>
        </w:tc>
        <w:tc>
          <w:tcPr>
            <w:tcW w:w="5338" w:type="dxa"/>
            <w:vAlign w:val="center"/>
          </w:tcPr>
          <w:p w14:paraId="2F0C2E97"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Generic Competences</w:t>
            </w:r>
          </w:p>
        </w:tc>
        <w:tc>
          <w:tcPr>
            <w:tcW w:w="1843" w:type="dxa"/>
            <w:vAlign w:val="center"/>
          </w:tcPr>
          <w:p w14:paraId="01642B61"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Importance</w:t>
            </w:r>
          </w:p>
          <w:p w14:paraId="7AE0D784"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1 (not important) - 4 (very important)</w:t>
            </w:r>
          </w:p>
        </w:tc>
        <w:tc>
          <w:tcPr>
            <w:tcW w:w="2268" w:type="dxa"/>
            <w:vAlign w:val="center"/>
          </w:tcPr>
          <w:p w14:paraId="1EB8D466"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Achievability</w:t>
            </w:r>
          </w:p>
          <w:p w14:paraId="33B90C38" w14:textId="77777777" w:rsidR="00C91659" w:rsidRPr="00A2410B" w:rsidRDefault="00C91659" w:rsidP="0058095A">
            <w:pPr>
              <w:jc w:val="center"/>
              <w:rPr>
                <w:rFonts w:ascii="Arial" w:hAnsi="Arial" w:cs="Arial"/>
                <w:b/>
                <w:sz w:val="20"/>
                <w:szCs w:val="20"/>
                <w:lang w:val="en-GB"/>
              </w:rPr>
            </w:pPr>
            <w:r w:rsidRPr="00A2410B">
              <w:rPr>
                <w:rFonts w:ascii="Arial" w:hAnsi="Arial" w:cs="Arial"/>
                <w:b/>
                <w:sz w:val="20"/>
                <w:szCs w:val="20"/>
                <w:lang w:val="en-GB"/>
              </w:rPr>
              <w:t>1 (not achievable) - 4 (very achievable)</w:t>
            </w:r>
          </w:p>
        </w:tc>
      </w:tr>
      <w:tr w:rsidR="00C91659" w:rsidRPr="00A2410B" w14:paraId="309FADA0" w14:textId="77777777" w:rsidTr="0058095A">
        <w:tc>
          <w:tcPr>
            <w:tcW w:w="440" w:type="dxa"/>
          </w:tcPr>
          <w:p w14:paraId="47DAE69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w:t>
            </w:r>
          </w:p>
        </w:tc>
        <w:tc>
          <w:tcPr>
            <w:tcW w:w="5338" w:type="dxa"/>
          </w:tcPr>
          <w:p w14:paraId="33CD5DE4"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 xml:space="preserve">Can communicate effectively. </w:t>
            </w:r>
          </w:p>
        </w:tc>
        <w:tc>
          <w:tcPr>
            <w:tcW w:w="1843" w:type="dxa"/>
          </w:tcPr>
          <w:p w14:paraId="6897B34A"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1EC61851"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38147664" w14:textId="77777777" w:rsidTr="0058095A">
        <w:tc>
          <w:tcPr>
            <w:tcW w:w="440" w:type="dxa"/>
          </w:tcPr>
          <w:p w14:paraId="78D4909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w:t>
            </w:r>
          </w:p>
        </w:tc>
        <w:tc>
          <w:tcPr>
            <w:tcW w:w="5338" w:type="dxa"/>
          </w:tcPr>
          <w:p w14:paraId="0DBAE26C"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 xml:space="preserve">Can work with experts from different professions. </w:t>
            </w:r>
          </w:p>
        </w:tc>
        <w:tc>
          <w:tcPr>
            <w:tcW w:w="1843" w:type="dxa"/>
          </w:tcPr>
          <w:p w14:paraId="558CF152"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1B12B773"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502E6606" w14:textId="77777777" w:rsidTr="0058095A">
        <w:tc>
          <w:tcPr>
            <w:tcW w:w="440" w:type="dxa"/>
          </w:tcPr>
          <w:p w14:paraId="040EBC5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3</w:t>
            </w:r>
          </w:p>
        </w:tc>
        <w:tc>
          <w:tcPr>
            <w:tcW w:w="5338" w:type="dxa"/>
          </w:tcPr>
          <w:p w14:paraId="445BF932"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Can problem solve, make decisions and adapt to change.</w:t>
            </w:r>
          </w:p>
        </w:tc>
        <w:tc>
          <w:tcPr>
            <w:tcW w:w="1843" w:type="dxa"/>
          </w:tcPr>
          <w:p w14:paraId="1773D7B8"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52277E8A"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19F4E57F" w14:textId="77777777" w:rsidTr="0058095A">
        <w:tc>
          <w:tcPr>
            <w:tcW w:w="440" w:type="dxa"/>
          </w:tcPr>
          <w:p w14:paraId="1F0CD19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4</w:t>
            </w:r>
          </w:p>
        </w:tc>
        <w:tc>
          <w:tcPr>
            <w:tcW w:w="5338" w:type="dxa"/>
          </w:tcPr>
          <w:p w14:paraId="49D26148"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 xml:space="preserve">Can learn from experience for their own and their profession’s development. </w:t>
            </w:r>
          </w:p>
        </w:tc>
        <w:tc>
          <w:tcPr>
            <w:tcW w:w="1843" w:type="dxa"/>
          </w:tcPr>
          <w:p w14:paraId="26EADA8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1ACF336F"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25DF3BF0" w14:textId="77777777" w:rsidTr="0058095A">
        <w:tc>
          <w:tcPr>
            <w:tcW w:w="440" w:type="dxa"/>
          </w:tcPr>
          <w:p w14:paraId="6314E724"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5</w:t>
            </w:r>
          </w:p>
        </w:tc>
        <w:tc>
          <w:tcPr>
            <w:tcW w:w="5338" w:type="dxa"/>
          </w:tcPr>
          <w:p w14:paraId="33F43E26"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Can learn from experience to improve the use of advanced rehabilitation technology in healthcare.</w:t>
            </w:r>
          </w:p>
        </w:tc>
        <w:tc>
          <w:tcPr>
            <w:tcW w:w="1843" w:type="dxa"/>
          </w:tcPr>
          <w:p w14:paraId="3C010B20"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0F14A3DE"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59AFEF18" w14:textId="77777777" w:rsidTr="0058095A">
        <w:tc>
          <w:tcPr>
            <w:tcW w:w="440" w:type="dxa"/>
          </w:tcPr>
          <w:p w14:paraId="000B3A30"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lastRenderedPageBreak/>
              <w:t>6</w:t>
            </w:r>
          </w:p>
        </w:tc>
        <w:tc>
          <w:tcPr>
            <w:tcW w:w="5338" w:type="dxa"/>
          </w:tcPr>
          <w:p w14:paraId="49C3E84D"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Able to work in different environments, organisations and countries.</w:t>
            </w:r>
          </w:p>
        </w:tc>
        <w:tc>
          <w:tcPr>
            <w:tcW w:w="1843" w:type="dxa"/>
          </w:tcPr>
          <w:p w14:paraId="7BB3B9E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38EF918F"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49F61A96" w14:textId="77777777" w:rsidTr="0058095A">
        <w:tc>
          <w:tcPr>
            <w:tcW w:w="440" w:type="dxa"/>
          </w:tcPr>
          <w:p w14:paraId="4D7444E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7</w:t>
            </w:r>
          </w:p>
        </w:tc>
        <w:tc>
          <w:tcPr>
            <w:tcW w:w="5338" w:type="dxa"/>
          </w:tcPr>
          <w:p w14:paraId="008371CA"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 xml:space="preserve">Do not impose their personal views and are sensitive to cultural differences. </w:t>
            </w:r>
          </w:p>
        </w:tc>
        <w:tc>
          <w:tcPr>
            <w:tcW w:w="1843" w:type="dxa"/>
          </w:tcPr>
          <w:p w14:paraId="4DB10422"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1AF87D92"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0CB1CC20" w14:textId="77777777" w:rsidTr="0058095A">
        <w:tc>
          <w:tcPr>
            <w:tcW w:w="440" w:type="dxa"/>
          </w:tcPr>
          <w:p w14:paraId="0166D073"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8</w:t>
            </w:r>
          </w:p>
        </w:tc>
        <w:tc>
          <w:tcPr>
            <w:tcW w:w="5338" w:type="dxa"/>
          </w:tcPr>
          <w:p w14:paraId="60578B17"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Can work within relevant codes of conduct to achieve a high standard.</w:t>
            </w:r>
          </w:p>
        </w:tc>
        <w:tc>
          <w:tcPr>
            <w:tcW w:w="1843" w:type="dxa"/>
          </w:tcPr>
          <w:p w14:paraId="197FDDDB"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596EDA19"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0DC64FFF" w14:textId="77777777" w:rsidTr="0058095A">
        <w:tc>
          <w:tcPr>
            <w:tcW w:w="440" w:type="dxa"/>
          </w:tcPr>
          <w:p w14:paraId="1BF08F57"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9</w:t>
            </w:r>
          </w:p>
        </w:tc>
        <w:tc>
          <w:tcPr>
            <w:tcW w:w="5338" w:type="dxa"/>
          </w:tcPr>
          <w:p w14:paraId="76B7BA6B" w14:textId="77777777" w:rsidR="00C91659" w:rsidRPr="00A2410B" w:rsidRDefault="00C91659" w:rsidP="0058095A">
            <w:pPr>
              <w:ind w:left="-76"/>
              <w:rPr>
                <w:rFonts w:ascii="Arial" w:hAnsi="Arial" w:cs="Arial"/>
                <w:sz w:val="20"/>
                <w:szCs w:val="20"/>
                <w:lang w:val="en-GB"/>
              </w:rPr>
            </w:pPr>
            <w:r w:rsidRPr="00A2410B">
              <w:rPr>
                <w:rFonts w:ascii="Arial" w:hAnsi="Arial" w:cs="Arial"/>
                <w:sz w:val="20"/>
                <w:szCs w:val="20"/>
                <w:lang w:val="en-GB"/>
              </w:rPr>
              <w:t>Can work safely, effectively, and ethically.</w:t>
            </w:r>
          </w:p>
        </w:tc>
        <w:tc>
          <w:tcPr>
            <w:tcW w:w="1843" w:type="dxa"/>
          </w:tcPr>
          <w:p w14:paraId="01779575"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c>
          <w:tcPr>
            <w:tcW w:w="2268" w:type="dxa"/>
          </w:tcPr>
          <w:p w14:paraId="63AD6346" w14:textId="77777777" w:rsidR="00C91659" w:rsidRPr="00A2410B" w:rsidRDefault="00C91659" w:rsidP="0058095A">
            <w:pPr>
              <w:jc w:val="center"/>
              <w:rPr>
                <w:rFonts w:ascii="Arial" w:hAnsi="Arial" w:cs="Arial"/>
                <w:sz w:val="20"/>
                <w:szCs w:val="20"/>
                <w:lang w:val="en-GB"/>
              </w:rPr>
            </w:pPr>
            <w:r w:rsidRPr="00A2410B">
              <w:rPr>
                <w:rFonts w:ascii="Arial" w:hAnsi="Arial" w:cs="Arial"/>
                <w:sz w:val="20"/>
                <w:szCs w:val="20"/>
                <w:lang w:val="en-GB"/>
              </w:rPr>
              <w:t>1  –  2  –   3  –  4</w:t>
            </w:r>
          </w:p>
        </w:tc>
      </w:tr>
      <w:tr w:rsidR="00C91659" w:rsidRPr="00A2410B" w14:paraId="36D741C0" w14:textId="77777777" w:rsidTr="0058095A">
        <w:tc>
          <w:tcPr>
            <w:tcW w:w="9889" w:type="dxa"/>
            <w:gridSpan w:val="4"/>
          </w:tcPr>
          <w:p w14:paraId="0BF7A73B" w14:textId="77777777" w:rsidR="00C91659" w:rsidRPr="00A2410B" w:rsidRDefault="00C91659" w:rsidP="0058095A">
            <w:pPr>
              <w:rPr>
                <w:rFonts w:ascii="Arial" w:hAnsi="Arial" w:cs="Arial"/>
                <w:sz w:val="20"/>
                <w:szCs w:val="20"/>
                <w:lang w:val="en-GB"/>
              </w:rPr>
            </w:pPr>
            <w:r w:rsidRPr="00A2410B">
              <w:rPr>
                <w:rFonts w:ascii="Arial" w:hAnsi="Arial" w:cs="Arial"/>
                <w:b/>
                <w:bCs/>
                <w:sz w:val="20"/>
                <w:szCs w:val="20"/>
                <w:lang w:val="en-GB"/>
              </w:rPr>
              <w:t xml:space="preserve">The blank spaces below may be used to indicate </w:t>
            </w:r>
            <w:r w:rsidRPr="00A2410B">
              <w:rPr>
                <w:rFonts w:ascii="Arial" w:hAnsi="Arial" w:cs="Arial"/>
                <w:b/>
                <w:bCs/>
                <w:i/>
                <w:iCs/>
                <w:sz w:val="20"/>
                <w:szCs w:val="20"/>
                <w:lang w:val="en-GB"/>
              </w:rPr>
              <w:t>any other competences</w:t>
            </w:r>
            <w:r w:rsidRPr="00A2410B">
              <w:rPr>
                <w:rFonts w:ascii="Arial" w:hAnsi="Arial" w:cs="Arial"/>
                <w:b/>
                <w:bCs/>
                <w:sz w:val="20"/>
                <w:szCs w:val="20"/>
                <w:lang w:val="en-GB"/>
              </w:rPr>
              <w:t xml:space="preserve"> that you consider important but which do not appear on the list. (optional fields)</w:t>
            </w:r>
          </w:p>
        </w:tc>
      </w:tr>
      <w:tr w:rsidR="00C91659" w:rsidRPr="00A2410B" w14:paraId="0AD2445A" w14:textId="77777777" w:rsidTr="0058095A">
        <w:tc>
          <w:tcPr>
            <w:tcW w:w="440" w:type="dxa"/>
          </w:tcPr>
          <w:p w14:paraId="7B0228E1"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0</w:t>
            </w:r>
          </w:p>
        </w:tc>
        <w:tc>
          <w:tcPr>
            <w:tcW w:w="5338" w:type="dxa"/>
          </w:tcPr>
          <w:p w14:paraId="1CE7408B" w14:textId="77777777" w:rsidR="00C91659" w:rsidRPr="00A2410B" w:rsidRDefault="00C91659" w:rsidP="0058095A">
            <w:pPr>
              <w:rPr>
                <w:rFonts w:ascii="Arial" w:hAnsi="Arial" w:cs="Arial"/>
                <w:sz w:val="20"/>
                <w:szCs w:val="20"/>
                <w:lang w:val="en-GB"/>
              </w:rPr>
            </w:pPr>
          </w:p>
          <w:p w14:paraId="6EA3D143" w14:textId="77777777" w:rsidR="00C91659" w:rsidRPr="00A2410B" w:rsidRDefault="00C91659" w:rsidP="0058095A">
            <w:pPr>
              <w:rPr>
                <w:rFonts w:ascii="Arial" w:hAnsi="Arial" w:cs="Arial"/>
                <w:sz w:val="20"/>
                <w:szCs w:val="20"/>
                <w:lang w:val="en-GB"/>
              </w:rPr>
            </w:pPr>
          </w:p>
        </w:tc>
        <w:tc>
          <w:tcPr>
            <w:tcW w:w="1843" w:type="dxa"/>
          </w:tcPr>
          <w:p w14:paraId="1D9FDD18" w14:textId="77777777" w:rsidR="00C91659" w:rsidRPr="00A2410B" w:rsidRDefault="00C91659" w:rsidP="0058095A">
            <w:pPr>
              <w:rPr>
                <w:rFonts w:ascii="Arial" w:hAnsi="Arial" w:cs="Arial"/>
                <w:sz w:val="20"/>
                <w:szCs w:val="20"/>
                <w:lang w:val="en-GB"/>
              </w:rPr>
            </w:pPr>
          </w:p>
        </w:tc>
        <w:tc>
          <w:tcPr>
            <w:tcW w:w="2268" w:type="dxa"/>
          </w:tcPr>
          <w:p w14:paraId="18F1AEF9" w14:textId="77777777" w:rsidR="00C91659" w:rsidRPr="00A2410B" w:rsidRDefault="00C91659" w:rsidP="0058095A">
            <w:pPr>
              <w:rPr>
                <w:rFonts w:ascii="Arial" w:hAnsi="Arial" w:cs="Arial"/>
                <w:sz w:val="20"/>
                <w:szCs w:val="20"/>
                <w:lang w:val="en-GB"/>
              </w:rPr>
            </w:pPr>
          </w:p>
        </w:tc>
      </w:tr>
      <w:tr w:rsidR="00C91659" w:rsidRPr="00A2410B" w14:paraId="6ADC360D" w14:textId="77777777" w:rsidTr="0058095A">
        <w:tc>
          <w:tcPr>
            <w:tcW w:w="440" w:type="dxa"/>
          </w:tcPr>
          <w:p w14:paraId="3F94E585"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1</w:t>
            </w:r>
          </w:p>
        </w:tc>
        <w:tc>
          <w:tcPr>
            <w:tcW w:w="5338" w:type="dxa"/>
          </w:tcPr>
          <w:p w14:paraId="4E35FB54" w14:textId="77777777" w:rsidR="00C91659" w:rsidRPr="00A2410B" w:rsidRDefault="00C91659" w:rsidP="0058095A">
            <w:pPr>
              <w:rPr>
                <w:rFonts w:ascii="Arial" w:hAnsi="Arial" w:cs="Arial"/>
                <w:sz w:val="20"/>
                <w:szCs w:val="20"/>
                <w:lang w:val="en-GB"/>
              </w:rPr>
            </w:pPr>
          </w:p>
          <w:p w14:paraId="07F7A175" w14:textId="77777777" w:rsidR="00C91659" w:rsidRPr="00A2410B" w:rsidRDefault="00C91659" w:rsidP="0058095A">
            <w:pPr>
              <w:rPr>
                <w:rFonts w:ascii="Arial" w:hAnsi="Arial" w:cs="Arial"/>
                <w:sz w:val="20"/>
                <w:szCs w:val="20"/>
                <w:lang w:val="en-GB"/>
              </w:rPr>
            </w:pPr>
          </w:p>
        </w:tc>
        <w:tc>
          <w:tcPr>
            <w:tcW w:w="1843" w:type="dxa"/>
          </w:tcPr>
          <w:p w14:paraId="41F9B41C" w14:textId="77777777" w:rsidR="00C91659" w:rsidRPr="00A2410B" w:rsidRDefault="00C91659" w:rsidP="0058095A">
            <w:pPr>
              <w:rPr>
                <w:rFonts w:ascii="Arial" w:hAnsi="Arial" w:cs="Arial"/>
                <w:sz w:val="20"/>
                <w:szCs w:val="20"/>
                <w:lang w:val="en-GB"/>
              </w:rPr>
            </w:pPr>
          </w:p>
        </w:tc>
        <w:tc>
          <w:tcPr>
            <w:tcW w:w="2268" w:type="dxa"/>
          </w:tcPr>
          <w:p w14:paraId="237F6F44" w14:textId="77777777" w:rsidR="00C91659" w:rsidRPr="00A2410B" w:rsidRDefault="00C91659" w:rsidP="0058095A">
            <w:pPr>
              <w:rPr>
                <w:rFonts w:ascii="Arial" w:hAnsi="Arial" w:cs="Arial"/>
                <w:sz w:val="20"/>
                <w:szCs w:val="20"/>
                <w:lang w:val="en-GB"/>
              </w:rPr>
            </w:pPr>
          </w:p>
        </w:tc>
      </w:tr>
      <w:tr w:rsidR="00C91659" w:rsidRPr="00A2410B" w14:paraId="08063493" w14:textId="77777777" w:rsidTr="0058095A">
        <w:tc>
          <w:tcPr>
            <w:tcW w:w="440" w:type="dxa"/>
          </w:tcPr>
          <w:p w14:paraId="1D129353"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2</w:t>
            </w:r>
          </w:p>
        </w:tc>
        <w:tc>
          <w:tcPr>
            <w:tcW w:w="5338" w:type="dxa"/>
          </w:tcPr>
          <w:p w14:paraId="6CAAA1B4" w14:textId="77777777" w:rsidR="00C91659" w:rsidRPr="00A2410B" w:rsidRDefault="00C91659" w:rsidP="0058095A">
            <w:pPr>
              <w:rPr>
                <w:rFonts w:ascii="Arial" w:hAnsi="Arial" w:cs="Arial"/>
                <w:sz w:val="20"/>
                <w:szCs w:val="20"/>
                <w:lang w:val="en-GB"/>
              </w:rPr>
            </w:pPr>
          </w:p>
          <w:p w14:paraId="690A6C53" w14:textId="77777777" w:rsidR="00C91659" w:rsidRPr="00A2410B" w:rsidRDefault="00C91659" w:rsidP="0058095A">
            <w:pPr>
              <w:rPr>
                <w:rFonts w:ascii="Arial" w:hAnsi="Arial" w:cs="Arial"/>
                <w:sz w:val="20"/>
                <w:szCs w:val="20"/>
                <w:lang w:val="en-GB"/>
              </w:rPr>
            </w:pPr>
          </w:p>
        </w:tc>
        <w:tc>
          <w:tcPr>
            <w:tcW w:w="1843" w:type="dxa"/>
          </w:tcPr>
          <w:p w14:paraId="4FEAA8C2" w14:textId="77777777" w:rsidR="00C91659" w:rsidRPr="00A2410B" w:rsidRDefault="00C91659" w:rsidP="0058095A">
            <w:pPr>
              <w:rPr>
                <w:rFonts w:ascii="Arial" w:hAnsi="Arial" w:cs="Arial"/>
                <w:sz w:val="20"/>
                <w:szCs w:val="20"/>
                <w:lang w:val="en-GB"/>
              </w:rPr>
            </w:pPr>
          </w:p>
        </w:tc>
        <w:tc>
          <w:tcPr>
            <w:tcW w:w="2268" w:type="dxa"/>
          </w:tcPr>
          <w:p w14:paraId="7858F6EF" w14:textId="77777777" w:rsidR="00C91659" w:rsidRPr="00A2410B" w:rsidRDefault="00C91659" w:rsidP="0058095A">
            <w:pPr>
              <w:rPr>
                <w:rFonts w:ascii="Arial" w:hAnsi="Arial" w:cs="Arial"/>
                <w:sz w:val="20"/>
                <w:szCs w:val="20"/>
                <w:lang w:val="en-GB"/>
              </w:rPr>
            </w:pPr>
          </w:p>
        </w:tc>
      </w:tr>
    </w:tbl>
    <w:p w14:paraId="711BA7B8" w14:textId="77777777" w:rsidR="00C91659" w:rsidRPr="00A2410B" w:rsidRDefault="00C91659" w:rsidP="00C91659">
      <w:pPr>
        <w:rPr>
          <w:rFonts w:ascii="Arial" w:hAnsi="Arial" w:cs="Arial"/>
          <w:sz w:val="20"/>
          <w:szCs w:val="20"/>
        </w:rPr>
      </w:pPr>
    </w:p>
    <w:p w14:paraId="4CFE2026" w14:textId="77777777" w:rsidR="00C91659" w:rsidRPr="00A2410B" w:rsidRDefault="00C91659" w:rsidP="00C91659">
      <w:pPr>
        <w:rPr>
          <w:rFonts w:ascii="Arial" w:hAnsi="Arial" w:cs="Arial"/>
          <w:sz w:val="20"/>
          <w:szCs w:val="20"/>
        </w:rPr>
      </w:pPr>
      <w:r w:rsidRPr="00A2410B">
        <w:rPr>
          <w:rFonts w:ascii="Arial" w:hAnsi="Arial" w:cs="Arial"/>
          <w:sz w:val="20"/>
          <w:szCs w:val="20"/>
        </w:rPr>
        <w:t xml:space="preserve">Please rank below the </w:t>
      </w:r>
      <w:r w:rsidRPr="00A2410B">
        <w:rPr>
          <w:rFonts w:ascii="Arial" w:hAnsi="Arial" w:cs="Arial"/>
          <w:b/>
          <w:sz w:val="20"/>
          <w:szCs w:val="20"/>
        </w:rPr>
        <w:t>five most important competences</w:t>
      </w:r>
      <w:r w:rsidRPr="00A2410B">
        <w:rPr>
          <w:rFonts w:ascii="Arial" w:hAnsi="Arial" w:cs="Arial"/>
          <w:sz w:val="20"/>
          <w:szCs w:val="20"/>
        </w:rPr>
        <w:t xml:space="preserve"> according to your opinion. Please write the number of the competence (1 to 9 competences suggested) within the box. Mark on the first box the most important, on the second box the second most important and so on.</w:t>
      </w:r>
    </w:p>
    <w:tbl>
      <w:tblPr>
        <w:tblStyle w:val="TableGrid"/>
        <w:tblW w:w="0" w:type="auto"/>
        <w:tblInd w:w="2376" w:type="dxa"/>
        <w:tblLook w:val="04A0" w:firstRow="1" w:lastRow="0" w:firstColumn="1" w:lastColumn="0" w:noHBand="0" w:noVBand="1"/>
      </w:tblPr>
      <w:tblGrid>
        <w:gridCol w:w="505"/>
        <w:gridCol w:w="2882"/>
        <w:gridCol w:w="582"/>
      </w:tblGrid>
      <w:tr w:rsidR="00C91659" w:rsidRPr="00A2410B" w14:paraId="59AC1E44" w14:textId="77777777" w:rsidTr="0058095A">
        <w:tc>
          <w:tcPr>
            <w:tcW w:w="505" w:type="dxa"/>
          </w:tcPr>
          <w:p w14:paraId="4C2437A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1</w:t>
            </w:r>
          </w:p>
        </w:tc>
        <w:tc>
          <w:tcPr>
            <w:tcW w:w="2882" w:type="dxa"/>
          </w:tcPr>
          <w:p w14:paraId="247715EC"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 xml:space="preserve">Competence Number </w:t>
            </w:r>
            <w:r w:rsidRPr="00A2410B">
              <w:rPr>
                <w:rFonts w:ascii="Arial" w:hAnsi="Arial" w:cs="Arial"/>
                <w:sz w:val="20"/>
                <w:szCs w:val="20"/>
                <w:lang w:val="en-GB"/>
              </w:rPr>
              <w:tab/>
            </w:r>
          </w:p>
        </w:tc>
        <w:tc>
          <w:tcPr>
            <w:tcW w:w="582" w:type="dxa"/>
          </w:tcPr>
          <w:p w14:paraId="0790D0EF" w14:textId="77777777" w:rsidR="00C91659" w:rsidRPr="00A2410B" w:rsidRDefault="00C91659" w:rsidP="0058095A">
            <w:pPr>
              <w:rPr>
                <w:rFonts w:ascii="Arial" w:hAnsi="Arial" w:cs="Arial"/>
                <w:sz w:val="20"/>
                <w:szCs w:val="20"/>
                <w:lang w:val="en-GB"/>
              </w:rPr>
            </w:pPr>
          </w:p>
        </w:tc>
      </w:tr>
      <w:tr w:rsidR="00C91659" w:rsidRPr="00A2410B" w14:paraId="6BABC0A3" w14:textId="77777777" w:rsidTr="0058095A">
        <w:tc>
          <w:tcPr>
            <w:tcW w:w="505" w:type="dxa"/>
          </w:tcPr>
          <w:p w14:paraId="3B11EE72"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2</w:t>
            </w:r>
          </w:p>
        </w:tc>
        <w:tc>
          <w:tcPr>
            <w:tcW w:w="2882" w:type="dxa"/>
          </w:tcPr>
          <w:p w14:paraId="39F559C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14827413" w14:textId="77777777" w:rsidR="00C91659" w:rsidRPr="00A2410B" w:rsidRDefault="00C91659" w:rsidP="0058095A">
            <w:pPr>
              <w:rPr>
                <w:rFonts w:ascii="Arial" w:hAnsi="Arial" w:cs="Arial"/>
                <w:sz w:val="20"/>
                <w:szCs w:val="20"/>
                <w:lang w:val="en-GB"/>
              </w:rPr>
            </w:pPr>
          </w:p>
        </w:tc>
      </w:tr>
      <w:tr w:rsidR="00C91659" w:rsidRPr="00A2410B" w14:paraId="7CB34DD9" w14:textId="77777777" w:rsidTr="0058095A">
        <w:tc>
          <w:tcPr>
            <w:tcW w:w="505" w:type="dxa"/>
          </w:tcPr>
          <w:p w14:paraId="370A0ED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3</w:t>
            </w:r>
          </w:p>
        </w:tc>
        <w:tc>
          <w:tcPr>
            <w:tcW w:w="2882" w:type="dxa"/>
          </w:tcPr>
          <w:p w14:paraId="17E86863"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49F9515E" w14:textId="77777777" w:rsidR="00C91659" w:rsidRPr="00A2410B" w:rsidRDefault="00C91659" w:rsidP="0058095A">
            <w:pPr>
              <w:rPr>
                <w:rFonts w:ascii="Arial" w:hAnsi="Arial" w:cs="Arial"/>
                <w:sz w:val="20"/>
                <w:szCs w:val="20"/>
                <w:lang w:val="en-GB"/>
              </w:rPr>
            </w:pPr>
          </w:p>
        </w:tc>
      </w:tr>
      <w:tr w:rsidR="00C91659" w:rsidRPr="00A2410B" w14:paraId="346313DD" w14:textId="77777777" w:rsidTr="0058095A">
        <w:tc>
          <w:tcPr>
            <w:tcW w:w="505" w:type="dxa"/>
          </w:tcPr>
          <w:p w14:paraId="05BE81B6"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4</w:t>
            </w:r>
          </w:p>
        </w:tc>
        <w:tc>
          <w:tcPr>
            <w:tcW w:w="2882" w:type="dxa"/>
          </w:tcPr>
          <w:p w14:paraId="7882CA9A"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4CA36B95" w14:textId="77777777" w:rsidR="00C91659" w:rsidRPr="00A2410B" w:rsidRDefault="00C91659" w:rsidP="0058095A">
            <w:pPr>
              <w:rPr>
                <w:rFonts w:ascii="Arial" w:hAnsi="Arial" w:cs="Arial"/>
                <w:sz w:val="20"/>
                <w:szCs w:val="20"/>
                <w:lang w:val="en-GB"/>
              </w:rPr>
            </w:pPr>
          </w:p>
        </w:tc>
      </w:tr>
      <w:tr w:rsidR="00C91659" w:rsidRPr="00A2410B" w14:paraId="7C37131C" w14:textId="77777777" w:rsidTr="0058095A">
        <w:tc>
          <w:tcPr>
            <w:tcW w:w="505" w:type="dxa"/>
          </w:tcPr>
          <w:p w14:paraId="57FDCBDE"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5</w:t>
            </w:r>
          </w:p>
        </w:tc>
        <w:tc>
          <w:tcPr>
            <w:tcW w:w="2882" w:type="dxa"/>
          </w:tcPr>
          <w:p w14:paraId="3E82E189" w14:textId="77777777" w:rsidR="00C91659" w:rsidRPr="00A2410B" w:rsidRDefault="00C91659" w:rsidP="0058095A">
            <w:pPr>
              <w:rPr>
                <w:rFonts w:ascii="Arial" w:hAnsi="Arial" w:cs="Arial"/>
                <w:sz w:val="20"/>
                <w:szCs w:val="20"/>
                <w:lang w:val="en-GB"/>
              </w:rPr>
            </w:pPr>
            <w:r w:rsidRPr="00A2410B">
              <w:rPr>
                <w:rFonts w:ascii="Arial" w:hAnsi="Arial" w:cs="Arial"/>
                <w:sz w:val="20"/>
                <w:szCs w:val="20"/>
                <w:lang w:val="en-GB"/>
              </w:rPr>
              <w:t>Competence Number</w:t>
            </w:r>
          </w:p>
        </w:tc>
        <w:tc>
          <w:tcPr>
            <w:tcW w:w="582" w:type="dxa"/>
          </w:tcPr>
          <w:p w14:paraId="3E130F19" w14:textId="77777777" w:rsidR="00C91659" w:rsidRPr="00A2410B" w:rsidRDefault="00C91659" w:rsidP="0058095A">
            <w:pPr>
              <w:rPr>
                <w:rFonts w:ascii="Arial" w:hAnsi="Arial" w:cs="Arial"/>
                <w:sz w:val="20"/>
                <w:szCs w:val="20"/>
                <w:lang w:val="en-GB"/>
              </w:rPr>
            </w:pPr>
          </w:p>
        </w:tc>
      </w:tr>
    </w:tbl>
    <w:p w14:paraId="67E521FD" w14:textId="77777777" w:rsidR="00C91659" w:rsidRPr="00A2410B" w:rsidRDefault="00C91659" w:rsidP="00C91659">
      <w:pPr>
        <w:pStyle w:val="NoSpacing"/>
        <w:rPr>
          <w:rFonts w:ascii="Arial" w:hAnsi="Arial" w:cs="Arial"/>
          <w:sz w:val="20"/>
          <w:szCs w:val="20"/>
        </w:rPr>
      </w:pPr>
    </w:p>
    <w:p w14:paraId="5C55DAD3" w14:textId="77777777" w:rsidR="00C91659" w:rsidRPr="00A2410B" w:rsidRDefault="00C91659" w:rsidP="00C91659">
      <w:pPr>
        <w:pStyle w:val="NoSpacing"/>
        <w:rPr>
          <w:rFonts w:ascii="Arial" w:hAnsi="Arial" w:cs="Arial"/>
          <w:sz w:val="20"/>
          <w:szCs w:val="20"/>
        </w:rPr>
      </w:pPr>
      <w:r w:rsidRPr="00A2410B">
        <w:rPr>
          <w:rFonts w:ascii="Arial" w:hAnsi="Arial" w:cs="Arial"/>
          <w:sz w:val="20"/>
          <w:szCs w:val="20"/>
        </w:rPr>
        <w:t>Many thanks for your cooperation.</w:t>
      </w:r>
    </w:p>
    <w:p w14:paraId="64B8AA6A" w14:textId="77777777" w:rsidR="00C91659" w:rsidRPr="00A2410B" w:rsidRDefault="00C91659" w:rsidP="00C91659">
      <w:pPr>
        <w:pStyle w:val="NoSpacing"/>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5"/>
      </w:tblGrid>
      <w:tr w:rsidR="00C91659" w:rsidRPr="00A2410B" w14:paraId="7C6D05E9" w14:textId="77777777" w:rsidTr="0058095A">
        <w:trPr>
          <w:trHeight w:val="306"/>
        </w:trPr>
        <w:tc>
          <w:tcPr>
            <w:tcW w:w="10421" w:type="dxa"/>
          </w:tcPr>
          <w:p w14:paraId="1B6E9594" w14:textId="77777777" w:rsidR="00C91659" w:rsidRPr="00A2410B" w:rsidRDefault="00C91659" w:rsidP="0058095A">
            <w:pPr>
              <w:rPr>
                <w:rFonts w:ascii="Arial" w:hAnsi="Arial" w:cs="Arial"/>
                <w:b/>
                <w:sz w:val="20"/>
                <w:szCs w:val="20"/>
              </w:rPr>
            </w:pPr>
            <w:r w:rsidRPr="00A2410B">
              <w:rPr>
                <w:rFonts w:ascii="Arial" w:hAnsi="Arial" w:cs="Arial"/>
                <w:b/>
                <w:sz w:val="20"/>
                <w:szCs w:val="20"/>
              </w:rPr>
              <w:t>NOW PLEASE RETURN THE COMPLETED QUESTIONNAIRE IN THE ENVELOPE PROVIDED</w:t>
            </w:r>
          </w:p>
        </w:tc>
      </w:tr>
    </w:tbl>
    <w:p w14:paraId="7D88AFDB" w14:textId="77777777" w:rsidR="00C91659" w:rsidRPr="00D77983" w:rsidRDefault="00C91659" w:rsidP="00C91659">
      <w:pPr>
        <w:rPr>
          <w:sz w:val="20"/>
          <w:szCs w:val="20"/>
        </w:rPr>
      </w:pPr>
    </w:p>
    <w:p w14:paraId="4E59CB38" w14:textId="77777777" w:rsidR="00B44842" w:rsidRDefault="00B44842" w:rsidP="000D4C3C">
      <w:pPr>
        <w:pStyle w:val="Tituloanexo"/>
        <w:rPr>
          <w:sz w:val="24"/>
        </w:rPr>
        <w:sectPr w:rsidR="00B44842" w:rsidSect="00412F07">
          <w:footerReference w:type="default" r:id="rId14"/>
          <w:pgSz w:w="11907" w:h="16839" w:code="9"/>
          <w:pgMar w:top="1417" w:right="1701" w:bottom="1417" w:left="1701" w:header="0" w:footer="709" w:gutter="0"/>
          <w:pgNumType w:start="1"/>
          <w:cols w:space="720"/>
          <w:formProt w:val="0"/>
          <w:docGrid w:linePitch="326" w:charSpace="-6145"/>
        </w:sectPr>
      </w:pPr>
    </w:p>
    <w:p w14:paraId="40297375" w14:textId="61853547" w:rsidR="000D4C3C" w:rsidRPr="009E473B" w:rsidRDefault="000D4C3C" w:rsidP="000D4C3C">
      <w:pPr>
        <w:pStyle w:val="Tituloanexo"/>
        <w:rPr>
          <w:sz w:val="24"/>
        </w:rPr>
      </w:pPr>
      <w:r>
        <w:rPr>
          <w:sz w:val="24"/>
        </w:rPr>
        <w:lastRenderedPageBreak/>
        <w:t>Figures and Tables</w:t>
      </w:r>
    </w:p>
    <w:p w14:paraId="3D899A56" w14:textId="2F6654FF" w:rsidR="00985BEC" w:rsidRPr="009E473B" w:rsidRDefault="000D4C3C" w:rsidP="00B44842">
      <w:pPr>
        <w:pStyle w:val="Textogeneral"/>
        <w:rPr>
          <w:sz w:val="24"/>
        </w:rPr>
      </w:pPr>
      <w:r w:rsidRPr="00AB0582">
        <w:rPr>
          <w:sz w:val="24"/>
        </w:rPr>
        <w:t xml:space="preserve"> </w:t>
      </w:r>
      <w:r w:rsidR="00985BEC">
        <w:rPr>
          <w:sz w:val="24"/>
        </w:rPr>
        <w:t>Figure 1</w:t>
      </w:r>
      <w:r w:rsidR="00985BEC" w:rsidRPr="009E473B">
        <w:rPr>
          <w:sz w:val="24"/>
        </w:rPr>
        <w:t>)</w:t>
      </w:r>
      <w:r w:rsidR="00985BEC">
        <w:rPr>
          <w:sz w:val="24"/>
        </w:rPr>
        <w:t xml:space="preserve"> </w:t>
      </w:r>
      <w:r w:rsidR="00B44842" w:rsidRPr="00B44842">
        <w:rPr>
          <w:sz w:val="24"/>
        </w:rPr>
        <w:t>Mean stakeholder ratings of competencies for subject specific and generic competencies: importance and achievability</w:t>
      </w:r>
    </w:p>
    <w:tbl>
      <w:tblPr>
        <w:tblStyle w:val="TableGrid"/>
        <w:tblW w:w="0" w:type="auto"/>
        <w:tblLook w:val="04A0" w:firstRow="1" w:lastRow="0" w:firstColumn="1" w:lastColumn="0" w:noHBand="0" w:noVBand="1"/>
      </w:tblPr>
      <w:tblGrid>
        <w:gridCol w:w="6758"/>
        <w:gridCol w:w="6758"/>
      </w:tblGrid>
      <w:tr w:rsidR="00B44842" w:rsidRPr="00474665" w14:paraId="5F27CC60" w14:textId="77777777" w:rsidTr="0058095A">
        <w:trPr>
          <w:trHeight w:val="338"/>
        </w:trPr>
        <w:tc>
          <w:tcPr>
            <w:tcW w:w="6758" w:type="dxa"/>
          </w:tcPr>
          <w:p w14:paraId="7F1A84B9" w14:textId="77777777" w:rsidR="00B44842" w:rsidRPr="00474665" w:rsidRDefault="00B44842" w:rsidP="0058095A">
            <w:pPr>
              <w:rPr>
                <w:rFonts w:ascii="Times New Roman" w:hAnsi="Times New Roman"/>
              </w:rPr>
            </w:pPr>
            <w:r w:rsidRPr="00474665">
              <w:rPr>
                <w:rFonts w:ascii="Times New Roman" w:hAnsi="Times New Roman"/>
              </w:rPr>
              <w:t xml:space="preserve">Subject Specific </w:t>
            </w:r>
          </w:p>
        </w:tc>
        <w:tc>
          <w:tcPr>
            <w:tcW w:w="6758" w:type="dxa"/>
          </w:tcPr>
          <w:p w14:paraId="3762AA30" w14:textId="77777777" w:rsidR="00B44842" w:rsidRPr="00474665" w:rsidRDefault="00B44842" w:rsidP="0058095A">
            <w:pPr>
              <w:rPr>
                <w:rFonts w:ascii="Times New Roman" w:hAnsi="Times New Roman"/>
              </w:rPr>
            </w:pPr>
            <w:r w:rsidRPr="00474665">
              <w:rPr>
                <w:rFonts w:ascii="Times New Roman" w:hAnsi="Times New Roman"/>
              </w:rPr>
              <w:t xml:space="preserve">Generic </w:t>
            </w:r>
          </w:p>
        </w:tc>
      </w:tr>
      <w:tr w:rsidR="00B44842" w:rsidRPr="00474665" w14:paraId="586C00DB" w14:textId="77777777" w:rsidTr="0058095A">
        <w:trPr>
          <w:trHeight w:val="3591"/>
        </w:trPr>
        <w:tc>
          <w:tcPr>
            <w:tcW w:w="6758" w:type="dxa"/>
          </w:tcPr>
          <w:p w14:paraId="14D87005" w14:textId="694B489A" w:rsidR="00B44842" w:rsidRPr="00474665" w:rsidRDefault="00A12712" w:rsidP="0058095A">
            <w:pPr>
              <w:rPr>
                <w:rFonts w:ascii="Times New Roman" w:hAnsi="Times New Roman"/>
              </w:rPr>
            </w:pPr>
            <w:r>
              <w:rPr>
                <w:rFonts w:ascii="Times New Roman" w:hAnsi="Times New Roman"/>
                <w:noProof/>
                <w:color w:val="000000"/>
                <w:lang w:val="en-GB" w:eastAsia="en-GB"/>
              </w:rPr>
              <mc:AlternateContent>
                <mc:Choice Requires="wpc">
                  <w:drawing>
                    <wp:anchor distT="0" distB="0" distL="114300" distR="114300" simplePos="0" relativeHeight="251659264" behindDoc="0" locked="0" layoutInCell="1" allowOverlap="1" wp14:anchorId="46FC9A75" wp14:editId="66969C7D">
                      <wp:simplePos x="0" y="0"/>
                      <wp:positionH relativeFrom="column">
                        <wp:posOffset>-55245</wp:posOffset>
                      </wp:positionH>
                      <wp:positionV relativeFrom="paragraph">
                        <wp:posOffset>262255</wp:posOffset>
                      </wp:positionV>
                      <wp:extent cx="4172585" cy="2123440"/>
                      <wp:effectExtent l="0" t="0" r="18415" b="0"/>
                      <wp:wrapNone/>
                      <wp:docPr id="24073" name="Canvas 240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 name="Group 205"/>
                              <wpg:cNvGrpSpPr>
                                <a:grpSpLocks/>
                              </wpg:cNvGrpSpPr>
                              <wpg:grpSpPr bwMode="auto">
                                <a:xfrm>
                                  <a:off x="52705" y="8255"/>
                                  <a:ext cx="4106545" cy="1999615"/>
                                  <a:chOff x="37" y="37"/>
                                  <a:chExt cx="6467" cy="3149"/>
                                </a:xfrm>
                              </wpg:grpSpPr>
                              <wps:wsp>
                                <wps:cNvPr id="2" name="Rectangle 5"/>
                                <wps:cNvSpPr>
                                  <a:spLocks noChangeArrowheads="1"/>
                                </wps:cNvSpPr>
                                <wps:spPr bwMode="auto">
                                  <a:xfrm>
                                    <a:off x="37" y="37"/>
                                    <a:ext cx="6467" cy="3149"/>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3" name="Rectangle 6"/>
                                <wps:cNvSpPr>
                                  <a:spLocks noChangeArrowheads="1"/>
                                </wps:cNvSpPr>
                                <wps:spPr bwMode="auto">
                                  <a:xfrm>
                                    <a:off x="599" y="140"/>
                                    <a:ext cx="5882" cy="28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Line 7"/>
                                <wps:cNvCnPr>
                                  <a:cxnSpLocks noChangeShapeType="1"/>
                                </wps:cNvCnPr>
                                <wps:spPr bwMode="auto">
                                  <a:xfrm>
                                    <a:off x="599" y="2018"/>
                                    <a:ext cx="5882"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 name="Line 8"/>
                                <wps:cNvCnPr>
                                  <a:cxnSpLocks noChangeShapeType="1"/>
                                </wps:cNvCnPr>
                                <wps:spPr bwMode="auto">
                                  <a:xfrm>
                                    <a:off x="599" y="1079"/>
                                    <a:ext cx="5882"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 name="Line 9"/>
                                <wps:cNvCnPr>
                                  <a:cxnSpLocks noChangeShapeType="1"/>
                                </wps:cNvCnPr>
                                <wps:spPr bwMode="auto">
                                  <a:xfrm>
                                    <a:off x="599" y="140"/>
                                    <a:ext cx="5882"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 name="Rectangle 10"/>
                                <wps:cNvSpPr>
                                  <a:spLocks noChangeArrowheads="1"/>
                                </wps:cNvSpPr>
                                <wps:spPr bwMode="auto">
                                  <a:xfrm>
                                    <a:off x="599" y="140"/>
                                    <a:ext cx="5882" cy="2817"/>
                                  </a:xfrm>
                                  <a:prstGeom prst="rect">
                                    <a:avLst/>
                                  </a:prstGeom>
                                  <a:noFill/>
                                  <a:ln w="4445">
                                    <a:solidFill>
                                      <a:srgbClr val="80808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Line 11"/>
                                <wps:cNvCnPr>
                                  <a:cxnSpLocks noChangeShapeType="1"/>
                                </wps:cNvCnPr>
                                <wps:spPr bwMode="auto">
                                  <a:xfrm>
                                    <a:off x="599" y="140"/>
                                    <a:ext cx="0" cy="2817"/>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 name="Line 12"/>
                                <wps:cNvCnPr>
                                  <a:cxnSpLocks noChangeShapeType="1"/>
                                </wps:cNvCnPr>
                                <wps:spPr bwMode="auto">
                                  <a:xfrm>
                                    <a:off x="562" y="2957"/>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 name="Line 13"/>
                                <wps:cNvCnPr>
                                  <a:cxnSpLocks noChangeShapeType="1"/>
                                </wps:cNvCnPr>
                                <wps:spPr bwMode="auto">
                                  <a:xfrm>
                                    <a:off x="562" y="2018"/>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 name="Line 14"/>
                                <wps:cNvCnPr>
                                  <a:cxnSpLocks noChangeShapeType="1"/>
                                </wps:cNvCnPr>
                                <wps:spPr bwMode="auto">
                                  <a:xfrm>
                                    <a:off x="562" y="1079"/>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 name="Line 15"/>
                                <wps:cNvCnPr>
                                  <a:cxnSpLocks noChangeShapeType="1"/>
                                </wps:cNvCnPr>
                                <wps:spPr bwMode="auto">
                                  <a:xfrm>
                                    <a:off x="562" y="140"/>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 name="Line 16"/>
                                <wps:cNvCnPr>
                                  <a:cxnSpLocks noChangeShapeType="1"/>
                                </wps:cNvCnPr>
                                <wps:spPr bwMode="auto">
                                  <a:xfrm>
                                    <a:off x="599" y="2957"/>
                                    <a:ext cx="5882"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 name="Line 17"/>
                                <wps:cNvCnPr>
                                  <a:cxnSpLocks noChangeShapeType="1"/>
                                </wps:cNvCnPr>
                                <wps:spPr bwMode="auto">
                                  <a:xfrm flipV="1">
                                    <a:off x="599"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 name="Line 18"/>
                                <wps:cNvCnPr>
                                  <a:cxnSpLocks noChangeShapeType="1"/>
                                </wps:cNvCnPr>
                                <wps:spPr bwMode="auto">
                                  <a:xfrm flipV="1">
                                    <a:off x="857"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 name="Line 19"/>
                                <wps:cNvCnPr>
                                  <a:cxnSpLocks noChangeShapeType="1"/>
                                </wps:cNvCnPr>
                                <wps:spPr bwMode="auto">
                                  <a:xfrm flipV="1">
                                    <a:off x="1109"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 name="Line 20"/>
                                <wps:cNvCnPr>
                                  <a:cxnSpLocks noChangeShapeType="1"/>
                                </wps:cNvCnPr>
                                <wps:spPr bwMode="auto">
                                  <a:xfrm flipV="1">
                                    <a:off x="1367"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 name="Line 21"/>
                                <wps:cNvCnPr>
                                  <a:cxnSpLocks noChangeShapeType="1"/>
                                </wps:cNvCnPr>
                                <wps:spPr bwMode="auto">
                                  <a:xfrm flipV="1">
                                    <a:off x="1619"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 name="Line 22"/>
                                <wps:cNvCnPr>
                                  <a:cxnSpLocks noChangeShapeType="1"/>
                                </wps:cNvCnPr>
                                <wps:spPr bwMode="auto">
                                  <a:xfrm flipV="1">
                                    <a:off x="1877"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 name="Line 23"/>
                                <wps:cNvCnPr>
                                  <a:cxnSpLocks noChangeShapeType="1"/>
                                </wps:cNvCnPr>
                                <wps:spPr bwMode="auto">
                                  <a:xfrm flipV="1">
                                    <a:off x="2136"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 name="Line 24"/>
                                <wps:cNvCnPr>
                                  <a:cxnSpLocks noChangeShapeType="1"/>
                                </wps:cNvCnPr>
                                <wps:spPr bwMode="auto">
                                  <a:xfrm flipV="1">
                                    <a:off x="2387"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 name="Line 25"/>
                                <wps:cNvCnPr>
                                  <a:cxnSpLocks noChangeShapeType="1"/>
                                </wps:cNvCnPr>
                                <wps:spPr bwMode="auto">
                                  <a:xfrm flipV="1">
                                    <a:off x="2646"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 name="Line 26"/>
                                <wps:cNvCnPr>
                                  <a:cxnSpLocks noChangeShapeType="1"/>
                                </wps:cNvCnPr>
                                <wps:spPr bwMode="auto">
                                  <a:xfrm flipV="1">
                                    <a:off x="2897"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 name="Line 27"/>
                                <wps:cNvCnPr>
                                  <a:cxnSpLocks noChangeShapeType="1"/>
                                </wps:cNvCnPr>
                                <wps:spPr bwMode="auto">
                                  <a:xfrm flipV="1">
                                    <a:off x="3156"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 name="Line 28"/>
                                <wps:cNvCnPr>
                                  <a:cxnSpLocks noChangeShapeType="1"/>
                                </wps:cNvCnPr>
                                <wps:spPr bwMode="auto">
                                  <a:xfrm flipV="1">
                                    <a:off x="3414"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 name="Line 29"/>
                                <wps:cNvCnPr>
                                  <a:cxnSpLocks noChangeShapeType="1"/>
                                </wps:cNvCnPr>
                                <wps:spPr bwMode="auto">
                                  <a:xfrm flipV="1">
                                    <a:off x="3666"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 name="Line 30"/>
                                <wps:cNvCnPr>
                                  <a:cxnSpLocks noChangeShapeType="1"/>
                                </wps:cNvCnPr>
                                <wps:spPr bwMode="auto">
                                  <a:xfrm flipV="1">
                                    <a:off x="3924"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 name="Line 31"/>
                                <wps:cNvCnPr>
                                  <a:cxnSpLocks noChangeShapeType="1"/>
                                </wps:cNvCnPr>
                                <wps:spPr bwMode="auto">
                                  <a:xfrm flipV="1">
                                    <a:off x="4183"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 name="Line 32"/>
                                <wps:cNvCnPr>
                                  <a:cxnSpLocks noChangeShapeType="1"/>
                                </wps:cNvCnPr>
                                <wps:spPr bwMode="auto">
                                  <a:xfrm flipV="1">
                                    <a:off x="4434"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 name="Line 33"/>
                                <wps:cNvCnPr>
                                  <a:cxnSpLocks noChangeShapeType="1"/>
                                </wps:cNvCnPr>
                                <wps:spPr bwMode="auto">
                                  <a:xfrm flipV="1">
                                    <a:off x="4693"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2" name="Line 34"/>
                                <wps:cNvCnPr>
                                  <a:cxnSpLocks noChangeShapeType="1"/>
                                </wps:cNvCnPr>
                                <wps:spPr bwMode="auto">
                                  <a:xfrm flipV="1">
                                    <a:off x="4944"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3" name="Line 35"/>
                                <wps:cNvCnPr>
                                  <a:cxnSpLocks noChangeShapeType="1"/>
                                </wps:cNvCnPr>
                                <wps:spPr bwMode="auto">
                                  <a:xfrm flipV="1">
                                    <a:off x="5203"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4" name="Line 36"/>
                                <wps:cNvCnPr>
                                  <a:cxnSpLocks noChangeShapeType="1"/>
                                </wps:cNvCnPr>
                                <wps:spPr bwMode="auto">
                                  <a:xfrm flipV="1">
                                    <a:off x="5462"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5" name="Line 37"/>
                                <wps:cNvCnPr>
                                  <a:cxnSpLocks noChangeShapeType="1"/>
                                </wps:cNvCnPr>
                                <wps:spPr bwMode="auto">
                                  <a:xfrm flipV="1">
                                    <a:off x="5713"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6" name="Line 38"/>
                                <wps:cNvCnPr>
                                  <a:cxnSpLocks noChangeShapeType="1"/>
                                </wps:cNvCnPr>
                                <wps:spPr bwMode="auto">
                                  <a:xfrm flipV="1">
                                    <a:off x="5972"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7" name="Line 39"/>
                                <wps:cNvCnPr>
                                  <a:cxnSpLocks noChangeShapeType="1"/>
                                </wps:cNvCnPr>
                                <wps:spPr bwMode="auto">
                                  <a:xfrm flipV="1">
                                    <a:off x="6223"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8" name="Line 40"/>
                                <wps:cNvCnPr>
                                  <a:cxnSpLocks noChangeShapeType="1"/>
                                </wps:cNvCnPr>
                                <wps:spPr bwMode="auto">
                                  <a:xfrm flipV="1">
                                    <a:off x="6481" y="2957"/>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59" name="Line 41"/>
                                <wps:cNvCnPr>
                                  <a:cxnSpLocks noChangeShapeType="1"/>
                                </wps:cNvCnPr>
                                <wps:spPr bwMode="auto">
                                  <a:xfrm flipV="1">
                                    <a:off x="724" y="436"/>
                                    <a:ext cx="259" cy="104"/>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0" name="Line 42"/>
                                <wps:cNvCnPr>
                                  <a:cxnSpLocks noChangeShapeType="1"/>
                                </wps:cNvCnPr>
                                <wps:spPr bwMode="auto">
                                  <a:xfrm>
                                    <a:off x="983" y="436"/>
                                    <a:ext cx="259" cy="274"/>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1" name="Line 43"/>
                                <wps:cNvCnPr>
                                  <a:cxnSpLocks noChangeShapeType="1"/>
                                </wps:cNvCnPr>
                                <wps:spPr bwMode="auto">
                                  <a:xfrm>
                                    <a:off x="1242" y="710"/>
                                    <a:ext cx="251" cy="20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2" name="Line 44"/>
                                <wps:cNvCnPr>
                                  <a:cxnSpLocks noChangeShapeType="1"/>
                                </wps:cNvCnPr>
                                <wps:spPr bwMode="auto">
                                  <a:xfrm flipV="1">
                                    <a:off x="1493" y="724"/>
                                    <a:ext cx="259" cy="193"/>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3" name="Line 45"/>
                                <wps:cNvCnPr>
                                  <a:cxnSpLocks noChangeShapeType="1"/>
                                </wps:cNvCnPr>
                                <wps:spPr bwMode="auto">
                                  <a:xfrm flipV="1">
                                    <a:off x="1752" y="591"/>
                                    <a:ext cx="251" cy="133"/>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4" name="Line 46"/>
                                <wps:cNvCnPr>
                                  <a:cxnSpLocks noChangeShapeType="1"/>
                                </wps:cNvCnPr>
                                <wps:spPr bwMode="auto">
                                  <a:xfrm>
                                    <a:off x="2003" y="591"/>
                                    <a:ext cx="258" cy="3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6" name="Line 47"/>
                                <wps:cNvCnPr>
                                  <a:cxnSpLocks noChangeShapeType="1"/>
                                </wps:cNvCnPr>
                                <wps:spPr bwMode="auto">
                                  <a:xfrm>
                                    <a:off x="2261" y="628"/>
                                    <a:ext cx="259" cy="18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7" name="Line 48"/>
                                <wps:cNvCnPr>
                                  <a:cxnSpLocks noChangeShapeType="1"/>
                                </wps:cNvCnPr>
                                <wps:spPr bwMode="auto">
                                  <a:xfrm flipV="1">
                                    <a:off x="2520" y="732"/>
                                    <a:ext cx="251" cy="81"/>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8" name="Line 49"/>
                                <wps:cNvCnPr>
                                  <a:cxnSpLocks noChangeShapeType="1"/>
                                </wps:cNvCnPr>
                                <wps:spPr bwMode="auto">
                                  <a:xfrm flipV="1">
                                    <a:off x="2771" y="658"/>
                                    <a:ext cx="259" cy="74"/>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69" name="Line 50"/>
                                <wps:cNvCnPr>
                                  <a:cxnSpLocks noChangeShapeType="1"/>
                                </wps:cNvCnPr>
                                <wps:spPr bwMode="auto">
                                  <a:xfrm flipV="1">
                                    <a:off x="3030" y="651"/>
                                    <a:ext cx="251" cy="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0" name="Line 51"/>
                                <wps:cNvCnPr>
                                  <a:cxnSpLocks noChangeShapeType="1"/>
                                </wps:cNvCnPr>
                                <wps:spPr bwMode="auto">
                                  <a:xfrm>
                                    <a:off x="3281" y="651"/>
                                    <a:ext cx="259" cy="798"/>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1" name="Line 52"/>
                                <wps:cNvCnPr>
                                  <a:cxnSpLocks noChangeShapeType="1"/>
                                </wps:cNvCnPr>
                                <wps:spPr bwMode="auto">
                                  <a:xfrm flipV="1">
                                    <a:off x="3540" y="1220"/>
                                    <a:ext cx="259" cy="229"/>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3" name="Line 53"/>
                                <wps:cNvCnPr>
                                  <a:cxnSpLocks noChangeShapeType="1"/>
                                </wps:cNvCnPr>
                                <wps:spPr bwMode="auto">
                                  <a:xfrm>
                                    <a:off x="3799" y="1220"/>
                                    <a:ext cx="251" cy="88"/>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5" name="Line 54"/>
                                <wps:cNvCnPr>
                                  <a:cxnSpLocks noChangeShapeType="1"/>
                                </wps:cNvCnPr>
                                <wps:spPr bwMode="auto">
                                  <a:xfrm flipV="1">
                                    <a:off x="4050" y="1116"/>
                                    <a:ext cx="259" cy="192"/>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7" name="Line 55"/>
                                <wps:cNvCnPr>
                                  <a:cxnSpLocks noChangeShapeType="1"/>
                                </wps:cNvCnPr>
                                <wps:spPr bwMode="auto">
                                  <a:xfrm flipV="1">
                                    <a:off x="4309" y="724"/>
                                    <a:ext cx="251" cy="392"/>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8" name="Line 56"/>
                                <wps:cNvCnPr>
                                  <a:cxnSpLocks noChangeShapeType="1"/>
                                </wps:cNvCnPr>
                                <wps:spPr bwMode="auto">
                                  <a:xfrm>
                                    <a:off x="4560" y="724"/>
                                    <a:ext cx="259" cy="163"/>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79" name="Line 57"/>
                                <wps:cNvCnPr>
                                  <a:cxnSpLocks noChangeShapeType="1"/>
                                </wps:cNvCnPr>
                                <wps:spPr bwMode="auto">
                                  <a:xfrm flipV="1">
                                    <a:off x="4819" y="347"/>
                                    <a:ext cx="258" cy="54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0" name="Line 58"/>
                                <wps:cNvCnPr>
                                  <a:cxnSpLocks noChangeShapeType="1"/>
                                </wps:cNvCnPr>
                                <wps:spPr bwMode="auto">
                                  <a:xfrm>
                                    <a:off x="5077" y="347"/>
                                    <a:ext cx="252" cy="43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1" name="Line 59"/>
                                <wps:cNvCnPr>
                                  <a:cxnSpLocks noChangeShapeType="1"/>
                                </wps:cNvCnPr>
                                <wps:spPr bwMode="auto">
                                  <a:xfrm flipV="1">
                                    <a:off x="5329" y="724"/>
                                    <a:ext cx="258" cy="6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2" name="Line 60"/>
                                <wps:cNvCnPr>
                                  <a:cxnSpLocks noChangeShapeType="1"/>
                                </wps:cNvCnPr>
                                <wps:spPr bwMode="auto">
                                  <a:xfrm flipV="1">
                                    <a:off x="5587" y="355"/>
                                    <a:ext cx="252" cy="369"/>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3" name="Line 61"/>
                                <wps:cNvCnPr>
                                  <a:cxnSpLocks noChangeShapeType="1"/>
                                </wps:cNvCnPr>
                                <wps:spPr bwMode="auto">
                                  <a:xfrm>
                                    <a:off x="5839" y="355"/>
                                    <a:ext cx="258" cy="273"/>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4" name="Line 62"/>
                                <wps:cNvCnPr>
                                  <a:cxnSpLocks noChangeShapeType="1"/>
                                </wps:cNvCnPr>
                                <wps:spPr bwMode="auto">
                                  <a:xfrm>
                                    <a:off x="6097" y="628"/>
                                    <a:ext cx="259" cy="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3585" name="Line 63"/>
                                <wps:cNvCnPr>
                                  <a:cxnSpLocks noChangeShapeType="1"/>
                                </wps:cNvCnPr>
                                <wps:spPr bwMode="auto">
                                  <a:xfrm>
                                    <a:off x="724" y="665"/>
                                    <a:ext cx="259" cy="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86" name="Line 64"/>
                                <wps:cNvCnPr>
                                  <a:cxnSpLocks noChangeShapeType="1"/>
                                </wps:cNvCnPr>
                                <wps:spPr bwMode="auto">
                                  <a:xfrm>
                                    <a:off x="983" y="665"/>
                                    <a:ext cx="259" cy="156"/>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87" name="Line 65"/>
                                <wps:cNvCnPr>
                                  <a:cxnSpLocks noChangeShapeType="1"/>
                                </wps:cNvCnPr>
                                <wps:spPr bwMode="auto">
                                  <a:xfrm>
                                    <a:off x="1242" y="821"/>
                                    <a:ext cx="251" cy="31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88" name="Line 66"/>
                                <wps:cNvCnPr>
                                  <a:cxnSpLocks noChangeShapeType="1"/>
                                </wps:cNvCnPr>
                                <wps:spPr bwMode="auto">
                                  <a:xfrm flipV="1">
                                    <a:off x="1493" y="946"/>
                                    <a:ext cx="259" cy="18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89" name="Line 67"/>
                                <wps:cNvCnPr>
                                  <a:cxnSpLocks noChangeShapeType="1"/>
                                </wps:cNvCnPr>
                                <wps:spPr bwMode="auto">
                                  <a:xfrm flipV="1">
                                    <a:off x="1752" y="480"/>
                                    <a:ext cx="251" cy="466"/>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0" name="Line 68"/>
                                <wps:cNvCnPr>
                                  <a:cxnSpLocks noChangeShapeType="1"/>
                                </wps:cNvCnPr>
                                <wps:spPr bwMode="auto">
                                  <a:xfrm>
                                    <a:off x="2003" y="480"/>
                                    <a:ext cx="258" cy="156"/>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1" name="Line 69"/>
                                <wps:cNvCnPr>
                                  <a:cxnSpLocks noChangeShapeType="1"/>
                                </wps:cNvCnPr>
                                <wps:spPr bwMode="auto">
                                  <a:xfrm>
                                    <a:off x="2261" y="636"/>
                                    <a:ext cx="259" cy="10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2" name="Line 70"/>
                                <wps:cNvCnPr>
                                  <a:cxnSpLocks noChangeShapeType="1"/>
                                </wps:cNvCnPr>
                                <wps:spPr bwMode="auto">
                                  <a:xfrm>
                                    <a:off x="2520" y="739"/>
                                    <a:ext cx="251" cy="259"/>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3" name="Line 71"/>
                                <wps:cNvCnPr>
                                  <a:cxnSpLocks noChangeShapeType="1"/>
                                </wps:cNvCnPr>
                                <wps:spPr bwMode="auto">
                                  <a:xfrm flipV="1">
                                    <a:off x="2771" y="665"/>
                                    <a:ext cx="259" cy="33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4" name="Line 72"/>
                                <wps:cNvCnPr>
                                  <a:cxnSpLocks noChangeShapeType="1"/>
                                </wps:cNvCnPr>
                                <wps:spPr bwMode="auto">
                                  <a:xfrm>
                                    <a:off x="3030" y="665"/>
                                    <a:ext cx="251" cy="126"/>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5" name="Line 73"/>
                                <wps:cNvCnPr>
                                  <a:cxnSpLocks noChangeShapeType="1"/>
                                </wps:cNvCnPr>
                                <wps:spPr bwMode="auto">
                                  <a:xfrm>
                                    <a:off x="3281" y="791"/>
                                    <a:ext cx="259" cy="49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6" name="Line 74"/>
                                <wps:cNvCnPr>
                                  <a:cxnSpLocks noChangeShapeType="1"/>
                                </wps:cNvCnPr>
                                <wps:spPr bwMode="auto">
                                  <a:xfrm>
                                    <a:off x="3540" y="1286"/>
                                    <a:ext cx="259" cy="15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7" name="Line 75"/>
                                <wps:cNvCnPr>
                                  <a:cxnSpLocks noChangeShapeType="1"/>
                                </wps:cNvCnPr>
                                <wps:spPr bwMode="auto">
                                  <a:xfrm flipV="1">
                                    <a:off x="3799" y="1079"/>
                                    <a:ext cx="251" cy="36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8" name="Line 76"/>
                                <wps:cNvCnPr>
                                  <a:cxnSpLocks noChangeShapeType="1"/>
                                </wps:cNvCnPr>
                                <wps:spPr bwMode="auto">
                                  <a:xfrm>
                                    <a:off x="4050" y="1079"/>
                                    <a:ext cx="259" cy="237"/>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599" name="Line 77"/>
                                <wps:cNvCnPr>
                                  <a:cxnSpLocks noChangeShapeType="1"/>
                                </wps:cNvCnPr>
                                <wps:spPr bwMode="auto">
                                  <a:xfrm flipV="1">
                                    <a:off x="4309" y="791"/>
                                    <a:ext cx="251" cy="52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0" name="Line 78"/>
                                <wps:cNvCnPr>
                                  <a:cxnSpLocks noChangeShapeType="1"/>
                                </wps:cNvCnPr>
                                <wps:spPr bwMode="auto">
                                  <a:xfrm>
                                    <a:off x="4560" y="791"/>
                                    <a:ext cx="259" cy="18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1" name="Line 79"/>
                                <wps:cNvCnPr>
                                  <a:cxnSpLocks noChangeShapeType="1"/>
                                </wps:cNvCnPr>
                                <wps:spPr bwMode="auto">
                                  <a:xfrm flipV="1">
                                    <a:off x="4819" y="503"/>
                                    <a:ext cx="258" cy="47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2" name="Line 80"/>
                                <wps:cNvCnPr>
                                  <a:cxnSpLocks noChangeShapeType="1"/>
                                </wps:cNvCnPr>
                                <wps:spPr bwMode="auto">
                                  <a:xfrm>
                                    <a:off x="5077" y="503"/>
                                    <a:ext cx="252" cy="288"/>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3" name="Line 81"/>
                                <wps:cNvCnPr>
                                  <a:cxnSpLocks noChangeShapeType="1"/>
                                </wps:cNvCnPr>
                                <wps:spPr bwMode="auto">
                                  <a:xfrm flipV="1">
                                    <a:off x="5329" y="739"/>
                                    <a:ext cx="258" cy="5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4" name="Line 82"/>
                                <wps:cNvCnPr>
                                  <a:cxnSpLocks noChangeShapeType="1"/>
                                </wps:cNvCnPr>
                                <wps:spPr bwMode="auto">
                                  <a:xfrm flipV="1">
                                    <a:off x="5587" y="274"/>
                                    <a:ext cx="252" cy="46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5" name="Line 83"/>
                                <wps:cNvCnPr>
                                  <a:cxnSpLocks noChangeShapeType="1"/>
                                </wps:cNvCnPr>
                                <wps:spPr bwMode="auto">
                                  <a:xfrm>
                                    <a:off x="5839" y="274"/>
                                    <a:ext cx="258" cy="34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6" name="Line 84"/>
                                <wps:cNvCnPr>
                                  <a:cxnSpLocks noChangeShapeType="1"/>
                                </wps:cNvCnPr>
                                <wps:spPr bwMode="auto">
                                  <a:xfrm>
                                    <a:off x="6097" y="614"/>
                                    <a:ext cx="259" cy="51"/>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3607" name="Line 85"/>
                                <wps:cNvCnPr>
                                  <a:cxnSpLocks noChangeShapeType="1"/>
                                </wps:cNvCnPr>
                                <wps:spPr bwMode="auto">
                                  <a:xfrm flipV="1">
                                    <a:off x="724" y="687"/>
                                    <a:ext cx="259" cy="104"/>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08" name="Line 86"/>
                                <wps:cNvCnPr>
                                  <a:cxnSpLocks noChangeShapeType="1"/>
                                </wps:cNvCnPr>
                                <wps:spPr bwMode="auto">
                                  <a:xfrm>
                                    <a:off x="983" y="687"/>
                                    <a:ext cx="259" cy="2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09" name="Line 87"/>
                                <wps:cNvCnPr>
                                  <a:cxnSpLocks noChangeShapeType="1"/>
                                </wps:cNvCnPr>
                                <wps:spPr bwMode="auto">
                                  <a:xfrm>
                                    <a:off x="1242" y="710"/>
                                    <a:ext cx="251" cy="7"/>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0" name="Line 88"/>
                                <wps:cNvCnPr>
                                  <a:cxnSpLocks noChangeShapeType="1"/>
                                </wps:cNvCnPr>
                                <wps:spPr bwMode="auto">
                                  <a:xfrm>
                                    <a:off x="1493" y="717"/>
                                    <a:ext cx="259" cy="214"/>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1" name="Line 89"/>
                                <wps:cNvCnPr>
                                  <a:cxnSpLocks noChangeShapeType="1"/>
                                </wps:cNvCnPr>
                                <wps:spPr bwMode="auto">
                                  <a:xfrm flipV="1">
                                    <a:off x="1752" y="651"/>
                                    <a:ext cx="251" cy="28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2" name="Line 90"/>
                                <wps:cNvCnPr>
                                  <a:cxnSpLocks noChangeShapeType="1"/>
                                </wps:cNvCnPr>
                                <wps:spPr bwMode="auto">
                                  <a:xfrm flipV="1">
                                    <a:off x="2003" y="495"/>
                                    <a:ext cx="258" cy="156"/>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3" name="Line 91"/>
                                <wps:cNvCnPr>
                                  <a:cxnSpLocks noChangeShapeType="1"/>
                                </wps:cNvCnPr>
                                <wps:spPr bwMode="auto">
                                  <a:xfrm>
                                    <a:off x="2261" y="495"/>
                                    <a:ext cx="259" cy="259"/>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4" name="Line 92"/>
                                <wps:cNvCnPr>
                                  <a:cxnSpLocks noChangeShapeType="1"/>
                                </wps:cNvCnPr>
                                <wps:spPr bwMode="auto">
                                  <a:xfrm flipV="1">
                                    <a:off x="2520" y="747"/>
                                    <a:ext cx="251" cy="7"/>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5" name="Line 93"/>
                                <wps:cNvCnPr>
                                  <a:cxnSpLocks noChangeShapeType="1"/>
                                </wps:cNvCnPr>
                                <wps:spPr bwMode="auto">
                                  <a:xfrm>
                                    <a:off x="2771" y="747"/>
                                    <a:ext cx="259" cy="59"/>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6" name="Line 94"/>
                                <wps:cNvCnPr>
                                  <a:cxnSpLocks noChangeShapeType="1"/>
                                </wps:cNvCnPr>
                                <wps:spPr bwMode="auto">
                                  <a:xfrm flipV="1">
                                    <a:off x="3030" y="784"/>
                                    <a:ext cx="251" cy="2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7" name="Line 95"/>
                                <wps:cNvCnPr>
                                  <a:cxnSpLocks noChangeShapeType="1"/>
                                </wps:cNvCnPr>
                                <wps:spPr bwMode="auto">
                                  <a:xfrm>
                                    <a:off x="3281" y="784"/>
                                    <a:ext cx="259" cy="64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8" name="Line 96"/>
                                <wps:cNvCnPr>
                                  <a:cxnSpLocks noChangeShapeType="1"/>
                                </wps:cNvCnPr>
                                <wps:spPr bwMode="auto">
                                  <a:xfrm flipV="1">
                                    <a:off x="3540" y="1264"/>
                                    <a:ext cx="259" cy="16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19" name="Line 97"/>
                                <wps:cNvCnPr>
                                  <a:cxnSpLocks noChangeShapeType="1"/>
                                </wps:cNvCnPr>
                                <wps:spPr bwMode="auto">
                                  <a:xfrm>
                                    <a:off x="3799" y="1264"/>
                                    <a:ext cx="251" cy="19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0" name="Line 98"/>
                                <wps:cNvCnPr>
                                  <a:cxnSpLocks noChangeShapeType="1"/>
                                </wps:cNvCnPr>
                                <wps:spPr bwMode="auto">
                                  <a:xfrm flipV="1">
                                    <a:off x="4050" y="1161"/>
                                    <a:ext cx="259" cy="29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1" name="Line 99"/>
                                <wps:cNvCnPr>
                                  <a:cxnSpLocks noChangeShapeType="1"/>
                                </wps:cNvCnPr>
                                <wps:spPr bwMode="auto">
                                  <a:xfrm flipV="1">
                                    <a:off x="4309" y="872"/>
                                    <a:ext cx="251" cy="289"/>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2" name="Line 100"/>
                                <wps:cNvCnPr>
                                  <a:cxnSpLocks noChangeShapeType="1"/>
                                </wps:cNvCnPr>
                                <wps:spPr bwMode="auto">
                                  <a:xfrm>
                                    <a:off x="4560" y="872"/>
                                    <a:ext cx="259" cy="16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3" name="Line 101"/>
                                <wps:cNvCnPr>
                                  <a:cxnSpLocks noChangeShapeType="1"/>
                                </wps:cNvCnPr>
                                <wps:spPr bwMode="auto">
                                  <a:xfrm flipV="1">
                                    <a:off x="4819" y="503"/>
                                    <a:ext cx="258" cy="53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4" name="Line 102"/>
                                <wps:cNvCnPr>
                                  <a:cxnSpLocks noChangeShapeType="1"/>
                                </wps:cNvCnPr>
                                <wps:spPr bwMode="auto">
                                  <a:xfrm>
                                    <a:off x="5077" y="503"/>
                                    <a:ext cx="252" cy="44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5" name="Line 103"/>
                                <wps:cNvCnPr>
                                  <a:cxnSpLocks noChangeShapeType="1"/>
                                </wps:cNvCnPr>
                                <wps:spPr bwMode="auto">
                                  <a:xfrm flipV="1">
                                    <a:off x="5329" y="636"/>
                                    <a:ext cx="258" cy="31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6" name="Line 104"/>
                                <wps:cNvCnPr>
                                  <a:cxnSpLocks noChangeShapeType="1"/>
                                </wps:cNvCnPr>
                                <wps:spPr bwMode="auto">
                                  <a:xfrm flipV="1">
                                    <a:off x="5587" y="525"/>
                                    <a:ext cx="252" cy="111"/>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7" name="Line 105"/>
                                <wps:cNvCnPr>
                                  <a:cxnSpLocks noChangeShapeType="1"/>
                                </wps:cNvCnPr>
                                <wps:spPr bwMode="auto">
                                  <a:xfrm>
                                    <a:off x="5839" y="525"/>
                                    <a:ext cx="258" cy="296"/>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8" name="Line 106"/>
                                <wps:cNvCnPr>
                                  <a:cxnSpLocks noChangeShapeType="1"/>
                                </wps:cNvCnPr>
                                <wps:spPr bwMode="auto">
                                  <a:xfrm flipV="1">
                                    <a:off x="6097" y="473"/>
                                    <a:ext cx="259" cy="348"/>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3629" name="Line 107"/>
                                <wps:cNvCnPr>
                                  <a:cxnSpLocks noChangeShapeType="1"/>
                                </wps:cNvCnPr>
                                <wps:spPr bwMode="auto">
                                  <a:xfrm flipV="1">
                                    <a:off x="724" y="347"/>
                                    <a:ext cx="259" cy="237"/>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0" name="Line 108"/>
                                <wps:cNvCnPr>
                                  <a:cxnSpLocks noChangeShapeType="1"/>
                                </wps:cNvCnPr>
                                <wps:spPr bwMode="auto">
                                  <a:xfrm>
                                    <a:off x="983" y="347"/>
                                    <a:ext cx="259" cy="333"/>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1" name="Line 109"/>
                                <wps:cNvCnPr>
                                  <a:cxnSpLocks noChangeShapeType="1"/>
                                </wps:cNvCnPr>
                                <wps:spPr bwMode="auto">
                                  <a:xfrm>
                                    <a:off x="1242" y="680"/>
                                    <a:ext cx="251" cy="15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2" name="Line 110"/>
                                <wps:cNvCnPr>
                                  <a:cxnSpLocks noChangeShapeType="1"/>
                                </wps:cNvCnPr>
                                <wps:spPr bwMode="auto">
                                  <a:xfrm flipV="1">
                                    <a:off x="1493" y="621"/>
                                    <a:ext cx="259" cy="214"/>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3" name="Line 111"/>
                                <wps:cNvCnPr>
                                  <a:cxnSpLocks noChangeShapeType="1"/>
                                </wps:cNvCnPr>
                                <wps:spPr bwMode="auto">
                                  <a:xfrm flipV="1">
                                    <a:off x="1752" y="562"/>
                                    <a:ext cx="251" cy="59"/>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4" name="Line 112"/>
                                <wps:cNvCnPr>
                                  <a:cxnSpLocks noChangeShapeType="1"/>
                                </wps:cNvCnPr>
                                <wps:spPr bwMode="auto">
                                  <a:xfrm flipV="1">
                                    <a:off x="2003" y="547"/>
                                    <a:ext cx="258" cy="1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5" name="Line 113"/>
                                <wps:cNvCnPr>
                                  <a:cxnSpLocks noChangeShapeType="1"/>
                                </wps:cNvCnPr>
                                <wps:spPr bwMode="auto">
                                  <a:xfrm>
                                    <a:off x="2261" y="547"/>
                                    <a:ext cx="259" cy="104"/>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6" name="Line 114"/>
                                <wps:cNvCnPr>
                                  <a:cxnSpLocks noChangeShapeType="1"/>
                                </wps:cNvCnPr>
                                <wps:spPr bwMode="auto">
                                  <a:xfrm>
                                    <a:off x="2520" y="651"/>
                                    <a:ext cx="251" cy="14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7" name="Line 115"/>
                                <wps:cNvCnPr>
                                  <a:cxnSpLocks noChangeShapeType="1"/>
                                </wps:cNvCnPr>
                                <wps:spPr bwMode="auto">
                                  <a:xfrm flipV="1">
                                    <a:off x="2771" y="429"/>
                                    <a:ext cx="259" cy="36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8" name="Line 116"/>
                                <wps:cNvCnPr>
                                  <a:cxnSpLocks noChangeShapeType="1"/>
                                </wps:cNvCnPr>
                                <wps:spPr bwMode="auto">
                                  <a:xfrm>
                                    <a:off x="3030" y="429"/>
                                    <a:ext cx="251" cy="177"/>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39" name="Line 117"/>
                                <wps:cNvCnPr>
                                  <a:cxnSpLocks noChangeShapeType="1"/>
                                </wps:cNvCnPr>
                                <wps:spPr bwMode="auto">
                                  <a:xfrm>
                                    <a:off x="3281" y="606"/>
                                    <a:ext cx="259" cy="83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0" name="Line 118"/>
                                <wps:cNvCnPr>
                                  <a:cxnSpLocks noChangeShapeType="1"/>
                                </wps:cNvCnPr>
                                <wps:spPr bwMode="auto">
                                  <a:xfrm flipV="1">
                                    <a:off x="3540" y="1050"/>
                                    <a:ext cx="259" cy="391"/>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1" name="Line 119"/>
                                <wps:cNvCnPr>
                                  <a:cxnSpLocks noChangeShapeType="1"/>
                                </wps:cNvCnPr>
                                <wps:spPr bwMode="auto">
                                  <a:xfrm>
                                    <a:off x="3799" y="1050"/>
                                    <a:ext cx="251" cy="207"/>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2" name="Line 120"/>
                                <wps:cNvCnPr>
                                  <a:cxnSpLocks noChangeShapeType="1"/>
                                </wps:cNvCnPr>
                                <wps:spPr bwMode="auto">
                                  <a:xfrm flipV="1">
                                    <a:off x="4050" y="924"/>
                                    <a:ext cx="259" cy="333"/>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3" name="Line 121"/>
                                <wps:cNvCnPr>
                                  <a:cxnSpLocks noChangeShapeType="1"/>
                                </wps:cNvCnPr>
                                <wps:spPr bwMode="auto">
                                  <a:xfrm flipV="1">
                                    <a:off x="4309" y="680"/>
                                    <a:ext cx="251" cy="244"/>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4" name="Line 122"/>
                                <wps:cNvCnPr>
                                  <a:cxnSpLocks noChangeShapeType="1"/>
                                </wps:cNvCnPr>
                                <wps:spPr bwMode="auto">
                                  <a:xfrm flipV="1">
                                    <a:off x="4560" y="643"/>
                                    <a:ext cx="259" cy="37"/>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5" name="Line 123"/>
                                <wps:cNvCnPr>
                                  <a:cxnSpLocks noChangeShapeType="1"/>
                                </wps:cNvCnPr>
                                <wps:spPr bwMode="auto">
                                  <a:xfrm flipV="1">
                                    <a:off x="4819" y="451"/>
                                    <a:ext cx="258" cy="19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6" name="Line 124"/>
                                <wps:cNvCnPr>
                                  <a:cxnSpLocks noChangeShapeType="1"/>
                                </wps:cNvCnPr>
                                <wps:spPr bwMode="auto">
                                  <a:xfrm>
                                    <a:off x="5077" y="451"/>
                                    <a:ext cx="252" cy="458"/>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7" name="Line 125"/>
                                <wps:cNvCnPr>
                                  <a:cxnSpLocks noChangeShapeType="1"/>
                                </wps:cNvCnPr>
                                <wps:spPr bwMode="auto">
                                  <a:xfrm flipV="1">
                                    <a:off x="5329" y="591"/>
                                    <a:ext cx="258" cy="318"/>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8" name="Line 126"/>
                                <wps:cNvCnPr>
                                  <a:cxnSpLocks noChangeShapeType="1"/>
                                </wps:cNvCnPr>
                                <wps:spPr bwMode="auto">
                                  <a:xfrm flipV="1">
                                    <a:off x="5587" y="362"/>
                                    <a:ext cx="252" cy="229"/>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49" name="Line 127"/>
                                <wps:cNvCnPr>
                                  <a:cxnSpLocks noChangeShapeType="1"/>
                                </wps:cNvCnPr>
                                <wps:spPr bwMode="auto">
                                  <a:xfrm>
                                    <a:off x="5839" y="362"/>
                                    <a:ext cx="258" cy="22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50" name="Line 128"/>
                                <wps:cNvCnPr>
                                  <a:cxnSpLocks noChangeShapeType="1"/>
                                </wps:cNvCnPr>
                                <wps:spPr bwMode="auto">
                                  <a:xfrm flipV="1">
                                    <a:off x="6097" y="532"/>
                                    <a:ext cx="259" cy="5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651" name="Line 129"/>
                                <wps:cNvCnPr>
                                  <a:cxnSpLocks noChangeShapeType="1"/>
                                </wps:cNvCnPr>
                                <wps:spPr bwMode="auto">
                                  <a:xfrm flipV="1">
                                    <a:off x="724" y="614"/>
                                    <a:ext cx="259"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2" name="Line 130"/>
                                <wps:cNvCnPr>
                                  <a:cxnSpLocks noChangeShapeType="1"/>
                                </wps:cNvCnPr>
                                <wps:spPr bwMode="auto">
                                  <a:xfrm flipV="1">
                                    <a:off x="983" y="429"/>
                                    <a:ext cx="259" cy="18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3" name="Line 131"/>
                                <wps:cNvCnPr>
                                  <a:cxnSpLocks noChangeShapeType="1"/>
                                </wps:cNvCnPr>
                                <wps:spPr bwMode="auto">
                                  <a:xfrm>
                                    <a:off x="1242" y="429"/>
                                    <a:ext cx="251" cy="34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4" name="Line 132"/>
                                <wps:cNvCnPr>
                                  <a:cxnSpLocks noChangeShapeType="1"/>
                                </wps:cNvCnPr>
                                <wps:spPr bwMode="auto">
                                  <a:xfrm flipV="1">
                                    <a:off x="1493" y="407"/>
                                    <a:ext cx="259" cy="36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5" name="Line 133"/>
                                <wps:cNvCnPr>
                                  <a:cxnSpLocks noChangeShapeType="1"/>
                                </wps:cNvCnPr>
                                <wps:spPr bwMode="auto">
                                  <a:xfrm flipV="1">
                                    <a:off x="1752" y="333"/>
                                    <a:ext cx="251" cy="74"/>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6" name="Line 134"/>
                                <wps:cNvCnPr>
                                  <a:cxnSpLocks noChangeShapeType="1"/>
                                </wps:cNvCnPr>
                                <wps:spPr bwMode="auto">
                                  <a:xfrm>
                                    <a:off x="2003" y="333"/>
                                    <a:ext cx="258" cy="207"/>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7" name="Line 135"/>
                                <wps:cNvCnPr>
                                  <a:cxnSpLocks noChangeShapeType="1"/>
                                </wps:cNvCnPr>
                                <wps:spPr bwMode="auto">
                                  <a:xfrm flipV="1">
                                    <a:off x="2261" y="407"/>
                                    <a:ext cx="259" cy="13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8" name="Line 136"/>
                                <wps:cNvCnPr>
                                  <a:cxnSpLocks noChangeShapeType="1"/>
                                </wps:cNvCnPr>
                                <wps:spPr bwMode="auto">
                                  <a:xfrm>
                                    <a:off x="2520" y="407"/>
                                    <a:ext cx="251" cy="27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59" name="Line 137"/>
                                <wps:cNvCnPr>
                                  <a:cxnSpLocks noChangeShapeType="1"/>
                                </wps:cNvCnPr>
                                <wps:spPr bwMode="auto">
                                  <a:xfrm flipV="1">
                                    <a:off x="2771" y="540"/>
                                    <a:ext cx="259" cy="14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0" name="Line 138"/>
                                <wps:cNvCnPr>
                                  <a:cxnSpLocks noChangeShapeType="1"/>
                                </wps:cNvCnPr>
                                <wps:spPr bwMode="auto">
                                  <a:xfrm>
                                    <a:off x="3030" y="540"/>
                                    <a:ext cx="251" cy="11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1" name="Line 139"/>
                                <wps:cNvCnPr>
                                  <a:cxnSpLocks noChangeShapeType="1"/>
                                </wps:cNvCnPr>
                                <wps:spPr bwMode="auto">
                                  <a:xfrm>
                                    <a:off x="3281" y="658"/>
                                    <a:ext cx="259" cy="776"/>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2" name="Line 140"/>
                                <wps:cNvCnPr>
                                  <a:cxnSpLocks noChangeShapeType="1"/>
                                </wps:cNvCnPr>
                                <wps:spPr bwMode="auto">
                                  <a:xfrm flipV="1">
                                    <a:off x="3540" y="584"/>
                                    <a:ext cx="259" cy="85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3" name="Line 141"/>
                                <wps:cNvCnPr>
                                  <a:cxnSpLocks noChangeShapeType="1"/>
                                </wps:cNvCnPr>
                                <wps:spPr bwMode="auto">
                                  <a:xfrm>
                                    <a:off x="3799" y="584"/>
                                    <a:ext cx="251" cy="717"/>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4" name="Line 142"/>
                                <wps:cNvCnPr>
                                  <a:cxnSpLocks noChangeShapeType="1"/>
                                </wps:cNvCnPr>
                                <wps:spPr bwMode="auto">
                                  <a:xfrm flipV="1">
                                    <a:off x="4050" y="857"/>
                                    <a:ext cx="259" cy="444"/>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5" name="Line 143"/>
                                <wps:cNvCnPr>
                                  <a:cxnSpLocks noChangeShapeType="1"/>
                                </wps:cNvCnPr>
                                <wps:spPr bwMode="auto">
                                  <a:xfrm flipV="1">
                                    <a:off x="4309" y="584"/>
                                    <a:ext cx="251" cy="27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6" name="Line 144"/>
                                <wps:cNvCnPr>
                                  <a:cxnSpLocks noChangeShapeType="1"/>
                                </wps:cNvCnPr>
                                <wps:spPr bwMode="auto">
                                  <a:xfrm>
                                    <a:off x="4560" y="584"/>
                                    <a:ext cx="259" cy="14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7" name="Line 145"/>
                                <wps:cNvCnPr>
                                  <a:cxnSpLocks noChangeShapeType="1"/>
                                </wps:cNvCnPr>
                                <wps:spPr bwMode="auto">
                                  <a:xfrm flipV="1">
                                    <a:off x="4819" y="636"/>
                                    <a:ext cx="258" cy="8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8" name="Line 146"/>
                                <wps:cNvCnPr>
                                  <a:cxnSpLocks noChangeShapeType="1"/>
                                </wps:cNvCnPr>
                                <wps:spPr bwMode="auto">
                                  <a:xfrm>
                                    <a:off x="5077" y="636"/>
                                    <a:ext cx="252" cy="177"/>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69" name="Line 147"/>
                                <wps:cNvCnPr>
                                  <a:cxnSpLocks noChangeShapeType="1"/>
                                </wps:cNvCnPr>
                                <wps:spPr bwMode="auto">
                                  <a:xfrm flipV="1">
                                    <a:off x="5329" y="495"/>
                                    <a:ext cx="258" cy="31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70" name="Line 148"/>
                                <wps:cNvCnPr>
                                  <a:cxnSpLocks noChangeShapeType="1"/>
                                </wps:cNvCnPr>
                                <wps:spPr bwMode="auto">
                                  <a:xfrm flipV="1">
                                    <a:off x="5587" y="466"/>
                                    <a:ext cx="252" cy="29"/>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71" name="Line 149"/>
                                <wps:cNvCnPr>
                                  <a:cxnSpLocks noChangeShapeType="1"/>
                                </wps:cNvCnPr>
                                <wps:spPr bwMode="auto">
                                  <a:xfrm>
                                    <a:off x="5839" y="466"/>
                                    <a:ext cx="258" cy="66"/>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72" name="Line 150"/>
                                <wps:cNvCnPr>
                                  <a:cxnSpLocks noChangeShapeType="1"/>
                                </wps:cNvCnPr>
                                <wps:spPr bwMode="auto">
                                  <a:xfrm>
                                    <a:off x="6097" y="532"/>
                                    <a:ext cx="259" cy="13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673" name="Freeform 151"/>
                                <wps:cNvSpPr>
                                  <a:spLocks/>
                                </wps:cNvSpPr>
                                <wps:spPr bwMode="auto">
                                  <a:xfrm>
                                    <a:off x="687" y="503"/>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4" name="Freeform 152"/>
                                <wps:cNvSpPr>
                                  <a:spLocks/>
                                </wps:cNvSpPr>
                                <wps:spPr bwMode="auto">
                                  <a:xfrm>
                                    <a:off x="946" y="399"/>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5" name="Freeform 153"/>
                                <wps:cNvSpPr>
                                  <a:spLocks/>
                                </wps:cNvSpPr>
                                <wps:spPr bwMode="auto">
                                  <a:xfrm>
                                    <a:off x="1205" y="673"/>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6" name="Freeform 154"/>
                                <wps:cNvSpPr>
                                  <a:spLocks/>
                                </wps:cNvSpPr>
                                <wps:spPr bwMode="auto">
                                  <a:xfrm>
                                    <a:off x="1456" y="880"/>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7" name="Freeform 155"/>
                                <wps:cNvSpPr>
                                  <a:spLocks/>
                                </wps:cNvSpPr>
                                <wps:spPr bwMode="auto">
                                  <a:xfrm>
                                    <a:off x="1715" y="687"/>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8" name="Freeform 156"/>
                                <wps:cNvSpPr>
                                  <a:spLocks/>
                                </wps:cNvSpPr>
                                <wps:spPr bwMode="auto">
                                  <a:xfrm>
                                    <a:off x="1966" y="554"/>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79" name="Freeform 157"/>
                                <wps:cNvSpPr>
                                  <a:spLocks/>
                                </wps:cNvSpPr>
                                <wps:spPr bwMode="auto">
                                  <a:xfrm>
                                    <a:off x="2225" y="591"/>
                                    <a:ext cx="73" cy="74"/>
                                  </a:xfrm>
                                  <a:custGeom>
                                    <a:avLst/>
                                    <a:gdLst>
                                      <a:gd name="T0" fmla="*/ 36 w 73"/>
                                      <a:gd name="T1" fmla="*/ 0 h 74"/>
                                      <a:gd name="T2" fmla="*/ 73 w 73"/>
                                      <a:gd name="T3" fmla="*/ 37 h 74"/>
                                      <a:gd name="T4" fmla="*/ 36 w 73"/>
                                      <a:gd name="T5" fmla="*/ 74 h 74"/>
                                      <a:gd name="T6" fmla="*/ 0 w 73"/>
                                      <a:gd name="T7" fmla="*/ 37 h 74"/>
                                      <a:gd name="T8" fmla="*/ 36 w 73"/>
                                      <a:gd name="T9" fmla="*/ 0 h 74"/>
                                    </a:gdLst>
                                    <a:ahLst/>
                                    <a:cxnLst>
                                      <a:cxn ang="0">
                                        <a:pos x="T0" y="T1"/>
                                      </a:cxn>
                                      <a:cxn ang="0">
                                        <a:pos x="T2" y="T3"/>
                                      </a:cxn>
                                      <a:cxn ang="0">
                                        <a:pos x="T4" y="T5"/>
                                      </a:cxn>
                                      <a:cxn ang="0">
                                        <a:pos x="T6" y="T7"/>
                                      </a:cxn>
                                      <a:cxn ang="0">
                                        <a:pos x="T8" y="T9"/>
                                      </a:cxn>
                                    </a:cxnLst>
                                    <a:rect l="0" t="0" r="r" b="b"/>
                                    <a:pathLst>
                                      <a:path w="73" h="74">
                                        <a:moveTo>
                                          <a:pt x="36" y="0"/>
                                        </a:moveTo>
                                        <a:lnTo>
                                          <a:pt x="73" y="37"/>
                                        </a:lnTo>
                                        <a:lnTo>
                                          <a:pt x="36" y="74"/>
                                        </a:lnTo>
                                        <a:lnTo>
                                          <a:pt x="0" y="37"/>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0" name="Freeform 158"/>
                                <wps:cNvSpPr>
                                  <a:spLocks/>
                                </wps:cNvSpPr>
                                <wps:spPr bwMode="auto">
                                  <a:xfrm>
                                    <a:off x="2483" y="776"/>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1" name="Freeform 159"/>
                                <wps:cNvSpPr>
                                  <a:spLocks/>
                                </wps:cNvSpPr>
                                <wps:spPr bwMode="auto">
                                  <a:xfrm>
                                    <a:off x="2734" y="695"/>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2" name="Freeform 160"/>
                                <wps:cNvSpPr>
                                  <a:spLocks/>
                                </wps:cNvSpPr>
                                <wps:spPr bwMode="auto">
                                  <a:xfrm>
                                    <a:off x="2993" y="621"/>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3" name="Freeform 161"/>
                                <wps:cNvSpPr>
                                  <a:spLocks/>
                                </wps:cNvSpPr>
                                <wps:spPr bwMode="auto">
                                  <a:xfrm>
                                    <a:off x="3244" y="614"/>
                                    <a:ext cx="74" cy="73"/>
                                  </a:xfrm>
                                  <a:custGeom>
                                    <a:avLst/>
                                    <a:gdLst>
                                      <a:gd name="T0" fmla="*/ 37 w 74"/>
                                      <a:gd name="T1" fmla="*/ 0 h 73"/>
                                      <a:gd name="T2" fmla="*/ 74 w 74"/>
                                      <a:gd name="T3" fmla="*/ 37 h 73"/>
                                      <a:gd name="T4" fmla="*/ 37 w 74"/>
                                      <a:gd name="T5" fmla="*/ 73 h 73"/>
                                      <a:gd name="T6" fmla="*/ 0 w 74"/>
                                      <a:gd name="T7" fmla="*/ 37 h 73"/>
                                      <a:gd name="T8" fmla="*/ 37 w 74"/>
                                      <a:gd name="T9" fmla="*/ 0 h 73"/>
                                    </a:gdLst>
                                    <a:ahLst/>
                                    <a:cxnLst>
                                      <a:cxn ang="0">
                                        <a:pos x="T0" y="T1"/>
                                      </a:cxn>
                                      <a:cxn ang="0">
                                        <a:pos x="T2" y="T3"/>
                                      </a:cxn>
                                      <a:cxn ang="0">
                                        <a:pos x="T4" y="T5"/>
                                      </a:cxn>
                                      <a:cxn ang="0">
                                        <a:pos x="T6" y="T7"/>
                                      </a:cxn>
                                      <a:cxn ang="0">
                                        <a:pos x="T8" y="T9"/>
                                      </a:cxn>
                                    </a:cxnLst>
                                    <a:rect l="0" t="0" r="r" b="b"/>
                                    <a:pathLst>
                                      <a:path w="74" h="73">
                                        <a:moveTo>
                                          <a:pt x="37" y="0"/>
                                        </a:moveTo>
                                        <a:lnTo>
                                          <a:pt x="74" y="37"/>
                                        </a:lnTo>
                                        <a:lnTo>
                                          <a:pt x="37" y="73"/>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4" name="Freeform 162"/>
                                <wps:cNvSpPr>
                                  <a:spLocks/>
                                </wps:cNvSpPr>
                                <wps:spPr bwMode="auto">
                                  <a:xfrm>
                                    <a:off x="3503" y="1412"/>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5" name="Freeform 163"/>
                                <wps:cNvSpPr>
                                  <a:spLocks/>
                                </wps:cNvSpPr>
                                <wps:spPr bwMode="auto">
                                  <a:xfrm>
                                    <a:off x="3762" y="1183"/>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6" name="Freeform 164"/>
                                <wps:cNvSpPr>
                                  <a:spLocks/>
                                </wps:cNvSpPr>
                                <wps:spPr bwMode="auto">
                                  <a:xfrm>
                                    <a:off x="4013" y="1271"/>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7" name="Freeform 165"/>
                                <wps:cNvSpPr>
                                  <a:spLocks/>
                                </wps:cNvSpPr>
                                <wps:spPr bwMode="auto">
                                  <a:xfrm>
                                    <a:off x="4272" y="1079"/>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8" name="Freeform 166"/>
                                <wps:cNvSpPr>
                                  <a:spLocks/>
                                </wps:cNvSpPr>
                                <wps:spPr bwMode="auto">
                                  <a:xfrm>
                                    <a:off x="4523" y="687"/>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89" name="Freeform 167"/>
                                <wps:cNvSpPr>
                                  <a:spLocks/>
                                </wps:cNvSpPr>
                                <wps:spPr bwMode="auto">
                                  <a:xfrm>
                                    <a:off x="4782" y="850"/>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0" name="Freeform 168"/>
                                <wps:cNvSpPr>
                                  <a:spLocks/>
                                </wps:cNvSpPr>
                                <wps:spPr bwMode="auto">
                                  <a:xfrm>
                                    <a:off x="5040" y="310"/>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1" name="Freeform 169"/>
                                <wps:cNvSpPr>
                                  <a:spLocks/>
                                </wps:cNvSpPr>
                                <wps:spPr bwMode="auto">
                                  <a:xfrm>
                                    <a:off x="5292" y="747"/>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2" name="Freeform 170"/>
                                <wps:cNvSpPr>
                                  <a:spLocks/>
                                </wps:cNvSpPr>
                                <wps:spPr bwMode="auto">
                                  <a:xfrm>
                                    <a:off x="5550" y="687"/>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3" name="Freeform 171"/>
                                <wps:cNvSpPr>
                                  <a:spLocks/>
                                </wps:cNvSpPr>
                                <wps:spPr bwMode="auto">
                                  <a:xfrm>
                                    <a:off x="5802" y="318"/>
                                    <a:ext cx="73" cy="74"/>
                                  </a:xfrm>
                                  <a:custGeom>
                                    <a:avLst/>
                                    <a:gdLst>
                                      <a:gd name="T0" fmla="*/ 37 w 73"/>
                                      <a:gd name="T1" fmla="*/ 0 h 74"/>
                                      <a:gd name="T2" fmla="*/ 73 w 73"/>
                                      <a:gd name="T3" fmla="*/ 37 h 74"/>
                                      <a:gd name="T4" fmla="*/ 37 w 73"/>
                                      <a:gd name="T5" fmla="*/ 74 h 74"/>
                                      <a:gd name="T6" fmla="*/ 0 w 73"/>
                                      <a:gd name="T7" fmla="*/ 37 h 74"/>
                                      <a:gd name="T8" fmla="*/ 37 w 73"/>
                                      <a:gd name="T9" fmla="*/ 0 h 74"/>
                                    </a:gdLst>
                                    <a:ahLst/>
                                    <a:cxnLst>
                                      <a:cxn ang="0">
                                        <a:pos x="T0" y="T1"/>
                                      </a:cxn>
                                      <a:cxn ang="0">
                                        <a:pos x="T2" y="T3"/>
                                      </a:cxn>
                                      <a:cxn ang="0">
                                        <a:pos x="T4" y="T5"/>
                                      </a:cxn>
                                      <a:cxn ang="0">
                                        <a:pos x="T6" y="T7"/>
                                      </a:cxn>
                                      <a:cxn ang="0">
                                        <a:pos x="T8" y="T9"/>
                                      </a:cxn>
                                    </a:cxnLst>
                                    <a:rect l="0" t="0" r="r" b="b"/>
                                    <a:pathLst>
                                      <a:path w="73" h="74">
                                        <a:moveTo>
                                          <a:pt x="37" y="0"/>
                                        </a:moveTo>
                                        <a:lnTo>
                                          <a:pt x="73"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4" name="Freeform 172"/>
                                <wps:cNvSpPr>
                                  <a:spLocks/>
                                </wps:cNvSpPr>
                                <wps:spPr bwMode="auto">
                                  <a:xfrm>
                                    <a:off x="6060" y="591"/>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5" name="Freeform 173"/>
                                <wps:cNvSpPr>
                                  <a:spLocks/>
                                </wps:cNvSpPr>
                                <wps:spPr bwMode="auto">
                                  <a:xfrm>
                                    <a:off x="6319" y="591"/>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3696" name="Rectangle 174"/>
                                <wps:cNvSpPr>
                                  <a:spLocks noChangeArrowheads="1"/>
                                </wps:cNvSpPr>
                                <wps:spPr bwMode="auto">
                                  <a:xfrm>
                                    <a:off x="687" y="628"/>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697" name="Rectangle 175"/>
                                <wps:cNvSpPr>
                                  <a:spLocks noChangeArrowheads="1"/>
                                </wps:cNvSpPr>
                                <wps:spPr bwMode="auto">
                                  <a:xfrm>
                                    <a:off x="946" y="628"/>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698" name="Rectangle 176"/>
                                <wps:cNvSpPr>
                                  <a:spLocks noChangeArrowheads="1"/>
                                </wps:cNvSpPr>
                                <wps:spPr bwMode="auto">
                                  <a:xfrm>
                                    <a:off x="1205" y="784"/>
                                    <a:ext cx="74" cy="73"/>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699" name="Rectangle 177"/>
                                <wps:cNvSpPr>
                                  <a:spLocks noChangeArrowheads="1"/>
                                </wps:cNvSpPr>
                                <wps:spPr bwMode="auto">
                                  <a:xfrm>
                                    <a:off x="1456" y="1094"/>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0" name="Rectangle 178"/>
                                <wps:cNvSpPr>
                                  <a:spLocks noChangeArrowheads="1"/>
                                </wps:cNvSpPr>
                                <wps:spPr bwMode="auto">
                                  <a:xfrm>
                                    <a:off x="1715" y="909"/>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1" name="Rectangle 179"/>
                                <wps:cNvSpPr>
                                  <a:spLocks noChangeArrowheads="1"/>
                                </wps:cNvSpPr>
                                <wps:spPr bwMode="auto">
                                  <a:xfrm>
                                    <a:off x="1966" y="444"/>
                                    <a:ext cx="74" cy="73"/>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2" name="Rectangle 180"/>
                                <wps:cNvSpPr>
                                  <a:spLocks noChangeArrowheads="1"/>
                                </wps:cNvSpPr>
                                <wps:spPr bwMode="auto">
                                  <a:xfrm>
                                    <a:off x="2225" y="599"/>
                                    <a:ext cx="73"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3" name="Rectangle 181"/>
                                <wps:cNvSpPr>
                                  <a:spLocks noChangeArrowheads="1"/>
                                </wps:cNvSpPr>
                                <wps:spPr bwMode="auto">
                                  <a:xfrm>
                                    <a:off x="2483" y="702"/>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4" name="Rectangle 182"/>
                                <wps:cNvSpPr>
                                  <a:spLocks noChangeArrowheads="1"/>
                                </wps:cNvSpPr>
                                <wps:spPr bwMode="auto">
                                  <a:xfrm>
                                    <a:off x="2734" y="961"/>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5" name="Rectangle 183"/>
                                <wps:cNvSpPr>
                                  <a:spLocks noChangeArrowheads="1"/>
                                </wps:cNvSpPr>
                                <wps:spPr bwMode="auto">
                                  <a:xfrm>
                                    <a:off x="2993" y="628"/>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6" name="Rectangle 184"/>
                                <wps:cNvSpPr>
                                  <a:spLocks noChangeArrowheads="1"/>
                                </wps:cNvSpPr>
                                <wps:spPr bwMode="auto">
                                  <a:xfrm>
                                    <a:off x="3244" y="754"/>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7" name="Rectangle 185"/>
                                <wps:cNvSpPr>
                                  <a:spLocks noChangeArrowheads="1"/>
                                </wps:cNvSpPr>
                                <wps:spPr bwMode="auto">
                                  <a:xfrm>
                                    <a:off x="3503" y="1249"/>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8" name="Rectangle 186"/>
                                <wps:cNvSpPr>
                                  <a:spLocks noChangeArrowheads="1"/>
                                </wps:cNvSpPr>
                                <wps:spPr bwMode="auto">
                                  <a:xfrm>
                                    <a:off x="3762" y="1405"/>
                                    <a:ext cx="74" cy="73"/>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09" name="Rectangle 187"/>
                                <wps:cNvSpPr>
                                  <a:spLocks noChangeArrowheads="1"/>
                                </wps:cNvSpPr>
                                <wps:spPr bwMode="auto">
                                  <a:xfrm>
                                    <a:off x="4013" y="1042"/>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0" name="Rectangle 188"/>
                                <wps:cNvSpPr>
                                  <a:spLocks noChangeArrowheads="1"/>
                                </wps:cNvSpPr>
                                <wps:spPr bwMode="auto">
                                  <a:xfrm>
                                    <a:off x="4272" y="1279"/>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1" name="Rectangle 189"/>
                                <wps:cNvSpPr>
                                  <a:spLocks noChangeArrowheads="1"/>
                                </wps:cNvSpPr>
                                <wps:spPr bwMode="auto">
                                  <a:xfrm>
                                    <a:off x="4523" y="754"/>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2" name="Rectangle 190"/>
                                <wps:cNvSpPr>
                                  <a:spLocks noChangeArrowheads="1"/>
                                </wps:cNvSpPr>
                                <wps:spPr bwMode="auto">
                                  <a:xfrm>
                                    <a:off x="4782" y="939"/>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3" name="Rectangle 191"/>
                                <wps:cNvSpPr>
                                  <a:spLocks noChangeArrowheads="1"/>
                                </wps:cNvSpPr>
                                <wps:spPr bwMode="auto">
                                  <a:xfrm>
                                    <a:off x="5040" y="466"/>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4" name="Rectangle 192"/>
                                <wps:cNvSpPr>
                                  <a:spLocks noChangeArrowheads="1"/>
                                </wps:cNvSpPr>
                                <wps:spPr bwMode="auto">
                                  <a:xfrm>
                                    <a:off x="5292" y="754"/>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5" name="Rectangle 193"/>
                                <wps:cNvSpPr>
                                  <a:spLocks noChangeArrowheads="1"/>
                                </wps:cNvSpPr>
                                <wps:spPr bwMode="auto">
                                  <a:xfrm>
                                    <a:off x="5550" y="702"/>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6" name="Rectangle 194"/>
                                <wps:cNvSpPr>
                                  <a:spLocks noChangeArrowheads="1"/>
                                </wps:cNvSpPr>
                                <wps:spPr bwMode="auto">
                                  <a:xfrm>
                                    <a:off x="5802" y="237"/>
                                    <a:ext cx="73" cy="73"/>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7" name="Rectangle 195"/>
                                <wps:cNvSpPr>
                                  <a:spLocks noChangeArrowheads="1"/>
                                </wps:cNvSpPr>
                                <wps:spPr bwMode="auto">
                                  <a:xfrm>
                                    <a:off x="6060" y="577"/>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8" name="Rectangle 196"/>
                                <wps:cNvSpPr>
                                  <a:spLocks noChangeArrowheads="1"/>
                                </wps:cNvSpPr>
                                <wps:spPr bwMode="auto">
                                  <a:xfrm>
                                    <a:off x="6319" y="628"/>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3719" name="Freeform 197"/>
                                <wps:cNvSpPr>
                                  <a:spLocks/>
                                </wps:cNvSpPr>
                                <wps:spPr bwMode="auto">
                                  <a:xfrm>
                                    <a:off x="702" y="769"/>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0" name="Freeform 198"/>
                                <wps:cNvSpPr>
                                  <a:spLocks/>
                                </wps:cNvSpPr>
                                <wps:spPr bwMode="auto">
                                  <a:xfrm>
                                    <a:off x="961" y="665"/>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1" name="Freeform 199"/>
                                <wps:cNvSpPr>
                                  <a:spLocks/>
                                </wps:cNvSpPr>
                                <wps:spPr bwMode="auto">
                                  <a:xfrm>
                                    <a:off x="1219" y="687"/>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2" name="Freeform 200"/>
                                <wps:cNvSpPr>
                                  <a:spLocks/>
                                </wps:cNvSpPr>
                                <wps:spPr bwMode="auto">
                                  <a:xfrm>
                                    <a:off x="1471" y="695"/>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3" name="Freeform 201"/>
                                <wps:cNvSpPr>
                                  <a:spLocks/>
                                </wps:cNvSpPr>
                                <wps:spPr bwMode="auto">
                                  <a:xfrm>
                                    <a:off x="1729" y="909"/>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4" name="Freeform 202"/>
                                <wps:cNvSpPr>
                                  <a:spLocks/>
                                </wps:cNvSpPr>
                                <wps:spPr bwMode="auto">
                                  <a:xfrm>
                                    <a:off x="1981" y="628"/>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5" name="Freeform 203"/>
                                <wps:cNvSpPr>
                                  <a:spLocks/>
                                </wps:cNvSpPr>
                                <wps:spPr bwMode="auto">
                                  <a:xfrm>
                                    <a:off x="2239" y="473"/>
                                    <a:ext cx="45" cy="44"/>
                                  </a:xfrm>
                                  <a:custGeom>
                                    <a:avLst/>
                                    <a:gdLst>
                                      <a:gd name="T0" fmla="*/ 22 w 45"/>
                                      <a:gd name="T1" fmla="*/ 0 h 44"/>
                                      <a:gd name="T2" fmla="*/ 45 w 45"/>
                                      <a:gd name="T3" fmla="*/ 44 h 44"/>
                                      <a:gd name="T4" fmla="*/ 0 w 45"/>
                                      <a:gd name="T5" fmla="*/ 44 h 44"/>
                                      <a:gd name="T6" fmla="*/ 22 w 45"/>
                                      <a:gd name="T7" fmla="*/ 0 h 44"/>
                                    </a:gdLst>
                                    <a:ahLst/>
                                    <a:cxnLst>
                                      <a:cxn ang="0">
                                        <a:pos x="T0" y="T1"/>
                                      </a:cxn>
                                      <a:cxn ang="0">
                                        <a:pos x="T2" y="T3"/>
                                      </a:cxn>
                                      <a:cxn ang="0">
                                        <a:pos x="T4" y="T5"/>
                                      </a:cxn>
                                      <a:cxn ang="0">
                                        <a:pos x="T6" y="T7"/>
                                      </a:cxn>
                                    </a:cxnLst>
                                    <a:rect l="0" t="0" r="r" b="b"/>
                                    <a:pathLst>
                                      <a:path w="45" h="44">
                                        <a:moveTo>
                                          <a:pt x="22" y="0"/>
                                        </a:moveTo>
                                        <a:lnTo>
                                          <a:pt x="45"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6" name="Freeform 204"/>
                                <wps:cNvSpPr>
                                  <a:spLocks/>
                                </wps:cNvSpPr>
                                <wps:spPr bwMode="auto">
                                  <a:xfrm>
                                    <a:off x="2498" y="732"/>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g:wgp>
                            <wpg:wgp>
                              <wpg:cNvPr id="23727" name="Group 406"/>
                              <wpg:cNvGrpSpPr>
                                <a:grpSpLocks/>
                              </wpg:cNvGrpSpPr>
                              <wpg:grpSpPr bwMode="auto">
                                <a:xfrm>
                                  <a:off x="431800" y="192405"/>
                                  <a:ext cx="3641725" cy="760730"/>
                                  <a:chOff x="680" y="303"/>
                                  <a:chExt cx="5735" cy="1198"/>
                                </a:xfrm>
                              </wpg:grpSpPr>
                              <wps:wsp>
                                <wps:cNvPr id="23728" name="Freeform 206"/>
                                <wps:cNvSpPr>
                                  <a:spLocks/>
                                </wps:cNvSpPr>
                                <wps:spPr bwMode="auto">
                                  <a:xfrm>
                                    <a:off x="2749" y="724"/>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29" name="Freeform 207"/>
                                <wps:cNvSpPr>
                                  <a:spLocks/>
                                </wps:cNvSpPr>
                                <wps:spPr bwMode="auto">
                                  <a:xfrm>
                                    <a:off x="3008" y="784"/>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0" name="Freeform 208"/>
                                <wps:cNvSpPr>
                                  <a:spLocks/>
                                </wps:cNvSpPr>
                                <wps:spPr bwMode="auto">
                                  <a:xfrm>
                                    <a:off x="3259" y="761"/>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1" name="Freeform 209"/>
                                <wps:cNvSpPr>
                                  <a:spLocks/>
                                </wps:cNvSpPr>
                                <wps:spPr bwMode="auto">
                                  <a:xfrm>
                                    <a:off x="3518" y="1405"/>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2" name="Freeform 210"/>
                                <wps:cNvSpPr>
                                  <a:spLocks/>
                                </wps:cNvSpPr>
                                <wps:spPr bwMode="auto">
                                  <a:xfrm>
                                    <a:off x="3777" y="1242"/>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3" name="Freeform 211"/>
                                <wps:cNvSpPr>
                                  <a:spLocks/>
                                </wps:cNvSpPr>
                                <wps:spPr bwMode="auto">
                                  <a:xfrm>
                                    <a:off x="4028" y="1434"/>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4" name="Freeform 212"/>
                                <wps:cNvSpPr>
                                  <a:spLocks/>
                                </wps:cNvSpPr>
                                <wps:spPr bwMode="auto">
                                  <a:xfrm>
                                    <a:off x="4287" y="1138"/>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5" name="Freeform 213"/>
                                <wps:cNvSpPr>
                                  <a:spLocks/>
                                </wps:cNvSpPr>
                                <wps:spPr bwMode="auto">
                                  <a:xfrm>
                                    <a:off x="4538" y="850"/>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6" name="Freeform 214"/>
                                <wps:cNvSpPr>
                                  <a:spLocks/>
                                </wps:cNvSpPr>
                                <wps:spPr bwMode="auto">
                                  <a:xfrm>
                                    <a:off x="4796" y="1013"/>
                                    <a:ext cx="45" cy="44"/>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7" name="Freeform 215"/>
                                <wps:cNvSpPr>
                                  <a:spLocks/>
                                </wps:cNvSpPr>
                                <wps:spPr bwMode="auto">
                                  <a:xfrm>
                                    <a:off x="5055" y="480"/>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8" name="Freeform 216"/>
                                <wps:cNvSpPr>
                                  <a:spLocks/>
                                </wps:cNvSpPr>
                                <wps:spPr bwMode="auto">
                                  <a:xfrm>
                                    <a:off x="5306" y="924"/>
                                    <a:ext cx="45" cy="44"/>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39" name="Freeform 217"/>
                                <wps:cNvSpPr>
                                  <a:spLocks/>
                                </wps:cNvSpPr>
                                <wps:spPr bwMode="auto">
                                  <a:xfrm>
                                    <a:off x="5565" y="614"/>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40" name="Freeform 218"/>
                                <wps:cNvSpPr>
                                  <a:spLocks/>
                                </wps:cNvSpPr>
                                <wps:spPr bwMode="auto">
                                  <a:xfrm>
                                    <a:off x="5816" y="503"/>
                                    <a:ext cx="45" cy="44"/>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41" name="Freeform 219"/>
                                <wps:cNvSpPr>
                                  <a:spLocks/>
                                </wps:cNvSpPr>
                                <wps:spPr bwMode="auto">
                                  <a:xfrm>
                                    <a:off x="6075" y="798"/>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42" name="Freeform 220"/>
                                <wps:cNvSpPr>
                                  <a:spLocks/>
                                </wps:cNvSpPr>
                                <wps:spPr bwMode="auto">
                                  <a:xfrm>
                                    <a:off x="6334" y="451"/>
                                    <a:ext cx="44" cy="44"/>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3743" name="Rectangle 221"/>
                                <wps:cNvSpPr>
                                  <a:spLocks noChangeArrowheads="1"/>
                                </wps:cNvSpPr>
                                <wps:spPr bwMode="auto">
                                  <a:xfrm>
                                    <a:off x="680" y="540"/>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44" name="Line 222"/>
                                <wps:cNvCnPr>
                                  <a:cxnSpLocks noChangeShapeType="1"/>
                                </wps:cNvCnPr>
                                <wps:spPr bwMode="auto">
                                  <a:xfrm flipH="1" flipV="1">
                                    <a:off x="687" y="5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45" name="Line 223"/>
                                <wps:cNvCnPr>
                                  <a:cxnSpLocks noChangeShapeType="1"/>
                                </wps:cNvCnPr>
                                <wps:spPr bwMode="auto">
                                  <a:xfrm>
                                    <a:off x="724"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46" name="Line 224"/>
                                <wps:cNvCnPr>
                                  <a:cxnSpLocks noChangeShapeType="1"/>
                                </wps:cNvCnPr>
                                <wps:spPr bwMode="auto">
                                  <a:xfrm flipH="1">
                                    <a:off x="687"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47" name="Line 225"/>
                                <wps:cNvCnPr>
                                  <a:cxnSpLocks noChangeShapeType="1"/>
                                </wps:cNvCnPr>
                                <wps:spPr bwMode="auto">
                                  <a:xfrm flipV="1">
                                    <a:off x="724" y="5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48" name="Rectangle 226"/>
                                <wps:cNvSpPr>
                                  <a:spLocks noChangeArrowheads="1"/>
                                </wps:cNvSpPr>
                                <wps:spPr bwMode="auto">
                                  <a:xfrm>
                                    <a:off x="939" y="303"/>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49" name="Line 227"/>
                                <wps:cNvCnPr>
                                  <a:cxnSpLocks noChangeShapeType="1"/>
                                </wps:cNvCnPr>
                                <wps:spPr bwMode="auto">
                                  <a:xfrm flipH="1" flipV="1">
                                    <a:off x="946" y="31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0" name="Line 228"/>
                                <wps:cNvCnPr>
                                  <a:cxnSpLocks noChangeShapeType="1"/>
                                </wps:cNvCnPr>
                                <wps:spPr bwMode="auto">
                                  <a:xfrm>
                                    <a:off x="983" y="3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1" name="Line 229"/>
                                <wps:cNvCnPr>
                                  <a:cxnSpLocks noChangeShapeType="1"/>
                                </wps:cNvCnPr>
                                <wps:spPr bwMode="auto">
                                  <a:xfrm flipH="1">
                                    <a:off x="946" y="3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2" name="Line 230"/>
                                <wps:cNvCnPr>
                                  <a:cxnSpLocks noChangeShapeType="1"/>
                                </wps:cNvCnPr>
                                <wps:spPr bwMode="auto">
                                  <a:xfrm flipV="1">
                                    <a:off x="983" y="31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3" name="Rectangle 231"/>
                                <wps:cNvSpPr>
                                  <a:spLocks noChangeArrowheads="1"/>
                                </wps:cNvSpPr>
                                <wps:spPr bwMode="auto">
                                  <a:xfrm>
                                    <a:off x="1197" y="636"/>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54" name="Line 232"/>
                                <wps:cNvCnPr>
                                  <a:cxnSpLocks noChangeShapeType="1"/>
                                </wps:cNvCnPr>
                                <wps:spPr bwMode="auto">
                                  <a:xfrm flipH="1" flipV="1">
                                    <a:off x="1205"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5" name="Line 233"/>
                                <wps:cNvCnPr>
                                  <a:cxnSpLocks noChangeShapeType="1"/>
                                </wps:cNvCnPr>
                                <wps:spPr bwMode="auto">
                                  <a:xfrm>
                                    <a:off x="1242"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6" name="Line 234"/>
                                <wps:cNvCnPr>
                                  <a:cxnSpLocks noChangeShapeType="1"/>
                                </wps:cNvCnPr>
                                <wps:spPr bwMode="auto">
                                  <a:xfrm flipH="1">
                                    <a:off x="1205"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7" name="Line 235"/>
                                <wps:cNvCnPr>
                                  <a:cxnSpLocks noChangeShapeType="1"/>
                                </wps:cNvCnPr>
                                <wps:spPr bwMode="auto">
                                  <a:xfrm flipV="1">
                                    <a:off x="1242"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58" name="Rectangle 236"/>
                                <wps:cNvSpPr>
                                  <a:spLocks noChangeArrowheads="1"/>
                                </wps:cNvSpPr>
                                <wps:spPr bwMode="auto">
                                  <a:xfrm>
                                    <a:off x="1449" y="791"/>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59" name="Line 237"/>
                                <wps:cNvCnPr>
                                  <a:cxnSpLocks noChangeShapeType="1"/>
                                </wps:cNvCnPr>
                                <wps:spPr bwMode="auto">
                                  <a:xfrm flipH="1" flipV="1">
                                    <a:off x="1456" y="798"/>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0" name="Line 238"/>
                                <wps:cNvCnPr>
                                  <a:cxnSpLocks noChangeShapeType="1"/>
                                </wps:cNvCnPr>
                                <wps:spPr bwMode="auto">
                                  <a:xfrm>
                                    <a:off x="1493" y="83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1" name="Line 239"/>
                                <wps:cNvCnPr>
                                  <a:cxnSpLocks noChangeShapeType="1"/>
                                </wps:cNvCnPr>
                                <wps:spPr bwMode="auto">
                                  <a:xfrm flipH="1">
                                    <a:off x="1456" y="83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2" name="Line 240"/>
                                <wps:cNvCnPr>
                                  <a:cxnSpLocks noChangeShapeType="1"/>
                                </wps:cNvCnPr>
                                <wps:spPr bwMode="auto">
                                  <a:xfrm flipV="1">
                                    <a:off x="1493" y="798"/>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3" name="Rectangle 241"/>
                                <wps:cNvSpPr>
                                  <a:spLocks noChangeArrowheads="1"/>
                                </wps:cNvSpPr>
                                <wps:spPr bwMode="auto">
                                  <a:xfrm>
                                    <a:off x="1707" y="577"/>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64" name="Line 242"/>
                                <wps:cNvCnPr>
                                  <a:cxnSpLocks noChangeShapeType="1"/>
                                </wps:cNvCnPr>
                                <wps:spPr bwMode="auto">
                                  <a:xfrm flipH="1" flipV="1">
                                    <a:off x="1715"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5" name="Line 243"/>
                                <wps:cNvCnPr>
                                  <a:cxnSpLocks noChangeShapeType="1"/>
                                </wps:cNvCnPr>
                                <wps:spPr bwMode="auto">
                                  <a:xfrm>
                                    <a:off x="1752" y="62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6" name="Line 244"/>
                                <wps:cNvCnPr>
                                  <a:cxnSpLocks noChangeShapeType="1"/>
                                </wps:cNvCnPr>
                                <wps:spPr bwMode="auto">
                                  <a:xfrm flipH="1">
                                    <a:off x="1715" y="62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7" name="Line 245"/>
                                <wps:cNvCnPr>
                                  <a:cxnSpLocks noChangeShapeType="1"/>
                                </wps:cNvCnPr>
                                <wps:spPr bwMode="auto">
                                  <a:xfrm flipV="1">
                                    <a:off x="1752"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68" name="Rectangle 246"/>
                                <wps:cNvSpPr>
                                  <a:spLocks noChangeArrowheads="1"/>
                                </wps:cNvSpPr>
                                <wps:spPr bwMode="auto">
                                  <a:xfrm>
                                    <a:off x="1958" y="517"/>
                                    <a:ext cx="104"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69" name="Line 247"/>
                                <wps:cNvCnPr>
                                  <a:cxnSpLocks noChangeShapeType="1"/>
                                </wps:cNvCnPr>
                                <wps:spPr bwMode="auto">
                                  <a:xfrm flipH="1" flipV="1">
                                    <a:off x="1966" y="52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0" name="Line 248"/>
                                <wps:cNvCnPr>
                                  <a:cxnSpLocks noChangeShapeType="1"/>
                                </wps:cNvCnPr>
                                <wps:spPr bwMode="auto">
                                  <a:xfrm>
                                    <a:off x="2003" y="56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1" name="Line 249"/>
                                <wps:cNvCnPr>
                                  <a:cxnSpLocks noChangeShapeType="1"/>
                                </wps:cNvCnPr>
                                <wps:spPr bwMode="auto">
                                  <a:xfrm flipH="1">
                                    <a:off x="1966" y="56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2" name="Line 250"/>
                                <wps:cNvCnPr>
                                  <a:cxnSpLocks noChangeShapeType="1"/>
                                </wps:cNvCnPr>
                                <wps:spPr bwMode="auto">
                                  <a:xfrm flipV="1">
                                    <a:off x="2003" y="52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3" name="Rectangle 251"/>
                                <wps:cNvSpPr>
                                  <a:spLocks noChangeArrowheads="1"/>
                                </wps:cNvSpPr>
                                <wps:spPr bwMode="auto">
                                  <a:xfrm>
                                    <a:off x="2217" y="503"/>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74" name="Line 252"/>
                                <wps:cNvCnPr>
                                  <a:cxnSpLocks noChangeShapeType="1"/>
                                </wps:cNvCnPr>
                                <wps:spPr bwMode="auto">
                                  <a:xfrm flipH="1" flipV="1">
                                    <a:off x="2225" y="510"/>
                                    <a:ext cx="36"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5" name="Line 253"/>
                                <wps:cNvCnPr>
                                  <a:cxnSpLocks noChangeShapeType="1"/>
                                </wps:cNvCnPr>
                                <wps:spPr bwMode="auto">
                                  <a:xfrm>
                                    <a:off x="2261" y="5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6" name="Line 254"/>
                                <wps:cNvCnPr>
                                  <a:cxnSpLocks noChangeShapeType="1"/>
                                </wps:cNvCnPr>
                                <wps:spPr bwMode="auto">
                                  <a:xfrm flipH="1">
                                    <a:off x="2225" y="547"/>
                                    <a:ext cx="36"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7" name="Line 255"/>
                                <wps:cNvCnPr>
                                  <a:cxnSpLocks noChangeShapeType="1"/>
                                </wps:cNvCnPr>
                                <wps:spPr bwMode="auto">
                                  <a:xfrm flipV="1">
                                    <a:off x="2261" y="51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78" name="Rectangle 256"/>
                                <wps:cNvSpPr>
                                  <a:spLocks noChangeArrowheads="1"/>
                                </wps:cNvSpPr>
                                <wps:spPr bwMode="auto">
                                  <a:xfrm>
                                    <a:off x="2476" y="606"/>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79" name="Line 257"/>
                                <wps:cNvCnPr>
                                  <a:cxnSpLocks noChangeShapeType="1"/>
                                </wps:cNvCnPr>
                                <wps:spPr bwMode="auto">
                                  <a:xfrm flipH="1" flipV="1">
                                    <a:off x="2483" y="61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0" name="Line 258"/>
                                <wps:cNvCnPr>
                                  <a:cxnSpLocks noChangeShapeType="1"/>
                                </wps:cNvCnPr>
                                <wps:spPr bwMode="auto">
                                  <a:xfrm>
                                    <a:off x="2520" y="651"/>
                                    <a:ext cx="37"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1" name="Line 259"/>
                                <wps:cNvCnPr>
                                  <a:cxnSpLocks noChangeShapeType="1"/>
                                </wps:cNvCnPr>
                                <wps:spPr bwMode="auto">
                                  <a:xfrm flipH="1">
                                    <a:off x="2483" y="651"/>
                                    <a:ext cx="37"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2" name="Line 260"/>
                                <wps:cNvCnPr>
                                  <a:cxnSpLocks noChangeShapeType="1"/>
                                </wps:cNvCnPr>
                                <wps:spPr bwMode="auto">
                                  <a:xfrm flipV="1">
                                    <a:off x="2520" y="61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3" name="Rectangle 261"/>
                                <wps:cNvSpPr>
                                  <a:spLocks noChangeArrowheads="1"/>
                                </wps:cNvSpPr>
                                <wps:spPr bwMode="auto">
                                  <a:xfrm>
                                    <a:off x="2727" y="747"/>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84" name="Line 262"/>
                                <wps:cNvCnPr>
                                  <a:cxnSpLocks noChangeShapeType="1"/>
                                </wps:cNvCnPr>
                                <wps:spPr bwMode="auto">
                                  <a:xfrm flipH="1" flipV="1">
                                    <a:off x="2734" y="75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5" name="Line 263"/>
                                <wps:cNvCnPr>
                                  <a:cxnSpLocks noChangeShapeType="1"/>
                                </wps:cNvCnPr>
                                <wps:spPr bwMode="auto">
                                  <a:xfrm>
                                    <a:off x="2771" y="79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6" name="Line 264"/>
                                <wps:cNvCnPr>
                                  <a:cxnSpLocks noChangeShapeType="1"/>
                                </wps:cNvCnPr>
                                <wps:spPr bwMode="auto">
                                  <a:xfrm flipH="1">
                                    <a:off x="2734" y="79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7" name="Line 265"/>
                                <wps:cNvCnPr>
                                  <a:cxnSpLocks noChangeShapeType="1"/>
                                </wps:cNvCnPr>
                                <wps:spPr bwMode="auto">
                                  <a:xfrm flipV="1">
                                    <a:off x="2771" y="75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88" name="Rectangle 266"/>
                                <wps:cNvSpPr>
                                  <a:spLocks noChangeArrowheads="1"/>
                                </wps:cNvSpPr>
                                <wps:spPr bwMode="auto">
                                  <a:xfrm>
                                    <a:off x="2986" y="384"/>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89" name="Line 267"/>
                                <wps:cNvCnPr>
                                  <a:cxnSpLocks noChangeShapeType="1"/>
                                </wps:cNvCnPr>
                                <wps:spPr bwMode="auto">
                                  <a:xfrm flipH="1" flipV="1">
                                    <a:off x="2993" y="39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0" name="Line 268"/>
                                <wps:cNvCnPr>
                                  <a:cxnSpLocks noChangeShapeType="1"/>
                                </wps:cNvCnPr>
                                <wps:spPr bwMode="auto">
                                  <a:xfrm>
                                    <a:off x="3030" y="42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1" name="Line 269"/>
                                <wps:cNvCnPr>
                                  <a:cxnSpLocks noChangeShapeType="1"/>
                                </wps:cNvCnPr>
                                <wps:spPr bwMode="auto">
                                  <a:xfrm flipH="1">
                                    <a:off x="2993" y="42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2" name="Line 270"/>
                                <wps:cNvCnPr>
                                  <a:cxnSpLocks noChangeShapeType="1"/>
                                </wps:cNvCnPr>
                                <wps:spPr bwMode="auto">
                                  <a:xfrm flipV="1">
                                    <a:off x="3030" y="39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3" name="Rectangle 271"/>
                                <wps:cNvSpPr>
                                  <a:spLocks noChangeArrowheads="1"/>
                                </wps:cNvSpPr>
                                <wps:spPr bwMode="auto">
                                  <a:xfrm>
                                    <a:off x="3237" y="562"/>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94" name="Line 272"/>
                                <wps:cNvCnPr>
                                  <a:cxnSpLocks noChangeShapeType="1"/>
                                </wps:cNvCnPr>
                                <wps:spPr bwMode="auto">
                                  <a:xfrm flipH="1" flipV="1">
                                    <a:off x="3244" y="56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5" name="Line 273"/>
                                <wps:cNvCnPr>
                                  <a:cxnSpLocks noChangeShapeType="1"/>
                                </wps:cNvCnPr>
                                <wps:spPr bwMode="auto">
                                  <a:xfrm>
                                    <a:off x="3281" y="60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6" name="Line 274"/>
                                <wps:cNvCnPr>
                                  <a:cxnSpLocks noChangeShapeType="1"/>
                                </wps:cNvCnPr>
                                <wps:spPr bwMode="auto">
                                  <a:xfrm flipH="1">
                                    <a:off x="3244" y="60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7" name="Line 275"/>
                                <wps:cNvCnPr>
                                  <a:cxnSpLocks noChangeShapeType="1"/>
                                </wps:cNvCnPr>
                                <wps:spPr bwMode="auto">
                                  <a:xfrm flipV="1">
                                    <a:off x="3281" y="56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798" name="Rectangle 276"/>
                                <wps:cNvSpPr>
                                  <a:spLocks noChangeArrowheads="1"/>
                                </wps:cNvSpPr>
                                <wps:spPr bwMode="auto">
                                  <a:xfrm>
                                    <a:off x="3496" y="1397"/>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99" name="Line 277"/>
                                <wps:cNvCnPr>
                                  <a:cxnSpLocks noChangeShapeType="1"/>
                                </wps:cNvCnPr>
                                <wps:spPr bwMode="auto">
                                  <a:xfrm flipH="1" flipV="1">
                                    <a:off x="3503" y="1405"/>
                                    <a:ext cx="37"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0" name="Line 278"/>
                                <wps:cNvCnPr>
                                  <a:cxnSpLocks noChangeShapeType="1"/>
                                </wps:cNvCnPr>
                                <wps:spPr bwMode="auto">
                                  <a:xfrm>
                                    <a:off x="3540" y="144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1" name="Line 279"/>
                                <wps:cNvCnPr>
                                  <a:cxnSpLocks noChangeShapeType="1"/>
                                </wps:cNvCnPr>
                                <wps:spPr bwMode="auto">
                                  <a:xfrm flipH="1">
                                    <a:off x="3503" y="144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2" name="Line 280"/>
                                <wps:cNvCnPr>
                                  <a:cxnSpLocks noChangeShapeType="1"/>
                                </wps:cNvCnPr>
                                <wps:spPr bwMode="auto">
                                  <a:xfrm flipV="1">
                                    <a:off x="3540" y="1405"/>
                                    <a:ext cx="37"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3" name="Rectangle 281"/>
                                <wps:cNvSpPr>
                                  <a:spLocks noChangeArrowheads="1"/>
                                </wps:cNvSpPr>
                                <wps:spPr bwMode="auto">
                                  <a:xfrm>
                                    <a:off x="3754" y="1005"/>
                                    <a:ext cx="104"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04" name="Line 282"/>
                                <wps:cNvCnPr>
                                  <a:cxnSpLocks noChangeShapeType="1"/>
                                </wps:cNvCnPr>
                                <wps:spPr bwMode="auto">
                                  <a:xfrm flipH="1" flipV="1">
                                    <a:off x="3762" y="101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5" name="Line 283"/>
                                <wps:cNvCnPr>
                                  <a:cxnSpLocks noChangeShapeType="1"/>
                                </wps:cNvCnPr>
                                <wps:spPr bwMode="auto">
                                  <a:xfrm>
                                    <a:off x="3799" y="105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6" name="Line 284"/>
                                <wps:cNvCnPr>
                                  <a:cxnSpLocks noChangeShapeType="1"/>
                                </wps:cNvCnPr>
                                <wps:spPr bwMode="auto">
                                  <a:xfrm flipH="1">
                                    <a:off x="3762" y="105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7" name="Line 285"/>
                                <wps:cNvCnPr>
                                  <a:cxnSpLocks noChangeShapeType="1"/>
                                </wps:cNvCnPr>
                                <wps:spPr bwMode="auto">
                                  <a:xfrm flipV="1">
                                    <a:off x="3799" y="101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08" name="Rectangle 286"/>
                                <wps:cNvSpPr>
                                  <a:spLocks noChangeArrowheads="1"/>
                                </wps:cNvSpPr>
                                <wps:spPr bwMode="auto">
                                  <a:xfrm>
                                    <a:off x="4006" y="1212"/>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09" name="Line 287"/>
                                <wps:cNvCnPr>
                                  <a:cxnSpLocks noChangeShapeType="1"/>
                                </wps:cNvCnPr>
                                <wps:spPr bwMode="auto">
                                  <a:xfrm flipH="1" flipV="1">
                                    <a:off x="4013" y="122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0" name="Line 288"/>
                                <wps:cNvCnPr>
                                  <a:cxnSpLocks noChangeShapeType="1"/>
                                </wps:cNvCnPr>
                                <wps:spPr bwMode="auto">
                                  <a:xfrm>
                                    <a:off x="4050" y="125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1" name="Line 289"/>
                                <wps:cNvCnPr>
                                  <a:cxnSpLocks noChangeShapeType="1"/>
                                </wps:cNvCnPr>
                                <wps:spPr bwMode="auto">
                                  <a:xfrm flipH="1">
                                    <a:off x="4013" y="125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2" name="Line 290"/>
                                <wps:cNvCnPr>
                                  <a:cxnSpLocks noChangeShapeType="1"/>
                                </wps:cNvCnPr>
                                <wps:spPr bwMode="auto">
                                  <a:xfrm flipV="1">
                                    <a:off x="4050" y="122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3" name="Rectangle 291"/>
                                <wps:cNvSpPr>
                                  <a:spLocks noChangeArrowheads="1"/>
                                </wps:cNvSpPr>
                                <wps:spPr bwMode="auto">
                                  <a:xfrm>
                                    <a:off x="4264" y="880"/>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14" name="Line 292"/>
                                <wps:cNvCnPr>
                                  <a:cxnSpLocks noChangeShapeType="1"/>
                                </wps:cNvCnPr>
                                <wps:spPr bwMode="auto">
                                  <a:xfrm flipH="1" flipV="1">
                                    <a:off x="4272" y="88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5" name="Line 293"/>
                                <wps:cNvCnPr>
                                  <a:cxnSpLocks noChangeShapeType="1"/>
                                </wps:cNvCnPr>
                                <wps:spPr bwMode="auto">
                                  <a:xfrm>
                                    <a:off x="4309" y="92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6" name="Line 294"/>
                                <wps:cNvCnPr>
                                  <a:cxnSpLocks noChangeShapeType="1"/>
                                </wps:cNvCnPr>
                                <wps:spPr bwMode="auto">
                                  <a:xfrm flipH="1">
                                    <a:off x="4272" y="92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7" name="Line 295"/>
                                <wps:cNvCnPr>
                                  <a:cxnSpLocks noChangeShapeType="1"/>
                                </wps:cNvCnPr>
                                <wps:spPr bwMode="auto">
                                  <a:xfrm flipV="1">
                                    <a:off x="4309" y="88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18" name="Rectangle 296"/>
                                <wps:cNvSpPr>
                                  <a:spLocks noChangeArrowheads="1"/>
                                </wps:cNvSpPr>
                                <wps:spPr bwMode="auto">
                                  <a:xfrm>
                                    <a:off x="4516" y="636"/>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19" name="Line 297"/>
                                <wps:cNvCnPr>
                                  <a:cxnSpLocks noChangeShapeType="1"/>
                                </wps:cNvCnPr>
                                <wps:spPr bwMode="auto">
                                  <a:xfrm flipH="1" flipV="1">
                                    <a:off x="4523"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0" name="Line 298"/>
                                <wps:cNvCnPr>
                                  <a:cxnSpLocks noChangeShapeType="1"/>
                                </wps:cNvCnPr>
                                <wps:spPr bwMode="auto">
                                  <a:xfrm>
                                    <a:off x="4560"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1" name="Line 299"/>
                                <wps:cNvCnPr>
                                  <a:cxnSpLocks noChangeShapeType="1"/>
                                </wps:cNvCnPr>
                                <wps:spPr bwMode="auto">
                                  <a:xfrm flipH="1">
                                    <a:off x="4523"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2" name="Line 300"/>
                                <wps:cNvCnPr>
                                  <a:cxnSpLocks noChangeShapeType="1"/>
                                </wps:cNvCnPr>
                                <wps:spPr bwMode="auto">
                                  <a:xfrm flipV="1">
                                    <a:off x="4560"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3" name="Rectangle 301"/>
                                <wps:cNvSpPr>
                                  <a:spLocks noChangeArrowheads="1"/>
                                </wps:cNvSpPr>
                                <wps:spPr bwMode="auto">
                                  <a:xfrm>
                                    <a:off x="4774" y="599"/>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24" name="Line 302"/>
                                <wps:cNvCnPr>
                                  <a:cxnSpLocks noChangeShapeType="1"/>
                                </wps:cNvCnPr>
                                <wps:spPr bwMode="auto">
                                  <a:xfrm flipH="1" flipV="1">
                                    <a:off x="4782" y="60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5" name="Line 303"/>
                                <wps:cNvCnPr>
                                  <a:cxnSpLocks noChangeShapeType="1"/>
                                </wps:cNvCnPr>
                                <wps:spPr bwMode="auto">
                                  <a:xfrm>
                                    <a:off x="4819"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6" name="Line 304"/>
                                <wps:cNvCnPr>
                                  <a:cxnSpLocks noChangeShapeType="1"/>
                                </wps:cNvCnPr>
                                <wps:spPr bwMode="auto">
                                  <a:xfrm flipH="1">
                                    <a:off x="4782"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7" name="Line 305"/>
                                <wps:cNvCnPr>
                                  <a:cxnSpLocks noChangeShapeType="1"/>
                                </wps:cNvCnPr>
                                <wps:spPr bwMode="auto">
                                  <a:xfrm flipV="1">
                                    <a:off x="4819" y="60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28" name="Rectangle 306"/>
                                <wps:cNvSpPr>
                                  <a:spLocks noChangeArrowheads="1"/>
                                </wps:cNvSpPr>
                                <wps:spPr bwMode="auto">
                                  <a:xfrm>
                                    <a:off x="5033" y="407"/>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29" name="Line 307"/>
                                <wps:cNvCnPr>
                                  <a:cxnSpLocks noChangeShapeType="1"/>
                                </wps:cNvCnPr>
                                <wps:spPr bwMode="auto">
                                  <a:xfrm flipH="1" flipV="1">
                                    <a:off x="5040" y="41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0" name="Line 308"/>
                                <wps:cNvCnPr>
                                  <a:cxnSpLocks noChangeShapeType="1"/>
                                </wps:cNvCnPr>
                                <wps:spPr bwMode="auto">
                                  <a:xfrm>
                                    <a:off x="5077" y="45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1" name="Line 309"/>
                                <wps:cNvCnPr>
                                  <a:cxnSpLocks noChangeShapeType="1"/>
                                </wps:cNvCnPr>
                                <wps:spPr bwMode="auto">
                                  <a:xfrm flipH="1">
                                    <a:off x="5040" y="45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2" name="Line 310"/>
                                <wps:cNvCnPr>
                                  <a:cxnSpLocks noChangeShapeType="1"/>
                                </wps:cNvCnPr>
                                <wps:spPr bwMode="auto">
                                  <a:xfrm flipV="1">
                                    <a:off x="5077" y="41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3" name="Rectangle 311"/>
                                <wps:cNvSpPr>
                                  <a:spLocks noChangeArrowheads="1"/>
                                </wps:cNvSpPr>
                                <wps:spPr bwMode="auto">
                                  <a:xfrm>
                                    <a:off x="5284" y="865"/>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34" name="Line 312"/>
                                <wps:cNvCnPr>
                                  <a:cxnSpLocks noChangeShapeType="1"/>
                                </wps:cNvCnPr>
                                <wps:spPr bwMode="auto">
                                  <a:xfrm flipH="1" flipV="1">
                                    <a:off x="5292" y="87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5" name="Line 313"/>
                                <wps:cNvCnPr>
                                  <a:cxnSpLocks noChangeShapeType="1"/>
                                </wps:cNvCnPr>
                                <wps:spPr bwMode="auto">
                                  <a:xfrm>
                                    <a:off x="5329" y="90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6" name="Line 314"/>
                                <wps:cNvCnPr>
                                  <a:cxnSpLocks noChangeShapeType="1"/>
                                </wps:cNvCnPr>
                                <wps:spPr bwMode="auto">
                                  <a:xfrm flipH="1">
                                    <a:off x="5292" y="90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7" name="Line 315"/>
                                <wps:cNvCnPr>
                                  <a:cxnSpLocks noChangeShapeType="1"/>
                                </wps:cNvCnPr>
                                <wps:spPr bwMode="auto">
                                  <a:xfrm flipV="1">
                                    <a:off x="5329" y="87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38" name="Rectangle 316"/>
                                <wps:cNvSpPr>
                                  <a:spLocks noChangeArrowheads="1"/>
                                </wps:cNvSpPr>
                                <wps:spPr bwMode="auto">
                                  <a:xfrm>
                                    <a:off x="5543" y="547"/>
                                    <a:ext cx="10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39" name="Line 317"/>
                                <wps:cNvCnPr>
                                  <a:cxnSpLocks noChangeShapeType="1"/>
                                </wps:cNvCnPr>
                                <wps:spPr bwMode="auto">
                                  <a:xfrm flipH="1" flipV="1">
                                    <a:off x="5550" y="55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0" name="Line 318"/>
                                <wps:cNvCnPr>
                                  <a:cxnSpLocks noChangeShapeType="1"/>
                                </wps:cNvCnPr>
                                <wps:spPr bwMode="auto">
                                  <a:xfrm>
                                    <a:off x="5587" y="59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1" name="Line 319"/>
                                <wps:cNvCnPr>
                                  <a:cxnSpLocks noChangeShapeType="1"/>
                                </wps:cNvCnPr>
                                <wps:spPr bwMode="auto">
                                  <a:xfrm flipH="1">
                                    <a:off x="5550" y="59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2" name="Line 320"/>
                                <wps:cNvCnPr>
                                  <a:cxnSpLocks noChangeShapeType="1"/>
                                </wps:cNvCnPr>
                                <wps:spPr bwMode="auto">
                                  <a:xfrm flipV="1">
                                    <a:off x="5587" y="55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3" name="Rectangle 321"/>
                                <wps:cNvSpPr>
                                  <a:spLocks noChangeArrowheads="1"/>
                                </wps:cNvSpPr>
                                <wps:spPr bwMode="auto">
                                  <a:xfrm>
                                    <a:off x="5794" y="318"/>
                                    <a:ext cx="104"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44" name="Line 322"/>
                                <wps:cNvCnPr>
                                  <a:cxnSpLocks noChangeShapeType="1"/>
                                </wps:cNvCnPr>
                                <wps:spPr bwMode="auto">
                                  <a:xfrm flipH="1" flipV="1">
                                    <a:off x="5802" y="32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5" name="Line 323"/>
                                <wps:cNvCnPr>
                                  <a:cxnSpLocks noChangeShapeType="1"/>
                                </wps:cNvCnPr>
                                <wps:spPr bwMode="auto">
                                  <a:xfrm>
                                    <a:off x="5839" y="362"/>
                                    <a:ext cx="36"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6" name="Line 324"/>
                                <wps:cNvCnPr>
                                  <a:cxnSpLocks noChangeShapeType="1"/>
                                </wps:cNvCnPr>
                                <wps:spPr bwMode="auto">
                                  <a:xfrm flipH="1">
                                    <a:off x="5802" y="36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7" name="Line 325"/>
                                <wps:cNvCnPr>
                                  <a:cxnSpLocks noChangeShapeType="1"/>
                                </wps:cNvCnPr>
                                <wps:spPr bwMode="auto">
                                  <a:xfrm flipV="1">
                                    <a:off x="5839" y="325"/>
                                    <a:ext cx="36"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48" name="Rectangle 326"/>
                                <wps:cNvSpPr>
                                  <a:spLocks noChangeArrowheads="1"/>
                                </wps:cNvSpPr>
                                <wps:spPr bwMode="auto">
                                  <a:xfrm>
                                    <a:off x="6053" y="540"/>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49" name="Line 327"/>
                                <wps:cNvCnPr>
                                  <a:cxnSpLocks noChangeShapeType="1"/>
                                </wps:cNvCnPr>
                                <wps:spPr bwMode="auto">
                                  <a:xfrm flipH="1" flipV="1">
                                    <a:off x="6060" y="5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0" name="Line 328"/>
                                <wps:cNvCnPr>
                                  <a:cxnSpLocks noChangeShapeType="1"/>
                                </wps:cNvCnPr>
                                <wps:spPr bwMode="auto">
                                  <a:xfrm>
                                    <a:off x="6097"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1" name="Line 329"/>
                                <wps:cNvCnPr>
                                  <a:cxnSpLocks noChangeShapeType="1"/>
                                </wps:cNvCnPr>
                                <wps:spPr bwMode="auto">
                                  <a:xfrm flipH="1">
                                    <a:off x="6060" y="58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2" name="Line 330"/>
                                <wps:cNvCnPr>
                                  <a:cxnSpLocks noChangeShapeType="1"/>
                                </wps:cNvCnPr>
                                <wps:spPr bwMode="auto">
                                  <a:xfrm flipV="1">
                                    <a:off x="6097" y="547"/>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3" name="Rectangle 331"/>
                                <wps:cNvSpPr>
                                  <a:spLocks noChangeArrowheads="1"/>
                                </wps:cNvSpPr>
                                <wps:spPr bwMode="auto">
                                  <a:xfrm>
                                    <a:off x="6312" y="488"/>
                                    <a:ext cx="103"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54" name="Line 332"/>
                                <wps:cNvCnPr>
                                  <a:cxnSpLocks noChangeShapeType="1"/>
                                </wps:cNvCnPr>
                                <wps:spPr bwMode="auto">
                                  <a:xfrm flipH="1" flipV="1">
                                    <a:off x="6319" y="49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5" name="Line 333"/>
                                <wps:cNvCnPr>
                                  <a:cxnSpLocks noChangeShapeType="1"/>
                                </wps:cNvCnPr>
                                <wps:spPr bwMode="auto">
                                  <a:xfrm>
                                    <a:off x="6356" y="53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6" name="Line 334"/>
                                <wps:cNvCnPr>
                                  <a:cxnSpLocks noChangeShapeType="1"/>
                                </wps:cNvCnPr>
                                <wps:spPr bwMode="auto">
                                  <a:xfrm flipH="1">
                                    <a:off x="6319" y="53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7" name="Line 335"/>
                                <wps:cNvCnPr>
                                  <a:cxnSpLocks noChangeShapeType="1"/>
                                </wps:cNvCnPr>
                                <wps:spPr bwMode="auto">
                                  <a:xfrm flipV="1">
                                    <a:off x="6356" y="49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3858" name="Rectangle 336"/>
                                <wps:cNvSpPr>
                                  <a:spLocks noChangeArrowheads="1"/>
                                </wps:cNvSpPr>
                                <wps:spPr bwMode="auto">
                                  <a:xfrm>
                                    <a:off x="695" y="606"/>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59" name="Line 337"/>
                                <wps:cNvCnPr>
                                  <a:cxnSpLocks noChangeShapeType="1"/>
                                </wps:cNvCnPr>
                                <wps:spPr bwMode="auto">
                                  <a:xfrm flipH="1" flipV="1">
                                    <a:off x="702" y="61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0" name="Line 338"/>
                                <wps:cNvCnPr>
                                  <a:cxnSpLocks noChangeShapeType="1"/>
                                </wps:cNvCnPr>
                                <wps:spPr bwMode="auto">
                                  <a:xfrm>
                                    <a:off x="724" y="636"/>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1" name="Line 339"/>
                                <wps:cNvCnPr>
                                  <a:cxnSpLocks noChangeShapeType="1"/>
                                </wps:cNvCnPr>
                                <wps:spPr bwMode="auto">
                                  <a:xfrm flipH="1">
                                    <a:off x="702" y="636"/>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2" name="Line 340"/>
                                <wps:cNvCnPr>
                                  <a:cxnSpLocks noChangeShapeType="1"/>
                                </wps:cNvCnPr>
                                <wps:spPr bwMode="auto">
                                  <a:xfrm flipV="1">
                                    <a:off x="724" y="61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3" name="Line 341"/>
                                <wps:cNvCnPr>
                                  <a:cxnSpLocks noChangeShapeType="1"/>
                                </wps:cNvCnPr>
                                <wps:spPr bwMode="auto">
                                  <a:xfrm flipV="1">
                                    <a:off x="724" y="61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4" name="Line 342"/>
                                <wps:cNvCnPr>
                                  <a:cxnSpLocks noChangeShapeType="1"/>
                                </wps:cNvCnPr>
                                <wps:spPr bwMode="auto">
                                  <a:xfrm>
                                    <a:off x="724" y="636"/>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5" name="Rectangle 343"/>
                                <wps:cNvSpPr>
                                  <a:spLocks noChangeArrowheads="1"/>
                                </wps:cNvSpPr>
                                <wps:spPr bwMode="auto">
                                  <a:xfrm>
                                    <a:off x="953" y="584"/>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66" name="Line 344"/>
                                <wps:cNvCnPr>
                                  <a:cxnSpLocks noChangeShapeType="1"/>
                                </wps:cNvCnPr>
                                <wps:spPr bwMode="auto">
                                  <a:xfrm flipH="1" flipV="1">
                                    <a:off x="961" y="59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7" name="Line 345"/>
                                <wps:cNvCnPr>
                                  <a:cxnSpLocks noChangeShapeType="1"/>
                                </wps:cNvCnPr>
                                <wps:spPr bwMode="auto">
                                  <a:xfrm>
                                    <a:off x="983" y="61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8" name="Line 346"/>
                                <wps:cNvCnPr>
                                  <a:cxnSpLocks noChangeShapeType="1"/>
                                </wps:cNvCnPr>
                                <wps:spPr bwMode="auto">
                                  <a:xfrm flipH="1">
                                    <a:off x="961" y="61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69" name="Line 347"/>
                                <wps:cNvCnPr>
                                  <a:cxnSpLocks noChangeShapeType="1"/>
                                </wps:cNvCnPr>
                                <wps:spPr bwMode="auto">
                                  <a:xfrm flipV="1">
                                    <a:off x="983" y="59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0" name="Line 348"/>
                                <wps:cNvCnPr>
                                  <a:cxnSpLocks noChangeShapeType="1"/>
                                </wps:cNvCnPr>
                                <wps:spPr bwMode="auto">
                                  <a:xfrm flipV="1">
                                    <a:off x="983" y="591"/>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1" name="Line 349"/>
                                <wps:cNvCnPr>
                                  <a:cxnSpLocks noChangeShapeType="1"/>
                                </wps:cNvCnPr>
                                <wps:spPr bwMode="auto">
                                  <a:xfrm>
                                    <a:off x="983" y="61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2" name="Rectangle 350"/>
                                <wps:cNvSpPr>
                                  <a:spLocks noChangeArrowheads="1"/>
                                </wps:cNvSpPr>
                                <wps:spPr bwMode="auto">
                                  <a:xfrm>
                                    <a:off x="1212" y="399"/>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73" name="Line 351"/>
                                <wps:cNvCnPr>
                                  <a:cxnSpLocks noChangeShapeType="1"/>
                                </wps:cNvCnPr>
                                <wps:spPr bwMode="auto">
                                  <a:xfrm flipH="1" flipV="1">
                                    <a:off x="1219" y="407"/>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4" name="Line 352"/>
                                <wps:cNvCnPr>
                                  <a:cxnSpLocks noChangeShapeType="1"/>
                                </wps:cNvCnPr>
                                <wps:spPr bwMode="auto">
                                  <a:xfrm>
                                    <a:off x="1242" y="42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5" name="Line 353"/>
                                <wps:cNvCnPr>
                                  <a:cxnSpLocks noChangeShapeType="1"/>
                                </wps:cNvCnPr>
                                <wps:spPr bwMode="auto">
                                  <a:xfrm flipH="1">
                                    <a:off x="1219" y="429"/>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6" name="Line 354"/>
                                <wps:cNvCnPr>
                                  <a:cxnSpLocks noChangeShapeType="1"/>
                                </wps:cNvCnPr>
                                <wps:spPr bwMode="auto">
                                  <a:xfrm flipV="1">
                                    <a:off x="1242" y="40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7" name="Line 355"/>
                                <wps:cNvCnPr>
                                  <a:cxnSpLocks noChangeShapeType="1"/>
                                </wps:cNvCnPr>
                                <wps:spPr bwMode="auto">
                                  <a:xfrm flipV="1">
                                    <a:off x="1242" y="407"/>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8" name="Line 356"/>
                                <wps:cNvCnPr>
                                  <a:cxnSpLocks noChangeShapeType="1"/>
                                </wps:cNvCnPr>
                                <wps:spPr bwMode="auto">
                                  <a:xfrm>
                                    <a:off x="1242" y="429"/>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79" name="Rectangle 357"/>
                                <wps:cNvSpPr>
                                  <a:spLocks noChangeArrowheads="1"/>
                                </wps:cNvSpPr>
                                <wps:spPr bwMode="auto">
                                  <a:xfrm>
                                    <a:off x="1463" y="739"/>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80" name="Line 358"/>
                                <wps:cNvCnPr>
                                  <a:cxnSpLocks noChangeShapeType="1"/>
                                </wps:cNvCnPr>
                                <wps:spPr bwMode="auto">
                                  <a:xfrm flipH="1" flipV="1">
                                    <a:off x="1471" y="74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1" name="Line 359"/>
                                <wps:cNvCnPr>
                                  <a:cxnSpLocks noChangeShapeType="1"/>
                                </wps:cNvCnPr>
                                <wps:spPr bwMode="auto">
                                  <a:xfrm>
                                    <a:off x="1493" y="76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2" name="Line 360"/>
                                <wps:cNvCnPr>
                                  <a:cxnSpLocks noChangeShapeType="1"/>
                                </wps:cNvCnPr>
                                <wps:spPr bwMode="auto">
                                  <a:xfrm flipH="1">
                                    <a:off x="1471" y="76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3" name="Line 361"/>
                                <wps:cNvCnPr>
                                  <a:cxnSpLocks noChangeShapeType="1"/>
                                </wps:cNvCnPr>
                                <wps:spPr bwMode="auto">
                                  <a:xfrm flipV="1">
                                    <a:off x="1493" y="74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4" name="Line 362"/>
                                <wps:cNvCnPr>
                                  <a:cxnSpLocks noChangeShapeType="1"/>
                                </wps:cNvCnPr>
                                <wps:spPr bwMode="auto">
                                  <a:xfrm flipV="1">
                                    <a:off x="1493" y="747"/>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5" name="Line 363"/>
                                <wps:cNvCnPr>
                                  <a:cxnSpLocks noChangeShapeType="1"/>
                                </wps:cNvCnPr>
                                <wps:spPr bwMode="auto">
                                  <a:xfrm>
                                    <a:off x="1493" y="769"/>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6" name="Rectangle 364"/>
                                <wps:cNvSpPr>
                                  <a:spLocks noChangeArrowheads="1"/>
                                </wps:cNvSpPr>
                                <wps:spPr bwMode="auto">
                                  <a:xfrm>
                                    <a:off x="1722" y="377"/>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87" name="Line 365"/>
                                <wps:cNvCnPr>
                                  <a:cxnSpLocks noChangeShapeType="1"/>
                                </wps:cNvCnPr>
                                <wps:spPr bwMode="auto">
                                  <a:xfrm flipH="1" flipV="1">
                                    <a:off x="1729" y="384"/>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8" name="Line 366"/>
                                <wps:cNvCnPr>
                                  <a:cxnSpLocks noChangeShapeType="1"/>
                                </wps:cNvCnPr>
                                <wps:spPr bwMode="auto">
                                  <a:xfrm>
                                    <a:off x="1752" y="40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89" name="Line 367"/>
                                <wps:cNvCnPr>
                                  <a:cxnSpLocks noChangeShapeType="1"/>
                                </wps:cNvCnPr>
                                <wps:spPr bwMode="auto">
                                  <a:xfrm flipH="1">
                                    <a:off x="1729" y="407"/>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0" name="Line 368"/>
                                <wps:cNvCnPr>
                                  <a:cxnSpLocks noChangeShapeType="1"/>
                                </wps:cNvCnPr>
                                <wps:spPr bwMode="auto">
                                  <a:xfrm flipV="1">
                                    <a:off x="1752" y="384"/>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1" name="Line 369"/>
                                <wps:cNvCnPr>
                                  <a:cxnSpLocks noChangeShapeType="1"/>
                                </wps:cNvCnPr>
                                <wps:spPr bwMode="auto">
                                  <a:xfrm flipV="1">
                                    <a:off x="1752" y="384"/>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2" name="Line 370"/>
                                <wps:cNvCnPr>
                                  <a:cxnSpLocks noChangeShapeType="1"/>
                                </wps:cNvCnPr>
                                <wps:spPr bwMode="auto">
                                  <a:xfrm>
                                    <a:off x="1752" y="407"/>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3" name="Rectangle 371"/>
                                <wps:cNvSpPr>
                                  <a:spLocks noChangeArrowheads="1"/>
                                </wps:cNvSpPr>
                                <wps:spPr bwMode="auto">
                                  <a:xfrm>
                                    <a:off x="1973" y="303"/>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94" name="Line 372"/>
                                <wps:cNvCnPr>
                                  <a:cxnSpLocks noChangeShapeType="1"/>
                                </wps:cNvCnPr>
                                <wps:spPr bwMode="auto">
                                  <a:xfrm flipH="1" flipV="1">
                                    <a:off x="1981" y="310"/>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5" name="Line 373"/>
                                <wps:cNvCnPr>
                                  <a:cxnSpLocks noChangeShapeType="1"/>
                                </wps:cNvCnPr>
                                <wps:spPr bwMode="auto">
                                  <a:xfrm>
                                    <a:off x="2003" y="333"/>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6" name="Line 374"/>
                                <wps:cNvCnPr>
                                  <a:cxnSpLocks noChangeShapeType="1"/>
                                </wps:cNvCnPr>
                                <wps:spPr bwMode="auto">
                                  <a:xfrm flipH="1">
                                    <a:off x="1981" y="333"/>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7" name="Line 375"/>
                                <wps:cNvCnPr>
                                  <a:cxnSpLocks noChangeShapeType="1"/>
                                </wps:cNvCnPr>
                                <wps:spPr bwMode="auto">
                                  <a:xfrm flipV="1">
                                    <a:off x="2003" y="310"/>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8" name="Line 376"/>
                                <wps:cNvCnPr>
                                  <a:cxnSpLocks noChangeShapeType="1"/>
                                </wps:cNvCnPr>
                                <wps:spPr bwMode="auto">
                                  <a:xfrm flipV="1">
                                    <a:off x="2003" y="310"/>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899" name="Line 377"/>
                                <wps:cNvCnPr>
                                  <a:cxnSpLocks noChangeShapeType="1"/>
                                </wps:cNvCnPr>
                                <wps:spPr bwMode="auto">
                                  <a:xfrm>
                                    <a:off x="2003" y="333"/>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0" name="Rectangle 378"/>
                                <wps:cNvSpPr>
                                  <a:spLocks noChangeArrowheads="1"/>
                                </wps:cNvSpPr>
                                <wps:spPr bwMode="auto">
                                  <a:xfrm>
                                    <a:off x="2232" y="510"/>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01" name="Line 379"/>
                                <wps:cNvCnPr>
                                  <a:cxnSpLocks noChangeShapeType="1"/>
                                </wps:cNvCnPr>
                                <wps:spPr bwMode="auto">
                                  <a:xfrm flipH="1" flipV="1">
                                    <a:off x="2239" y="51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2" name="Line 380"/>
                                <wps:cNvCnPr>
                                  <a:cxnSpLocks noChangeShapeType="1"/>
                                </wps:cNvCnPr>
                                <wps:spPr bwMode="auto">
                                  <a:xfrm>
                                    <a:off x="2261" y="54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3" name="Line 381"/>
                                <wps:cNvCnPr>
                                  <a:cxnSpLocks noChangeShapeType="1"/>
                                </wps:cNvCnPr>
                                <wps:spPr bwMode="auto">
                                  <a:xfrm flipH="1">
                                    <a:off x="2239" y="54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4" name="Line 382"/>
                                <wps:cNvCnPr>
                                  <a:cxnSpLocks noChangeShapeType="1"/>
                                </wps:cNvCnPr>
                                <wps:spPr bwMode="auto">
                                  <a:xfrm flipV="1">
                                    <a:off x="2261" y="517"/>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5" name="Line 383"/>
                                <wps:cNvCnPr>
                                  <a:cxnSpLocks noChangeShapeType="1"/>
                                </wps:cNvCnPr>
                                <wps:spPr bwMode="auto">
                                  <a:xfrm flipV="1">
                                    <a:off x="2261" y="51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6" name="Line 384"/>
                                <wps:cNvCnPr>
                                  <a:cxnSpLocks noChangeShapeType="1"/>
                                </wps:cNvCnPr>
                                <wps:spPr bwMode="auto">
                                  <a:xfrm>
                                    <a:off x="2261" y="54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7" name="Rectangle 385"/>
                                <wps:cNvSpPr>
                                  <a:spLocks noChangeArrowheads="1"/>
                                </wps:cNvSpPr>
                                <wps:spPr bwMode="auto">
                                  <a:xfrm>
                                    <a:off x="2491" y="377"/>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08" name="Line 386"/>
                                <wps:cNvCnPr>
                                  <a:cxnSpLocks noChangeShapeType="1"/>
                                </wps:cNvCnPr>
                                <wps:spPr bwMode="auto">
                                  <a:xfrm flipH="1" flipV="1">
                                    <a:off x="2498" y="384"/>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09" name="Line 387"/>
                                <wps:cNvCnPr>
                                  <a:cxnSpLocks noChangeShapeType="1"/>
                                </wps:cNvCnPr>
                                <wps:spPr bwMode="auto">
                                  <a:xfrm>
                                    <a:off x="2520" y="40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0" name="Line 388"/>
                                <wps:cNvCnPr>
                                  <a:cxnSpLocks noChangeShapeType="1"/>
                                </wps:cNvCnPr>
                                <wps:spPr bwMode="auto">
                                  <a:xfrm flipH="1">
                                    <a:off x="2498" y="40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1" name="Line 389"/>
                                <wps:cNvCnPr>
                                  <a:cxnSpLocks noChangeShapeType="1"/>
                                </wps:cNvCnPr>
                                <wps:spPr bwMode="auto">
                                  <a:xfrm flipV="1">
                                    <a:off x="2520" y="384"/>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2" name="Line 390"/>
                                <wps:cNvCnPr>
                                  <a:cxnSpLocks noChangeShapeType="1"/>
                                </wps:cNvCnPr>
                                <wps:spPr bwMode="auto">
                                  <a:xfrm flipV="1">
                                    <a:off x="2520" y="384"/>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3" name="Line 391"/>
                                <wps:cNvCnPr>
                                  <a:cxnSpLocks noChangeShapeType="1"/>
                                </wps:cNvCnPr>
                                <wps:spPr bwMode="auto">
                                  <a:xfrm>
                                    <a:off x="2520" y="407"/>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4" name="Rectangle 392"/>
                                <wps:cNvSpPr>
                                  <a:spLocks noChangeArrowheads="1"/>
                                </wps:cNvSpPr>
                                <wps:spPr bwMode="auto">
                                  <a:xfrm>
                                    <a:off x="2742" y="651"/>
                                    <a:ext cx="74"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15" name="Line 393"/>
                                <wps:cNvCnPr>
                                  <a:cxnSpLocks noChangeShapeType="1"/>
                                </wps:cNvCnPr>
                                <wps:spPr bwMode="auto">
                                  <a:xfrm flipH="1" flipV="1">
                                    <a:off x="2749" y="658"/>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6" name="Line 394"/>
                                <wps:cNvCnPr>
                                  <a:cxnSpLocks noChangeShapeType="1"/>
                                </wps:cNvCnPr>
                                <wps:spPr bwMode="auto">
                                  <a:xfrm>
                                    <a:off x="2771" y="68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7" name="Line 395"/>
                                <wps:cNvCnPr>
                                  <a:cxnSpLocks noChangeShapeType="1"/>
                                </wps:cNvCnPr>
                                <wps:spPr bwMode="auto">
                                  <a:xfrm flipH="1">
                                    <a:off x="2749" y="68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8" name="Line 396"/>
                                <wps:cNvCnPr>
                                  <a:cxnSpLocks noChangeShapeType="1"/>
                                </wps:cNvCnPr>
                                <wps:spPr bwMode="auto">
                                  <a:xfrm flipV="1">
                                    <a:off x="2771" y="658"/>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19" name="Line 397"/>
                                <wps:cNvCnPr>
                                  <a:cxnSpLocks noChangeShapeType="1"/>
                                </wps:cNvCnPr>
                                <wps:spPr bwMode="auto">
                                  <a:xfrm flipV="1">
                                    <a:off x="2771" y="658"/>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0" name="Line 398"/>
                                <wps:cNvCnPr>
                                  <a:cxnSpLocks noChangeShapeType="1"/>
                                </wps:cNvCnPr>
                                <wps:spPr bwMode="auto">
                                  <a:xfrm>
                                    <a:off x="2771" y="68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1" name="Rectangle 399"/>
                                <wps:cNvSpPr>
                                  <a:spLocks noChangeArrowheads="1"/>
                                </wps:cNvSpPr>
                                <wps:spPr bwMode="auto">
                                  <a:xfrm>
                                    <a:off x="3001" y="510"/>
                                    <a:ext cx="73"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22" name="Line 400"/>
                                <wps:cNvCnPr>
                                  <a:cxnSpLocks noChangeShapeType="1"/>
                                </wps:cNvCnPr>
                                <wps:spPr bwMode="auto">
                                  <a:xfrm flipH="1" flipV="1">
                                    <a:off x="3008" y="51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3" name="Line 401"/>
                                <wps:cNvCnPr>
                                  <a:cxnSpLocks noChangeShapeType="1"/>
                                </wps:cNvCnPr>
                                <wps:spPr bwMode="auto">
                                  <a:xfrm>
                                    <a:off x="3030" y="54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4" name="Line 402"/>
                                <wps:cNvCnPr>
                                  <a:cxnSpLocks noChangeShapeType="1"/>
                                </wps:cNvCnPr>
                                <wps:spPr bwMode="auto">
                                  <a:xfrm flipH="1">
                                    <a:off x="3008" y="54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5" name="Line 403"/>
                                <wps:cNvCnPr>
                                  <a:cxnSpLocks noChangeShapeType="1"/>
                                </wps:cNvCnPr>
                                <wps:spPr bwMode="auto">
                                  <a:xfrm flipV="1">
                                    <a:off x="3030" y="51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6" name="Line 404"/>
                                <wps:cNvCnPr>
                                  <a:cxnSpLocks noChangeShapeType="1"/>
                                </wps:cNvCnPr>
                                <wps:spPr bwMode="auto">
                                  <a:xfrm flipV="1">
                                    <a:off x="3030" y="51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27" name="Line 405"/>
                                <wps:cNvCnPr>
                                  <a:cxnSpLocks noChangeShapeType="1"/>
                                </wps:cNvCnPr>
                                <wps:spPr bwMode="auto">
                                  <a:xfrm>
                                    <a:off x="3030" y="54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g:wgp>
                            <wps:wsp>
                              <wps:cNvPr id="23928" name="Rectangle 407"/>
                              <wps:cNvSpPr>
                                <a:spLocks noChangeArrowheads="1"/>
                              </wps:cNvSpPr>
                              <wps:spPr bwMode="auto">
                                <a:xfrm>
                                  <a:off x="2065020" y="39878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29" name="Line 408"/>
                              <wps:cNvCnPr>
                                <a:cxnSpLocks noChangeShapeType="1"/>
                              </wps:cNvCnPr>
                              <wps:spPr bwMode="auto">
                                <a:xfrm flipH="1" flipV="1">
                                  <a:off x="2069465" y="40386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0" name="Line 409"/>
                              <wps:cNvCnPr>
                                <a:cxnSpLocks noChangeShapeType="1"/>
                              </wps:cNvCnPr>
                              <wps:spPr bwMode="auto">
                                <a:xfrm>
                                  <a:off x="2083435" y="41783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1" name="Line 410"/>
                              <wps:cNvCnPr>
                                <a:cxnSpLocks noChangeShapeType="1"/>
                              </wps:cNvCnPr>
                              <wps:spPr bwMode="auto">
                                <a:xfrm flipH="1">
                                  <a:off x="2069465" y="41783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2" name="Line 411"/>
                              <wps:cNvCnPr>
                                <a:cxnSpLocks noChangeShapeType="1"/>
                              </wps:cNvCnPr>
                              <wps:spPr bwMode="auto">
                                <a:xfrm flipV="1">
                                  <a:off x="2083435" y="40386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3" name="Line 412"/>
                              <wps:cNvCnPr>
                                <a:cxnSpLocks noChangeShapeType="1"/>
                              </wps:cNvCnPr>
                              <wps:spPr bwMode="auto">
                                <a:xfrm flipV="1">
                                  <a:off x="2083435" y="40386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4" name="Line 413"/>
                              <wps:cNvCnPr>
                                <a:cxnSpLocks noChangeShapeType="1"/>
                              </wps:cNvCnPr>
                              <wps:spPr bwMode="auto">
                                <a:xfrm>
                                  <a:off x="2083435" y="41783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5" name="Rectangle 414"/>
                              <wps:cNvSpPr>
                                <a:spLocks noChangeArrowheads="1"/>
                              </wps:cNvSpPr>
                              <wps:spPr bwMode="auto">
                                <a:xfrm>
                                  <a:off x="2228850" y="892175"/>
                                  <a:ext cx="46990" cy="46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36" name="Line 415"/>
                              <wps:cNvCnPr>
                                <a:cxnSpLocks noChangeShapeType="1"/>
                              </wps:cNvCnPr>
                              <wps:spPr bwMode="auto">
                                <a:xfrm flipH="1" flipV="1">
                                  <a:off x="2233930" y="89662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7" name="Line 416"/>
                              <wps:cNvCnPr>
                                <a:cxnSpLocks noChangeShapeType="1"/>
                              </wps:cNvCnPr>
                              <wps:spPr bwMode="auto">
                                <a:xfrm>
                                  <a:off x="2247900" y="91059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8" name="Line 417"/>
                              <wps:cNvCnPr>
                                <a:cxnSpLocks noChangeShapeType="1"/>
                              </wps:cNvCnPr>
                              <wps:spPr bwMode="auto">
                                <a:xfrm flipH="1">
                                  <a:off x="2233930" y="91059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39" name="Line 418"/>
                              <wps:cNvCnPr>
                                <a:cxnSpLocks noChangeShapeType="1"/>
                              </wps:cNvCnPr>
                              <wps:spPr bwMode="auto">
                                <a:xfrm flipV="1">
                                  <a:off x="2247900" y="89662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0" name="Line 419"/>
                              <wps:cNvCnPr>
                                <a:cxnSpLocks noChangeShapeType="1"/>
                              </wps:cNvCnPr>
                              <wps:spPr bwMode="auto">
                                <a:xfrm flipV="1">
                                  <a:off x="2247900" y="89662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1" name="Line 420"/>
                              <wps:cNvCnPr>
                                <a:cxnSpLocks noChangeShapeType="1"/>
                              </wps:cNvCnPr>
                              <wps:spPr bwMode="auto">
                                <a:xfrm>
                                  <a:off x="2247900" y="91059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2" name="Rectangle 421"/>
                              <wps:cNvSpPr>
                                <a:spLocks noChangeArrowheads="1"/>
                              </wps:cNvSpPr>
                              <wps:spPr bwMode="auto">
                                <a:xfrm>
                                  <a:off x="2393315" y="35179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43" name="Line 422"/>
                              <wps:cNvCnPr>
                                <a:cxnSpLocks noChangeShapeType="1"/>
                              </wps:cNvCnPr>
                              <wps:spPr bwMode="auto">
                                <a:xfrm flipH="1" flipV="1">
                                  <a:off x="2398395" y="3568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4" name="Line 423"/>
                              <wps:cNvCnPr>
                                <a:cxnSpLocks noChangeShapeType="1"/>
                              </wps:cNvCnPr>
                              <wps:spPr bwMode="auto">
                                <a:xfrm>
                                  <a:off x="2412365" y="3708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5" name="Line 424"/>
                              <wps:cNvCnPr>
                                <a:cxnSpLocks noChangeShapeType="1"/>
                              </wps:cNvCnPr>
                              <wps:spPr bwMode="auto">
                                <a:xfrm flipH="1">
                                  <a:off x="2398395" y="3708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6" name="Line 425"/>
                              <wps:cNvCnPr>
                                <a:cxnSpLocks noChangeShapeType="1"/>
                              </wps:cNvCnPr>
                              <wps:spPr bwMode="auto">
                                <a:xfrm flipV="1">
                                  <a:off x="2412365" y="3568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7" name="Line 426"/>
                              <wps:cNvCnPr>
                                <a:cxnSpLocks noChangeShapeType="1"/>
                              </wps:cNvCnPr>
                              <wps:spPr bwMode="auto">
                                <a:xfrm flipV="1">
                                  <a:off x="2412365" y="35687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8" name="Line 427"/>
                              <wps:cNvCnPr>
                                <a:cxnSpLocks noChangeShapeType="1"/>
                              </wps:cNvCnPr>
                              <wps:spPr bwMode="auto">
                                <a:xfrm>
                                  <a:off x="2412365" y="37084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49" name="Rectangle 428"/>
                              <wps:cNvSpPr>
                                <a:spLocks noChangeArrowheads="1"/>
                              </wps:cNvSpPr>
                              <wps:spPr bwMode="auto">
                                <a:xfrm>
                                  <a:off x="2552700" y="807085"/>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50" name="Line 429"/>
                              <wps:cNvCnPr>
                                <a:cxnSpLocks noChangeShapeType="1"/>
                              </wps:cNvCnPr>
                              <wps:spPr bwMode="auto">
                                <a:xfrm flipH="1" flipV="1">
                                  <a:off x="2557780" y="81216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1" name="Line 430"/>
                              <wps:cNvCnPr>
                                <a:cxnSpLocks noChangeShapeType="1"/>
                              </wps:cNvCnPr>
                              <wps:spPr bwMode="auto">
                                <a:xfrm>
                                  <a:off x="2571750" y="82613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2" name="Line 431"/>
                              <wps:cNvCnPr>
                                <a:cxnSpLocks noChangeShapeType="1"/>
                              </wps:cNvCnPr>
                              <wps:spPr bwMode="auto">
                                <a:xfrm flipH="1">
                                  <a:off x="2557780" y="82613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3" name="Line 432"/>
                              <wps:cNvCnPr>
                                <a:cxnSpLocks noChangeShapeType="1"/>
                              </wps:cNvCnPr>
                              <wps:spPr bwMode="auto">
                                <a:xfrm flipV="1">
                                  <a:off x="2571750" y="81216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4" name="Line 433"/>
                              <wps:cNvCnPr>
                                <a:cxnSpLocks noChangeShapeType="1"/>
                              </wps:cNvCnPr>
                              <wps:spPr bwMode="auto">
                                <a:xfrm flipV="1">
                                  <a:off x="2571750" y="81216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5" name="Line 434"/>
                              <wps:cNvCnPr>
                                <a:cxnSpLocks noChangeShapeType="1"/>
                              </wps:cNvCnPr>
                              <wps:spPr bwMode="auto">
                                <a:xfrm>
                                  <a:off x="2571750" y="82613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6" name="Rectangle 435"/>
                              <wps:cNvSpPr>
                                <a:spLocks noChangeArrowheads="1"/>
                              </wps:cNvSpPr>
                              <wps:spPr bwMode="auto">
                                <a:xfrm>
                                  <a:off x="2717165" y="52578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57" name="Line 436"/>
                              <wps:cNvCnPr>
                                <a:cxnSpLocks noChangeShapeType="1"/>
                              </wps:cNvCnPr>
                              <wps:spPr bwMode="auto">
                                <a:xfrm flipH="1" flipV="1">
                                  <a:off x="2722245" y="53022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8" name="Line 437"/>
                              <wps:cNvCnPr>
                                <a:cxnSpLocks noChangeShapeType="1"/>
                              </wps:cNvCnPr>
                              <wps:spPr bwMode="auto">
                                <a:xfrm>
                                  <a:off x="2736215" y="5441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59" name="Line 438"/>
                              <wps:cNvCnPr>
                                <a:cxnSpLocks noChangeShapeType="1"/>
                              </wps:cNvCnPr>
                              <wps:spPr bwMode="auto">
                                <a:xfrm flipH="1">
                                  <a:off x="2722245" y="5441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0" name="Line 439"/>
                              <wps:cNvCnPr>
                                <a:cxnSpLocks noChangeShapeType="1"/>
                              </wps:cNvCnPr>
                              <wps:spPr bwMode="auto">
                                <a:xfrm flipV="1">
                                  <a:off x="2736215" y="53022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1" name="Line 440"/>
                              <wps:cNvCnPr>
                                <a:cxnSpLocks noChangeShapeType="1"/>
                              </wps:cNvCnPr>
                              <wps:spPr bwMode="auto">
                                <a:xfrm flipV="1">
                                  <a:off x="2736215" y="53022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2" name="Line 441"/>
                              <wps:cNvCnPr>
                                <a:cxnSpLocks noChangeShapeType="1"/>
                              </wps:cNvCnPr>
                              <wps:spPr bwMode="auto">
                                <a:xfrm>
                                  <a:off x="2736215" y="54419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3" name="Rectangle 442"/>
                              <wps:cNvSpPr>
                                <a:spLocks noChangeArrowheads="1"/>
                              </wps:cNvSpPr>
                              <wps:spPr bwMode="auto">
                                <a:xfrm>
                                  <a:off x="2876550" y="35179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64" name="Line 443"/>
                              <wps:cNvCnPr>
                                <a:cxnSpLocks noChangeShapeType="1"/>
                              </wps:cNvCnPr>
                              <wps:spPr bwMode="auto">
                                <a:xfrm flipH="1" flipV="1">
                                  <a:off x="2881630" y="3568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5" name="Line 444"/>
                              <wps:cNvCnPr>
                                <a:cxnSpLocks noChangeShapeType="1"/>
                              </wps:cNvCnPr>
                              <wps:spPr bwMode="auto">
                                <a:xfrm>
                                  <a:off x="2895600" y="3708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6" name="Line 445"/>
                              <wps:cNvCnPr>
                                <a:cxnSpLocks noChangeShapeType="1"/>
                              </wps:cNvCnPr>
                              <wps:spPr bwMode="auto">
                                <a:xfrm flipH="1">
                                  <a:off x="2881630" y="3708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7" name="Line 446"/>
                              <wps:cNvCnPr>
                                <a:cxnSpLocks noChangeShapeType="1"/>
                              </wps:cNvCnPr>
                              <wps:spPr bwMode="auto">
                                <a:xfrm flipV="1">
                                  <a:off x="2895600" y="3568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8" name="Line 447"/>
                              <wps:cNvCnPr>
                                <a:cxnSpLocks noChangeShapeType="1"/>
                              </wps:cNvCnPr>
                              <wps:spPr bwMode="auto">
                                <a:xfrm flipV="1">
                                  <a:off x="2895600" y="35687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69" name="Line 448"/>
                              <wps:cNvCnPr>
                                <a:cxnSpLocks noChangeShapeType="1"/>
                              </wps:cNvCnPr>
                              <wps:spPr bwMode="auto">
                                <a:xfrm>
                                  <a:off x="2895600" y="37084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0" name="Rectangle 449"/>
                              <wps:cNvSpPr>
                                <a:spLocks noChangeArrowheads="1"/>
                              </wps:cNvSpPr>
                              <wps:spPr bwMode="auto">
                                <a:xfrm>
                                  <a:off x="3041015" y="441325"/>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71" name="Line 450"/>
                              <wps:cNvCnPr>
                                <a:cxnSpLocks noChangeShapeType="1"/>
                              </wps:cNvCnPr>
                              <wps:spPr bwMode="auto">
                                <a:xfrm flipH="1" flipV="1">
                                  <a:off x="3045460" y="44577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2" name="Line 451"/>
                              <wps:cNvCnPr>
                                <a:cxnSpLocks noChangeShapeType="1"/>
                              </wps:cNvCnPr>
                              <wps:spPr bwMode="auto">
                                <a:xfrm>
                                  <a:off x="3060065" y="45974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3" name="Line 452"/>
                              <wps:cNvCnPr>
                                <a:cxnSpLocks noChangeShapeType="1"/>
                              </wps:cNvCnPr>
                              <wps:spPr bwMode="auto">
                                <a:xfrm flipH="1">
                                  <a:off x="3045460" y="45974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4" name="Line 453"/>
                              <wps:cNvCnPr>
                                <a:cxnSpLocks noChangeShapeType="1"/>
                              </wps:cNvCnPr>
                              <wps:spPr bwMode="auto">
                                <a:xfrm flipV="1">
                                  <a:off x="3060065" y="4457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5" name="Line 454"/>
                              <wps:cNvCnPr>
                                <a:cxnSpLocks noChangeShapeType="1"/>
                              </wps:cNvCnPr>
                              <wps:spPr bwMode="auto">
                                <a:xfrm flipV="1">
                                  <a:off x="3060065" y="44577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6" name="Line 455"/>
                              <wps:cNvCnPr>
                                <a:cxnSpLocks noChangeShapeType="1"/>
                              </wps:cNvCnPr>
                              <wps:spPr bwMode="auto">
                                <a:xfrm>
                                  <a:off x="3060065" y="45974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7" name="Rectangle 456"/>
                              <wps:cNvSpPr>
                                <a:spLocks noChangeArrowheads="1"/>
                              </wps:cNvSpPr>
                              <wps:spPr bwMode="auto">
                                <a:xfrm>
                                  <a:off x="3205480" y="38481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78" name="Line 457"/>
                              <wps:cNvCnPr>
                                <a:cxnSpLocks noChangeShapeType="1"/>
                              </wps:cNvCnPr>
                              <wps:spPr bwMode="auto">
                                <a:xfrm flipH="1" flipV="1">
                                  <a:off x="3209925" y="38989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79" name="Line 458"/>
                              <wps:cNvCnPr>
                                <a:cxnSpLocks noChangeShapeType="1"/>
                              </wps:cNvCnPr>
                              <wps:spPr bwMode="auto">
                                <a:xfrm>
                                  <a:off x="3223895" y="40386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0" name="Line 459"/>
                              <wps:cNvCnPr>
                                <a:cxnSpLocks noChangeShapeType="1"/>
                              </wps:cNvCnPr>
                              <wps:spPr bwMode="auto">
                                <a:xfrm flipH="1">
                                  <a:off x="3209925" y="40386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1" name="Line 460"/>
                              <wps:cNvCnPr>
                                <a:cxnSpLocks noChangeShapeType="1"/>
                              </wps:cNvCnPr>
                              <wps:spPr bwMode="auto">
                                <a:xfrm flipV="1">
                                  <a:off x="3223895" y="38989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2" name="Line 461"/>
                              <wps:cNvCnPr>
                                <a:cxnSpLocks noChangeShapeType="1"/>
                              </wps:cNvCnPr>
                              <wps:spPr bwMode="auto">
                                <a:xfrm flipV="1">
                                  <a:off x="3223895" y="38989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3" name="Line 462"/>
                              <wps:cNvCnPr>
                                <a:cxnSpLocks noChangeShapeType="1"/>
                              </wps:cNvCnPr>
                              <wps:spPr bwMode="auto">
                                <a:xfrm>
                                  <a:off x="3223895" y="40386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4" name="Rectangle 463"/>
                              <wps:cNvSpPr>
                                <a:spLocks noChangeArrowheads="1"/>
                              </wps:cNvSpPr>
                              <wps:spPr bwMode="auto">
                                <a:xfrm>
                                  <a:off x="3364865" y="497840"/>
                                  <a:ext cx="46990" cy="46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85" name="Line 464"/>
                              <wps:cNvCnPr>
                                <a:cxnSpLocks noChangeShapeType="1"/>
                              </wps:cNvCnPr>
                              <wps:spPr bwMode="auto">
                                <a:xfrm flipH="1" flipV="1">
                                  <a:off x="3369310" y="50228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6" name="Line 465"/>
                              <wps:cNvCnPr>
                                <a:cxnSpLocks noChangeShapeType="1"/>
                              </wps:cNvCnPr>
                              <wps:spPr bwMode="auto">
                                <a:xfrm>
                                  <a:off x="3383915" y="51625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7" name="Line 466"/>
                              <wps:cNvCnPr>
                                <a:cxnSpLocks noChangeShapeType="1"/>
                              </wps:cNvCnPr>
                              <wps:spPr bwMode="auto">
                                <a:xfrm flipH="1">
                                  <a:off x="3369310" y="51625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8" name="Line 467"/>
                              <wps:cNvCnPr>
                                <a:cxnSpLocks noChangeShapeType="1"/>
                              </wps:cNvCnPr>
                              <wps:spPr bwMode="auto">
                                <a:xfrm flipV="1">
                                  <a:off x="3383915" y="50228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89" name="Line 468"/>
                              <wps:cNvCnPr>
                                <a:cxnSpLocks noChangeShapeType="1"/>
                              </wps:cNvCnPr>
                              <wps:spPr bwMode="auto">
                                <a:xfrm flipV="1">
                                  <a:off x="3383915" y="50228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0" name="Line 469"/>
                              <wps:cNvCnPr>
                                <a:cxnSpLocks noChangeShapeType="1"/>
                              </wps:cNvCnPr>
                              <wps:spPr bwMode="auto">
                                <a:xfrm>
                                  <a:off x="3383915" y="51625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1" name="Rectangle 470"/>
                              <wps:cNvSpPr>
                                <a:spLocks noChangeArrowheads="1"/>
                              </wps:cNvSpPr>
                              <wps:spPr bwMode="auto">
                                <a:xfrm>
                                  <a:off x="3529330" y="29591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92" name="Line 471"/>
                              <wps:cNvCnPr>
                                <a:cxnSpLocks noChangeShapeType="1"/>
                              </wps:cNvCnPr>
                              <wps:spPr bwMode="auto">
                                <a:xfrm flipH="1" flipV="1">
                                  <a:off x="3533775" y="30035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3" name="Line 472"/>
                              <wps:cNvCnPr>
                                <a:cxnSpLocks noChangeShapeType="1"/>
                              </wps:cNvCnPr>
                              <wps:spPr bwMode="auto">
                                <a:xfrm>
                                  <a:off x="3547745" y="31432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4" name="Line 473"/>
                              <wps:cNvCnPr>
                                <a:cxnSpLocks noChangeShapeType="1"/>
                              </wps:cNvCnPr>
                              <wps:spPr bwMode="auto">
                                <a:xfrm flipH="1">
                                  <a:off x="3533775" y="31432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5" name="Line 474"/>
                              <wps:cNvCnPr>
                                <a:cxnSpLocks noChangeShapeType="1"/>
                              </wps:cNvCnPr>
                              <wps:spPr bwMode="auto">
                                <a:xfrm flipV="1">
                                  <a:off x="3547745" y="30035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6" name="Line 475"/>
                              <wps:cNvCnPr>
                                <a:cxnSpLocks noChangeShapeType="1"/>
                              </wps:cNvCnPr>
                              <wps:spPr bwMode="auto">
                                <a:xfrm flipV="1">
                                  <a:off x="3547745" y="30035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7" name="Line 476"/>
                              <wps:cNvCnPr>
                                <a:cxnSpLocks noChangeShapeType="1"/>
                              </wps:cNvCnPr>
                              <wps:spPr bwMode="auto">
                                <a:xfrm>
                                  <a:off x="3547745" y="31432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3998" name="Rectangle 477"/>
                              <wps:cNvSpPr>
                                <a:spLocks noChangeArrowheads="1"/>
                              </wps:cNvSpPr>
                              <wps:spPr bwMode="auto">
                                <a:xfrm>
                                  <a:off x="3688715" y="27686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99" name="Line 478"/>
                              <wps:cNvCnPr>
                                <a:cxnSpLocks noChangeShapeType="1"/>
                              </wps:cNvCnPr>
                              <wps:spPr bwMode="auto">
                                <a:xfrm flipH="1" flipV="1">
                                  <a:off x="3693160" y="28194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0" name="Line 479"/>
                              <wps:cNvCnPr>
                                <a:cxnSpLocks noChangeShapeType="1"/>
                              </wps:cNvCnPr>
                              <wps:spPr bwMode="auto">
                                <a:xfrm>
                                  <a:off x="3707765" y="29591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1" name="Line 480"/>
                              <wps:cNvCnPr>
                                <a:cxnSpLocks noChangeShapeType="1"/>
                              </wps:cNvCnPr>
                              <wps:spPr bwMode="auto">
                                <a:xfrm flipH="1">
                                  <a:off x="3693160" y="29591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2" name="Line 481"/>
                              <wps:cNvCnPr>
                                <a:cxnSpLocks noChangeShapeType="1"/>
                              </wps:cNvCnPr>
                              <wps:spPr bwMode="auto">
                                <a:xfrm flipV="1">
                                  <a:off x="3707765" y="2819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3" name="Line 482"/>
                              <wps:cNvCnPr>
                                <a:cxnSpLocks noChangeShapeType="1"/>
                              </wps:cNvCnPr>
                              <wps:spPr bwMode="auto">
                                <a:xfrm flipV="1">
                                  <a:off x="3707765" y="28194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4" name="Line 483"/>
                              <wps:cNvCnPr>
                                <a:cxnSpLocks noChangeShapeType="1"/>
                              </wps:cNvCnPr>
                              <wps:spPr bwMode="auto">
                                <a:xfrm>
                                  <a:off x="3707765" y="29591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5" name="Rectangle 484"/>
                              <wps:cNvSpPr>
                                <a:spLocks noChangeArrowheads="1"/>
                              </wps:cNvSpPr>
                              <wps:spPr bwMode="auto">
                                <a:xfrm>
                                  <a:off x="3853180" y="319405"/>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06" name="Line 485"/>
                              <wps:cNvCnPr>
                                <a:cxnSpLocks noChangeShapeType="1"/>
                              </wps:cNvCnPr>
                              <wps:spPr bwMode="auto">
                                <a:xfrm flipH="1" flipV="1">
                                  <a:off x="3857625" y="3238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7" name="Line 486"/>
                              <wps:cNvCnPr>
                                <a:cxnSpLocks noChangeShapeType="1"/>
                              </wps:cNvCnPr>
                              <wps:spPr bwMode="auto">
                                <a:xfrm>
                                  <a:off x="3871595" y="33782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8" name="Line 487"/>
                              <wps:cNvCnPr>
                                <a:cxnSpLocks noChangeShapeType="1"/>
                              </wps:cNvCnPr>
                              <wps:spPr bwMode="auto">
                                <a:xfrm flipH="1">
                                  <a:off x="3857625" y="33782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09" name="Line 488"/>
                              <wps:cNvCnPr>
                                <a:cxnSpLocks noChangeShapeType="1"/>
                              </wps:cNvCnPr>
                              <wps:spPr bwMode="auto">
                                <a:xfrm flipV="1">
                                  <a:off x="3871595" y="3238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0" name="Line 489"/>
                              <wps:cNvCnPr>
                                <a:cxnSpLocks noChangeShapeType="1"/>
                              </wps:cNvCnPr>
                              <wps:spPr bwMode="auto">
                                <a:xfrm flipV="1">
                                  <a:off x="3871595" y="3238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1" name="Line 490"/>
                              <wps:cNvCnPr>
                                <a:cxnSpLocks noChangeShapeType="1"/>
                              </wps:cNvCnPr>
                              <wps:spPr bwMode="auto">
                                <a:xfrm>
                                  <a:off x="3871595" y="33782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2" name="Rectangle 491"/>
                              <wps:cNvSpPr>
                                <a:spLocks noChangeArrowheads="1"/>
                              </wps:cNvSpPr>
                              <wps:spPr bwMode="auto">
                                <a:xfrm>
                                  <a:off x="4017010" y="40386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13" name="Line 492"/>
                              <wps:cNvCnPr>
                                <a:cxnSpLocks noChangeShapeType="1"/>
                              </wps:cNvCnPr>
                              <wps:spPr bwMode="auto">
                                <a:xfrm flipH="1" flipV="1">
                                  <a:off x="4022090" y="40830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4" name="Line 493"/>
                              <wps:cNvCnPr>
                                <a:cxnSpLocks noChangeShapeType="1"/>
                              </wps:cNvCnPr>
                              <wps:spPr bwMode="auto">
                                <a:xfrm>
                                  <a:off x="4036060" y="42227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5" name="Line 494"/>
                              <wps:cNvCnPr>
                                <a:cxnSpLocks noChangeShapeType="1"/>
                              </wps:cNvCnPr>
                              <wps:spPr bwMode="auto">
                                <a:xfrm flipH="1">
                                  <a:off x="4022090" y="42227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6" name="Line 495"/>
                              <wps:cNvCnPr>
                                <a:cxnSpLocks noChangeShapeType="1"/>
                              </wps:cNvCnPr>
                              <wps:spPr bwMode="auto">
                                <a:xfrm flipV="1">
                                  <a:off x="4036060" y="40830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7" name="Line 496"/>
                              <wps:cNvCnPr>
                                <a:cxnSpLocks noChangeShapeType="1"/>
                              </wps:cNvCnPr>
                              <wps:spPr bwMode="auto">
                                <a:xfrm flipV="1">
                                  <a:off x="4036060" y="40830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8" name="Line 497"/>
                              <wps:cNvCnPr>
                                <a:cxnSpLocks noChangeShapeType="1"/>
                              </wps:cNvCnPr>
                              <wps:spPr bwMode="auto">
                                <a:xfrm>
                                  <a:off x="4036060" y="42227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19" name="Rectangle 498"/>
                              <wps:cNvSpPr>
                                <a:spLocks noChangeArrowheads="1"/>
                              </wps:cNvSpPr>
                              <wps:spPr bwMode="auto">
                                <a:xfrm>
                                  <a:off x="88900" y="1835150"/>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BA222" w14:textId="77777777" w:rsidR="00B44842" w:rsidRDefault="00B44842" w:rsidP="00B44842">
                                    <w:r>
                                      <w:rPr>
                                        <w:rFonts w:ascii="Arial" w:hAnsi="Arial" w:cs="Arial"/>
                                        <w:color w:val="000000"/>
                                        <w:sz w:val="12"/>
                                        <w:szCs w:val="12"/>
                                      </w:rPr>
                                      <w:t>1</w:t>
                                    </w:r>
                                  </w:p>
                                </w:txbxContent>
                              </wps:txbx>
                              <wps:bodyPr rot="0" vert="horz" wrap="none" lIns="0" tIns="0" rIns="0" bIns="0" anchor="t" anchorCtr="0">
                                <a:spAutoFit/>
                              </wps:bodyPr>
                            </wps:wsp>
                            <wps:wsp>
                              <wps:cNvPr id="24020" name="Rectangle 499"/>
                              <wps:cNvSpPr>
                                <a:spLocks noChangeArrowheads="1"/>
                              </wps:cNvSpPr>
                              <wps:spPr bwMode="auto">
                                <a:xfrm>
                                  <a:off x="88900" y="1239520"/>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75F5C0" w14:textId="77777777" w:rsidR="00B44842" w:rsidRDefault="00B44842" w:rsidP="00B44842">
                                    <w:r>
                                      <w:rPr>
                                        <w:rFonts w:ascii="Arial" w:hAnsi="Arial" w:cs="Arial"/>
                                        <w:color w:val="000000"/>
                                        <w:sz w:val="12"/>
                                        <w:szCs w:val="12"/>
                                      </w:rPr>
                                      <w:t>2</w:t>
                                    </w:r>
                                  </w:p>
                                </w:txbxContent>
                              </wps:txbx>
                              <wps:bodyPr rot="0" vert="horz" wrap="none" lIns="0" tIns="0" rIns="0" bIns="0" anchor="t" anchorCtr="0">
                                <a:spAutoFit/>
                              </wps:bodyPr>
                            </wps:wsp>
                            <wps:wsp>
                              <wps:cNvPr id="24021" name="Rectangle 500"/>
                              <wps:cNvSpPr>
                                <a:spLocks noChangeArrowheads="1"/>
                              </wps:cNvSpPr>
                              <wps:spPr bwMode="auto">
                                <a:xfrm>
                                  <a:off x="88900" y="643255"/>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FFB53" w14:textId="77777777" w:rsidR="00B44842" w:rsidRDefault="00B44842" w:rsidP="00B44842">
                                    <w:r>
                                      <w:rPr>
                                        <w:rFonts w:ascii="Arial" w:hAnsi="Arial" w:cs="Arial"/>
                                        <w:color w:val="000000"/>
                                        <w:sz w:val="12"/>
                                        <w:szCs w:val="12"/>
                                      </w:rPr>
                                      <w:t>3</w:t>
                                    </w:r>
                                  </w:p>
                                </w:txbxContent>
                              </wps:txbx>
                              <wps:bodyPr rot="0" vert="horz" wrap="none" lIns="0" tIns="0" rIns="0" bIns="0" anchor="t" anchorCtr="0">
                                <a:spAutoFit/>
                              </wps:bodyPr>
                            </wps:wsp>
                            <wps:wsp>
                              <wps:cNvPr id="24022" name="Rectangle 501"/>
                              <wps:cNvSpPr>
                                <a:spLocks noChangeArrowheads="1"/>
                              </wps:cNvSpPr>
                              <wps:spPr bwMode="auto">
                                <a:xfrm>
                                  <a:off x="88900" y="46990"/>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F24F1" w14:textId="77777777" w:rsidR="00B44842" w:rsidRDefault="00B44842" w:rsidP="00B44842">
                                    <w:r>
                                      <w:rPr>
                                        <w:rFonts w:ascii="Arial" w:hAnsi="Arial" w:cs="Arial"/>
                                        <w:color w:val="000000"/>
                                        <w:sz w:val="12"/>
                                        <w:szCs w:val="12"/>
                                      </w:rPr>
                                      <w:t>4</w:t>
                                    </w:r>
                                  </w:p>
                                </w:txbxContent>
                              </wps:txbx>
                              <wps:bodyPr rot="0" vert="horz" wrap="none" lIns="0" tIns="0" rIns="0" bIns="0" anchor="t" anchorCtr="0">
                                <a:spAutoFit/>
                              </wps:bodyPr>
                            </wps:wsp>
                            <wps:wsp>
                              <wps:cNvPr id="24023" name="Rectangle 502"/>
                              <wps:cNvSpPr>
                                <a:spLocks noChangeArrowheads="1"/>
                              </wps:cNvSpPr>
                              <wps:spPr bwMode="auto">
                                <a:xfrm>
                                  <a:off x="445770"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D66754" w14:textId="77777777" w:rsidR="00B44842" w:rsidRDefault="00B44842" w:rsidP="00B44842">
                                    <w:r>
                                      <w:rPr>
                                        <w:rFonts w:ascii="Arial" w:hAnsi="Arial" w:cs="Arial"/>
                                        <w:b/>
                                        <w:bCs/>
                                        <w:color w:val="000000"/>
                                        <w:sz w:val="8"/>
                                        <w:szCs w:val="8"/>
                                      </w:rPr>
                                      <w:t>1</w:t>
                                    </w:r>
                                  </w:p>
                                </w:txbxContent>
                              </wps:txbx>
                              <wps:bodyPr rot="0" vert="horz" wrap="none" lIns="0" tIns="0" rIns="0" bIns="0" anchor="t" anchorCtr="0">
                                <a:spAutoFit/>
                              </wps:bodyPr>
                            </wps:wsp>
                            <wps:wsp>
                              <wps:cNvPr id="24024" name="Rectangle 503"/>
                              <wps:cNvSpPr>
                                <a:spLocks noChangeArrowheads="1"/>
                              </wps:cNvSpPr>
                              <wps:spPr bwMode="auto">
                                <a:xfrm>
                                  <a:off x="61023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1B491A" w14:textId="77777777" w:rsidR="00B44842" w:rsidRDefault="00B44842" w:rsidP="00B44842">
                                    <w:r>
                                      <w:rPr>
                                        <w:rFonts w:ascii="Arial" w:hAnsi="Arial" w:cs="Arial"/>
                                        <w:b/>
                                        <w:bCs/>
                                        <w:color w:val="000000"/>
                                        <w:sz w:val="8"/>
                                        <w:szCs w:val="8"/>
                                      </w:rPr>
                                      <w:t>2</w:t>
                                    </w:r>
                                  </w:p>
                                </w:txbxContent>
                              </wps:txbx>
                              <wps:bodyPr rot="0" vert="horz" wrap="none" lIns="0" tIns="0" rIns="0" bIns="0" anchor="t" anchorCtr="0">
                                <a:spAutoFit/>
                              </wps:bodyPr>
                            </wps:wsp>
                            <wps:wsp>
                              <wps:cNvPr id="24025" name="Rectangle 504"/>
                              <wps:cNvSpPr>
                                <a:spLocks noChangeArrowheads="1"/>
                              </wps:cNvSpPr>
                              <wps:spPr bwMode="auto">
                                <a:xfrm>
                                  <a:off x="77406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911C7" w14:textId="77777777" w:rsidR="00B44842" w:rsidRDefault="00B44842" w:rsidP="00B44842">
                                    <w:r>
                                      <w:rPr>
                                        <w:rFonts w:ascii="Arial" w:hAnsi="Arial" w:cs="Arial"/>
                                        <w:b/>
                                        <w:bCs/>
                                        <w:color w:val="000000"/>
                                        <w:sz w:val="8"/>
                                        <w:szCs w:val="8"/>
                                      </w:rPr>
                                      <w:t>3</w:t>
                                    </w:r>
                                  </w:p>
                                </w:txbxContent>
                              </wps:txbx>
                              <wps:bodyPr rot="0" vert="horz" wrap="none" lIns="0" tIns="0" rIns="0" bIns="0" anchor="t" anchorCtr="0">
                                <a:spAutoFit/>
                              </wps:bodyPr>
                            </wps:wsp>
                            <wps:wsp>
                              <wps:cNvPr id="24026" name="Rectangle 505"/>
                              <wps:cNvSpPr>
                                <a:spLocks noChangeArrowheads="1"/>
                              </wps:cNvSpPr>
                              <wps:spPr bwMode="auto">
                                <a:xfrm>
                                  <a:off x="93408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745471" w14:textId="77777777" w:rsidR="00B44842" w:rsidRDefault="00B44842" w:rsidP="00B44842">
                                    <w:r>
                                      <w:rPr>
                                        <w:rFonts w:ascii="Arial" w:hAnsi="Arial" w:cs="Arial"/>
                                        <w:b/>
                                        <w:bCs/>
                                        <w:color w:val="000000"/>
                                        <w:sz w:val="8"/>
                                        <w:szCs w:val="8"/>
                                      </w:rPr>
                                      <w:t>4</w:t>
                                    </w:r>
                                  </w:p>
                                </w:txbxContent>
                              </wps:txbx>
                              <wps:bodyPr rot="0" vert="horz" wrap="none" lIns="0" tIns="0" rIns="0" bIns="0" anchor="t" anchorCtr="0">
                                <a:spAutoFit/>
                              </wps:bodyPr>
                            </wps:wsp>
                            <wps:wsp>
                              <wps:cNvPr id="24027" name="Rectangle 506"/>
                              <wps:cNvSpPr>
                                <a:spLocks noChangeArrowheads="1"/>
                              </wps:cNvSpPr>
                              <wps:spPr bwMode="auto">
                                <a:xfrm>
                                  <a:off x="109791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CBDDE0" w14:textId="77777777" w:rsidR="00B44842" w:rsidRDefault="00B44842" w:rsidP="00B44842">
                                    <w:r>
                                      <w:rPr>
                                        <w:rFonts w:ascii="Arial" w:hAnsi="Arial" w:cs="Arial"/>
                                        <w:b/>
                                        <w:bCs/>
                                        <w:color w:val="000000"/>
                                        <w:sz w:val="8"/>
                                        <w:szCs w:val="8"/>
                                      </w:rPr>
                                      <w:t>5</w:t>
                                    </w:r>
                                  </w:p>
                                </w:txbxContent>
                              </wps:txbx>
                              <wps:bodyPr rot="0" vert="horz" wrap="none" lIns="0" tIns="0" rIns="0" bIns="0" anchor="t" anchorCtr="0">
                                <a:spAutoFit/>
                              </wps:bodyPr>
                            </wps:wsp>
                            <wps:wsp>
                              <wps:cNvPr id="24028" name="Rectangle 507"/>
                              <wps:cNvSpPr>
                                <a:spLocks noChangeArrowheads="1"/>
                              </wps:cNvSpPr>
                              <wps:spPr bwMode="auto">
                                <a:xfrm>
                                  <a:off x="125793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E5174" w14:textId="77777777" w:rsidR="00B44842" w:rsidRDefault="00B44842" w:rsidP="00B44842">
                                    <w:r>
                                      <w:rPr>
                                        <w:rFonts w:ascii="Arial" w:hAnsi="Arial" w:cs="Arial"/>
                                        <w:b/>
                                        <w:bCs/>
                                        <w:color w:val="000000"/>
                                        <w:sz w:val="8"/>
                                        <w:szCs w:val="8"/>
                                      </w:rPr>
                                      <w:t>6</w:t>
                                    </w:r>
                                  </w:p>
                                </w:txbxContent>
                              </wps:txbx>
                              <wps:bodyPr rot="0" vert="horz" wrap="none" lIns="0" tIns="0" rIns="0" bIns="0" anchor="t" anchorCtr="0">
                                <a:spAutoFit/>
                              </wps:bodyPr>
                            </wps:wsp>
                            <wps:wsp>
                              <wps:cNvPr id="24029" name="Rectangle 508"/>
                              <wps:cNvSpPr>
                                <a:spLocks noChangeArrowheads="1"/>
                              </wps:cNvSpPr>
                              <wps:spPr bwMode="auto">
                                <a:xfrm>
                                  <a:off x="142176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990C46" w14:textId="77777777" w:rsidR="00B44842" w:rsidRDefault="00B44842" w:rsidP="00B44842">
                                    <w:r>
                                      <w:rPr>
                                        <w:rFonts w:ascii="Arial" w:hAnsi="Arial" w:cs="Arial"/>
                                        <w:b/>
                                        <w:bCs/>
                                        <w:color w:val="000000"/>
                                        <w:sz w:val="8"/>
                                        <w:szCs w:val="8"/>
                                      </w:rPr>
                                      <w:t>7</w:t>
                                    </w:r>
                                  </w:p>
                                </w:txbxContent>
                              </wps:txbx>
                              <wps:bodyPr rot="0" vert="horz" wrap="none" lIns="0" tIns="0" rIns="0" bIns="0" anchor="t" anchorCtr="0">
                                <a:spAutoFit/>
                              </wps:bodyPr>
                            </wps:wsp>
                            <wps:wsp>
                              <wps:cNvPr id="24030" name="Rectangle 509"/>
                              <wps:cNvSpPr>
                                <a:spLocks noChangeArrowheads="1"/>
                              </wps:cNvSpPr>
                              <wps:spPr bwMode="auto">
                                <a:xfrm>
                                  <a:off x="1586230"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3751E" w14:textId="77777777" w:rsidR="00B44842" w:rsidRDefault="00B44842" w:rsidP="00B44842">
                                    <w:r>
                                      <w:rPr>
                                        <w:rFonts w:ascii="Arial" w:hAnsi="Arial" w:cs="Arial"/>
                                        <w:b/>
                                        <w:bCs/>
                                        <w:color w:val="000000"/>
                                        <w:sz w:val="8"/>
                                        <w:szCs w:val="8"/>
                                      </w:rPr>
                                      <w:t>8</w:t>
                                    </w:r>
                                  </w:p>
                                </w:txbxContent>
                              </wps:txbx>
                              <wps:bodyPr rot="0" vert="horz" wrap="none" lIns="0" tIns="0" rIns="0" bIns="0" anchor="t" anchorCtr="0">
                                <a:spAutoFit/>
                              </wps:bodyPr>
                            </wps:wsp>
                            <wps:wsp>
                              <wps:cNvPr id="24031" name="Rectangle 510"/>
                              <wps:cNvSpPr>
                                <a:spLocks noChangeArrowheads="1"/>
                              </wps:cNvSpPr>
                              <wps:spPr bwMode="auto">
                                <a:xfrm>
                                  <a:off x="1745615" y="1929130"/>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1F939" w14:textId="77777777" w:rsidR="00B44842" w:rsidRDefault="00B44842" w:rsidP="00B44842">
                                    <w:r>
                                      <w:rPr>
                                        <w:rFonts w:ascii="Arial" w:hAnsi="Arial" w:cs="Arial"/>
                                        <w:b/>
                                        <w:bCs/>
                                        <w:color w:val="000000"/>
                                        <w:sz w:val="8"/>
                                        <w:szCs w:val="8"/>
                                      </w:rPr>
                                      <w:t>9</w:t>
                                    </w:r>
                                  </w:p>
                                </w:txbxContent>
                              </wps:txbx>
                              <wps:bodyPr rot="0" vert="horz" wrap="none" lIns="0" tIns="0" rIns="0" bIns="0" anchor="t" anchorCtr="0">
                                <a:spAutoFit/>
                              </wps:bodyPr>
                            </wps:wsp>
                            <wps:wsp>
                              <wps:cNvPr id="24032" name="Rectangle 511"/>
                              <wps:cNvSpPr>
                                <a:spLocks noChangeArrowheads="1"/>
                              </wps:cNvSpPr>
                              <wps:spPr bwMode="auto">
                                <a:xfrm>
                                  <a:off x="189103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A9C46" w14:textId="77777777" w:rsidR="00B44842" w:rsidRDefault="00B44842" w:rsidP="00B44842">
                                    <w:r>
                                      <w:rPr>
                                        <w:rFonts w:ascii="Arial" w:hAnsi="Arial" w:cs="Arial"/>
                                        <w:b/>
                                        <w:bCs/>
                                        <w:color w:val="000000"/>
                                        <w:sz w:val="8"/>
                                        <w:szCs w:val="8"/>
                                      </w:rPr>
                                      <w:t>10</w:t>
                                    </w:r>
                                  </w:p>
                                </w:txbxContent>
                              </wps:txbx>
                              <wps:bodyPr rot="0" vert="horz" wrap="none" lIns="0" tIns="0" rIns="0" bIns="0" anchor="t" anchorCtr="0">
                                <a:spAutoFit/>
                              </wps:bodyPr>
                            </wps:wsp>
                            <wps:wsp>
                              <wps:cNvPr id="24033" name="Rectangle 512"/>
                              <wps:cNvSpPr>
                                <a:spLocks noChangeArrowheads="1"/>
                              </wps:cNvSpPr>
                              <wps:spPr bwMode="auto">
                                <a:xfrm>
                                  <a:off x="205105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F505C" w14:textId="77777777" w:rsidR="00B44842" w:rsidRDefault="00B44842" w:rsidP="00B44842">
                                    <w:r>
                                      <w:rPr>
                                        <w:rFonts w:ascii="Arial" w:hAnsi="Arial" w:cs="Arial"/>
                                        <w:b/>
                                        <w:bCs/>
                                        <w:color w:val="000000"/>
                                        <w:sz w:val="8"/>
                                        <w:szCs w:val="8"/>
                                      </w:rPr>
                                      <w:t>11</w:t>
                                    </w:r>
                                  </w:p>
                                </w:txbxContent>
                              </wps:txbx>
                              <wps:bodyPr rot="0" vert="horz" wrap="none" lIns="0" tIns="0" rIns="0" bIns="0" anchor="t" anchorCtr="0">
                                <a:spAutoFit/>
                              </wps:bodyPr>
                            </wps:wsp>
                            <wps:wsp>
                              <wps:cNvPr id="24034" name="Rectangle 513"/>
                              <wps:cNvSpPr>
                                <a:spLocks noChangeArrowheads="1"/>
                              </wps:cNvSpPr>
                              <wps:spPr bwMode="auto">
                                <a:xfrm>
                                  <a:off x="221488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97FFFB" w14:textId="77777777" w:rsidR="00B44842" w:rsidRDefault="00B44842" w:rsidP="00B44842">
                                    <w:r>
                                      <w:rPr>
                                        <w:rFonts w:ascii="Arial" w:hAnsi="Arial" w:cs="Arial"/>
                                        <w:b/>
                                        <w:bCs/>
                                        <w:color w:val="000000"/>
                                        <w:sz w:val="8"/>
                                        <w:szCs w:val="8"/>
                                      </w:rPr>
                                      <w:t>12</w:t>
                                    </w:r>
                                  </w:p>
                                </w:txbxContent>
                              </wps:txbx>
                              <wps:bodyPr rot="0" vert="horz" wrap="none" lIns="0" tIns="0" rIns="0" bIns="0" anchor="t" anchorCtr="0">
                                <a:spAutoFit/>
                              </wps:bodyPr>
                            </wps:wsp>
                            <wps:wsp>
                              <wps:cNvPr id="24035" name="Rectangle 514"/>
                              <wps:cNvSpPr>
                                <a:spLocks noChangeArrowheads="1"/>
                              </wps:cNvSpPr>
                              <wps:spPr bwMode="auto">
                                <a:xfrm>
                                  <a:off x="237934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1FD7E" w14:textId="77777777" w:rsidR="00B44842" w:rsidRDefault="00B44842" w:rsidP="00B44842">
                                    <w:r>
                                      <w:rPr>
                                        <w:rFonts w:ascii="Arial" w:hAnsi="Arial" w:cs="Arial"/>
                                        <w:b/>
                                        <w:bCs/>
                                        <w:color w:val="000000"/>
                                        <w:sz w:val="8"/>
                                        <w:szCs w:val="8"/>
                                      </w:rPr>
                                      <w:t>13</w:t>
                                    </w:r>
                                  </w:p>
                                </w:txbxContent>
                              </wps:txbx>
                              <wps:bodyPr rot="0" vert="horz" wrap="none" lIns="0" tIns="0" rIns="0" bIns="0" anchor="t" anchorCtr="0">
                                <a:spAutoFit/>
                              </wps:bodyPr>
                            </wps:wsp>
                            <wps:wsp>
                              <wps:cNvPr id="24036" name="Rectangle 515"/>
                              <wps:cNvSpPr>
                                <a:spLocks noChangeArrowheads="1"/>
                              </wps:cNvSpPr>
                              <wps:spPr bwMode="auto">
                                <a:xfrm>
                                  <a:off x="253873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98F6C" w14:textId="77777777" w:rsidR="00B44842" w:rsidRDefault="00B44842" w:rsidP="00B44842">
                                    <w:r>
                                      <w:rPr>
                                        <w:rFonts w:ascii="Arial" w:hAnsi="Arial" w:cs="Arial"/>
                                        <w:b/>
                                        <w:bCs/>
                                        <w:color w:val="000000"/>
                                        <w:sz w:val="8"/>
                                        <w:szCs w:val="8"/>
                                      </w:rPr>
                                      <w:t>14</w:t>
                                    </w:r>
                                  </w:p>
                                </w:txbxContent>
                              </wps:txbx>
                              <wps:bodyPr rot="0" vert="horz" wrap="none" lIns="0" tIns="0" rIns="0" bIns="0" anchor="t" anchorCtr="0">
                                <a:spAutoFit/>
                              </wps:bodyPr>
                            </wps:wsp>
                            <wps:wsp>
                              <wps:cNvPr id="24037" name="Rectangle 516"/>
                              <wps:cNvSpPr>
                                <a:spLocks noChangeArrowheads="1"/>
                              </wps:cNvSpPr>
                              <wps:spPr bwMode="auto">
                                <a:xfrm>
                                  <a:off x="270319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DD8669" w14:textId="77777777" w:rsidR="00B44842" w:rsidRDefault="00B44842" w:rsidP="00B44842">
                                    <w:r>
                                      <w:rPr>
                                        <w:rFonts w:ascii="Arial" w:hAnsi="Arial" w:cs="Arial"/>
                                        <w:b/>
                                        <w:bCs/>
                                        <w:color w:val="000000"/>
                                        <w:sz w:val="8"/>
                                        <w:szCs w:val="8"/>
                                      </w:rPr>
                                      <w:t>15</w:t>
                                    </w:r>
                                  </w:p>
                                </w:txbxContent>
                              </wps:txbx>
                              <wps:bodyPr rot="0" vert="horz" wrap="none" lIns="0" tIns="0" rIns="0" bIns="0" anchor="t" anchorCtr="0">
                                <a:spAutoFit/>
                              </wps:bodyPr>
                            </wps:wsp>
                            <wps:wsp>
                              <wps:cNvPr id="24038" name="Rectangle 517"/>
                              <wps:cNvSpPr>
                                <a:spLocks noChangeArrowheads="1"/>
                              </wps:cNvSpPr>
                              <wps:spPr bwMode="auto">
                                <a:xfrm>
                                  <a:off x="286258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82951" w14:textId="77777777" w:rsidR="00B44842" w:rsidRDefault="00B44842" w:rsidP="00B44842">
                                    <w:r>
                                      <w:rPr>
                                        <w:rFonts w:ascii="Arial" w:hAnsi="Arial" w:cs="Arial"/>
                                        <w:b/>
                                        <w:bCs/>
                                        <w:color w:val="000000"/>
                                        <w:sz w:val="8"/>
                                        <w:szCs w:val="8"/>
                                      </w:rPr>
                                      <w:t>16</w:t>
                                    </w:r>
                                  </w:p>
                                </w:txbxContent>
                              </wps:txbx>
                              <wps:bodyPr rot="0" vert="horz" wrap="none" lIns="0" tIns="0" rIns="0" bIns="0" anchor="t" anchorCtr="0">
                                <a:spAutoFit/>
                              </wps:bodyPr>
                            </wps:wsp>
                            <wps:wsp>
                              <wps:cNvPr id="24039" name="Rectangle 518"/>
                              <wps:cNvSpPr>
                                <a:spLocks noChangeArrowheads="1"/>
                              </wps:cNvSpPr>
                              <wps:spPr bwMode="auto">
                                <a:xfrm>
                                  <a:off x="302704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EF1E7" w14:textId="77777777" w:rsidR="00B44842" w:rsidRDefault="00B44842" w:rsidP="00B44842">
                                    <w:r>
                                      <w:rPr>
                                        <w:rFonts w:ascii="Arial" w:hAnsi="Arial" w:cs="Arial"/>
                                        <w:b/>
                                        <w:bCs/>
                                        <w:color w:val="000000"/>
                                        <w:sz w:val="8"/>
                                        <w:szCs w:val="8"/>
                                      </w:rPr>
                                      <w:t>17</w:t>
                                    </w:r>
                                  </w:p>
                                </w:txbxContent>
                              </wps:txbx>
                              <wps:bodyPr rot="0" vert="horz" wrap="none" lIns="0" tIns="0" rIns="0" bIns="0" anchor="t" anchorCtr="0">
                                <a:spAutoFit/>
                              </wps:bodyPr>
                            </wps:wsp>
                            <wps:wsp>
                              <wps:cNvPr id="24040" name="Rectangle 519"/>
                              <wps:cNvSpPr>
                                <a:spLocks noChangeArrowheads="1"/>
                              </wps:cNvSpPr>
                              <wps:spPr bwMode="auto">
                                <a:xfrm>
                                  <a:off x="319151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12759" w14:textId="77777777" w:rsidR="00B44842" w:rsidRDefault="00B44842" w:rsidP="00B44842">
                                    <w:r>
                                      <w:rPr>
                                        <w:rFonts w:ascii="Arial" w:hAnsi="Arial" w:cs="Arial"/>
                                        <w:b/>
                                        <w:bCs/>
                                        <w:color w:val="000000"/>
                                        <w:sz w:val="8"/>
                                        <w:szCs w:val="8"/>
                                      </w:rPr>
                                      <w:t>18</w:t>
                                    </w:r>
                                  </w:p>
                                </w:txbxContent>
                              </wps:txbx>
                              <wps:bodyPr rot="0" vert="horz" wrap="none" lIns="0" tIns="0" rIns="0" bIns="0" anchor="t" anchorCtr="0">
                                <a:spAutoFit/>
                              </wps:bodyPr>
                            </wps:wsp>
                            <wps:wsp>
                              <wps:cNvPr id="24041" name="Rectangle 520"/>
                              <wps:cNvSpPr>
                                <a:spLocks noChangeArrowheads="1"/>
                              </wps:cNvSpPr>
                              <wps:spPr bwMode="auto">
                                <a:xfrm>
                                  <a:off x="335089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2B8961" w14:textId="77777777" w:rsidR="00B44842" w:rsidRDefault="00B44842" w:rsidP="00B44842">
                                    <w:r>
                                      <w:rPr>
                                        <w:rFonts w:ascii="Arial" w:hAnsi="Arial" w:cs="Arial"/>
                                        <w:b/>
                                        <w:bCs/>
                                        <w:color w:val="000000"/>
                                        <w:sz w:val="8"/>
                                        <w:szCs w:val="8"/>
                                      </w:rPr>
                                      <w:t>19</w:t>
                                    </w:r>
                                  </w:p>
                                </w:txbxContent>
                              </wps:txbx>
                              <wps:bodyPr rot="0" vert="horz" wrap="none" lIns="0" tIns="0" rIns="0" bIns="0" anchor="t" anchorCtr="0">
                                <a:spAutoFit/>
                              </wps:bodyPr>
                            </wps:wsp>
                            <wps:wsp>
                              <wps:cNvPr id="24042" name="Rectangle 521"/>
                              <wps:cNvSpPr>
                                <a:spLocks noChangeArrowheads="1"/>
                              </wps:cNvSpPr>
                              <wps:spPr bwMode="auto">
                                <a:xfrm>
                                  <a:off x="351472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D46FC1" w14:textId="77777777" w:rsidR="00B44842" w:rsidRDefault="00B44842" w:rsidP="00B44842">
                                    <w:r>
                                      <w:rPr>
                                        <w:rFonts w:ascii="Arial" w:hAnsi="Arial" w:cs="Arial"/>
                                        <w:b/>
                                        <w:bCs/>
                                        <w:color w:val="000000"/>
                                        <w:sz w:val="8"/>
                                        <w:szCs w:val="8"/>
                                      </w:rPr>
                                      <w:t>20</w:t>
                                    </w:r>
                                  </w:p>
                                </w:txbxContent>
                              </wps:txbx>
                              <wps:bodyPr rot="0" vert="horz" wrap="none" lIns="0" tIns="0" rIns="0" bIns="0" anchor="t" anchorCtr="0">
                                <a:spAutoFit/>
                              </wps:bodyPr>
                            </wps:wsp>
                            <wps:wsp>
                              <wps:cNvPr id="24043" name="Rectangle 522"/>
                              <wps:cNvSpPr>
                                <a:spLocks noChangeArrowheads="1"/>
                              </wps:cNvSpPr>
                              <wps:spPr bwMode="auto">
                                <a:xfrm>
                                  <a:off x="367474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DE263" w14:textId="77777777" w:rsidR="00B44842" w:rsidRDefault="00B44842" w:rsidP="00B44842">
                                    <w:r>
                                      <w:rPr>
                                        <w:rFonts w:ascii="Arial" w:hAnsi="Arial" w:cs="Arial"/>
                                        <w:b/>
                                        <w:bCs/>
                                        <w:color w:val="000000"/>
                                        <w:sz w:val="8"/>
                                        <w:szCs w:val="8"/>
                                      </w:rPr>
                                      <w:t>21</w:t>
                                    </w:r>
                                  </w:p>
                                </w:txbxContent>
                              </wps:txbx>
                              <wps:bodyPr rot="0" vert="horz" wrap="none" lIns="0" tIns="0" rIns="0" bIns="0" anchor="t" anchorCtr="0">
                                <a:spAutoFit/>
                              </wps:bodyPr>
                            </wps:wsp>
                            <wps:wsp>
                              <wps:cNvPr id="24044" name="Rectangle 523"/>
                              <wps:cNvSpPr>
                                <a:spLocks noChangeArrowheads="1"/>
                              </wps:cNvSpPr>
                              <wps:spPr bwMode="auto">
                                <a:xfrm>
                                  <a:off x="3838575"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FE4DE0" w14:textId="77777777" w:rsidR="00B44842" w:rsidRDefault="00B44842" w:rsidP="00B44842">
                                    <w:r>
                                      <w:rPr>
                                        <w:rFonts w:ascii="Arial" w:hAnsi="Arial" w:cs="Arial"/>
                                        <w:b/>
                                        <w:bCs/>
                                        <w:color w:val="000000"/>
                                        <w:sz w:val="8"/>
                                        <w:szCs w:val="8"/>
                                      </w:rPr>
                                      <w:t>22</w:t>
                                    </w:r>
                                  </w:p>
                                </w:txbxContent>
                              </wps:txbx>
                              <wps:bodyPr rot="0" vert="horz" wrap="none" lIns="0" tIns="0" rIns="0" bIns="0" anchor="t" anchorCtr="0">
                                <a:spAutoFit/>
                              </wps:bodyPr>
                            </wps:wsp>
                            <wps:wsp>
                              <wps:cNvPr id="24045" name="Rectangle 524"/>
                              <wps:cNvSpPr>
                                <a:spLocks noChangeArrowheads="1"/>
                              </wps:cNvSpPr>
                              <wps:spPr bwMode="auto">
                                <a:xfrm>
                                  <a:off x="4003040" y="1929130"/>
                                  <a:ext cx="5651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149896" w14:textId="77777777" w:rsidR="00B44842" w:rsidRDefault="00B44842" w:rsidP="00B44842">
                                    <w:r>
                                      <w:rPr>
                                        <w:rFonts w:ascii="Arial" w:hAnsi="Arial" w:cs="Arial"/>
                                        <w:b/>
                                        <w:bCs/>
                                        <w:color w:val="000000"/>
                                        <w:sz w:val="8"/>
                                        <w:szCs w:val="8"/>
                                      </w:rPr>
                                      <w:t>23</w:t>
                                    </w:r>
                                  </w:p>
                                </w:txbxContent>
                              </wps:txbx>
                              <wps:bodyPr rot="0" vert="horz" wrap="none" lIns="0" tIns="0" rIns="0" bIns="0" anchor="t" anchorCtr="0">
                                <a:spAutoFit/>
                              </wps:bodyPr>
                            </wps:wsp>
                            <wps:wsp>
                              <wps:cNvPr id="24046" name="Rectangle 525"/>
                              <wps:cNvSpPr>
                                <a:spLocks noChangeArrowheads="1"/>
                              </wps:cNvSpPr>
                              <wps:spPr bwMode="auto">
                                <a:xfrm>
                                  <a:off x="3590290" y="1084580"/>
                                  <a:ext cx="539750" cy="544195"/>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047" name="Line 526"/>
                              <wps:cNvCnPr>
                                <a:cxnSpLocks noChangeShapeType="1"/>
                              </wps:cNvCnPr>
                              <wps:spPr bwMode="auto">
                                <a:xfrm>
                                  <a:off x="3613785" y="1145540"/>
                                  <a:ext cx="135890" cy="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048" name="Freeform 527"/>
                              <wps:cNvSpPr>
                                <a:spLocks/>
                              </wps:cNvSpPr>
                              <wps:spPr bwMode="auto">
                                <a:xfrm>
                                  <a:off x="3655695" y="1122045"/>
                                  <a:ext cx="46990" cy="46990"/>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049" name="Rectangle 528"/>
                              <wps:cNvSpPr>
                                <a:spLocks noChangeArrowheads="1"/>
                              </wps:cNvSpPr>
                              <wps:spPr bwMode="auto">
                                <a:xfrm>
                                  <a:off x="3768725" y="1102995"/>
                                  <a:ext cx="3727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097C32" w14:textId="77777777" w:rsidR="00B44842" w:rsidRDefault="00B44842" w:rsidP="00B44842">
                                    <w:r>
                                      <w:rPr>
                                        <w:rFonts w:ascii="Arial" w:hAnsi="Arial" w:cs="Arial"/>
                                        <w:color w:val="000000"/>
                                        <w:sz w:val="12"/>
                                        <w:szCs w:val="12"/>
                                      </w:rPr>
                                      <w:t>Academics</w:t>
                                    </w:r>
                                  </w:p>
                                </w:txbxContent>
                              </wps:txbx>
                              <wps:bodyPr rot="0" vert="horz" wrap="none" lIns="0" tIns="0" rIns="0" bIns="0" anchor="t" anchorCtr="0">
                                <a:spAutoFit/>
                              </wps:bodyPr>
                            </wps:wsp>
                            <wps:wsp>
                              <wps:cNvPr id="24050" name="Line 529"/>
                              <wps:cNvCnPr>
                                <a:cxnSpLocks noChangeShapeType="1"/>
                              </wps:cNvCnPr>
                              <wps:spPr bwMode="auto">
                                <a:xfrm>
                                  <a:off x="3613785" y="1253490"/>
                                  <a:ext cx="135890" cy="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051" name="Rectangle 530"/>
                              <wps:cNvSpPr>
                                <a:spLocks noChangeArrowheads="1"/>
                              </wps:cNvSpPr>
                              <wps:spPr bwMode="auto">
                                <a:xfrm>
                                  <a:off x="3655695" y="1229995"/>
                                  <a:ext cx="46990" cy="46990"/>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052" name="Rectangle 531"/>
                              <wps:cNvSpPr>
                                <a:spLocks noChangeArrowheads="1"/>
                              </wps:cNvSpPr>
                              <wps:spPr bwMode="auto">
                                <a:xfrm>
                                  <a:off x="3768725" y="1210945"/>
                                  <a:ext cx="3600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E27C4" w14:textId="77777777" w:rsidR="00B44842" w:rsidRDefault="00B44842" w:rsidP="00B44842">
                                    <w:r>
                                      <w:rPr>
                                        <w:rFonts w:ascii="Arial" w:hAnsi="Arial" w:cs="Arial"/>
                                        <w:color w:val="000000"/>
                                        <w:sz w:val="12"/>
                                        <w:szCs w:val="12"/>
                                      </w:rPr>
                                      <w:t>Employers</w:t>
                                    </w:r>
                                  </w:p>
                                </w:txbxContent>
                              </wps:txbx>
                              <wps:bodyPr rot="0" vert="horz" wrap="none" lIns="0" tIns="0" rIns="0" bIns="0" anchor="t" anchorCtr="0">
                                <a:spAutoFit/>
                              </wps:bodyPr>
                            </wps:wsp>
                            <wps:wsp>
                              <wps:cNvPr id="24053" name="Line 532"/>
                              <wps:cNvCnPr>
                                <a:cxnSpLocks noChangeShapeType="1"/>
                              </wps:cNvCnPr>
                              <wps:spPr bwMode="auto">
                                <a:xfrm>
                                  <a:off x="3613785" y="1361440"/>
                                  <a:ext cx="135890" cy="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054" name="Freeform 533"/>
                              <wps:cNvSpPr>
                                <a:spLocks/>
                              </wps:cNvSpPr>
                              <wps:spPr bwMode="auto">
                                <a:xfrm>
                                  <a:off x="3665220" y="1347470"/>
                                  <a:ext cx="27940" cy="27940"/>
                                </a:xfrm>
                                <a:custGeom>
                                  <a:avLst/>
                                  <a:gdLst>
                                    <a:gd name="T0" fmla="*/ 22 w 44"/>
                                    <a:gd name="T1" fmla="*/ 0 h 44"/>
                                    <a:gd name="T2" fmla="*/ 44 w 44"/>
                                    <a:gd name="T3" fmla="*/ 44 h 44"/>
                                    <a:gd name="T4" fmla="*/ 0 w 44"/>
                                    <a:gd name="T5" fmla="*/ 44 h 44"/>
                                    <a:gd name="T6" fmla="*/ 22 w 44"/>
                                    <a:gd name="T7" fmla="*/ 0 h 44"/>
                                  </a:gdLst>
                                  <a:ahLst/>
                                  <a:cxnLst>
                                    <a:cxn ang="0">
                                      <a:pos x="T0" y="T1"/>
                                    </a:cxn>
                                    <a:cxn ang="0">
                                      <a:pos x="T2" y="T3"/>
                                    </a:cxn>
                                    <a:cxn ang="0">
                                      <a:pos x="T4" y="T5"/>
                                    </a:cxn>
                                    <a:cxn ang="0">
                                      <a:pos x="T6" y="T7"/>
                                    </a:cxn>
                                  </a:cxnLst>
                                  <a:rect l="0" t="0" r="r" b="b"/>
                                  <a:pathLst>
                                    <a:path w="44" h="44">
                                      <a:moveTo>
                                        <a:pt x="22" y="0"/>
                                      </a:moveTo>
                                      <a:lnTo>
                                        <a:pt x="44" y="44"/>
                                      </a:lnTo>
                                      <a:lnTo>
                                        <a:pt x="0" y="44"/>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055" name="Rectangle 534"/>
                              <wps:cNvSpPr>
                                <a:spLocks noChangeArrowheads="1"/>
                              </wps:cNvSpPr>
                              <wps:spPr bwMode="auto">
                                <a:xfrm>
                                  <a:off x="3768725" y="1318895"/>
                                  <a:ext cx="3009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F4E77" w14:textId="77777777" w:rsidR="00B44842" w:rsidRDefault="00B44842" w:rsidP="00B44842">
                                    <w:r>
                                      <w:rPr>
                                        <w:rFonts w:ascii="Arial" w:hAnsi="Arial" w:cs="Arial"/>
                                        <w:color w:val="000000"/>
                                        <w:sz w:val="12"/>
                                        <w:szCs w:val="12"/>
                                      </w:rPr>
                                      <w:t>Students</w:t>
                                    </w:r>
                                  </w:p>
                                </w:txbxContent>
                              </wps:txbx>
                              <wps:bodyPr rot="0" vert="horz" wrap="none" lIns="0" tIns="0" rIns="0" bIns="0" anchor="t" anchorCtr="0">
                                <a:spAutoFit/>
                              </wps:bodyPr>
                            </wps:wsp>
                            <wps:wsp>
                              <wps:cNvPr id="24056" name="Line 535"/>
                              <wps:cNvCnPr>
                                <a:cxnSpLocks noChangeShapeType="1"/>
                              </wps:cNvCnPr>
                              <wps:spPr bwMode="auto">
                                <a:xfrm>
                                  <a:off x="3613785" y="1469390"/>
                                  <a:ext cx="135890" cy="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057" name="Rectangle 536"/>
                              <wps:cNvSpPr>
                                <a:spLocks noChangeArrowheads="1"/>
                              </wps:cNvSpPr>
                              <wps:spPr bwMode="auto">
                                <a:xfrm>
                                  <a:off x="3651250" y="1440815"/>
                                  <a:ext cx="65405" cy="66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58" name="Line 537"/>
                              <wps:cNvCnPr>
                                <a:cxnSpLocks noChangeShapeType="1"/>
                              </wps:cNvCnPr>
                              <wps:spPr bwMode="auto">
                                <a:xfrm flipH="1" flipV="1">
                                  <a:off x="3655695" y="1445895"/>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059" name="Line 538"/>
                              <wps:cNvCnPr>
                                <a:cxnSpLocks noChangeShapeType="1"/>
                              </wps:cNvCnPr>
                              <wps:spPr bwMode="auto">
                                <a:xfrm>
                                  <a:off x="3679190" y="1469390"/>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060" name="Line 539"/>
                              <wps:cNvCnPr>
                                <a:cxnSpLocks noChangeShapeType="1"/>
                              </wps:cNvCnPr>
                              <wps:spPr bwMode="auto">
                                <a:xfrm flipH="1">
                                  <a:off x="3655695" y="1469390"/>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061" name="Line 540"/>
                              <wps:cNvCnPr>
                                <a:cxnSpLocks noChangeShapeType="1"/>
                              </wps:cNvCnPr>
                              <wps:spPr bwMode="auto">
                                <a:xfrm flipV="1">
                                  <a:off x="3679190" y="1445895"/>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062" name="Rectangle 541"/>
                              <wps:cNvSpPr>
                                <a:spLocks noChangeArrowheads="1"/>
                              </wps:cNvSpPr>
                              <wps:spPr bwMode="auto">
                                <a:xfrm>
                                  <a:off x="3768725" y="1426845"/>
                                  <a:ext cx="3263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E8B9A1" w14:textId="77777777" w:rsidR="00B44842" w:rsidRDefault="00B44842" w:rsidP="00B44842">
                                    <w:r>
                                      <w:rPr>
                                        <w:rFonts w:ascii="Arial" w:hAnsi="Arial" w:cs="Arial"/>
                                        <w:color w:val="000000"/>
                                        <w:sz w:val="12"/>
                                        <w:szCs w:val="12"/>
                                      </w:rPr>
                                      <w:t>Clinicians</w:t>
                                    </w:r>
                                  </w:p>
                                </w:txbxContent>
                              </wps:txbx>
                              <wps:bodyPr rot="0" vert="horz" wrap="none" lIns="0" tIns="0" rIns="0" bIns="0" anchor="t" anchorCtr="0">
                                <a:spAutoFit/>
                              </wps:bodyPr>
                            </wps:wsp>
                            <wps:wsp>
                              <wps:cNvPr id="24063" name="Line 542"/>
                              <wps:cNvCnPr>
                                <a:cxnSpLocks noChangeShapeType="1"/>
                              </wps:cNvCnPr>
                              <wps:spPr bwMode="auto">
                                <a:xfrm>
                                  <a:off x="3613785" y="1577340"/>
                                  <a:ext cx="135890" cy="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64" name="Rectangle 543"/>
                              <wps:cNvSpPr>
                                <a:spLocks noChangeArrowheads="1"/>
                              </wps:cNvSpPr>
                              <wps:spPr bwMode="auto">
                                <a:xfrm>
                                  <a:off x="3660775" y="1558290"/>
                                  <a:ext cx="46990" cy="46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65" name="Line 544"/>
                              <wps:cNvCnPr>
                                <a:cxnSpLocks noChangeShapeType="1"/>
                              </wps:cNvCnPr>
                              <wps:spPr bwMode="auto">
                                <a:xfrm flipH="1" flipV="1">
                                  <a:off x="3665220" y="15633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66" name="Line 545"/>
                              <wps:cNvCnPr>
                                <a:cxnSpLocks noChangeShapeType="1"/>
                              </wps:cNvCnPr>
                              <wps:spPr bwMode="auto">
                                <a:xfrm>
                                  <a:off x="3679190" y="15773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67" name="Line 546"/>
                              <wps:cNvCnPr>
                                <a:cxnSpLocks noChangeShapeType="1"/>
                              </wps:cNvCnPr>
                              <wps:spPr bwMode="auto">
                                <a:xfrm flipH="1">
                                  <a:off x="3665220" y="15773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68" name="Line 547"/>
                              <wps:cNvCnPr>
                                <a:cxnSpLocks noChangeShapeType="1"/>
                              </wps:cNvCnPr>
                              <wps:spPr bwMode="auto">
                                <a:xfrm flipV="1">
                                  <a:off x="3679190" y="156337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69" name="Line 548"/>
                              <wps:cNvCnPr>
                                <a:cxnSpLocks noChangeShapeType="1"/>
                              </wps:cNvCnPr>
                              <wps:spPr bwMode="auto">
                                <a:xfrm flipV="1">
                                  <a:off x="3679190" y="156337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70" name="Line 549"/>
                              <wps:cNvCnPr>
                                <a:cxnSpLocks noChangeShapeType="1"/>
                              </wps:cNvCnPr>
                              <wps:spPr bwMode="auto">
                                <a:xfrm>
                                  <a:off x="3679190" y="157734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071" name="Rectangle 550"/>
                              <wps:cNvSpPr>
                                <a:spLocks noChangeArrowheads="1"/>
                              </wps:cNvSpPr>
                              <wps:spPr bwMode="auto">
                                <a:xfrm>
                                  <a:off x="3768725" y="1534795"/>
                                  <a:ext cx="2755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21A9B1" w14:textId="77777777" w:rsidR="00B44842" w:rsidRDefault="00B44842" w:rsidP="00B44842">
                                    <w:r>
                                      <w:rPr>
                                        <w:rFonts w:ascii="Arial" w:hAnsi="Arial" w:cs="Arial"/>
                                        <w:color w:val="000000"/>
                                        <w:sz w:val="12"/>
                                        <w:szCs w:val="12"/>
                                      </w:rPr>
                                      <w:t>Patients</w:t>
                                    </w:r>
                                  </w:p>
                                </w:txbxContent>
                              </wps:txbx>
                              <wps:bodyPr rot="0" vert="horz" wrap="none" lIns="0" tIns="0" rIns="0" bIns="0" anchor="t" anchorCtr="0">
                                <a:spAutoFit/>
                              </wps:bodyPr>
                            </wps:wsp>
                            <wps:wsp>
                              <wps:cNvPr id="24072" name="Rectangle 551"/>
                              <wps:cNvSpPr>
                                <a:spLocks noChangeArrowheads="1"/>
                              </wps:cNvSpPr>
                              <wps:spPr bwMode="auto">
                                <a:xfrm>
                                  <a:off x="23495" y="23495"/>
                                  <a:ext cx="4106545" cy="1999615"/>
                                </a:xfrm>
                                <a:prstGeom prst="rect">
                                  <a:avLst/>
                                </a:prstGeom>
                                <a:noFill/>
                                <a:ln w="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46FC9A75" id="Canvas 24073" o:spid="_x0000_s1026" editas="canvas" style="position:absolute;margin-left:-4.35pt;margin-top:20.65pt;width:328.55pt;height:167.2pt;z-index:251659264" coordsize="41725,21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725;height:21234;visibility:visible;mso-wrap-style:square">
                        <v:fill o:detectmouseclick="t"/>
                        <v:path o:connecttype="none"/>
                      </v:shape>
                      <v:group id="Group 205" o:spid="_x0000_s1028" style="position:absolute;left:527;top:82;width:41065;height:19996" coordorigin="37,37" coordsize="6467,3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5" o:spid="_x0000_s1029" style="position:absolute;left:37;top:37;width:6467;height:3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ZmK8MA&#10;AADaAAAADwAAAGRycy9kb3ducmV2LnhtbESPQWvCQBSE7wX/w/KE3upGDxKiqySC2IOX2II5PrLP&#10;bDD7Nma3Jv333UKhx2FmvmG2+8l24kmDbx0rWC4SEMS10y03Cj4/jm8pCB+QNXaOScE3edjvZi9b&#10;zLQbuaTnJTQiQthnqMCE0GdS+tqQRb9wPXH0bm6wGKIcGqkHHCPcdnKVJGtpseW4YLCng6H6fvmy&#10;Cqh7HK9pmpfVqSjqpNeVOZ0rpV7nU74BEWgK/+G/9rtWsILfK/EG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ZmK8MAAADaAAAADwAAAAAAAAAAAAAAAACYAgAAZHJzL2Rv&#10;d25yZXYueG1sUEsFBgAAAAAEAAQA9QAAAIgDAAAAAA==&#10;" strokeweight="0"/>
                        <v:rect id="Rectangle 6" o:spid="_x0000_s1030" style="position:absolute;left:599;top:140;width:5882;height:2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v:line id="Line 7" o:spid="_x0000_s1031" style="position:absolute;visibility:visible;mso-wrap-style:square" from="599,2018" to="6481,2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line id="Line 8" o:spid="_x0000_s1032" style="position:absolute;visibility:visible;mso-wrap-style:square" from="599,1079" to="6481,1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bLyMIAAADaAAAADwAAAGRycy9kb3ducmV2LnhtbESPQWvCQBSE70L/w/IKvelGoTFNXaUU&#10;xXrTqNDjI/uaLGbfhuyq6b93BcHjMDPfMLNFbxtxoc4bxwrGowQEcem04UrBYb8aZiB8QNbYOCYF&#10;/+RhMX8ZzDDX7so7uhShEhHCPkcFdQhtLqUva7LoR64ljt6f6yyGKLtK6g6vEW4bOUmSVFo0HBdq&#10;bOm7pvJUnK0Cs03X75vp8eMol+sw/s1OmbEHpd5e+69PEIH68Aw/2j9aQQr3K/EGyP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bLyMIAAADaAAAADwAAAAAAAAAAAAAA&#10;AAChAgAAZHJzL2Rvd25yZXYueG1sUEsFBgAAAAAEAAQA+QAAAJADAAAAAA==&#10;" strokeweight="0"/>
                        <v:line id="Line 9" o:spid="_x0000_s1033" style="position:absolute;visibility:visible;mso-wrap-style:square" from="599,140" to="6481,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puU8MAAADaAAAADwAAAGRycy9kb3ducmV2LnhtbESPQWvCQBSE7wX/w/KE3pqNQpMYXUWk&#10;xfbWRgWPj+wzWcy+Ddmtpv++Wyj0OMzMN8xqM9pO3GjwxrGCWZKCIK6dNtwoOB5enwoQPiBr7ByT&#10;gm/ysFlPHlZYanfnT7pVoRERwr5EBW0IfSmlr1uy6BPXE0fv4gaLIcqhkXrAe4TbTs7TNJMWDceF&#10;FnvatVRfqy+rwHxk++f3/LQ4yZd9mJ2La2HsUanH6bhdggg0hv/wX/tNK8jh90q8AX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KblPDAAAA2gAAAA8AAAAAAAAAAAAA&#10;AAAAoQIAAGRycy9kb3ducmV2LnhtbFBLBQYAAAAABAAEAPkAAACRAwAAAAA=&#10;" strokeweight="0"/>
                        <v:rect id="Rectangle 10" o:spid="_x0000_s1034" style="position:absolute;left:599;top:140;width:5882;height:2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Y6iL0A&#10;AADaAAAADwAAAGRycy9kb3ducmV2LnhtbERPy6rCMBDdC/5DGMGdpl5EpBpFBMGriPgAt0MzttVm&#10;UpKo9e/NQnB5OO/pvDGVeJLzpWUFg34CgjizuuRcwfm06o1B+ICssbJMCt7kYT5rt6aYavviAz2P&#10;IRcxhH2KCooQ6lRKnxVk0PdtTRy5q3UGQ4Qul9rhK4abSv4lyUgaLDk2FFjTsqDsfnwYBaPh6rqv&#10;7Glj3nK83e+Qb//uolS30ywmIAI14Sf+utdaQdwar8QbIGc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MY6iL0AAADaAAAADwAAAAAAAAAAAAAAAACYAgAAZHJzL2Rvd25yZXYu&#10;eG1sUEsFBgAAAAAEAAQA9QAAAIIDAAAAAA==&#10;" filled="f" strokecolor="gray" strokeweight=".35pt"/>
                        <v:line id="Line 11" o:spid="_x0000_s1035" style="position:absolute;visibility:visible;mso-wrap-style:square" from="599,140" to="599,2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lfusIAAADaAAAADwAAAGRycy9kb3ducmV2LnhtbESPT4vCMBTE7wt+h/AEb2uqoFurUUQU&#10;d2/rP/D4aJ5tsHkpTdTut98IgsdhZn7DzBatrcSdGm8cKxj0ExDEudOGCwXHw+YzBeEDssbKMSn4&#10;Iw+Leedjhpl2D97RfR8KESHsM1RQhlBnUvq8JIu+72ri6F1cYzFE2RRSN/iIcFvJYZKMpUXDcaHE&#10;mlYl5df9zSowv+Pt6OfrNDnJ9TYMzuk1NfaoVK/bLqcgArXhHX61v7WCC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lfusIAAADaAAAADwAAAAAAAAAAAAAA&#10;AAChAgAAZHJzL2Rvd25yZXYueG1sUEsFBgAAAAAEAAQA+QAAAJADAAAAAA==&#10;" strokeweight="0"/>
                        <v:line id="Line 12" o:spid="_x0000_s1036" style="position:absolute;visibility:visible;mso-wrap-style:square" from="562,2957" to="599,2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eNKMQAAADbAAAADwAAAGRycy9kb3ducmV2LnhtbESPQWvCQBCF74L/YRmhN91YqI3RVURa&#10;bG9tquBxyI7JYnY2ZLea/vvOodDbDO/Ne9+st4Nv1Y366AIbmM8yUMRVsI5rA8ev12kOKiZki21g&#10;MvBDEbab8WiNhQ13/qRbmWolIRwLNNCk1BVax6ohj3EWOmLRLqH3mGTta217vEu4b/Vjli20R8fS&#10;0GBH+4aqa/ntDbiPxeHp/fm0POmXQ5qf82vu/NGYh8mwW4FKNKR/89/1mxV8oZdfZAC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h40oxAAAANsAAAAPAAAAAAAAAAAA&#10;AAAAAKECAABkcnMvZG93bnJldi54bWxQSwUGAAAAAAQABAD5AAAAkgMAAAAA&#10;" strokeweight="0"/>
                        <v:line id="Line 13" o:spid="_x0000_s1037" style="position:absolute;visibility:visible;mso-wrap-style:square" from="562,2018" to="599,2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sos8EAAADbAAAADwAAAGRycy9kb3ducmV2LnhtbERPTYvCMBC9L+x/CLPgbU0rqLUaZVlc&#10;1JvrKngcmrENNpPSZLX+eyMI3ubxPme26GwtLtR641hB2k9AEBdOGy4V7P9+PjMQPiBrrB2Tght5&#10;WMzf32aYa3flX7rsQiliCPscFVQhNLmUvqjIou+7hjhyJ9daDBG2pdQtXmO4reUgSUbSouHYUGFD&#10;3xUV592/VWC2o9VwMz5MDnK5CukxO2fG7pXqfXRfUxCBuvASP91rHeen8PglHiDn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yyizwQAAANsAAAAPAAAAAAAAAAAAAAAA&#10;AKECAABkcnMvZG93bnJldi54bWxQSwUGAAAAAAQABAD5AAAAjwMAAAAA&#10;" strokeweight="0"/>
                        <v:line id="Line 14" o:spid="_x0000_s1038" style="position:absolute;visibility:visible;mso-wrap-style:square" from="562,1079" to="599,1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m2xMAAAADbAAAADwAAAGRycy9kb3ducmV2LnhtbERPTYvCMBC9C/sfwix401RB7VajLMuK&#10;elNXwePQzLbBZlKaqPXfG0HwNo/3ObNFaytxpcYbxwoG/QQEce604ULB4W/ZS0H4gKyxckwK7uRh&#10;Mf/ozDDT7sY7uu5DIWII+wwVlCHUmZQ+L8mi77uaOHL/rrEYImwKqRu8xXBbyWGSjKVFw7GhxJp+&#10;SsrP+4tVYLbj1WgzOX4d5e8qDE7pOTX2oFT3s/2eggjUhrf45V7rOH8Iz1/iAX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wZtsTAAAAA2wAAAA8AAAAAAAAAAAAAAAAA&#10;oQIAAGRycy9kb3ducmV2LnhtbFBLBQYAAAAABAAEAPkAAACOAwAAAAA=&#10;" strokeweight="0"/>
                        <v:line id="Line 15" o:spid="_x0000_s1039" style="position:absolute;visibility:visible;mso-wrap-style:square" from="562,140" to="599,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UTX8IAAADbAAAADwAAAGRycy9kb3ducmV2LnhtbERPTWvCQBC9C/6HZQRvdaNSm8asImKx&#10;3lproMchOyaL2dmQ3Wr677tCwds83ufk69424kqdN44VTCcJCOLSacOVgtPX21MKwgdkjY1jUvBL&#10;Htar4SDHTLsbf9L1GCoRQ9hnqKAOoc2k9GVNFv3EtcSRO7vOYoiwq6Tu8BbDbSNnSbKQFg3Hhhpb&#10;2tZUXo4/VoH5WOyfDy/FayF3+zD9Ti+psSelxqN+swQRqA8P8b/7Xcf5c7j/Eg+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1UTX8IAAADbAAAADwAAAAAAAAAAAAAA&#10;AAChAgAAZHJzL2Rvd25yZXYueG1sUEsFBgAAAAAEAAQA+QAAAJADAAAAAA==&#10;" strokeweight="0"/>
                        <v:line id="Line 16" o:spid="_x0000_s1040" style="position:absolute;visibility:visible;mso-wrap-style:square" from="599,2957" to="6481,2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yLK8IAAADbAAAADwAAAGRycy9kb3ducmV2LnhtbERPTWvCQBC9C/6HZQRvdaNYm8asImKx&#10;3lproMchOyaL2dmQ3Wr677tCwds83ufk69424kqdN44VTCcJCOLSacOVgtPX21MKwgdkjY1jUvBL&#10;Htar4SDHTLsbf9L1GCoRQ9hnqKAOoc2k9GVNFv3EtcSRO7vOYoiwq6Tu8BbDbSNnSbKQFg3Hhhpb&#10;2tZUXo4/VoH5WOyfDy/FayF3+zD9Ti+psSelxqN+swQRqA8P8b/7Xcf5c7j/Eg+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LyLK8IAAADbAAAADwAAAAAAAAAAAAAA&#10;AAChAgAAZHJzL2Rvd25yZXYueG1sUEsFBgAAAAAEAAQA+QAAAJADAAAAAA==&#10;" strokeweight="0"/>
                        <v:line id="Line 17" o:spid="_x0000_s1041" style="position:absolute;flip:y;visibility:visible;mso-wrap-style:square" from="599,2957" to="599,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DxOcMAAADbAAAADwAAAGRycy9kb3ducmV2LnhtbERPTWsCMRC9C/0PYQq9abZCq2yNIpWW&#10;UrCi1oO3cTPuLm4mSxLd9N+bguBtHu9zJrNoGnEh52vLCp4HGQjiwuqaSwW/24/+GIQPyBoby6Tg&#10;jzzMpg+9CebadrymyyaUIoWwz1FBFUKbS+mLigz6gW2JE3e0zmBI0JVSO+xSuGnkMMtepcGaU0OF&#10;Lb1XVJw2Z6Ng/TPig/s8x1M8dMvVfld+7xZzpZ4e4/wNRKAY7uKb+0un+S/w/0s6QE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ug8TnDAAAA2wAAAA8AAAAAAAAAAAAA&#10;AAAAoQIAAGRycy9kb3ducmV2LnhtbFBLBQYAAAAABAAEAPkAAACRAwAAAAA=&#10;" strokeweight="0"/>
                        <v:line id="Line 18" o:spid="_x0000_s1042" style="position:absolute;flip:y;visibility:visible;mso-wrap-style:square" from="857,2957" to="857,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JvTsIAAADbAAAADwAAAGRycy9kb3ducmV2LnhtbERPS2sCMRC+F/wPYQRvNWsPtqxGEaWl&#10;CG3xdfA2bsbdxc1kSaIb/70pFHqbj+8503k0jbiR87VlBaNhBoK4sLrmUsF+9/78BsIHZI2NZVJw&#10;Jw/zWe9pirm2HW/otg2lSCHsc1RQhdDmUvqiIoN+aFvixJ2tMxgSdKXUDrsUbhr5kmVjabDm1FBh&#10;S8uKisv2ahRsvl/55D6u8RJP3dfP8VCuD6uFUoN+XExABIrhX/zn/tRp/hh+f0kH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JvTsIAAADbAAAADwAAAAAAAAAAAAAA&#10;AAChAgAAZHJzL2Rvd25yZXYueG1sUEsFBgAAAAAEAAQA+QAAAJADAAAAAA==&#10;" strokeweight="0"/>
                        <v:line id="Line 19" o:spid="_x0000_s1043" style="position:absolute;flip:y;visibility:visible;mso-wrap-style:square" from="1109,2957" to="1109,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7K1cIAAADbAAAADwAAAGRycy9kb3ducmV2LnhtbERPS2sCMRC+F/wPYYTealYPtaxGEcVS&#10;CrX4OngbN+Pu4mayJNFN/30jFHqbj+8503k0jbiT87VlBcNBBoK4sLrmUsFhv355A+EDssbGMin4&#10;IQ/zWe9pirm2HW/pvgulSCHsc1RQhdDmUvqiIoN+YFvixF2sMxgSdKXUDrsUbho5yrJXabDm1FBh&#10;S8uKiuvuZhRsN2M+u/dbvMZz9/V9Opafx9VCqed+XExABIrhX/zn/tBp/hgev6QD5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D7K1cIAAADbAAAADwAAAAAAAAAAAAAA&#10;AAChAgAAZHJzL2Rvd25yZXYueG1sUEsFBgAAAAAEAAQA+QAAAJADAAAAAA==&#10;" strokeweight="0"/>
                        <v:line id="Line 20" o:spid="_x0000_s1044" style="position:absolute;flip:y;visibility:visible;mso-wrap-style:square" from="1367,2957" to="1367,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Fep8YAAADbAAAADwAAAGRycy9kb3ducmV2LnhtbESPQU8CMRCF7yb+h2ZMvEkXDmpWCiEY&#10;iTFRA8qB27Addjdsp5u2sOXfMwcTbzN5b977ZjrPrlNnCrH1bGA8KkARV962XBv4/Xl7eAYVE7LF&#10;zjMZuFCE+ez2Zoql9QOv6bxJtZIQjiUaaFLqS61j1ZDDOPI9sWgHHxwmWUOtbcBBwl2nJ0XxqB22&#10;LA0N9rRsqDpuTs7A+uuJ92F1yse8Hz6/d9v6Y/u6MOb+Li9eQCXK6d/8d/1uBV9g5RcZQ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hXqfGAAAA2wAAAA8AAAAAAAAA&#10;AAAAAAAAoQIAAGRycy9kb3ducmV2LnhtbFBLBQYAAAAABAAEAPkAAACUAwAAAAA=&#10;" strokeweight="0"/>
                        <v:line id="Line 21" o:spid="_x0000_s1045" style="position:absolute;flip:y;visibility:visible;mso-wrap-style:square" from="1619,2957" to="1619,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37PMMAAADbAAAADwAAAGRycy9kb3ducmV2LnhtbERPTWsCMRC9C/0PYQq9abYeWt0aRSot&#10;pWBFrQdv42bcXdxMliS66b83BcHbPN7nTGbRNOJCzteWFTwPMhDEhdU1lwp+tx/9EQgfkDU2lknB&#10;H3mYTR96E8y17XhNl00oRQphn6OCKoQ2l9IXFRn0A9sSJ+5oncGQoCuldtilcNPIYZa9SIM1p4YK&#10;W3qvqDhtzkbB+ueVD+7zHE/x0C1X+135vVvMlXp6jPM3EIFiuItv7i+d5o/h/5d0gJx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t+zzDAAAA2wAAAA8AAAAAAAAAAAAA&#10;AAAAoQIAAGRycy9kb3ducmV2LnhtbFBLBQYAAAAABAAEAPkAAACRAwAAAAA=&#10;" strokeweight="0"/>
                        <v:line id="Line 22" o:spid="_x0000_s1046" style="position:absolute;flip:y;visibility:visible;mso-wrap-style:square" from="1877,2957" to="1877,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uYHMIAAADbAAAADwAAAGRycy9kb3ducmV2LnhtbERPy2oCMRTdF/yHcIXuakYXWkajiNIi&#10;BVt8LdxdJ9eZwcnNkEQn/ftmUXB5OO/ZIppGPMj52rKC4SADQVxYXXOp4Hj4eHsH4QOyxsYyKfgl&#10;D4t572WGubYd7+ixD6VIIexzVFCF0OZS+qIig35gW+LEXa0zGBJ0pdQOuxRuGjnKsrE0WHNqqLCl&#10;VUXFbX83CnbfE764z3u8xUu3/Tmfyq/TeqnUaz8upyACxfAU/7s3WsEorU9f0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buYHMIAAADbAAAADwAAAAAAAAAAAAAA&#10;AAChAgAAZHJzL2Rvd25yZXYueG1sUEsFBgAAAAAEAAQA+QAAAJADAAAAAA==&#10;" strokeweight="0"/>
                        <v:line id="Line 23" o:spid="_x0000_s1047" style="position:absolute;flip:y;visibility:visible;mso-wrap-style:square" from="2136,2957" to="2136,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c9h8UAAADbAAAADwAAAGRycy9kb3ducmV2LnhtbESPQWsCMRSE74X+h/CE3mpWD61sjSKW&#10;llKootaDt+fmubu4eVmS6MZ/bwTB4zAz3zDjaTSNOJPztWUFg34GgriwuuZSwf/m63UEwgdkjY1l&#10;UnAhD9PJ89MYc207XtF5HUqRIOxzVFCF0OZS+qIig75vW+LkHawzGJJ0pdQOuwQ3jRxm2Zs0WHNa&#10;qLCleUXFcX0yClaLd96771M8xn33t9xty9/t50ypl16cfYAIFMMjfG//aAXDAdy+pB8gJ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vc9h8UAAADbAAAADwAAAAAAAAAA&#10;AAAAAAChAgAAZHJzL2Rvd25yZXYueG1sUEsFBgAAAAAEAAQA+QAAAJMDAAAAAA==&#10;" strokeweight="0"/>
                        <v:line id="Line 24" o:spid="_x0000_s1048" style="position:absolute;flip:y;visibility:visible;mso-wrap-style:square" from="2387,2957" to="2387,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Wj8MUAAADbAAAADwAAAGRycy9kb3ducmV2LnhtbESPQWsCMRSE7wX/Q3iCt5p1D21ZjSKK&#10;UoS2aOvB23Pz3F3cvCxJdNN/3xQKPQ4z8w0zW0TTijs531hWMBlnIIhLqxuuFHx9bh5fQPiArLG1&#10;TAq+ycNiPniYYaFtz3u6H0IlEoR9gQrqELpCSl/WZNCPbUecvIt1BkOSrpLaYZ/gppV5lj1Jgw2n&#10;hRo7WtVUXg83o2D//sxnt73Fazz3bx+nY7U7rpdKjYZxOQURKIb/8F/7VSvIc/j9kn6An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iWj8MUAAADbAAAADwAAAAAAAAAA&#10;AAAAAAChAgAAZHJzL2Rvd25yZXYueG1sUEsFBgAAAAAEAAQA+QAAAJMDAAAAAA==&#10;" strokeweight="0"/>
                        <v:line id="Line 25" o:spid="_x0000_s1049" style="position:absolute;flip:y;visibility:visible;mso-wrap-style:square" from="2646,2957" to="2646,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kGa8UAAADbAAAADwAAAGRycy9kb3ducmV2LnhtbESPQWsCMRSE74L/ITyhN83WQpWtUaSl&#10;RQQr2nro7bl53V3cvCxJdNN/bwqCx2FmvmFmi2gacSHna8sKHkcZCOLC6ppLBd9f78MpCB+QNTaW&#10;ScEfeVjM+70Z5tp2vKPLPpQiQdjnqKAKoc2l9EVFBv3ItsTJ+7XOYEjSlVI77BLcNHKcZc/SYM1p&#10;ocKWXisqTvuzUbD7nPDRfZzjKR67zfbnUK4Pb0ulHgZx+QIiUAz38K290grGT/D/Jf0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kGa8UAAADbAAAADwAAAAAAAAAA&#10;AAAAAAChAgAAZHJzL2Rvd25yZXYueG1sUEsFBgAAAAAEAAQA+QAAAJMDAAAAAA==&#10;" strokeweight="0"/>
                        <v:line id="Line 26" o:spid="_x0000_s1050" style="position:absolute;flip:y;visibility:visible;mso-wrap-style:square" from="2897,2957" to="2897,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CeH8UAAADbAAAADwAAAGRycy9kb3ducmV2LnhtbESPQWsCMRSE74L/ITyhN81WSpWtUaSl&#10;RQQr2nro7bl53V3cvCxJdNN/bwqCx2FmvmFmi2gacSHna8sKHkcZCOLC6ppLBd9f78MpCB+QNTaW&#10;ScEfeVjM+70Z5tp2vKPLPpQiQdjnqKAKoc2l9EVFBv3ItsTJ+7XOYEjSlVI77BLcNHKcZc/SYM1p&#10;ocKWXisqTvuzUbD7nPDRfZzjKR67zfbnUK4Pb0ulHgZx+QIiUAz38K290grGT/D/Jf0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oCeH8UAAADbAAAADwAAAAAAAAAA&#10;AAAAAAChAgAAZHJzL2Rvd25yZXYueG1sUEsFBgAAAAAEAAQA+QAAAJMDAAAAAA==&#10;" strokeweight="0"/>
                        <v:line id="Line 27" o:spid="_x0000_s1051" style="position:absolute;flip:y;visibility:visible;mso-wrap-style:square" from="3156,2957" to="3156,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w7hMUAAADbAAAADwAAAGRycy9kb3ducmV2LnhtbESPQWsCMRSE74L/ITyhN81WaJWtUaSl&#10;RQQr2nro7bl53V3cvCxJdNN/bwqCx2FmvmFmi2gacSHna8sKHkcZCOLC6ppLBd9f78MpCB+QNTaW&#10;ScEfeVjM+70Z5tp2vKPLPpQiQdjnqKAKoc2l9EVFBv3ItsTJ+7XOYEjSlVI77BLcNHKcZc/SYM1p&#10;ocKWXisqTvuzUbD7nPDRfZzjKR67zfbnUK4Pb0ulHgZx+QIiUAz38K290grGT/D/Jf0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w7hMUAAADbAAAADwAAAAAAAAAA&#10;AAAAAAChAgAAZHJzL2Rvd25yZXYueG1sUEsFBgAAAAAEAAQA+QAAAJMDAAAAAA==&#10;" strokeweight="0"/>
                        <v:line id="Line 28" o:spid="_x0000_s1052" style="position:absolute;flip:y;visibility:visible;mso-wrap-style:square" from="3414,2957" to="3414,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6l88UAAADbAAAADwAAAGRycy9kb3ducmV2LnhtbESPQWsCMRSE74X+h/AKvdWsHmzZGkUU&#10;RQptUevB23Pz3F3cvCxJdOO/NwXB4zAz3zCjSTSNuJDztWUF/V4GgriwuuZSwd928fYBwgdkjY1l&#10;UnAlD5Px89MIc207XtNlE0qRIOxzVFCF0OZS+qIig75nW+LkHa0zGJJ0pdQOuwQ3jRxk2VAarDkt&#10;VNjSrKLitDkbBeufdz645Tme4qH7/t3vyq/dfKrU60ucfoIIFMMjfG+vtILBEP6/pB8gx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6l88UAAADbAAAADwAAAAAAAAAA&#10;AAAAAAChAgAAZHJzL2Rvd25yZXYueG1sUEsFBgAAAAAEAAQA+QAAAJMDAAAAAA==&#10;" strokeweight="0"/>
                        <v:line id="Line 29" o:spid="_x0000_s1053" style="position:absolute;flip:y;visibility:visible;mso-wrap-style:square" from="3666,2957" to="3666,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IAaMUAAADbAAAADwAAAGRycy9kb3ducmV2LnhtbESPT2sCMRTE7wW/Q3iCt5qtBy2rUaRi&#10;KYVa/Hfo7bl53V3cvCxJdNNv3wiCx2FmfsPMFtE04krO15YVvAwzEMSF1TWXCg779fMrCB+QNTaW&#10;ScEfeVjMe08zzLXteEvXXShFgrDPUUEVQptL6YuKDPqhbYmT92udwZCkK6V22CW4aeQoy8bSYM1p&#10;ocKW3ioqzruLUbDdTPjk3i/xHE/d1/fPsfw8rpZKDfpxOQURKIZH+N7+0ApGE7h9ST9Az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IAaMUAAADbAAAADwAAAAAAAAAA&#10;AAAAAAChAgAAZHJzL2Rvd25yZXYueG1sUEsFBgAAAAAEAAQA+QAAAJMDAAAAAA==&#10;" strokeweight="0"/>
                        <v:line id="Line 30" o:spid="_x0000_s1054" style="position:absolute;flip:y;visibility:visible;mso-wrap-style:square" from="3924,2957" to="3924,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2UGsIAAADbAAAADwAAAGRycy9kb3ducmV2LnhtbERPy2oCMRTdF/yHcIXuakYXWkajiNIi&#10;BVt8LdxdJ9eZwcnNkEQn/ftmUXB5OO/ZIppGPMj52rKC4SADQVxYXXOp4Hj4eHsH4QOyxsYyKfgl&#10;D4t572WGubYd7+ixD6VIIexzVFCF0OZS+qIig35gW+LEXa0zGBJ0pdQOuxRuGjnKsrE0WHNqqLCl&#10;VUXFbX83CnbfE764z3u8xUu3/Tmfyq/TeqnUaz8upyACxfAU/7s3WsEojU1f0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82UGsIAAADbAAAADwAAAAAAAAAAAAAA&#10;AAChAgAAZHJzL2Rvd25yZXYueG1sUEsFBgAAAAAEAAQA+QAAAJADAAAAAA==&#10;" strokeweight="0"/>
                        <v:line id="Line 31" o:spid="_x0000_s1055" style="position:absolute;flip:y;visibility:visible;mso-wrap-style:square" from="4183,2957" to="4183,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xgcUAAADbAAAADwAAAGRycy9kb3ducmV2LnhtbESPQWsCMRSE74L/ITyhN83WQ6tbo0hL&#10;iwhWtPXQ23Pzuru4eVmS6Kb/3hQEj8PMfMPMFtE04kLO15YVPI4yEMSF1TWXCr6/3ocTED4ga2ws&#10;k4I/8rCY93szzLXteEeXfShFgrDPUUEVQptL6YuKDPqRbYmT92udwZCkK6V22CW4aeQ4y56kwZrT&#10;QoUtvVZUnPZno2D3+cxH93GOp3jsNtufQ7k+vC2VehjE5QuIQDHcw7f2SisYT+H/S/oBcn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ExgcUAAADbAAAADwAAAAAAAAAA&#10;AAAAAAChAgAAZHJzL2Rvd25yZXYueG1sUEsFBgAAAAAEAAQA+QAAAJMDAAAAAA==&#10;" strokeweight="0"/>
                        <v:line id="Line 32" o:spid="_x0000_s1056" style="position:absolute;flip:y;visibility:visible;mso-wrap-style:square" from="4434,2957" to="4434,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OwcIAAADbAAAADwAAAGRycy9kb3ducmV2LnhtbERPy2oCMRTdF/yHcAV3NWOFVkajiEUp&#10;hVZ8LdxdJ9eZwcnNkEQn/ftmUejycN6zRTSNeJDztWUFo2EGgriwuuZSwfGwfp6A8AFZY2OZFPyQ&#10;h8W89zTDXNuOd/TYh1KkEPY5KqhCaHMpfVGRQT+0LXHirtYZDAm6UmqHXQo3jXzJsldpsObUUGFL&#10;q4qK2/5uFOy+3/jiNvd4i5fua3s+lZ+n96VSg35cTkEEiuFf/Of+0ArGaX36kn6An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GIOwcIAAADbAAAADwAAAAAAAAAAAAAA&#10;AAChAgAAZHJzL2Rvd25yZXYueG1sUEsFBgAAAAAEAAQA+QAAAJADAAAAAA==&#10;" strokeweight="0"/>
                        <v:line id="Line 33" o:spid="_x0000_s1057" style="position:absolute;flip:y;visibility:visible;mso-wrap-style:square" from="4693,2957" to="4693,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6rWsUAAADbAAAADwAAAGRycy9kb3ducmV2LnhtbESPQWsCMRSE70L/Q3iF3jSrhSpbo0il&#10;RQQr2nro7bl53V3cvCxJdNN/bwqCx2FmvmGm82gacSHna8sKhoMMBHFhdc2lgu+v9/4EhA/IGhvL&#10;pOCPPMxnD70p5tp2vKPLPpQiQdjnqKAKoc2l9EVFBv3AtsTJ+7XOYEjSlVI77BLcNHKUZS/SYM1p&#10;ocKW3ioqTvuzUbD7HPPRfZzjKR67zfbnUK4Py4VST49x8QoiUAz38K290gqeh/D/Jf0AObs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y6rWsUAAADbAAAADwAAAAAAAAAA&#10;AAAAAAChAgAAZHJzL2Rvd25yZXYueG1sUEsFBgAAAAAEAAQA+QAAAJMDAAAAAA==&#10;" strokeweight="0"/>
                        <v:line id="Line 34" o:spid="_x0000_s1058" style="position:absolute;flip:y;visibility:visible;mso-wrap-style:square" from="4944,2957" to="4944,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xXv8kAAADeAAAADwAAAGRycy9kb3ducmV2LnhtbESPQWsCMRSE7wX/Q3hCbzXrFtuyGkUs&#10;LUWoRVsPvT03z93FzcuSRDf++6ZQ6HGYmW+Y2SKaVlzI+caygvEoA0FcWt1wpeDr8+XuCYQPyBpb&#10;y6TgSh4W88HNDAtte97SZRcqkSDsC1RQh9AVUvqyJoN+ZDvi5B2tMxiSdJXUDvsEN63Ms+xBGmw4&#10;LdTY0aqm8rQ7GwXbzSMf3Os5nuKhf//43lfr/fNSqdthXE5BBIrhP/zXftMK8vvJJIffO+kKyPk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FcV7/JAAAA3gAAAA8AAAAA&#10;AAAAAAAAAAAAoQIAAGRycy9kb3ducmV2LnhtbFBLBQYAAAAABAAEAPkAAACXAwAAAAA=&#10;" strokeweight="0"/>
                        <v:line id="Line 35" o:spid="_x0000_s1059" style="position:absolute;flip:y;visibility:visible;mso-wrap-style:square" from="5203,2957" to="5203,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DyJMgAAADeAAAADwAAAGRycy9kb3ducmV2LnhtbESPQWsCMRSE70L/Q3iF3mq2irasRpGW&#10;liJU0daDt+fmdXdx87Ik0Y3/vhEKHoeZ+YaZzqNpxJmcry0reOpnIIgLq2suFfx8vz++gPABWWNj&#10;mRRcyMN8dtebYq5txxs6b0MpEoR9jgqqENpcSl9UZND3bUucvF/rDIYkXSm1wy7BTSMHWTaWBmtO&#10;CxW29FpRcdyejILN6pkP7uMUj/HQfa33u3K5e1so9XAfFxMQgWK4hf/bn1rBYDgaDeF6J10BOfs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hDyJMgAAADeAAAADwAAAAAA&#10;AAAAAAAAAAChAgAAZHJzL2Rvd25yZXYueG1sUEsFBgAAAAAEAAQA+QAAAJYDAAAAAA==&#10;" strokeweight="0"/>
                        <v:line id="Line 36" o:spid="_x0000_s1060" style="position:absolute;flip:y;visibility:visible;mso-wrap-style:square" from="5462,2957" to="5462,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lqUMkAAADeAAAADwAAAGRycy9kb3ducmV2LnhtbESPT0sDMRTE70K/Q3iCN5u1WlvWpqVU&#10;LCJo6b9Db6+b5+7SzcuSpN347RtB8DjMzG+YySyaRlzI+dqygod+BoK4sLrmUsFu+3Y/BuEDssbG&#10;Min4IQ+zae9mgrm2Ha/psgmlSBD2OSqoQmhzKX1RkUHfty1x8r6tMxiSdKXUDrsEN40cZNmzNFhz&#10;WqiwpUVFxWlzNgrWXyM+uuU5nuKx+1wd9uXH/nWu1N1tnL+ACBTDf/iv/a4VDB6Hwyf4vZOugJxe&#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H5alDJAAAA3gAAAA8AAAAA&#10;AAAAAAAAAAAAoQIAAGRycy9kb3ducmV2LnhtbFBLBQYAAAAABAAEAPkAAACXAwAAAAA=&#10;" strokeweight="0"/>
                        <v:line id="Line 37" o:spid="_x0000_s1061" style="position:absolute;flip:y;visibility:visible;mso-wrap-style:square" from="5713,2957" to="5713,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XPy8kAAADeAAAADwAAAGRycy9kb3ducmV2LnhtbESPT0sDMRTE74LfITyhN5u1ZbWsTUtR&#10;LEWw0n+H3l43z92lm5clSbvx2xtB8DjMzG+Y6TyaVlzJ+caygodhBoK4tLrhSsF+93Y/AeEDssbW&#10;Min4Jg/z2e3NFAtte97QdRsqkSDsC1RQh9AVUvqyJoN+aDvi5H1ZZzAk6SqpHfYJblo5yrJHabDh&#10;tFBjRy81leftxSjYrJ/45JaXeI6n/uPzeKjeD68LpQZ3cfEMIlAM/+G/9korGI3zPIffO+kKyNk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61z8vJAAAA3gAAAA8AAAAA&#10;AAAAAAAAAAAAoQIAAGRycy9kb3ducmV2LnhtbFBLBQYAAAAABAAEAPkAAACXAwAAAAA=&#10;" strokeweight="0"/>
                        <v:line id="Line 38" o:spid="_x0000_s1062" style="position:absolute;flip:y;visibility:visible;mso-wrap-style:square" from="5972,2957" to="5972,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dRvMgAAADeAAAADwAAAGRycy9kb3ducmV2LnhtbESPT2sCMRTE74V+h/AKvdWsirasRpEW&#10;iwht8d/B23Pz3F3cvCxJdNNv3xQKPQ4z8xtmOo+mETdyvrasoN/LQBAXVtdcKtjvlk8vIHxA1thY&#10;JgXf5GE+u7+bYq5txxu6bUMpEoR9jgqqENpcSl9UZND3bEucvLN1BkOSrpTaYZfgppGDLBtLgzWn&#10;hQpbeq2ouGyvRsHm85lP7v0aL/HUfXwdD+X68LZQ6vEhLiYgAsXwH/5rr7SCwXA0GsPvnXQF5O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mdRvMgAAADeAAAADwAAAAAA&#10;AAAAAAAAAAChAgAAZHJzL2Rvd25yZXYueG1sUEsFBgAAAAAEAAQA+QAAAJYDAAAAAA==&#10;" strokeweight="0"/>
                        <v:line id="Line 39" o:spid="_x0000_s1063" style="position:absolute;flip:y;visibility:visible;mso-wrap-style:square" from="6223,2957" to="6223,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v0J8gAAADeAAAADwAAAGRycy9kb3ducmV2LnhtbESPT2sCMRTE74V+h/AKvdWsirWsRpEW&#10;iwht8d/B23Pz3F3cvCxJdNNv3xQKPQ4z8xtmOo+mETdyvrasoN/LQBAXVtdcKtjvlk8vIHxA1thY&#10;JgXf5GE+u7+bYq5txxu6bUMpEoR9jgqqENpcSl9UZND3bEucvLN1BkOSrpTaYZfgppGDLHuWBmtO&#10;CxW29FpRcdlejYLN55hP7v0aL/HUfXwdD+X68LZQ6vEhLiYgAsXwH/5rr7SCwXA0GsPvnXQF5O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Sv0J8gAAADeAAAADwAAAAAA&#10;AAAAAAAAAAChAgAAZHJzL2Rvd25yZXYueG1sUEsFBgAAAAAEAAQA+QAAAJYDAAAAAA==&#10;" strokeweight="0"/>
                        <v:line id="Line 40" o:spid="_x0000_s1064" style="position:absolute;flip:y;visibility:visible;mso-wrap-style:square" from="6481,2957" to="6481,2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RgVcUAAADeAAAADwAAAGRycy9kb3ducmV2LnhtbERPy2oCMRTdF/yHcIXuaqYW2zIaRZSW&#10;Uqjia+HuOrmdGZzcDEl04t+bRaHLw3lPZtE04krO15YVPA8yEMSF1TWXCva7j6d3ED4ga2wsk4Ib&#10;eZhNew8TzLXteEPXbShFCmGfo4IqhDaX0hcVGfQD2xIn7tc6gyFBV0rtsEvhppHDLHuVBmtODRW2&#10;tKioOG8vRsFm9cYn93mJ53jqftbHQ/l9WM6VeuzH+RhEoBj+xX/uL61g+DIapb3pTroCcn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RgVcUAAADeAAAADwAAAAAAAAAA&#10;AAAAAAChAgAAZHJzL2Rvd25yZXYueG1sUEsFBgAAAAAEAAQA+QAAAJMDAAAAAA==&#10;" strokeweight="0"/>
                        <v:line id="Line 41" o:spid="_x0000_s1065" style="position:absolute;flip:y;visibility:visible;mso-wrap-style:square" from="724,436" to="983,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PBfcYAAADeAAAADwAAAGRycy9kb3ducmV2LnhtbESPQWvCQBSE74X+h+UVvNWNiqFGV5FS&#10;oUgvtQWvj+wziWbfC7urSfvru4VCj8PMfMOsNoNr1Y18aIQNTMYZKOJSbMOVgc+P3eMTqBCRLbbC&#10;ZOCLAmzW93crLKz0/E63Q6xUgnAo0EAdY1doHcqaHIaxdMTJO4l3GJP0lbYe+wR3rZ5mWa4dNpwW&#10;auzouabycrg6A30u8t1IufcvcZJv3T5U5+ObMaOHYbsEFWmI/+G/9qs1MJ3N5wv4vZOugF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TwX3GAAAA3gAAAA8AAAAAAAAA&#10;AAAAAAAAoQIAAGRycy9kb3ducmV2LnhtbFBLBQYAAAAABAAEAPkAAACUAwAAAAA=&#10;" strokecolor="navy"/>
                        <v:line id="Line 42" o:spid="_x0000_s1066" style="position:absolute;visibility:visible;mso-wrap-style:square" from="983,436" to="1242,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y/l8YAAADeAAAADwAAAGRycy9kb3ducmV2LnhtbESPy2rCQBSG90LfYTgFdzppvFBSR2kV&#10;0YULL4XS3SFzmgnNnImZMca3dxaCy5//xjdbdLYSLTW+dKzgbZiAIM6dLrlQ8H1aD95B+ICssXJM&#10;Cm7kYTF/6c0w0+7KB2qPoRBxhH2GCkwIdSalzw1Z9ENXE0fvzzUWQ5RNIXWD1zhuK5kmyVRaLDk+&#10;GKxpaSj/P16sgvPPPj2vvpxp69/LZMPj9a6jSqn+a/f5ASJQF57hR3urFaSjyTQCRJyIAnJ+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Rsv5fGAAAA3gAAAA8AAAAAAAAA&#10;AAAAAAAAoQIAAGRycy9kb3ducmV2LnhtbFBLBQYAAAAABAAEAPkAAACUAwAAAAA=&#10;" strokecolor="navy"/>
                        <v:line id="Line 43" o:spid="_x0000_s1067" style="position:absolute;visibility:visible;mso-wrap-style:square" from="1242,710" to="1493,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aDMcAAADeAAAADwAAAGRycy9kb3ducmV2LnhtbESPT2vCQBTE7wW/w/IEb3VjrCLRVbRF&#10;2kMP/gPx9si+ZkOzb2N2jem37xYKHoeZ+Q2zWHW2Ei01vnSsYDRMQBDnTpdcKDgdt88zED4ga6wc&#10;k4If8rBa9p4WmGl35z21h1CICGGfoQITQp1J6XNDFv3Q1cTR+3KNxRBlU0jd4D3CbSXTJJlKiyXH&#10;BYM1vRrKvw83q+B63qXXt40zbX25Td75ZfvZUaXUoN+t5yACdeER/m9/aAXpeDIdwd+deAXk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IBoMxwAAAN4AAAAPAAAAAAAA&#10;AAAAAAAAAKECAABkcnMvZG93bnJldi54bWxQSwUGAAAAAAQABAD5AAAAlQMAAAAA&#10;" strokecolor="navy"/>
                        <v:line id="Line 44" o:spid="_x0000_s1068" style="position:absolute;flip:y;visibility:visible;mso-wrap-style:square" from="1493,724" to="1752,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uZscUAAADeAAAADwAAAGRycy9kb3ducmV2LnhtbESPQUvDQBSE7wX/w/IEb+0mEYPEbkMR&#10;BSlerILXR/aZpM2+F3bXJvrrXaHQ4zAz3zDrenaDOpEPvbCBfJWBIm7E9twa+Hh/Xt6DChHZ4iBM&#10;Bn4oQL25WqyxsjLxG532sVUJwqFCA12MY6V1aDpyGFYyEifvS7zDmKRvtfU4JbgbdJFlpXbYc1ro&#10;cKTHjprj/tsZmEqR316anX+Kebl1u9AePl+Nubmetw+gIs3xEj63X6yB4vauLOD/TroCe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uZscUAAADeAAAADwAAAAAAAAAA&#10;AAAAAAChAgAAZHJzL2Rvd25yZXYueG1sUEsFBgAAAAAEAAQA+QAAAJMDAAAAAA==&#10;" strokecolor="navy"/>
                        <v:line id="Line 45" o:spid="_x0000_s1069" style="position:absolute;flip:y;visibility:visible;mso-wrap-style:square" from="1752,591" to="200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c8KsUAAADeAAAADwAAAGRycy9kb3ducmV2LnhtbESPQWvCQBSE74X+h+UJ3upGxVCiq0hp&#10;oYiXasHrI/tMotn3wu7WxP76bqHQ4zAz3zCrzeBadSMfGmED00kGirgU23Bl4PP49vQMKkRki60w&#10;GbhTgM368WGFhZWeP+h2iJVKEA4FGqhj7AqtQ1mTwzCRjjh5Z/EOY5K+0tZjn+Cu1bMsy7XDhtNC&#10;jR291FReD1/OQJ+LfDdS7vxrnOZbtwvV5bQ3ZjwatktQkYb4H/5rv1sDs/kin8PvnXQF9P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5c8KsUAAADeAAAADwAAAAAAAAAA&#10;AAAAAAChAgAAZHJzL2Rvd25yZXYueG1sUEsFBgAAAAAEAAQA+QAAAJMDAAAAAA==&#10;" strokecolor="navy"/>
                        <v:line id="Line 46" o:spid="_x0000_s1070" style="position:absolute;visibility:visible;mso-wrap-style:square" from="2003,591" to="2261,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e5lMgAAADeAAAADwAAAGRycy9kb3ducmV2LnhtbESPT2vCQBTE74V+h+UJ3urG+IeSukpb&#10;ET30oFaQ3h7ZZzaYfRuza4zfvlsoeBxm5jfMbNHZSrTU+NKxguEgAUGcO11yoeDwvXp5BeEDssbK&#10;MSm4k4fF/Plphpl2N95Ruw+FiBD2GSowIdSZlD43ZNEPXE0cvZNrLIYom0LqBm8RbiuZJslUWiw5&#10;Lhis6dNQft5frYLLcZtelh/OtPXPdbLm8eqro0qpfq97fwMRqAuP8H97oxWko8l0DH934hWQ8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1e5lMgAAADeAAAADwAAAAAA&#10;AAAAAAAAAAChAgAAZHJzL2Rvd25yZXYueG1sUEsFBgAAAAAEAAQA+QAAAJYDAAAAAA==&#10;" strokecolor="navy"/>
                        <v:line id="Line 47" o:spid="_x0000_s1071" style="position:absolute;visibility:visible;mso-wrap-style:square" from="2261,628" to="2520,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mCeMgAAADeAAAADwAAAGRycy9kb3ducmV2LnhtbESPT2vCQBTE7wW/w/IEb3XTqKGkruIf&#10;xB56sLYg3h7Z12xo9m3MrjH99t1CweMwM79h5sve1qKj1leOFTyNExDEhdMVlwo+P3aPzyB8QNZY&#10;OyYFP+RhuRg8zDHX7sbv1B1DKSKEfY4KTAhNLqUvDFn0Y9cQR+/LtRZDlG0pdYu3CLe1TJMkkxYr&#10;jgsGG9oYKr6PV6vgcjqkl+3ama45X2d7nu7eeqqVGg371QuIQH24h//br1pBOpllGfzdiVdAL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MmCeMgAAADeAAAADwAAAAAA&#10;AAAAAAAAAAChAgAAZHJzL2Rvd25yZXYueG1sUEsFBgAAAAAEAAQA+QAAAJYDAAAAAA==&#10;" strokecolor="navy"/>
                        <v:line id="Line 48" o:spid="_x0000_s1072" style="position:absolute;flip:y;visibility:visible;mso-wrap-style:square" from="2520,732" to="2771,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w6KcYAAADeAAAADwAAAGRycy9kb3ducmV2LnhtbESPQWvCQBSE74X+h+UVeqsbLaYSXUVK&#10;C0W81ApeH9lnEpt9L+xuTdpf7woFj8PMfMMsVoNr1Zl8aIQNjEcZKOJSbMOVgf3X+9MMVIjIFlth&#10;MvBLAVbL+7sFFlZ6/qTzLlYqQTgUaKCOsSu0DmVNDsNIOuLkHcU7jEn6SluPfYK7Vk+yLNcOG04L&#10;NXb0WlP5vftxBvpc5K+RcuPf4jhfu02oToetMY8Pw3oOKtIQb+H/9oc1MHme5i9wvZOugF5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ysOinGAAAA3gAAAA8AAAAAAAAA&#10;AAAAAAAAoQIAAGRycy9kb3ducmV2LnhtbFBLBQYAAAAABAAEAPkAAACUAwAAAAA=&#10;" strokecolor="navy"/>
                        <v:line id="Line 49" o:spid="_x0000_s1073" style="position:absolute;flip:y;visibility:visible;mso-wrap-style:square" from="2771,658" to="3030,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OuW8MAAADeAAAADwAAAGRycy9kb3ducmV2LnhtbERPS2vCQBC+F/wPywi91Y0Wg6SuIlJB&#10;pBcf0OuQnSap2ZmwuzVpf333IHj8+N7L9eBadSMfGmED00kGirgU23Bl4HLevSxAhYhssRUmA78U&#10;YL0aPS2xsNLzkW6nWKkUwqFAA3WMXaF1KGtyGCbSESfuS7zDmKCvtPXYp3DX6lmW5dphw6mhxo62&#10;NZXX048z0Ocif42UB/8ep/nGHUL1/flhzPN42LyBijTEh/ju3lsDs9d5nvamO+kK6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0zrlvDAAAA3gAAAA8AAAAAAAAAAAAA&#10;AAAAoQIAAGRycy9kb3ducmV2LnhtbFBLBQYAAAAABAAEAPkAAACRAwAAAAA=&#10;" strokecolor="navy"/>
                        <v:line id="Line 50" o:spid="_x0000_s1074" style="position:absolute;flip:y;visibility:visible;mso-wrap-style:square" from="3030,651" to="3281,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8LwMYAAADeAAAADwAAAGRycy9kb3ducmV2LnhtbESPQWvCQBSE74X+h+UVeqsbLYYaXUVK&#10;C0W81ApeH9lnEpt9L+xuTdpf7woFj8PMfMMsVoNr1Zl8aIQNjEcZKOJSbMOVgf3X+9MLqBCRLbbC&#10;ZOCXAqyW93cLLKz0/EnnXaxUgnAo0EAdY1doHcqaHIaRdMTJO4p3GJP0lbYe+wR3rZ5kWa4dNpwW&#10;auzotabye/fjDPS5yF8j5ca/xXG+dptQnQ5bYx4fhvUcVKQh3sL/7Q9rYPI8zWdwvZOugF5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J/C8DGAAAA3gAAAA8AAAAAAAAA&#10;AAAAAAAAoQIAAGRycy9kb3ducmV2LnhtbFBLBQYAAAAABAAEAPkAAACUAwAAAAA=&#10;" strokecolor="navy"/>
                        <v:line id="Line 51" o:spid="_x0000_s1075" style="position:absolute;visibility:visible;mso-wrap-style:square" from="3281,651" to="3540,14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UpSscAAADeAAAADwAAAGRycy9kb3ducmV2LnhtbESPy2rCQBSG94W+w3AK3dWJqVpJHcUL&#10;ogsX1haku0PmmAlmzsTMGOPbO4tClz//jW8y62wlWmp86VhBv5eAIM6dLrlQ8PO9fhuD8AFZY+WY&#10;FNzJw2z6/DTBTLsbf1F7CIWII+wzVGBCqDMpfW7Iou+5mjh6J9dYDFE2hdQN3uK4rWSaJCNpseT4&#10;YLCmpaH8fLhaBZfjPr2sFs609e91uOHBetdRpdTrSzf/BBGoC//hv/ZWK0jfhx8RIOJEFJDT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tSlKxwAAAN4AAAAPAAAAAAAA&#10;AAAAAAAAAKECAABkcnMvZG93bnJldi54bWxQSwUGAAAAAAQABAD5AAAAlQMAAAAA&#10;" strokecolor="navy"/>
                        <v:line id="Line 52" o:spid="_x0000_s1076" style="position:absolute;flip:y;visibility:visible;mso-wrap-style:square" from="3540,1220" to="3799,14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CRG8YAAADeAAAADwAAAGRycy9kb3ducmV2LnhtbESPQUvDQBSE70L/w/IK3uwmFVOJ3ZZS&#10;FKR4sS30+sg+k9jse2F3baK/3hWEHoeZ+YZZrkfXqQv50AobyGcZKOJKbMu1gePh5e4RVIjIFjth&#10;MvBNAdaryc0SSysDv9NlH2uVIBxKNNDE2Jdah6ohh2EmPXHyPsQ7jEn6WluPQ4K7Ts+zrNAOW04L&#10;Dfa0bag677+cgaEQ+Wml2vnnmBcbtwv15+nNmNvpuHkCFWmM1/B/+9UamN8/LHL4u5OugF7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QkRvGAAAA3gAAAA8AAAAAAAAA&#10;AAAAAAAAoQIAAGRycy9kb3ducmV2LnhtbFBLBQYAAAAABAAEAPkAAACUAwAAAAA=&#10;" strokecolor="navy"/>
                        <v:line id="Line 53" o:spid="_x0000_s1077" style="position:absolute;visibility:visible;mso-wrap-style:square" from="3799,1220" to="4050,1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e3PcgAAADeAAAADwAAAGRycy9kb3ducmV2LnhtbESPT2vCQBTE74V+h+UVeqsbY60SXcW2&#10;SHvwUP+AeHtkn9lg9m3MrjF+e7dQ6HGYmd8w03lnK9FS40vHCvq9BARx7nTJhYLddvkyBuEDssbK&#10;MSm4kYf57PFhipl2V15TuwmFiBD2GSowIdSZlD43ZNH3XE0cvaNrLIYom0LqBq8RbiuZJsmbtFhy&#10;XDBY04eh/LS5WAXn/U96/nx3pq0Pl+EXvy5XHVVKPT91iwmIQF34D/+1v7WCdDAcDeD3TrwCcnY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We3PcgAAADeAAAADwAAAAAA&#10;AAAAAAAAAAChAgAAZHJzL2Rvd25yZXYueG1sUEsFBgAAAAAEAAQA+QAAAJYDAAAAAA==&#10;" strokecolor="navy"/>
                        <v:line id="Line 54" o:spid="_x0000_s1078" style="position:absolute;flip:y;visibility:visible;mso-wrap-style:square" from="4050,1116" to="4309,1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uXGMYAAADeAAAADwAAAGRycy9kb3ducmV2LnhtbESPQWvCQBSE74X+h+UVvNWNiqlEV5FS&#10;oUgvtQWvj+wziWbfC7urSfvru4VCj8PMfMOsNoNr1Y18aIQNTMYZKOJSbMOVgc+P3eMCVIjIFlth&#10;MvBFATbr+7sVFlZ6fqfbIVYqQTgUaKCOsSu0DmVNDsNYOuLkncQ7jEn6SluPfYK7Vk+zLNcOG04L&#10;NXb0XFN5OVydgT4X+W6k3PuXOMm3bh+q8/HNmNHDsF2CijTE//Bf+9UamM7mT3P4vZOugF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rlxjGAAAA3gAAAA8AAAAAAAAA&#10;AAAAAAAAoQIAAGRycy9kb3ducmV2LnhtbFBLBQYAAAAABAAEAPkAAACUAwAAAAA=&#10;" strokecolor="navy"/>
                        <v:line id="Line 55" o:spid="_x0000_s1079" style="position:absolute;flip:y;visibility:visible;mso-wrap-style:square" from="4309,724" to="4560,1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s9MYAAADeAAAADwAAAGRycy9kb3ducmV2LnhtbESPQWvCQBSE7wX/w/IEb3Wj0ijRVUQq&#10;iPRSW+j1kX1NUrPvhd2tSfvru4VCj8PMfMNsdoNr1Y18aIQNzKYZKOJSbMOVgdeX4/0KVIjIFlth&#10;MvBFAXbb0d0GCys9P9PtEiuVIBwKNFDH2BVah7Imh2EqHXHy3sU7jEn6SluPfYK7Vs+zLNcOG04L&#10;NXZ0qKm8Xj6dgT4X+W6kPPvHOMv37hyqj7cnYybjYb8GFWmI/+G/9skamC8elkv4vZOugN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1rPTGAAAA3gAAAA8AAAAAAAAA&#10;AAAAAAAAoQIAAGRycy9kb3ducmV2LnhtbFBLBQYAAAAABAAEAPkAAACUAwAAAAA=&#10;" strokecolor="navy"/>
                        <v:line id="Line 56" o:spid="_x0000_s1080" style="position:absolute;visibility:visible;mso-wrap-style:square" from="4560,724" to="4819,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MlTMUAAADeAAAADwAAAGRycy9kb3ducmV2LnhtbERPu27CMBTdK/UfrFupW3FIgaIUg3gI&#10;wcBAaSXU7Sq+xBHxdYhNCH+Ph0odj857MutsJVpqfOlYQb+XgCDOnS65UPDzvX4bg/ABWWPlmBTc&#10;ycNs+vw0wUy7G39RewiFiCHsM1RgQqgzKX1uyKLvuZo4cifXWAwRNoXUDd5iuK1kmiQjabHk2GCw&#10;pqWh/Hy4WgWX4z69rBbOtPXvdbjhwXrXUaXU60s3/wQRqAv/4j/3VitI34cfcW+8E6+An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8MlTMUAAADeAAAADwAAAAAAAAAA&#10;AAAAAAChAgAAZHJzL2Rvd25yZXYueG1sUEsFBgAAAAAEAAQA+QAAAJMDAAAAAA==&#10;" strokecolor="navy"/>
                        <v:line id="Line 57" o:spid="_x0000_s1081" style="position:absolute;flip:y;visibility:visible;mso-wrap-style:square" from="4819,347" to="5077,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adHccAAADeAAAADwAAAGRycy9kb3ducmV2LnhtbESPQUvDQBSE74L/YXlCb3bTFmMbuy1F&#10;LEjxYlvo9ZF9TaLZ98Lu2qT+elcQPA4z8w2zXA+uVRfyoRE2MBlnoIhLsQ1XBo6H7f0cVIjIFlth&#10;MnClAOvV7c0SCys9v9NlHyuVIBwKNFDH2BVah7Imh2EsHXHyzuIdxiR9pa3HPsFdq6dZlmuHDaeF&#10;Gjt6rqn83H85A30u8t1IufMvcZJv3C5UH6c3Y0Z3w+YJVKQh/of/2q/WwHT28LiA3zvpCujV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pp0dxwAAAN4AAAAPAAAAAAAA&#10;AAAAAAAAAKECAABkcnMvZG93bnJldi54bWxQSwUGAAAAAAQABAD5AAAAlQMAAAAA&#10;" strokecolor="navy"/>
                        <v:line id="Line 58" o:spid="_x0000_s1082" style="position:absolute;visibility:visible;mso-wrap-style:square" from="5077,347" to="5329,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BZbcYAAADeAAAADwAAAGRycy9kb3ducmV2LnhtbESPy2rCQBSG90LfYTgFdzppvCCpo7SK&#10;6MKF2kLp7pA5zYRmzsTMGOPbOwvB5c9/45svO1uJlhpfOlbwNkxAEOdOl1wo+P7aDGYgfEDWWDkm&#10;BTfysFy89OaYaXflI7WnUIg4wj5DBSaEOpPS54Ys+qGriaP35xqLIcqmkLrBaxy3lUyTZCotlhwf&#10;DNa0MpT/ny5WwfnnkJ7Xn8609e9lsuXxZt9RpVT/tft4BxGoC8/wo73TCtLRZBYBIk5EAbm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gWW3GAAAA3gAAAA8AAAAAAAAA&#10;AAAAAAAAoQIAAGRycy9kb3ducmV2LnhtbFBLBQYAAAAABAAEAPkAAACUAwAAAAA=&#10;" strokecolor="navy"/>
                        <v:line id="Line 59" o:spid="_x0000_s1083" style="position:absolute;flip:y;visibility:visible;mso-wrap-style:square" from="5329,724" to="5587,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XhPMYAAADeAAAADwAAAGRycy9kb3ducmV2LnhtbESPQUvDQBSE74L/YXmCN7tJxRDSbksR&#10;BSlebAWvj+xrkjb7Xthdm+ivd4VCj8PMfMMs15Pr1Zl86IQN5LMMFHEttuPGwOf+9aEEFSKyxV6Y&#10;DPxQgPXq9maJlZWRP+i8i41KEA4VGmhjHCqtQ92SwzCTgTh5B/EOY5K+0dbjmOCu1/MsK7TDjtNC&#10;iwM9t1Sfdt/OwFiI/HZSb/1LzIuN24bm+PVuzP3dtFmAijTFa/jSfrMG5o9PZQ7/d9IV0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F4TzGAAAA3gAAAA8AAAAAAAAA&#10;AAAAAAAAoQIAAGRycy9kb3ducmV2LnhtbFBLBQYAAAAABAAEAPkAAACUAwAAAAA=&#10;" strokecolor="navy"/>
                        <v:line id="Line 60" o:spid="_x0000_s1084" style="position:absolute;flip:y;visibility:visible;mso-wrap-style:square" from="5587,355" to="5839,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d/S8YAAADeAAAADwAAAGRycy9kb3ducmV2LnhtbESPQUvDQBSE74L/YXmCN7tpxBDSbksR&#10;BSlebAWvj+xrkjb7Xthdm+ivd4VCj8PMfMMs15Pr1Zl86IQNzGcZKOJabMeNgc/960MJKkRki70w&#10;GfihAOvV7c0SKysjf9B5FxuVIBwqNNDGOFRah7olh2EmA3HyDuIdxiR9o63HMcFdr/MsK7TDjtNC&#10;iwM9t1Sfdt/OwFiI/HZSb/1LnBcbtw3N8evdmPu7abMAFWmK1/Cl/WYN5I9PZQ7/d9IV0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Xf0vGAAAA3gAAAA8AAAAAAAAA&#10;AAAAAAAAoQIAAGRycy9kb3ducmV2LnhtbFBLBQYAAAAABAAEAPkAAACUAwAAAAA=&#10;" strokecolor="navy"/>
                        <v:line id="Line 61" o:spid="_x0000_s1085" style="position:absolute;visibility:visible;mso-wrap-style:square" from="5839,355" to="6097,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LHGscAAADeAAAADwAAAGRycy9kb3ducmV2LnhtbESPQWvCQBSE7wX/w/IEb7pprCKpq2iL&#10;6KEHtQXx9si+ZkOzb2N2jem/dwtCj8PMfMPMl52tREuNLx0reB4lIIhzp0suFHx9boYzED4ga6wc&#10;k4Jf8rBc9J7mmGl34wO1x1CICGGfoQITQp1J6XNDFv3I1cTR+3aNxRBlU0jd4C3CbSXTJJlKiyXH&#10;BYM1vRnKf45Xq+By2qeX97UzbX2+Trb8svnoqFJq0O9WryACdeE//GjvtIJ0PJmN4e9OvAJyc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sscaxwAAAN4AAAAPAAAAAAAA&#10;AAAAAAAAAKECAABkcnMvZG93bnJldi54bWxQSwUGAAAAAAQABAD5AAAAlQMAAAAA&#10;" strokecolor="navy"/>
                        <v:line id="Line 62" o:spid="_x0000_s1086" style="position:absolute;visibility:visible;mso-wrap-style:square" from="6097,628" to="6356,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tfbscAAADeAAAADwAAAGRycy9kb3ducmV2LnhtbESPT2vCQBTE74V+h+UVetONqRaJrtI/&#10;iD14sCqIt0f2mQ1m38bsGuO37wpCj8PM/IaZzjtbiZYaXzpWMOgnIIhzp0suFOy2i94YhA/IGivH&#10;pOBGHuaz56cpZtpd+ZfaTShEhLDPUIEJoc6k9Lkhi77vauLoHV1jMUTZFFI3eI1wW8k0Sd6lxZLj&#10;gsGavgzlp83FKjjv1+n5+9OZtj5cRkseLlYdVUq9vnQfExCBuvAffrR/tIL0bTQewv1OvAJy9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W19uxwAAAN4AAAAPAAAAAAAA&#10;AAAAAAAAAKECAABkcnMvZG93bnJldi54bWxQSwUGAAAAAAQABAD5AAAAlQMAAAAA&#10;" strokecolor="navy"/>
                        <v:line id="Line 63" o:spid="_x0000_s1087" style="position:absolute;visibility:visible;mso-wrap-style:square" from="724,665" to="983,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O/KMcAAADeAAAADwAAAGRycy9kb3ducmV2LnhtbESPT2vCQBTE74V+h+UVvIhuYqtI6iol&#10;IhQ8iH/A6yP7moRm34bdNcZ++q4geBxm5jfMYtWbRnTkfG1ZQTpOQBAXVtdcKjgdN6M5CB+QNTaW&#10;ScGNPKyWry8LzLS98p66QyhFhLDPUEEVQptJ6YuKDPqxbYmj92OdwRClK6V2eI1w08hJksykwZrj&#10;QoUt5RUVv4eLUbBb/+VpMUy39mNI6+58uUl0uVKDt/7rE0SgPjzDj/a3VjB5n86ncL8Tr4Bc/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Q78oxwAAAN4AAAAPAAAAAAAA&#10;AAAAAAAAAKECAABkcnMvZG93bnJldi54bWxQSwUGAAAAAAQABAD5AAAAlQMAAAAA&#10;" strokecolor="fuchsia"/>
                        <v:line id="Line 64" o:spid="_x0000_s1088" style="position:absolute;visibility:visible;mso-wrap-style:square" from="983,665" to="1242,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EhX8cAAADeAAAADwAAAGRycy9kb3ducmV2LnhtbESPQWvCQBSE74L/YXlCL1I3sVUkdZUS&#10;EQoeilrw+sg+k9Ds27C7xuivdwsFj8PMfMMs171pREfO15YVpJMEBHFhdc2lgp/j9nUBwgdkjY1l&#10;UnAjD+vVcLDETNsr76k7hFJECPsMFVQhtJmUvqjIoJ/Yljh6Z+sMhihdKbXDa4SbRk6TZC4N1hwX&#10;Kmwpr6j4PVyMgu/NPU+Lcbqz72PadKfLTaLLlXoZ9Z8fIAL14Rn+b39pBdO32WIOf3fiFZCr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kSFfxwAAAN4AAAAPAAAAAAAA&#10;AAAAAAAAAKECAABkcnMvZG93bnJldi54bWxQSwUGAAAAAAQABAD5AAAAlQMAAAAA&#10;" strokecolor="fuchsia"/>
                        <v:line id="Line 65" o:spid="_x0000_s1089" style="position:absolute;visibility:visible;mso-wrap-style:square" from="1242,821" to="1493,1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2ExMcAAADeAAAADwAAAGRycy9kb3ducmV2LnhtbESPQWvCQBSE74L/YXmFXqRuoraV6CoS&#10;KQg9SG2h10f2mYRm34bdNUZ/vVsQPA4z8w2zXPemER05X1tWkI4TEMSF1TWXCn6+P17mIHxA1thY&#10;JgUX8rBeDQdLzLQ98xd1h1CKCGGfoYIqhDaT0hcVGfRj2xJH72idwRClK6V2eI5w08hJkrxJgzXH&#10;hQpbyisq/g4no2C/veZpMUo/7WxE2+73dJHocqWen/rNAkSgPjzC9/ZOK5hMX+fv8H8nXgG5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3YTExwAAAN4AAAAPAAAAAAAA&#10;AAAAAAAAAKECAABkcnMvZG93bnJldi54bWxQSwUGAAAAAAQABAD5AAAAlQMAAAAA&#10;" strokecolor="fuchsia"/>
                        <v:line id="Line 66" o:spid="_x0000_s1090" style="position:absolute;flip:y;visibility:visible;mso-wrap-style:square" from="1493,946" to="1752,1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WScMAAADeAAAADwAAAGRycy9kb3ducmV2LnhtbERPXWvCMBR9H/gfwhV8m6k6RapRdEMQ&#10;hoO5zedrc22rzU1pYo3/3jwIezyc7/kymEq01LjSsoJBPwFBnFldcq7g92fzOgXhPLLGyjIpuJOD&#10;5aLzMsdU2xt/U7v3uYgh7FJUUHhfp1K6rCCDrm9r4sidbGPQR9jkUjd4i+GmksMkmUiDJceGAmt6&#10;Lyi77K9Gwe7wmYddFo603pw//t4mp6/QSqV63bCagfAU/L/46d5qBcPReBr3xjvxCs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61knDAAAA3gAAAA8AAAAAAAAAAAAA&#10;AAAAoQIAAGRycy9kb3ducmV2LnhtbFBLBQYAAAAABAAEAPkAAACRAwAAAAA=&#10;" strokecolor="fuchsia"/>
                        <v:line id="Line 67" o:spid="_x0000_s1091" style="position:absolute;flip:y;visibility:visible;mso-wrap-style:square" from="1752,480" to="2003,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Zz0scAAADeAAAADwAAAGRycy9kb3ducmV2LnhtbESPW2sCMRSE34X+h3AE3zSrVrFbo3hB&#10;KIiF2svz6ea4u3VzsmziGv99IxT6OMzMN8x8GUwlWmpcaVnBcJCAIM6sLjlX8PG+689AOI+ssbJM&#10;Cm7kYLl46Mwx1fbKb9QefS4ihF2KCgrv61RKlxVk0A1sTRy9k20M+iibXOoGrxFuKjlKkqk0WHJc&#10;KLCmTUHZ+XgxCg5f+zwcsvBN693P9vNxenoNrVSq1w2rZxCegv8P/7VftILReDJ7gvudeAXk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tnPSxwAAAN4AAAAPAAAAAAAA&#10;AAAAAAAAAKECAABkcnMvZG93bnJldi54bWxQSwUGAAAAAAQABAD5AAAAlQMAAAAA&#10;" strokecolor="fuchsia"/>
                        <v:line id="Line 68" o:spid="_x0000_s1092" style="position:absolute;visibility:visible;mso-wrap-style:square" from="2003,480" to="2261,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KbcYAAADeAAAADwAAAGRycy9kb3ducmV2LnhtbESPzWrCQBSF94LvMFzBjegk2opNHUUi&#10;QqELqQpuL5nbJDRzJ8yMMfbpO4uCy8P541tve9OIjpyvLStIZwkI4sLqmksFl/NhugLhA7LGxjIp&#10;eJCH7WY4WGOm7Z2/qDuFUsQR9hkqqEJoMyl9UZFBP7MtcfS+rTMYonSl1A7vcdw0cp4kS2mw5vhQ&#10;YUt5RcXP6WYUHPe/eVpM0k/7MqF9d709JLpcqfGo372DCNSHZ/i//aEVzBevbxEg4kQUk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tim3GAAAA3gAAAA8AAAAAAAAA&#10;AAAAAAAAoQIAAGRycy9kb3ducmV2LnhtbFBLBQYAAAAABAAEAPkAAACUAwAAAAA=&#10;" strokecolor="fuchsia"/>
                        <v:line id="Line 69" o:spid="_x0000_s1093" style="position:absolute;visibility:visible;mso-wrap-style:square" from="2261,636" to="2520,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Ev9scAAADeAAAADwAAAGRycy9kb3ducmV2LnhtbESPQWvCQBSE7wX/w/IEL1I3sVra6CoS&#10;EQo9lKrg9ZF9JsHs27C7xthf3y0IPQ4z8w2zXPemER05X1tWkE4SEMSF1TWXCo6H3fMbCB+QNTaW&#10;ScGdPKxXg6clZtre+Ju6fShFhLDPUEEVQptJ6YuKDPqJbYmjd7bOYIjSlVI7vEW4aeQ0SV6lwZrj&#10;QoUt5RUVl/3VKPja/uRpMU4/7WxM2+50vUt0uVKjYb9ZgAjUh//wo/2hFUxf5u8p/N2JV0C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oS/2xwAAAN4AAAAPAAAAAAAA&#10;AAAAAAAAAKECAABkcnMvZG93bnJldi54bWxQSwUGAAAAAAQABAD5AAAAlQMAAAAA&#10;" strokecolor="fuchsia"/>
                        <v:line id="Line 70" o:spid="_x0000_s1094" style="position:absolute;visibility:visible;mso-wrap-style:square" from="2520,739" to="2771,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OxgccAAADeAAAADwAAAGRycy9kb3ducmV2LnhtbESPQWvCQBSE7wX/w/KEXkQ3Sau00VUk&#10;Uij0UKqC10f2mQSzb8PuGmN/fbdQ6HGYmW+Y1WYwrejJ+caygnSWgCAurW64UnA8vE1fQPiArLG1&#10;TAru5GGzHj2sMNf2xl/U70MlIoR9jgrqELpcSl/WZNDPbEccvbN1BkOUrpLa4S3CTSuzJFlIgw3H&#10;hRo7KmoqL/urUfC5+y7ScpJ+2OcJ7frT9S7RFUo9joftEkSgIfyH/9rvWkH2NH/N4PdOvAJy/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c7GBxwAAAN4AAAAPAAAAAAAA&#10;AAAAAAAAAKECAABkcnMvZG93bnJldi54bWxQSwUGAAAAAAQABAD5AAAAlQMAAAAA&#10;" strokecolor="fuchsia"/>
                        <v:line id="Line 71" o:spid="_x0000_s1095" style="position:absolute;flip:y;visibility:visible;mso-wrap-style:square" from="2771,665" to="3030,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fS5cgAAADeAAAADwAAAGRycy9kb3ducmV2LnhtbESPW2sCMRSE3wv+h3CEvtWsl4pdjdIL&#10;glAseKnPx81xd3VzsmzSNf33piD0cZiZb5jZIphKtNS40rKCfi8BQZxZXXKuYL9bPk1AOI+ssbJM&#10;Cn7JwWLeeZhhqu2VN9RufS4ihF2KCgrv61RKlxVk0PVsTRy9k20M+iibXOoGrxFuKjlIkrE0WHJc&#10;KLCm94Kyy/bHKFgfPvOwzsKR3pbnj+/R+PQVWqnUYze8TkF4Cv4/fG+vtILB8PllCH934hW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IfS5cgAAADeAAAADwAAAAAA&#10;AAAAAAAAAAChAgAAZHJzL2Rvd25yZXYueG1sUEsFBgAAAAAEAAQA+QAAAJYDAAAAAA==&#10;" strokecolor="fuchsia"/>
                        <v:line id="Line 72" o:spid="_x0000_s1096" style="position:absolute;visibility:visible;mso-wrap-style:square" from="3030,665" to="328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aMbscAAADeAAAADwAAAGRycy9kb3ducmV2LnhtbESPQWvCQBSE7wX/w/KEXqRuorbU1FVK&#10;RBA8SG2h10f2mYRm34bdNUZ/vSsIPQ4z8w2zWPWmER05X1tWkI4TEMSF1TWXCn6+Ny/vIHxA1thY&#10;JgUX8rBaDp4WmGl75i/qDqEUEcI+QwVVCG0mpS8qMujHtiWO3tE6gyFKV0rt8BzhppGTJHmTBmuO&#10;CxW2lFdU/B1ORsF+fc3TYpTu7GxE6+73dJHocqWeh/3nB4hAffgPP9pbrWAyfZ3P4H4nXgG5v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1oxuxwAAAN4AAAAPAAAAAAAA&#10;AAAAAAAAAKECAABkcnMvZG93bnJldi54bWxQSwUGAAAAAAQABAD5AAAAlQMAAAAA&#10;" strokecolor="fuchsia"/>
                        <v:line id="Line 73" o:spid="_x0000_s1097" style="position:absolute;visibility:visible;mso-wrap-style:square" from="3281,791" to="3540,1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op9ccAAADeAAAADwAAAGRycy9kb3ducmV2LnhtbESPQWvCQBSE74L/YXmFXqRuYmvR6CoS&#10;KQg9SK3g9ZF9JqHZt2F3jbG/3i0UPA4z8w2zXPemER05X1tWkI4TEMSF1TWXCo7fHy8zED4ga2ws&#10;k4IbeVivhoMlZtpe+Yu6QyhFhLDPUEEVQptJ6YuKDPqxbYmjd7bOYIjSlVI7vEa4aeQkSd6lwZrj&#10;QoUt5RUVP4eLUbDf/uZpMUo/7duItt3pcpPocqWen/rNAkSgPjzC/+2dVjB5nc6n8HcnXgG5u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min1xwAAAN4AAAAPAAAAAAAA&#10;AAAAAAAAAKECAABkcnMvZG93bnJldi54bWxQSwUGAAAAAAQABAD5AAAAlQMAAAAA&#10;" strokecolor="fuchsia"/>
                        <v:line id="Line 74" o:spid="_x0000_s1098" style="position:absolute;visibility:visible;mso-wrap-style:square" from="3540,1286" to="3799,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i3gscAAADeAAAADwAAAGRycy9kb3ducmV2LnhtbESPQWvCQBSE74L/YXmFXkQ3sa200VUk&#10;UhB6kKrg9ZF9JqHZt2F3jbG/3i0UPA4z8w2zWPWmER05X1tWkE4SEMSF1TWXCo6Hz/E7CB+QNTaW&#10;ScGNPKyWw8ECM22v/E3dPpQiQthnqKAKoc2k9EVFBv3EtsTRO1tnMETpSqkdXiPcNHKaJDNpsOa4&#10;UGFLeUXFz/5iFOw2v3lajNIv+zqiTXe63CS6XKnnp349BxGoD4/wf3urFUxf3j5m8HcnXgG5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SLeCxwAAAN4AAAAPAAAAAAAA&#10;AAAAAAAAAKECAABkcnMvZG93bnJldi54bWxQSwUGAAAAAAQABAD5AAAAlQMAAAAA&#10;" strokecolor="fuchsia"/>
                        <v:line id="Line 75" o:spid="_x0000_s1099" style="position:absolute;flip:y;visibility:visible;mso-wrap-style:square" from="3799,1079" to="4050,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zU5sgAAADeAAAADwAAAGRycy9kb3ducmV2LnhtbESP3WoCMRSE74W+QziF3tWsVm27GkUr&#10;giAWan+uTzfH3dXNybKJa/r2Rih4OczMN8xkFkwlWmpcaVlBr5uAIM6sLjlX8PW5enwB4Tyyxsoy&#10;KfgjB7PpXWeCqbZn/qB253MRIexSVFB4X6dSuqwgg65ra+Lo7W1j0EfZ5FI3eI5wU8l+koykwZLj&#10;QoE1vRWUHXcno2D7s8nDNgu/tFgdlt+D0f49tFKph/swH4PwFPwt/N9eawX9p+HrM1zvxCsgpx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7zU5sgAAADeAAAADwAAAAAA&#10;AAAAAAAAAAChAgAAZHJzL2Rvd25yZXYueG1sUEsFBgAAAAAEAAQA+QAAAJYDAAAAAA==&#10;" strokecolor="fuchsia"/>
                        <v:line id="Line 76" o:spid="_x0000_s1100" style="position:absolute;visibility:visible;mso-wrap-style:square" from="4050,1079" to="4309,1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uGa8QAAADeAAAADwAAAGRycy9kb3ducmV2LnhtbERPz2vCMBS+C/4P4QleRNPqJq4zilSE&#10;wQ4yFbw+mre2rHkpSax1f/1yGHj8+H6vt71pREfO15YVpLMEBHFhdc2lgsv5MF2B8AFZY2OZFDzI&#10;w3YzHKwx0/bOX9SdQiliCPsMFVQhtJmUvqjIoJ/Zljhy39YZDBG6UmqH9xhuGjlPkqU0WHNsqLCl&#10;vKLi53QzCo773zwtJumnfZnQvrveHhJdrtR41O/eQQTqw1P87/7QCuaL17e4N96JV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m4ZrxAAAAN4AAAAPAAAAAAAAAAAA&#10;AAAAAKECAABkcnMvZG93bnJldi54bWxQSwUGAAAAAAQABAD5AAAAkgMAAAAA&#10;" strokecolor="fuchsia"/>
                        <v:line id="Line 77" o:spid="_x0000_s1101" style="position:absolute;flip:y;visibility:visible;mso-wrap-style:square" from="4309,791" to="4560,1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lD8cAAADeAAAADwAAAGRycy9kb3ducmV2LnhtbESPW2sCMRSE34X+h3AE3zSrVqlbo3hB&#10;KIiF2svz6ea4u3VzsmziGv99IxT6OMzMN8x8GUwlWmpcaVnBcJCAIM6sLjlX8PG+6z+BcB5ZY2WZ&#10;FNzIwXLx0Jljqu2V36g9+lxECLsUFRTe16mULivIoBvYmjh6J9sY9FE2udQNXiPcVHKUJFNpsOS4&#10;UGBNm4Ky8/FiFBy+9nk4ZOGb1ruf7efj9PQaWqlUrxtWzyA8Bf8f/mu/aAWj8WQ2g/udeAXk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b+UPxwAAAN4AAAAPAAAAAAAA&#10;AAAAAAAAAKECAABkcnMvZG93bnJldi54bWxQSwUGAAAAAAQABAD5AAAAlQMAAAAA&#10;" strokecolor="fuchsia"/>
                        <v:line id="Line 78" o:spid="_x0000_s1102" style="position:absolute;visibility:visible;mso-wrap-style:square" from="4560,791" to="4819,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J+lsYAAADeAAAADwAAAGRycy9kb3ducmV2LnhtbESPy2rDMBBF94X+g5hCNyaRnRRTnCih&#10;OBQKWYS6hW4Ha2KbWCMjKY7dr68WgS4v98XZ7ifTi5Gc7ywryJYpCOLa6o4bBd9f74tXED4ga+wt&#10;k4KZPOx3jw9bLLS98SeNVWhEHGFfoII2hKGQ0tctGfRLOxBH72ydwRCla6R2eIvjpperNM2lwY7j&#10;Q4sDlS3Vl+pqFJwOv2VWJ9nRviR0GH+us0RXKvX8NL1tQASawn/43v7QClbrPI0AESeigN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CfpbGAAAA3gAAAA8AAAAAAAAA&#10;AAAAAAAAoQIAAGRycy9kb3ducmV2LnhtbFBLBQYAAAAABAAEAPkAAACUAwAAAAA=&#10;" strokecolor="fuchsia"/>
                        <v:line id="Line 79" o:spid="_x0000_s1103" style="position:absolute;flip:y;visibility:visible;mso-wrap-style:square" from="4819,503" to="5077,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Yd8scAAADeAAAADwAAAGRycy9kb3ducmV2LnhtbESP3WrCQBSE7wt9h+UUvKsbfwglukpb&#10;EQRRqFWvT7PHJG32bMiucX17VxB6OczMN8x0HkwtOmpdZVnBoJ+AIM6trrhQsP9evr6BcB5ZY22Z&#10;FFzJwXz2/DTFTNsLf1G384WIEHYZKii9bzIpXV6SQde3DXH0TrY16KNsC6lbvES4qeUwSVJpsOK4&#10;UGJDnyXlf7uzUbA5rouwycMPfSx/F4dxetqGTirVewnvExCegv8PP9orrWA4SpMB3O/EKy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Nh3yxwAAAN4AAAAPAAAAAAAA&#10;AAAAAAAAAKECAABkcnMvZG93bnJldi54bWxQSwUGAAAAAAQABAD5AAAAlQMAAAAA&#10;" strokecolor="fuchsia"/>
                        <v:line id="Line 80" o:spid="_x0000_s1104" style="position:absolute;visibility:visible;mso-wrap-style:square" from="5077,503" to="532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xFesYAAADeAAAADwAAAGRycy9kb3ducmV2LnhtbESPQWvCQBSE7wX/w/KEXkQ3SYtIdBWJ&#10;FIQeSlXw+sg+k2D2bdhdY/TXdwuFHoeZ+YZZbQbTip6cbywrSGcJCOLS6oYrBafjx3QBwgdkja1l&#10;UvAgD5v16GWFubZ3/qb+ECoRIexzVFCH0OVS+rImg35mO+LoXawzGKJ0ldQO7xFuWpklyVwabDgu&#10;1NhRUVN5PdyMgq/ds0jLSfpp3ye068+3h0RXKPU6HrZLEIGG8B/+a++1guxtnmTweydeAb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9cRXrGAAAA3gAAAA8AAAAAAAAA&#10;AAAAAAAAoQIAAGRycy9kb3ducmV2LnhtbFBLBQYAAAAABAAEAPkAAACUAwAAAAA=&#10;" strokecolor="fuchsia"/>
                        <v:line id="Line 81" o:spid="_x0000_s1105" style="position:absolute;flip:y;visibility:visible;mso-wrap-style:square" from="5329,739" to="5587,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gmHsYAAADeAAAADwAAAGRycy9kb3ducmV2LnhtbESP3WrCQBSE74W+w3IK3ummKqGkrlIV&#10;QRAL2p/r0+wxSc2eDdk1rm/vCgUvh5n5hpnOg6lFR62rLCt4GSYgiHOrKy4UfH2uB68gnEfWWFsm&#10;BVdyMJ899aaYaXvhPXUHX4gIYZehgtL7JpPS5SUZdEPbEEfvaFuDPsq2kLrFS4SbWo6SJJUGK44L&#10;JTa0LCk/Hc5Gwe5nW4RdHn5psf5bfU/S40fopFL95/D+BsJT8I/wf3ujFYzGaTKG+514Be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oJh7GAAAA3gAAAA8AAAAAAAAA&#10;AAAAAAAAoQIAAGRycy9kb3ducmV2LnhtbFBLBQYAAAAABAAEAPkAAACUAwAAAAA=&#10;" strokecolor="fuchsia"/>
                        <v:line id="Line 82" o:spid="_x0000_s1106" style="position:absolute;flip:y;visibility:visible;mso-wrap-style:square" from="5587,274" to="5839,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G+ascAAADeAAAADwAAAGRycy9kb3ducmV2LnhtbESPQWvCQBSE70L/w/IK3symKqFEV6kt&#10;QkEUatXza/aZpGbfhuw2rv++WxB6HGbmG2a+DKYRPXWutqzgKUlBEBdW11wqOHyuR88gnEfW2Fgm&#10;BTdysFw8DOaYa3vlD+r3vhQRwi5HBZX3bS6lKyoy6BLbEkfvbDuDPsqulLrDa4SbRo7TNJMGa44L&#10;Fbb0WlFx2f8YBdvTpgzbInzRav39dpxm513opVLDx/AyA+Ep+P/wvf2uFYwnWTqFvzvxCs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Qb5qxwAAAN4AAAAPAAAAAAAA&#10;AAAAAAAAAKECAABkcnMvZG93bnJldi54bWxQSwUGAAAAAAQABAD5AAAAlQMAAAAA&#10;" strokecolor="fuchsia"/>
                        <v:line id="Line 83" o:spid="_x0000_s1107" style="position:absolute;visibility:visible;mso-wrap-style:square" from="5839,274" to="6097,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XdDsYAAADeAAAADwAAAGRycy9kb3ducmV2LnhtbESPQWvCQBSE74L/YXmCF9FNbBVJXUUi&#10;QqGHoi14fWSfSWj2bdhdY/TXdwsFj8PMfMOst71pREfO15YVpLMEBHFhdc2lgu+vw3QFwgdkjY1l&#10;UnAnD9vNcLDGTNsbH6k7hVJECPsMFVQhtJmUvqjIoJ/Zljh6F+sMhihdKbXDW4SbRs6TZCkN1hwX&#10;Kmwpr6j4OV2Ngs/9I0+LSfphXye0787Xu0SXKzUe9bs3EIH68Az/t9+1gvnLMlnA3514Be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13Q7GAAAA3gAAAA8AAAAAAAAA&#10;AAAAAAAAoQIAAGRycy9kb3ducmV2LnhtbFBLBQYAAAAABAAEAPkAAACUAwAAAAA=&#10;" strokecolor="fuchsia"/>
                        <v:line id="Line 84" o:spid="_x0000_s1108" style="position:absolute;visibility:visible;mso-wrap-style:square" from="6097,614" to="6356,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dDecYAAADeAAAADwAAAGRycy9kb3ducmV2LnhtbESPQWvCQBSE7wX/w/KEXkQ3sSVIdBWJ&#10;FIQeSlXw+sg+k2D2bdhdY/TXdwuFHoeZ+YZZbQbTip6cbywrSGcJCOLS6oYrBafjx3QBwgdkja1l&#10;UvAgD5v16GWFubZ3/qb+ECoRIexzVFCH0OVS+rImg35mO+LoXawzGKJ0ldQO7xFuWjlPkkwabDgu&#10;1NhRUVN5PdyMgq/ds0jLSfpp3ye068+3h0RXKPU6HrZLEIGG8B/+a++1gvlblmTweydeAb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nQ3nGAAAA3gAAAA8AAAAAAAAA&#10;AAAAAAAAoQIAAGRycy9kb3ducmV2LnhtbFBLBQYAAAAABAAEAPkAAACUAwAAAAA=&#10;" strokecolor="fuchsia"/>
                        <v:line id="Line 85" o:spid="_x0000_s1109" style="position:absolute;flip:y;visibility:visible;mso-wrap-style:square" from="724,687" to="983,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P97cgAAADeAAAADwAAAGRycy9kb3ducmV2LnhtbESPT0sDMRTE74LfITzBm02MWsu2abEF&#10;QTwU+ofS3h6b193FzcuaxHb99k1B8DjMzG+Yyax3rThRiI1nA48DBYK49LbhysB28/4wAhETssXW&#10;Mxn4pQiz6e3NBAvrz7yi0zpVIkM4FmigTqkrpIxlTQ7jwHfE2Tv64DBlGSppA54z3LVSKzWUDhvO&#10;CzV2tKip/Fr/OAP7Zrl9cWE5P3x/6v3mWWt17HbG3N/1b2MQifr0H/5rf1gD+mmoXuF6J18BOb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CP97cgAAADeAAAADwAAAAAA&#10;AAAAAAAAAAChAgAAZHJzL2Rvd25yZXYueG1sUEsFBgAAAAAEAAQA+QAAAJYDAAAAAA==&#10;" strokecolor="red"/>
                        <v:line id="Line 86" o:spid="_x0000_s1110" style="position:absolute;visibility:visible;mso-wrap-style:square" from="983,687" to="1242,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EpMIAAADeAAAADwAAAGRycy9kb3ducmV2LnhtbERPTYvCMBC9L/gfwgh7WxMVZKlGEUGQ&#10;XlyrosehGdtqMylNrN1/vzkIe3y878Wqt7XoqPWVYw3jkQJBnDtTcaHhdNx+fYPwAdlg7Zg0/JKH&#10;1XLwscDEuBcfqMtCIWII+wQ1lCE0iZQ+L8miH7mGOHI311oMEbaFNC2+Yrit5USpmbRYcWwosaFN&#10;Sfkje1oN1+M9vWyyLj2pRnpbpeP9T3fW+nPYr+cgAvXhX/x274yGyXSm4t54J14B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2EpMIAAADeAAAADwAAAAAAAAAAAAAA&#10;AAChAgAAZHJzL2Rvd25yZXYueG1sUEsFBgAAAAAEAAQA+QAAAJADAAAAAA==&#10;" strokecolor="red"/>
                        <v:line id="Line 87" o:spid="_x0000_s1111" style="position:absolute;visibility:visible;mso-wrap-style:square" from="1242,710" to="149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EhP8YAAADeAAAADwAAAGRycy9kb3ducmV2LnhtbESPQWvCQBSE7wX/w/IEb3VXBanRVUQQ&#10;Si7WqLTHR/aZpM2+DdltjP++KxQ8DjPzDbPa9LYWHbW+cqxhMlYgiHNnKi40nE/71zcQPiAbrB2T&#10;hjt52KwHLytMjLvxkbosFCJC2CeooQyhSaT0eUkW/dg1xNG7utZiiLItpGnxFuG2llOl5tJixXGh&#10;xIZ2JeU/2a/V8HX6Tj93WZeeVSO9rdLJ4aO7aD0a9tsliEB9eIb/2+9Gw3Q2Vwt43IlX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hIT/GAAAA3gAAAA8AAAAAAAAA&#10;AAAAAAAAoQIAAGRycy9kb3ducmV2LnhtbFBLBQYAAAAABAAEAPkAAACUAwAAAAA=&#10;" strokecolor="red"/>
                        <v:line id="Line 88" o:spid="_x0000_s1112" style="position:absolute;visibility:visible;mso-wrap-style:square" from="1493,717" to="1752,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Ief8UAAADeAAAADwAAAGRycy9kb3ducmV2LnhtbESPzWqDQBSF94W+w3AL2dXRFEKwjlIC&#10;heCmqTG0y4tzqybOHXEmxr59Z1HI8nD++LJiMYOYaXK9ZQVJFIMgbqzuuVVQH9+ftyCcR9Y4WCYF&#10;v+SgyB8fMky1vfEnzZVvRRhhl6KCzvsxldI1HRl0kR2Jg/djJ4M+yKmVesJbGDeDXMfxRhrsOTx0&#10;ONKuo+ZSXY2C7+O5/NpVc1nHo3SmL5OPw3xSavW0vL2C8LT4e/i/vdcK1i+bJAAEnIACM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EIef8UAAADeAAAADwAAAAAAAAAA&#10;AAAAAAChAgAAZHJzL2Rvd25yZXYueG1sUEsFBgAAAAAEAAQA+QAAAJMDAAAAAA==&#10;" strokecolor="red"/>
                        <v:line id="Line 89" o:spid="_x0000_s1113" style="position:absolute;flip:y;visibility:visible;mso-wrap-style:square" from="1752,651" to="2003,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9W38cAAADeAAAADwAAAGRycy9kb3ducmV2LnhtbESPQWsCMRSE7wX/Q3hCbzW7qRVZjdIK&#10;hdKDUJWit8fmubu4eVmTVNd/3xSEHoeZ+YaZL3vbigv50DjWkI8yEMSlMw1XGnbb96cpiBCRDbaO&#10;ScONAiwXg4c5FsZd+Ysum1iJBOFQoIY6xq6QMpQ1WQwj1xEn7+i8xZikr6TxeE1w20qVZRNpseG0&#10;UGNHq5rK0+bHatg3692L9eu3w/lT7bdjpbJj963147B/nYGI1Mf/8L39YTSo50mew9+ddAXk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X1bfxwAAAN4AAAAPAAAAAAAA&#10;AAAAAAAAAKECAABkcnMvZG93bnJldi54bWxQSwUGAAAAAAQABAD5AAAAlQMAAAAA&#10;" strokecolor="red"/>
                        <v:line id="Line 90" o:spid="_x0000_s1114" style="position:absolute;flip:y;visibility:visible;mso-wrap-style:square" from="2003,495" to="2261,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3IqMcAAADeAAAADwAAAGRycy9kb3ducmV2LnhtbESPT2sCMRTE74V+h/AKvdWsqUrZGkWF&#10;gngQ/EOxt8fmubt087Imqa7f3ghCj8PM/IYZTzvbiDP5UDvW0O9lIIgLZ2ouNex3X28fIEJENtg4&#10;Jg1XCjCdPD+NMTfuwhs6b2MpEoRDjhqqGNtcylBUZDH0XEucvKPzFmOSvpTG4yXBbSNVlo2kxZrT&#10;QoUtLSoqfrd/VsOhXu+H1q/nP6eVOuwGSmXH9lvr15du9gkiUhf/w4/20mhQ76O+gvuddAXk5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jcioxwAAAN4AAAAPAAAAAAAA&#10;AAAAAAAAAKECAABkcnMvZG93bnJldi54bWxQSwUGAAAAAAQABAD5AAAAlQMAAAAA&#10;" strokecolor="red"/>
                        <v:line id="Line 91" o:spid="_x0000_s1115" style="position:absolute;visibility:visible;mso-wrap-style:square" from="2261,495" to="2520,7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CACMUAAADeAAAADwAAAGRycy9kb3ducmV2LnhtbESPQYvCMBSE7wv+h/AEb2taBVmqUUQQ&#10;ll50q6LHR/Nsq81LabK1/vuNIOxxmJlvmMWqN7XoqHWVZQXxOAJBnFtdcaHgeNh+foFwHlljbZkU&#10;PMnBajn4WGCi7YN/qMt8IQKEXYIKSu+bREqXl2TQjW1DHLyrbQ36INtC6hYfAW5qOYmimTRYcVgo&#10;saFNSfk9+zUKLodbet5kXXqMGulMlca7fXdSajTs13MQnnr/H363v7WCyXQWT+F1J1w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CACMUAAADeAAAADwAAAAAAAAAA&#10;AAAAAAChAgAAZHJzL2Rvd25yZXYueG1sUEsFBgAAAAAEAAQA+QAAAJMDAAAAAA==&#10;" strokecolor="red"/>
                        <v:line id="Line 92" o:spid="_x0000_s1116" style="position:absolute;flip:y;visibility:visible;mso-wrap-style:square" from="2520,747" to="2771,7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j1R8gAAADeAAAADwAAAGRycy9kb3ducmV2LnhtbESPT2sCMRTE74LfIbxCb5o1VSlbo6gg&#10;FA+Cfyj29tg8d5duXtYk1fXbN4VCj8PM/IaZLTrbiBv5UDvWMBpmIIgLZ2ouNZyOm8EriBCRDTaO&#10;ScODAizm/d4Mc+PuvKfbIZYiQTjkqKGKsc2lDEVFFsPQtcTJuzhvMSbpS2k83hPcNlJl2VRarDkt&#10;VNjSuqLi6/BtNZzr3Wli/W71ed2q83GsVHZpP7R+fuqWbyAidfE//Nd+NxrUy3Q0ht876QrI+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Sj1R8gAAADeAAAADwAAAAAA&#10;AAAAAAAAAAChAgAAZHJzL2Rvd25yZXYueG1sUEsFBgAAAAAEAAQA+QAAAJYDAAAAAA==&#10;" strokecolor="red"/>
                        <v:line id="Line 93" o:spid="_x0000_s1117" style="position:absolute;visibility:visible;mso-wrap-style:square" from="2771,747" to="3030,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W958YAAADeAAAADwAAAGRycy9kb3ducmV2LnhtbESPQWvCQBSE7wX/w/IEb3UTpSLRVUQQ&#10;Si62UdHjI/tMotm3IbuN8d93CwWPw8x8wyzXvalFR62rLCuIxxEI4tzqigsFx8PufQ7CeWSNtWVS&#10;8CQH69XgbYmJtg/+pi7zhQgQdgkqKL1vEildXpJBN7YNcfCutjXog2wLqVt8BLip5SSKZtJgxWGh&#10;xIa2JeX37McouBxu6XmbdekxaqQzVRrvv7qTUqNhv1mA8NT7V/i//akVTKaz+AP+7o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A1vefGAAAA3gAAAA8AAAAAAAAA&#10;AAAAAAAAoQIAAGRycy9kb3ducmV2LnhtbFBLBQYAAAAABAAEAPkAAACUAwAAAAA=&#10;" strokecolor="red"/>
                        <v:line id="Line 94" o:spid="_x0000_s1118" style="position:absolute;flip:y;visibility:visible;mso-wrap-style:square" from="3030,784" to="3281,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bOq8cAAADeAAAADwAAAGRycy9kb3ducmV2LnhtbESPQWsCMRSE74X+h/AKvdWs0S5lNUor&#10;CKUHoSrF3h6b5+7i5mVNUl3/vRGEHoeZ+YaZznvbihP50DjWMBxkIIhLZxquNGw3y5c3ECEiG2wd&#10;k4YLBZjPHh+mWBh35m86rWMlEoRDgRrqGLtCylDWZDEMXEecvL3zFmOSvpLG4znBbStVluXSYsNp&#10;ocaOFjWVh/Wf1bBrVttX61cfv8cvtduMlcr23Y/Wz0/9+wREpD7+h+/tT6NBjfJhDrc76QrI2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ts6rxwAAAN4AAAAPAAAAAAAA&#10;AAAAAAAAAKECAABkcnMvZG93bnJldi54bWxQSwUGAAAAAAQABAD5AAAAlQMAAAAA&#10;" strokecolor="red"/>
                        <v:line id="Line 95" o:spid="_x0000_s1119" style="position:absolute;visibility:visible;mso-wrap-style:square" from="3281,784" to="3540,1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uGC8YAAADeAAAADwAAAGRycy9kb3ducmV2LnhtbESPQWvCQBSE74L/YXmCN91EQSV1FRGE&#10;kktrVNrjI/uaRLNvQ3Yb03/fFQSPw8x8w6y3valFR62rLCuIpxEI4tzqigsF59NhsgLhPLLG2jIp&#10;+CMH281wsMZE2zsfqct8IQKEXYIKSu+bREqXl2TQTW1DHLwf2xr0QbaF1C3eA9zUchZFC2mw4rBQ&#10;YkP7kvJb9msUfJ+u6dc+69Jz1EhnqjT++OwuSo1H/e4NhKfev8LP9rtWMJsv4iU87oQrI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rhgvGAAAA3gAAAA8AAAAAAAAA&#10;AAAAAAAAoQIAAGRycy9kb3ducmV2LnhtbFBLBQYAAAAABAAEAPkAAACUAwAAAAA=&#10;" strokecolor="red"/>
                        <v:line id="Line 96" o:spid="_x0000_s1120" style="position:absolute;flip:y;visibility:visible;mso-wrap-style:square" from="3540,1264" to="3799,1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X/QsQAAADeAAAADwAAAGRycy9kb3ducmV2LnhtbERPTWsCMRC9F/wPYYTeatbYiqxGUUEo&#10;PQhVEb0Nm3F3cTNZk1S3/745FDw+3vds0dlG3MmH2rGG4SADQVw4U3Op4bDfvE1AhIhssHFMGn4p&#10;wGLee5lhbtyDv+m+i6VIIRxy1FDF2OZShqIii2HgWuLEXZy3GBP0pTQeHyncNlJl2VharDk1VNjS&#10;uqLiuvuxGk719vBh/XZ1vn2p0/5dqezSHrV+7XfLKYhIXXyK/92fRoMajYdpb7qTr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Zf9CxAAAAN4AAAAPAAAAAAAAAAAA&#10;AAAAAKECAABkcnMvZG93bnJldi54bWxQSwUGAAAAAAQABAD5AAAAkgMAAAAA&#10;" strokecolor="red"/>
                        <v:line id="Line 97" o:spid="_x0000_s1121" style="position:absolute;visibility:visible;mso-wrap-style:square" from="3799,1264" to="4050,1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i34sYAAADeAAAADwAAAGRycy9kb3ducmV2LnhtbESPQWvCQBSE74L/YXmCN91EQTR1FRGE&#10;kktrVNrjI/uaRLNvQ3Yb03/fFQSPw8x8w6y3valFR62rLCuIpxEI4tzqigsF59NhsgThPLLG2jIp&#10;+CMH281wsMZE2zsfqct8IQKEXYIKSu+bREqXl2TQTW1DHLwf2xr0QbaF1C3eA9zUchZFC2mw4rBQ&#10;YkP7kvJb9msUfJ+u6dc+69Jz1EhnqjT++OwuSo1H/e4NhKfev8LP9rtWMJsv4hU87oQrI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4t+LGAAAA3gAAAA8AAAAAAAAA&#10;AAAAAAAAoQIAAGRycy9kb3ducmV2LnhtbFBLBQYAAAAABAAEAPkAAACUAwAAAAA=&#10;" strokecolor="red"/>
                        <v:line id="Line 98" o:spid="_x0000_s1122" style="position:absolute;flip:y;visibility:visible;mso-wrap-style:square" from="4050,1161" to="4309,1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85+cUAAADeAAAADwAAAGRycy9kb3ducmV2LnhtbESPzWoCMRSF90LfIdxCd5ppakVGo6hQ&#10;EBdCVUR3l8l1ZujkZkxSHd++WRRcHs4f33Te2UbcyIfasYb3QQaCuHCm5lLDYf/VH4MIEdlg45g0&#10;PCjAfPbSm2Ju3J2/6baLpUgjHHLUUMXY5lKGoiKLYeBa4uRdnLcYk/SlNB7vadw2UmXZSFqsOT1U&#10;2NKqouJn92s1nOrt4dP67fJ83ajTfqhUdmmPWr+9dosJiEhdfIb/22ujQX2MVAJIOAkF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H85+cUAAADeAAAADwAAAAAAAAAA&#10;AAAAAAChAgAAZHJzL2Rvd25yZXYueG1sUEsFBgAAAAAEAAQA+QAAAJMDAAAAAA==&#10;" strokecolor="red"/>
                        <v:line id="Line 99" o:spid="_x0000_s1123" style="position:absolute;flip:y;visibility:visible;mso-wrap-style:square" from="4309,872" to="4560,11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OcYscAAADeAAAADwAAAGRycy9kb3ducmV2LnhtbESPT2sCMRTE74V+h/AKvdWsqUrZGkWF&#10;gngQ/EOxt8fmubt087Imqa7f3ghCj8PM/IYZTzvbiDP5UDvW0O9lIIgLZ2ouNex3X28fIEJENtg4&#10;Jg1XCjCdPD+NMTfuwhs6b2MpEoRDjhqqGNtcylBUZDH0XEucvKPzFmOSvpTG4yXBbSNVlo2kxZrT&#10;QoUtLSoqfrd/VsOhXu+H1q/nP6eVOuwGSmXH9lvr15du9gkiUhf/w4/20mhQ7yPVh/uddAXk5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5xixwAAAN4AAAAPAAAAAAAA&#10;AAAAAAAAAKECAABkcnMvZG93bnJldi54bWxQSwUGAAAAAAQABAD5AAAAlQMAAAAA&#10;" strokecolor="red"/>
                        <v:line id="Line 100" o:spid="_x0000_s1124" style="position:absolute;visibility:visible;mso-wrap-style:square" from="4560,872" to="4819,1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DvLsUAAADeAAAADwAAAGRycy9kb3ducmV2LnhtbESPQYvCMBSE7wv+h/AEb2tqBVmqUUQQ&#10;pBfd6rIeH82zrTYvpYm1/vuNIOxxmJlvmMWqN7XoqHWVZQWTcQSCOLe64kLB6bj9/ALhPLLG2jIp&#10;eJKD1XLwscBE2wd/U5f5QgQIuwQVlN43iZQuL8mgG9uGOHgX2xr0QbaF1C0+AtzUMo6imTRYcVgo&#10;saFNSfktuxsF5+M1/d1kXXqKGulMlU72h+5HqdGwX89BeOr9f/jd3mkF8XQWx/C6E6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DvLsUAAADeAAAADwAAAAAAAAAA&#10;AAAAAAChAgAAZHJzL2Rvd25yZXYueG1sUEsFBgAAAAAEAAQA+QAAAJMDAAAAAA==&#10;" strokecolor="red"/>
                        <v:line id="Line 101" o:spid="_x0000_s1125" style="position:absolute;flip:y;visibility:visible;mso-wrap-style:square" from="4819,503" to="5077,1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2njsgAAADeAAAADwAAAGRycy9kb3ducmV2LnhtbESPW2sCMRSE3wv+h3AKvtVs44WyNYoW&#10;CqUPghfEvh02x92lm5M1ibr++6Yg+DjMzDfMdN7ZRlzIh9qxhtdBBoK4cKbmUsNu+/nyBiJEZION&#10;Y9JwowDzWe9pirlxV17TZRNLkSAcctRQxdjmUoaiIoth4Fri5B2dtxiT9KU0Hq8JbhupsmwiLdac&#10;Fips6aOi4ndzthoO9Wo3tn61/Dl9q8N2pFR2bPda95+7xTuISF18hO/tL6NBDSdqCP930hWQs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K2njsgAAADeAAAADwAAAAAA&#10;AAAAAAAAAAChAgAAZHJzL2Rvd25yZXYueG1sUEsFBgAAAAAEAAQA+QAAAJYDAAAAAA==&#10;" strokecolor="red"/>
                        <v:line id="Line 102" o:spid="_x0000_s1126" style="position:absolute;visibility:visible;mso-wrap-style:square" from="5077,503" to="5329,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XSwcYAAADeAAAADwAAAGRycy9kb3ducmV2LnhtbESPQWvCQBSE70L/w/IKvenGVKREVylC&#10;QXKpxhQ9PrLPJG32bciuMf33riB4HGbmG2a5HkwjeupcbVnBdBKBIC6srrlUkB++xh8gnEfW2Fgm&#10;Bf/kYL16GS0x0fbKe+ozX4oAYZeggsr7NpHSFRUZdBPbEgfvbDuDPsiulLrDa4CbRsZRNJcGaw4L&#10;Fba0qaj4yy5Gwenwmx43WZ/mUSudqdPp967/UertdfhcgPA0+Gf40d5qBfH7PJ7B/U64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V0sHGAAAA3gAAAA8AAAAAAAAA&#10;AAAAAAAAoQIAAGRycy9kb3ducmV2LnhtbFBLBQYAAAAABAAEAPkAAACUAwAAAAA=&#10;" strokecolor="red"/>
                        <v:line id="Line 103" o:spid="_x0000_s1127" style="position:absolute;flip:y;visibility:visible;mso-wrap-style:square" from="5329,636" to="5587,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iaYccAAADeAAAADwAAAGRycy9kb3ducmV2LnhtbESPT2sCMRTE74LfIbxCb5ptqlK2RtFC&#10;oXgQ/IPY22Pz3F26eVmTVLffvhEEj8PM/IaZzjvbiAv5UDvW8DLMQBAXztRcatjvPgdvIEJENtg4&#10;Jg1/FGA+6/emmBt35Q1dtrEUCcIhRw1VjG0uZSgqshiGriVO3sl5izFJX0rj8ZrgtpEqyybSYs1p&#10;ocKWPioqfra/VsOxXu/H1q+X3+eVOu5GSmWn9qD181O3eAcRqYuP8L39ZTSo14kaw+1OugJy9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CJphxwAAAN4AAAAPAAAAAAAA&#10;AAAAAAAAAKECAABkcnMvZG93bnJldi54bWxQSwUGAAAAAAQABAD5AAAAlQMAAAAA&#10;" strokecolor="red"/>
                        <v:line id="Line 104" o:spid="_x0000_s1128" style="position:absolute;flip:y;visibility:visible;mso-wrap-style:square" from="5587,525" to="5839,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oEFsgAAADeAAAADwAAAGRycy9kb3ducmV2LnhtbESPT2sCMRTE74LfITyhN8021UW2RmkL&#10;hdKD4B/E3h6b5+7Szcs2SXX99k1B8DjMzG+Yxaq3rTiTD41jDY+TDARx6UzDlYb97n08BxEissHW&#10;MWm4UoDVcjhYYGHchTd03sZKJAiHAjXUMXaFlKGsyWKYuI44eSfnLcYkfSWNx0uC21aqLMulxYbT&#10;Qo0dvdVUfm9/rYZjs97PrF+/fv18quNuqlR26g5aP4z6l2cQkfp4D9/aH0aDespVDv930hWQy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NoEFsgAAADeAAAADwAAAAAA&#10;AAAAAAAAAAChAgAAZHJzL2Rvd25yZXYueG1sUEsFBgAAAAAEAAQA+QAAAJYDAAAAAA==&#10;" strokecolor="red"/>
                        <v:line id="Line 105" o:spid="_x0000_s1129" style="position:absolute;visibility:visible;mso-wrap-style:square" from="5839,525" to="6097,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dMtsYAAADeAAAADwAAAGRycy9kb3ducmV2LnhtbESPQWvCQBSE70L/w/IK3nRjBJXoKkUo&#10;lFxqY0SPj+wzSZt9G7LbmP57tyB4HGbmG2azG0wjeupcbVnBbBqBIC6srrlUkB/fJysQziNrbCyT&#10;gj9ysNu+jDaYaHvjL+ozX4oAYZeggsr7NpHSFRUZdFPbEgfvajuDPsiulLrDW4CbRsZRtJAGaw4L&#10;Fba0r6j4yX6NgsvxOz3vsz7No1Y6U6ezz0N/Umr8OrytQXga/DP8aH9oBfF8ES/h/064AnJ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HTLbGAAAA3gAAAA8AAAAAAAAA&#10;AAAAAAAAoQIAAGRycy9kb3ducmV2LnhtbFBLBQYAAAAABAAEAPkAAACUAwAAAAA=&#10;" strokecolor="red"/>
                        <v:line id="Line 106" o:spid="_x0000_s1130" style="position:absolute;flip:y;visibility:visible;mso-wrap-style:square" from="6097,473" to="6356,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k1/8QAAADeAAAADwAAAGRycy9kb3ducmV2LnhtbERPTWsCMRC9C/0PYQq9abapFVmNokJB&#10;PAhVEb0Nm3F36WayJqmu/745FDw+3vd03tlG3MiH2rGG90EGgrhwpuZSw2H/1R+DCBHZYOOYNDwo&#10;wHz20ptibtydv+m2i6VIIRxy1FDF2OZShqIii2HgWuLEXZy3GBP0pTQe7yncNlJl2UharDk1VNjS&#10;qqLiZ/drNZzq7eHT+u3yfN2o036oVHZpj1q/vXaLCYhIXXyK/91ro0F9jFTam+6kKyB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CTX/xAAAAN4AAAAPAAAAAAAAAAAA&#10;AAAAAKECAABkcnMvZG93bnJldi54bWxQSwUGAAAAAAQABAD5AAAAkgMAAAAA&#10;" strokecolor="red"/>
                        <v:line id="Line 107" o:spid="_x0000_s1131" style="position:absolute;flip:y;visibility:visible;mso-wrap-style:square" from="724,347" to="983,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CndcYAAADeAAAADwAAAGRycy9kb3ducmV2LnhtbESPzWrCQBSF94W+w3ALbopOGiFodJRS&#10;EYUuRNuFy2vmmkzN3AmZUePbOwXB5eH8fJzpvLO1uFDrjWMFH4MEBHHhtOFSwe/Psj8C4QOyxtox&#10;KbiRh/ns9WWKuXZX3tJlF0oRR9jnqKAKocml9EVFFv3ANcTRO7rWYoiyLaVu8RrHbS3TJMmkRcOR&#10;UGFDXxUVp93ZRkjyfeKbXByyjf9z9O7NarQ3SvXeus8JiEBdeIYf7bVWkA6zdAz/d+IVk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wp3XGAAAA3gAAAA8AAAAAAAAA&#10;AAAAAAAAoQIAAGRycy9kb3ducmV2LnhtbFBLBQYAAAAABAAEAPkAAACUAwAAAAA=&#10;" strokecolor="aqua"/>
                        <v:line id="Line 108" o:spid="_x0000_s1132" style="position:absolute;visibility:visible;mso-wrap-style:square" from="983,347" to="1242,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invMUAAADeAAAADwAAAGRycy9kb3ducmV2LnhtbESPy2rCQBSG90LfYTiF7nRyEZHoGEqh&#10;9AIVtAW3h8wxE82cCZlpEt++syi4/PlvfNtysq0YqPeNYwXpIgFBXDndcK3g5/t1vgbhA7LG1jEp&#10;uJGHcvcw22Kh3cgHGo6hFnGEfYEKTAhdIaWvDFn0C9cRR+/seoshyr6WuscxjttWZkmykhYbjg8G&#10;O3oxVF2Pv1aBs5h16eVzyWZ5ePva304fqT8p9fQ4PW9ABJrCPfzfftcKsnyVR4CIE1FA7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invMUAAADeAAAADwAAAAAAAAAA&#10;AAAAAAChAgAAZHJzL2Rvd25yZXYueG1sUEsFBgAAAAAEAAQA+QAAAJMDAAAAAA==&#10;" strokecolor="aqua"/>
                        <v:line id="Line 109" o:spid="_x0000_s1133" style="position:absolute;visibility:visible;mso-wrap-style:square" from="1242,680" to="1493,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QCJ8UAAADeAAAADwAAAGRycy9kb3ducmV2LnhtbESPQWvCQBSE7wX/w/KE3uomUaREVxFB&#10;bAsWjILXR/aZjWbfhuxW47/vCoUeh5n5hpkve9uIG3W+dqwgHSUgiEuna64UHA+bt3cQPiBrbByT&#10;ggd5WC4GL3PMtbvznm5FqESEsM9RgQmhzaX0pSGLfuRa4uidXWcxRNlVUnd4j3DbyCxJptJizXHB&#10;YEtrQ+W1+LEKnMWsTS9fEzaT/Xb3/Th9pv6k1OuwX81ABOrDf/iv/aEVZOPpOIXnnXgF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QCJ8UAAADeAAAADwAAAAAAAAAA&#10;AAAAAAChAgAAZHJzL2Rvd25yZXYueG1sUEsFBgAAAAAEAAQA+QAAAJMDAAAAAA==&#10;" strokecolor="aqua"/>
                        <v:line id="Line 110" o:spid="_x0000_s1134" style="position:absolute;flip:y;visibility:visible;mso-wrap-style:square" from="1493,621" to="1752,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2j2cYAAADeAAAADwAAAGRycy9kb3ducmV2LnhtbESPzWrCQBSF94W+w3ALbopOjBBC6iSU&#10;FqngQrRddHnN3CZTM3dCZqrx7R1B6PJwfj7OshptJ040eONYwXyWgCCunTbcKPj6XE1zED4ga+wc&#10;k4ILeajKx4clFtqdeUenfWhEHGFfoII2hL6Q0tctWfQz1xNH78cNFkOUQyP1gOc4bjuZJkkmLRqO&#10;hBZ7emupPu7/bIQkmyNf5Psh2/pfR8/efOTfRqnJ0/j6AiLQGP7D9/ZaK0gX2SKF2514BWR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No9nGAAAA3gAAAA8AAAAAAAAA&#10;AAAAAAAAoQIAAGRycy9kb3ducmV2LnhtbFBLBQYAAAAABAAEAPkAAACUAwAAAAA=&#10;" strokecolor="aqua"/>
                        <v:line id="Line 111" o:spid="_x0000_s1135" style="position:absolute;flip:y;visibility:visible;mso-wrap-style:square" from="1752,562" to="2003,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EGQsUAAADeAAAADwAAAGRycy9kb3ducmV2LnhtbESPzYrCMBSF9wO+Q7iCm0HTsVCkGkWU&#10;QcHFMI4Ll9fm2kabm9JErW9vBgZmeTg/H2e26Gwt7tR641jBxygBQVw4bbhUcPj5HE5A+ICssXZM&#10;Cp7kYTHvvc0w1+7B33Tfh1LEEfY5KqhCaHIpfVGRRT9yDXH0zq61GKJsS6lbfMRxW8txkmTSouFI&#10;qLChVUXFdX+zEZLsrvyU61P25S+O3r3ZTI5GqUG/W05BBOrCf/ivvdUKxmmWpvB7J14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cEGQsUAAADeAAAADwAAAAAAAAAA&#10;AAAAAAChAgAAZHJzL2Rvd25yZXYueG1sUEsFBgAAAAAEAAQA+QAAAJMDAAAAAA==&#10;" strokecolor="aqua"/>
                        <v:line id="Line 112" o:spid="_x0000_s1136" style="position:absolute;flip:y;visibility:visible;mso-wrap-style:square" from="2003,547" to="2261,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ieNsYAAADeAAAADwAAAGRycy9kb3ducmV2LnhtbESPzWrCQBSF94LvMFyhG6mTxhIkdRRp&#10;KS10IcYuXF4zt8lo5k7ITGN8+45QcHk4Px9nuR5sI3rqvHGs4GmWgCAunTZcKfjevz8uQPiArLFx&#10;TAqu5GG9Go+WmGt34R31RahEHGGfo4I6hDaX0pc1WfQz1xJH78d1FkOUXSV1h5c4bhuZJkkmLRqO&#10;hBpbeq2pPBe/NkKSrzNf5dsx2/qTo6k3H4uDUephMmxeQAQawj383/7UCtJ5Nn+G2514Be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onjbGAAAA3gAAAA8AAAAAAAAA&#10;AAAAAAAAoQIAAGRycy9kb3ducmV2LnhtbFBLBQYAAAAABAAEAPkAAACUAwAAAAA=&#10;" strokecolor="aqua"/>
                        <v:line id="Line 113" o:spid="_x0000_s1137" style="position:absolute;visibility:visible;mso-wrap-style:square" from="2261,547" to="2520,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8EJMYAAADeAAAADwAAAGRycy9kb3ducmV2LnhtbESPQWvCQBSE7wX/w/IEb3WTaKVEVxGh&#10;VAsKasHrI/vMps2+DdlV47/vCgWPw8x8w8wWna3FlVpfOVaQDhMQxIXTFZcKvo8fr+8gfEDWWDsm&#10;BXfysJj3XmaYa3fjPV0PoRQRwj5HBSaEJpfSF4Ys+qFriKN3dq3FEGVbSt3iLcJtLbMkmUiLFccF&#10;gw2tDBW/h4tV4CxmTfrzNWYz3n9ud/fTJvUnpQb9bjkFEagLz/B/e60VZKPJ6A0ed+IV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vBCTGAAAA3gAAAA8AAAAAAAAA&#10;AAAAAAAAoQIAAGRycy9kb3ducmV2LnhtbFBLBQYAAAAABAAEAPkAAACUAwAAAAA=&#10;" strokecolor="aqua"/>
                        <v:line id="Line 114" o:spid="_x0000_s1138" style="position:absolute;visibility:visible;mso-wrap-style:square" from="2520,651" to="277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2aU8YAAADeAAAADwAAAGRycy9kb3ducmV2LnhtbESP3WrCQBSE7wu+w3KE3tVNooQSXUWE&#10;Uluw4A94e8ges9Hs2ZBdNb59Vyj0cpiZb5jZoreNuFHna8cK0lECgrh0uuZKwWH/8fYOwgdkjY1j&#10;UvAgD4v54GWGhXZ33tJtFyoRIewLVGBCaAspfWnIoh+5ljh6J9dZDFF2ldQd3iPcNjJLklxarDku&#10;GGxpZai87K5WgbOYten5e8Jmsv3c/DyOX6k/KvU67JdTEIH68B/+a6+1gmycj3N43olX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9mlPGAAAA3gAAAA8AAAAAAAAA&#10;AAAAAAAAoQIAAGRycy9kb3ducmV2LnhtbFBLBQYAAAAABAAEAPkAAACUAwAAAAA=&#10;" strokecolor="aqua"/>
                        <v:line id="Line 115" o:spid="_x0000_s1139" style="position:absolute;flip:y;visibility:visible;mso-wrap-style:square" from="2771,429" to="3030,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oAQcYAAADeAAAADwAAAGRycy9kb3ducmV2LnhtbESPzWrCQBSF94LvMFyhm1InjRAldRRp&#10;KS10IcYuXF4zt8lo5k7ITGN8+45QcHk4Px9nuR5sI3rqvHGs4HmagCAunTZcKfjevz8tQPiArLFx&#10;TAqu5GG9Go+WmGt34R31RahEHGGfo4I6hDaX0pc1WfRT1xJH78d1FkOUXSV1h5c4bhuZJkkmLRqO&#10;hBpbeq2pPBe/NkKSrzNf5dsx2/qTo0dvPhYHo9TDZNi8gAg0hHv4v/2pFaSzbDaH2514Be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6AEHGAAAA3gAAAA8AAAAAAAAA&#10;AAAAAAAAoQIAAGRycy9kb3ducmV2LnhtbFBLBQYAAAAABAAEAPkAAACUAwAAAAA=&#10;" strokecolor="aqua"/>
                        <v:line id="Line 116" o:spid="_x0000_s1140" style="position:absolute;visibility:visible;mso-wrap-style:square" from="3030,429" to="3281,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6rusMAAADeAAAADwAAAGRycy9kb3ducmV2LnhtbERPW2vCMBR+F/YfwhnsTdOLiFRjGYOx&#10;C0zQDXw9NMem2pyUJmvrv18eBj5+fPdtOdlWDNT7xrGCdJGAIK6cbrhW8PP9Ol+D8AFZY+uYFNzI&#10;Q7l7mG2x0G7kAw3HUIsYwr5ABSaErpDSV4Ys+oXriCN3dr3FEGFfS93jGMNtK7MkWUmLDccGgx29&#10;GKqux1+rwFnMuvTyuWSzPLx97W+nj9SflHp6nJ43IAJN4S7+d79rBVm+yuPeeCdeAbn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uq7rDAAAA3gAAAA8AAAAAAAAAAAAA&#10;AAAAoQIAAGRycy9kb3ducmV2LnhtbFBLBQYAAAAABAAEAPkAAACRAwAAAAA=&#10;" strokecolor="aqua"/>
                        <v:line id="Line 117" o:spid="_x0000_s1141" style="position:absolute;visibility:visible;mso-wrap-style:square" from="3281,606" to="3540,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IOIcYAAADeAAAADwAAAGRycy9kb3ducmV2LnhtbESPQWvCQBSE7wX/w/IEb3WTKGKjq4hQ&#10;qgUFteD1kX1m02bfhuyq8d93hUKPw8x8w8yXna3FjVpfOVaQDhMQxIXTFZcKvk7vr1MQPiBrrB2T&#10;ggd5WC56L3PMtbvzgW7HUIoIYZ+jAhNCk0vpC0MW/dA1xNG7uNZiiLItpW7xHuG2llmSTKTFiuOC&#10;wYbWhoqf49UqcBazJv3+HLMZHz52+8d5m/qzUoN+t5qBCNSF//Bfe6MVZKPJ6A2ed+IV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iDiHGAAAA3gAAAA8AAAAAAAAA&#10;AAAAAAAAoQIAAGRycy9kb3ducmV2LnhtbFBLBQYAAAAABAAEAPkAAACUAwAAAAA=&#10;" strokecolor="aqua"/>
                        <v:line id="Line 118" o:spid="_x0000_s1142" style="position:absolute;flip:y;visibility:visible;mso-wrap-style:square" from="3540,1050" to="3799,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XrSMUAAADeAAAADwAAAGRycy9kb3ducmV2LnhtbESPTWvCQBCG74L/YZlCL1I32hIkuopY&#10;Sgs9FLUHj2N2TLZmZ0N2q/Hfdw4Fjy/vF89i1ftGXaiLLrCByTgDRVwG67gy8L1/e5qBignZYhOY&#10;DNwowmo5HCywsOHKW7rsUqVkhGOBBuqU2kLrWNbkMY5DSyzeKXQek8iu0rbDq4z7Rk+zLNceHctD&#10;jS1tairPu18vJ9nnmW/69Zh/xZ9Ao+jeZwdnzONDv56DStSne/i//WENTJ/zFwEQHEEBv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XrSMUAAADeAAAADwAAAAAAAAAA&#10;AAAAAAChAgAAZHJzL2Rvd25yZXYueG1sUEsFBgAAAAAEAAQA+QAAAJMDAAAAAA==&#10;" strokecolor="aqua"/>
                        <v:line id="Line 119" o:spid="_x0000_s1143" style="position:absolute;visibility:visible;mso-wrap-style:square" from="3799,1050" to="4050,1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JxWsYAAADeAAAADwAAAGRycy9kb3ducmV2LnhtbESPQWvCQBSE74X+h+UVvNVN0iAldRNE&#10;kFahBW3B6yP7zEazb0N2q/Hfu4WCx2FmvmHm1Wg7cabBt44VpNMEBHHtdMuNgp/v1fMrCB+QNXaO&#10;ScGVPFTl48McC+0uvKXzLjQiQtgXqMCE0BdS+tqQRT91PXH0Dm6wGKIcGqkHvES47WSWJDNpseW4&#10;YLCnpaH6tPu1CpzFrE+Pm5xNvn3//Lru16nfKzV5GhdvIAKN4R7+b39oBdnLLE/h7068ArK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ScVrGAAAA3gAAAA8AAAAAAAAA&#10;AAAAAAAAoQIAAGRycy9kb3ducmV2LnhtbFBLBQYAAAAABAAEAPkAAACUAwAAAAA=&#10;" strokecolor="aqua"/>
                        <v:line id="Line 120" o:spid="_x0000_s1144" style="position:absolute;flip:y;visibility:visible;mso-wrap-style:square" from="4050,924" to="4309,1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vQpMYAAADeAAAADwAAAGRycy9kb3ducmV2LnhtbESPzWrCQBSF9wXfYbiCm6KTphIkdRLE&#10;Iha6KFUXLm8zt8nUzJ2QGTW+facgdHk4Px9nWQ62FRfqvXGs4GmWgCCunDZcKzjsN9MFCB+QNbaO&#10;ScGNPJTF6GGJuXZX/qTLLtQijrDPUUETQpdL6auGLPqZ64ij9+16iyHKvpa6x2sct61MkySTFg1H&#10;QoMdrRuqTruzjZDk/cQ3+fqVffgfR4/ebBdHo9RkPKxeQAQawn/43n7TCtLnbJ7C3514BWT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L0KTGAAAA3gAAAA8AAAAAAAAA&#10;AAAAAAAAoQIAAGRycy9kb3ducmV2LnhtbFBLBQYAAAAABAAEAPkAAACUAwAAAAA=&#10;" strokecolor="aqua"/>
                        <v:line id="Line 121" o:spid="_x0000_s1145" style="position:absolute;flip:y;visibility:visible;mso-wrap-style:square" from="4309,680" to="456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d1P8YAAADeAAAADwAAAGRycy9kb3ducmV2LnhtbESPzWrCQBSF94LvMFyhG6mTxhIkdRRp&#10;KS10IcYuXF4zt8lo5k7ITGN8+45QcHk4Px9nuR5sI3rqvHGs4GmWgCAunTZcKfjevz8uQPiArLFx&#10;TAqu5GG9Go+WmGt34R31RahEHGGfo4I6hDaX0pc1WfQz1xJH78d1FkOUXSV1h5c4bhuZJkkmLRqO&#10;hBpbeq2pPBe/NkKSrzNf5dsx2/qTo6k3H4uDUephMmxeQAQawj383/7UCtJ59jyH2514Be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HdT/GAAAA3gAAAA8AAAAAAAAA&#10;AAAAAAAAoQIAAGRycy9kb3ducmV2LnhtbFBLBQYAAAAABAAEAPkAAACUAwAAAAA=&#10;" strokecolor="aqua"/>
                        <v:line id="Line 122" o:spid="_x0000_s1146" style="position:absolute;flip:y;visibility:visible;mso-wrap-style:square" from="4560,643" to="4819,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7tS8YAAADeAAAADwAAAGRycy9kb3ducmV2LnhtbESPzWrCQBSF90LfYbiFbqROjBIkdZRi&#10;KQpdSNMuXF4zt8nUzJ2Qmcb49k5BcHk4Px9nuR5sI3rqvHGsYDpJQBCXThuuFHx/vT8vQPiArLFx&#10;TAou5GG9ehgtMdfuzJ/UF6EScYR9jgrqENpcSl/WZNFPXEscvR/XWQxRdpXUHZ7juG1kmiSZtGg4&#10;EmpsaVNTeSr+bIQkHye+yLdjtve/jsbebBcHo9TT4/D6AiLQEO7hW3unFaSzbD6H/zvxCsjV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u7UvGAAAA3gAAAA8AAAAAAAAA&#10;AAAAAAAAoQIAAGRycy9kb3ducmV2LnhtbFBLBQYAAAAABAAEAPkAAACUAwAAAAA=&#10;" strokecolor="aqua"/>
                        <v:line id="Line 123" o:spid="_x0000_s1147" style="position:absolute;flip:y;visibility:visible;mso-wrap-style:square" from="4819,451" to="5077,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JI0MYAAADeAAAADwAAAGRycy9kb3ducmV2LnhtbESPS2sCMRSF9wX/Q7hCN6VmfA0yNYoo&#10;pYIL0bpweTu5zkQnN8Mk1fHfG6HQ5eE8Ps503tpKXKnxxrGCfi8BQZw7bbhQcPj+fJ+A8AFZY+WY&#10;FNzJw3zWeZlipt2Nd3Tdh0LEEfYZKihDqDMpfV6SRd9zNXH0Tq6xGKJsCqkbvMVxW8lBkqTSouFI&#10;KLGmZUn5Zf9rIyTZXPguVz/p1p8dvXnzNTkapV677eIDRKA2/If/2mutYDBMR2N43olXQM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iSNDGAAAA3gAAAA8AAAAAAAAA&#10;AAAAAAAAoQIAAGRycy9kb3ducmV2LnhtbFBLBQYAAAAABAAEAPkAAACUAwAAAAA=&#10;" strokecolor="aqua"/>
                        <v:line id="Line 124" o:spid="_x0000_s1148" style="position:absolute;visibility:visible;mso-wrap-style:square" from="5077,451" to="532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vpLsYAAADeAAAADwAAAGRycy9kb3ducmV2LnhtbESPQWvCQBSE7wX/w/IEb3WTGIKkriKC&#10;VAstqAWvj+xrNjX7NmS3Gv99t1DwOMzMN8xiNdhWXKn3jWMF6TQBQVw53XCt4PO0fZ6D8AFZY+uY&#10;FNzJw2o5elpgqd2ND3Q9hlpECPsSFZgQulJKXxmy6KeuI47el+sthij7WuoebxFuW5klSSEtNhwX&#10;DHa0MVRdjj9WgbOYden3W84mP7y+f9zP+9SflZqMh/ULiEBDeIT/2zutIJsVeQF/d+IV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476S7GAAAA3gAAAA8AAAAAAAAA&#10;AAAAAAAAoQIAAGRycy9kb3ducmV2LnhtbFBLBQYAAAAABAAEAPkAAACUAwAAAAA=&#10;" strokecolor="aqua"/>
                        <v:line id="Line 125" o:spid="_x0000_s1149" style="position:absolute;flip:y;visibility:visible;mso-wrap-style:square" from="5329,591" to="5587,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xzPMYAAADeAAAADwAAAGRycy9kb3ducmV2LnhtbESPzWoCMRSF9wXfIVyhm6IZbZnKaBSx&#10;SAUXonXR5e3kOhOd3AyTqOPbG6Hg8nB+Ps5k1tpKXKjxxrGCQT8BQZw7bbhQsP9Z9kYgfEDWWDkm&#10;BTfyMJt2XiaYaXflLV12oRBxhH2GCsoQ6kxKn5dk0fddTRy9g2sshiibQuoGr3HcVnKYJKm0aDgS&#10;SqxpUVJ+2p1thCTrE9/k11+68UdHb958j36NUq/ddj4GEagNz/B/e6UVDN/Tj0943IlXQE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8czzGAAAA3gAAAA8AAAAAAAAA&#10;AAAAAAAAoQIAAGRycy9kb3ducmV2LnhtbFBLBQYAAAAABAAEAPkAAACUAwAAAAA=&#10;" strokecolor="aqua"/>
                        <v:line id="Line 126" o:spid="_x0000_s1150" style="position:absolute;flip:y;visibility:visible;mso-wrap-style:square" from="5587,362" to="5839,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PnTsQAAADeAAAADwAAAGRycy9kb3ducmV2LnhtbERPTWvCQBC9C/6HZQq9SN1oS5DoKmIp&#10;LfRQ1B48jtkx2ZqdDdmtxn/fORQ8Pt73YtX7Rl2oiy6wgck4A0VcBuu4MvC9f3uagYoJ2WITmAzc&#10;KMJqORwssLDhylu67FKlJIRjgQbqlNpC61jW5DGOQ0ss3Cl0HpPArtK2w6uE+0ZPsyzXHh1LQ40t&#10;bWoqz7tfLyXZ55lv+vWYf8WfQKPo3mcHZ8zjQ7+eg0rUp7v43/1hDUyf8xfZK3fkCu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Y+dOxAAAAN4AAAAPAAAAAAAAAAAA&#10;AAAAAKECAABkcnMvZG93bnJldi54bWxQSwUGAAAAAAQABAD5AAAAkgMAAAAA&#10;" strokecolor="aqua"/>
                        <v:line id="Line 127" o:spid="_x0000_s1151" style="position:absolute;visibility:visible;mso-wrap-style:square" from="5839,362" to="6097,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R9XMYAAADeAAAADwAAAGRycy9kb3ducmV2LnhtbESP3WrCQBSE7wu+w3KE3tVNYpAaXUUK&#10;xbZgwR/w9pA9ZqPZsyG71fj2XaHQy2FmvmHmy9424kqdrx0rSEcJCOLS6ZorBYf9+8srCB+QNTaO&#10;ScGdPCwXg6c5FtrdeEvXXahEhLAvUIEJoS2k9KUhi37kWuLonVxnMUTZVVJ3eItw28gsSSbSYs1x&#10;wWBLb4bKy+7HKnAWszY9f+Vs8u16830/fqb+qNTzsF/NQATqw3/4r/2hFWTjST6Fx514Be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fVzGAAAA3gAAAA8AAAAAAAAA&#10;AAAAAAAAoQIAAGRycy9kb3ducmV2LnhtbFBLBQYAAAAABAAEAPkAAACUAwAAAAA=&#10;" strokecolor="aqua"/>
                        <v:line id="Line 128" o:spid="_x0000_s1152" style="position:absolute;flip:y;visibility:visible;mso-wrap-style:square" from="6097,532" to="6356,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x9lcUAAADeAAAADwAAAGRycy9kb3ducmV2LnhtbESPTWvCQBCG74L/YZlCL1I3WhokuopY&#10;Sgs9FLUHj2N2TLZmZ0N2q/Hfdw4Fjy/vF89i1ftGXaiLLrCByTgDRVwG67gy8L1/e5qBignZYhOY&#10;DNwowmo5HCywsOHKW7rsUqVkhGOBBuqU2kLrWNbkMY5DSyzeKXQek8iu0rbDq4z7Rk+zLNceHctD&#10;jS1tairPu18vJ9nnmW/69Zh/xZ9Ao+jeZwdnzONDv56DStSne/i//WENTJ/zFwEQHEEBv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x9lcUAAADeAAAADwAAAAAAAAAA&#10;AAAAAAChAgAAZHJzL2Rvd25yZXYueG1sUEsFBgAAAAAEAAQA+QAAAJMDAAAAAA==&#10;" strokecolor="aqua"/>
                        <v:line id="Line 129" o:spid="_x0000_s1153" style="position:absolute;flip:y;visibility:visible;mso-wrap-style:square" from="724,614" to="983,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8azsoAAADeAAAADwAAAGRycy9kb3ducmV2LnhtbESP3WoCMRSE74W+QziF3ogmWiuyGqVV&#10;Cq1IwV+8PGxOd5duTrabqGufvikUvBxm5htmMmtsKc5U+8Kxhl5XgSBOnSk407DbvnZGIHxANlg6&#10;Jg1X8jCb3rUmmBh34TWdNyETEcI+QQ15CFUipU9zsui7riKO3qerLYYo60yaGi8RbkvZV2ooLRYc&#10;F3KsaJ5T+rU5WQ3tl5XaL+cK36+Dj+NPsTgdFt9trR/um+cxiEBNuIX/229GQ/9x+NSDvzvxCsjp&#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bbxrOygAAAN4AAAAPAAAA&#10;AAAAAAAAAAAAAKECAABkcnMvZG93bnJldi54bWxQSwUGAAAAAAQABAD5AAAAmAMAAAAA&#10;" strokecolor="purple" strokeweight=".35pt"/>
                        <v:line id="Line 130" o:spid="_x0000_s1154" style="position:absolute;flip:y;visibility:visible;mso-wrap-style:square" from="983,429" to="1242,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rvYS5ygAAAN4AAAAPAAAA&#10;AAAAAAAAAAAAAKECAABkcnMvZG93bnJldi54bWxQSwUGAAAAAAQABAD5AAAAmAMAAAAA&#10;" strokecolor="purple" strokeweight=".35pt"/>
                        <v:line id="Line 131" o:spid="_x0000_s1155" style="position:absolute;visibility:visible;mso-wrap-style:square" from="1242,429" to="1493,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zPW8cAAADeAAAADwAAAGRycy9kb3ducmV2LnhtbESPUWvCMBSF3wf7D+EOfJvplEWpRhmC&#10;MGQT6/YDLs21LTY3Ncls/ffLYODj4ZzzHc5yPdhWXMmHxrGGl3EGgrh0puFKw/fX9nkOIkRkg61j&#10;0nCjAOvV48MSc+N6Luh6jJVIEA45aqhj7HIpQ1mTxTB2HXHyTs5bjEn6ShqPfYLbVk6yTEmLDaeF&#10;Gjva1FSejz9Ww9x/qll52u5VMevNx+5S7fbqoPXoaXhbgIg0xHv4v/1uNEym6nUKf3fSFZ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7M9bxwAAAN4AAAAPAAAAAAAA&#10;AAAAAAAAAKECAABkcnMvZG93bnJldi54bWxQSwUGAAAAAAQABAD5AAAAlQMAAAAA&#10;" strokecolor="purple" strokeweight=".35pt"/>
                        <v:line id="Line 132" o:spid="_x0000_s1156" style="position:absolute;flip:y;visibility:visible;mso-wrap-style:square" from="1493,407" to="175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i5VsoAAADeAAAADwAAAGRycy9kb3ducmV2LnhtbESP3WoCMRSE7wt9h3AKvRFNaq3IapRW&#10;KViRgr94edic7i7dnGw3Udc+fVMQvBxm5htmNGlsKU5U+8KxhqeOAkGcOlNwpmG7eW8PQPiAbLB0&#10;TBou5GEyvr8bYWLcmVd0WodMRAj7BDXkIVSJlD7NyaLvuIo4el+uthiirDNpajxHuC1lV6m+tFhw&#10;XMixomlO6ff6aDW03pZqt5gq/Lj0Pg+/xey4n/20tH58aF6HIAI14Ra+tudGQ/e5/9KD/zvxCsjx&#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LGLlWygAAAN4AAAAPAAAA&#10;AAAAAAAAAAAAAKECAABkcnMvZG93bnJldi54bWxQSwUGAAAAAAQABAD5AAAAmAMAAAAA&#10;" strokecolor="purple" strokeweight=".35pt"/>
                        <v:line id="Line 133" o:spid="_x0000_s1157" style="position:absolute;flip:y;visibility:visible;mso-wrap-style:square" from="1752,333" to="2003,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QczcoAAADeAAAADwAAAGRycy9kb3ducmV2LnhtbESP3WoCMRSE74W+QziF3ogmtSqyGqVV&#10;Cq2Ugr94edic7i7dnGw3Udc+vSkUvBxm5htmMmtsKU5U+8KxhseuAkGcOlNwpmG7ee2MQPiAbLB0&#10;TBou5GE2vWtNMDHuzCs6rUMmIoR9ghryEKpESp/mZNF3XUUcvS9XWwxR1pk0NZ4j3Jayp9RQWiw4&#10;LuRY0Tyn9Ht9tBraLx9qt5wrfL/0Pw+/xeK4X/y0tX64b57HIAI14Rb+b78ZDb2n4WAAf3fiFZDT&#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kVBzNygAAAN4AAAAPAAAA&#10;AAAAAAAAAAAAAKECAABkcnMvZG93bnJldi54bWxQSwUGAAAAAAQABAD5AAAAmAMAAAAA&#10;" strokecolor="purple" strokeweight=".35pt"/>
                        <v:line id="Line 134" o:spid="_x0000_s1158" style="position:absolute;visibility:visible;mso-wrap-style:square" from="2003,333" to="2261,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tsw8YAAADeAAAADwAAAGRycy9kb3ducmV2LnhtbESPUWvCMBSF34X9h3AHvmmqwyidUcZA&#10;GOJkdfsBl+baFpubLsls/ffLYODj4ZzzHc56O9hWXMmHxrGG2TQDQVw603Cl4etzN1mBCBHZYOuY&#10;NNwowHbzMFpjblzPBV1PsRIJwiFHDXWMXS5lKGuyGKauI07e2XmLMUlfSeOxT3DbynmWKWmx4bRQ&#10;Y0evNZWX04/VsPLvalmed0dVLHtz2H9X+6P60Hr8OLw8g4g0xHv4v/1mNMyf1ELB3510Be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bbMPGAAAA3gAAAA8AAAAAAAAA&#10;AAAAAAAAoQIAAGRycy9kb3ducmV2LnhtbFBLBQYAAAAABAAEAPkAAACUAwAAAAA=&#10;" strokecolor="purple" strokeweight=".35pt"/>
                        <v:line id="Line 135" o:spid="_x0000_s1159" style="position:absolute;flip:y;visibility:visible;mso-wrap-style:square" from="2261,407" to="2520,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7yichygAAAN4AAAAPAAAA&#10;AAAAAAAAAAAAAKECAABkcnMvZG93bnJldi54bWxQSwUGAAAAAAQABAD5AAAAmAMAAAAA&#10;" strokecolor="purple" strokeweight=".35pt"/>
                        <v:line id="Line 136" o:spid="_x0000_s1160" style="position:absolute;visibility:visible;mso-wrap-style:square" from="2520,407" to="2771,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hdKsQAAADeAAAADwAAAGRycy9kb3ducmV2LnhtbERPy2oCMRTdC/5DuEJ3TqaWRpkaRQpC&#10;kVZ89AMukzsPOrkZk9SZ/n2zKHR5OO/1drSduJMPrWMNj1kOgrh0puVaw+d1P1+BCBHZYOeYNPxQ&#10;gO1mOlljYdzAZ7pfYi1SCIcCNTQx9oWUoWzIYshcT5y4ynmLMUFfS+NxSOG2k4s8V9Jiy6mhwZ5e&#10;Gyq/Lt9Ww8p/qGVZ7Y/qvBzM++FWH47qpPXDbNy9gIg0xn/xn/vNaFg8qee0N91JV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SF0qxAAAAN4AAAAPAAAAAAAAAAAA&#10;AAAAAKECAABkcnMvZG93bnJldi54bWxQSwUGAAAAAAQABAD5AAAAkgMAAAAA&#10;" strokecolor="purple" strokeweight=".35pt"/>
                        <v:line id="Line 137" o:spid="_x0000_s1161" style="position:absolute;flip:y;visibility:visible;mso-wrap-style:square" from="2771,540" to="303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lGRbIygAAAN4AAAAPAAAA&#10;AAAAAAAAAAAAAKECAABkcnMvZG93bnJldi54bWxQSwUGAAAAAAQABAD5AAAAmAMAAAAA&#10;" strokecolor="purple" strokeweight=".35pt"/>
                        <v:line id="Line 138" o:spid="_x0000_s1162" style="position:absolute;visibility:visible;mso-wrap-style:square" from="3030,540" to="3281,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bkcQAAADeAAAADwAAAGRycy9kb3ducmV2LnhtbESP32rCMBTG7we+QzgD72Y6B1E6owxB&#10;EHFidQ9waI5tWXNSk8zWtzcXAy8/vn/8FqvBtuJGPjSONbxPMhDEpTMNVxp+zpu3OYgQkQ22jknD&#10;nQKslqOXBebG9VzQ7RQrkUY45KihjrHLpQxlTRbDxHXEybs4bzEm6StpPPZp3LZymmVKWmw4PdTY&#10;0bqm8vf0ZzXM/bealZfNQRWz3ux312p3UEetx6/D1yeISEN8hv/bW6Nh+qFUAkg4CQXk8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UpuRxAAAAN4AAAAPAAAAAAAAAAAA&#10;AAAAAKECAABkcnMvZG93bnJldi54bWxQSwUGAAAAAAQABAD5AAAAkgMAAAAA&#10;" strokecolor="purple" strokeweight=".35pt"/>
                        <v:line id="Line 139" o:spid="_x0000_s1163" style="position:absolute;visibility:visible;mso-wrap-style:square" from="3281,658" to="3540,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4+CsYAAADeAAAADwAAAGRycy9kb3ducmV2LnhtbESP3WoCMRSE7wt9h3AKvatZLUTZGkUK&#10;gogVf/oAh81xd3Fzsk2iu759IwheDjPzDTOd97YRV/KhdqxhOMhAEBfO1Fxq+D0uPyYgQkQ22Dgm&#10;DTcKMJ+9vkwxN67jPV0PsRQJwiFHDVWMbS5lKCqyGAauJU7eyXmLMUlfSuOxS3DbyFGWKWmx5rRQ&#10;YUvfFRXnw8VqmPgfNS5Oy63ajzuzWf+V663aaf3+1i++QETq4zP8aK+MhtGnUkO430lXQ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8ePgrGAAAA3gAAAA8AAAAAAAAA&#10;AAAAAAAAoQIAAGRycy9kb3ducmV2LnhtbFBLBQYAAAAABAAEAPkAAACUAwAAAAA=&#10;" strokecolor="purple" strokeweight=".35pt"/>
                        <v:line id="Line 140" o:spid="_x0000_s1164" style="position:absolute;flip:y;visibility:visible;mso-wrap-style:square" from="3540,584" to="3799,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FOBMoAAADeAAAADwAAAGRycy9kb3ducmV2LnhtbESPW2vCQBSE34X+h+UIvkjdbVpCia7i&#10;hUJbpFB7wcdD9piEZs+m2VWjv74rFHwcZuYbZjLrbC0O1PrKsYa7kQJBnDtTcaHh8+Pp9hGED8gG&#10;a8ek4UQeZtOb3gQz4478TodNKESEsM9QQxlCk0np85Is+pFriKO3c63FEGVbSNPiMcJtLROlUmmx&#10;4rhQYkPLkvKfzd5qGC7W6ut1qfDl9PC2PVer/ffqd6j1oN/NxyACdeEa/m8/Gw3JfZom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l0U4EygAAAN4AAAAPAAAA&#10;AAAAAAAAAAAAAKECAABkcnMvZG93bnJldi54bWxQSwUGAAAAAAQABAD5AAAAmAMAAAAA&#10;" strokecolor="purple" strokeweight=".35pt"/>
                        <v:line id="Line 141" o:spid="_x0000_s1165" style="position:absolute;visibility:visible;mso-wrap-style:square" from="3799,584" to="4050,1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AF5sYAAADeAAAADwAAAGRycy9kb3ducmV2LnhtbESP3WoCMRSE7wXfIZxC7zRbhSirUUQQ&#10;irTi3wMcNsfdxc3JNknd7ds3hYKXw8x8wyzXvW3Eg3yoHWt4G2cgiAtnai41XC+70RxEiMgGG8ek&#10;4YcCrFfDwRJz4zo+0eMcS5EgHHLUUMXY5lKGoiKLYexa4uTdnLcYk/SlNB67BLeNnGSZkhZrTgsV&#10;trStqLifv62Guf9Us+K2O6jTrDMf+69yf1BHrV9f+s0CRKQ+PsP/7XejYTJVagp/d9IV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ABebGAAAA3gAAAA8AAAAAAAAA&#10;AAAAAAAAoQIAAGRycy9kb3ducmV2LnhtbFBLBQYAAAAABAAEAPkAAACUAwAAAAA=&#10;" strokecolor="purple" strokeweight=".35pt"/>
                        <v:line id="Line 142" o:spid="_x0000_s1166" style="position:absolute;flip:y;visibility:visible;mso-wrap-style:square" from="4050,857" to="4309,1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V0c+vJAAAA3gAAAA8AAAAA&#10;AAAAAAAAAAAAoQIAAGRycy9kb3ducmV2LnhtbFBLBQYAAAAABAAEAPkAAACXAwAAAAA=&#10;" strokecolor="purple" strokeweight=".35pt"/>
                        <v:line id="Line 143" o:spid="_x0000_s1167" style="position:absolute;flip:y;visibility:visible;mso-wrap-style:square" from="4309,584" to="4560,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jWcMoAAADeAAAADwAAAGRycy9kb3ducmV2LnhtbESPQWsCMRSE70L/Q3iFXqQmtXYpq1Gs&#10;UrBShNpWPD42z93Fzct2E3Xtr2+EgsdhZr5hRpPWVuJIjS8da3joKRDEmTMl5xq+Pl/vn0H4gGyw&#10;ckwazuRhMr7pjDA17sQfdFyHXEQI+xQ1FCHUqZQ+K8ii77maOHo711gMUTa5NA2eItxWsq9UIi2W&#10;HBcKrGlWULZfH6yG7su7+l7OFL6dB6vtbzk/bOY/Xa3vbtvpEESgNlzD/+2F0dB/TJInuNyJV0CO&#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qONZwygAAAN4AAAAPAAAA&#10;AAAAAAAAAAAAAKECAABkcnMvZG93bnJldi54bWxQSwUGAAAAAAQABAD5AAAAmAMAAAAA&#10;" strokecolor="purple" strokeweight=".35pt"/>
                        <v:line id="Line 144" o:spid="_x0000_s1168" style="position:absolute;visibility:visible;mso-wrap-style:square" from="4560,584" to="4819,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emfsYAAADeAAAADwAAAGRycy9kb3ducmV2LnhtbESPzWrDMBCE74W8g9hAb43cFJTgRjYl&#10;ECihCc3PAyzWxja1Vo6kxu7bR4VCj8PMfMOsytF24kY+tI41PM8yEMSVMy3XGs6nzdMSRIjIBjvH&#10;pOGHApTF5GGFuXEDH+h2jLVIEA45amhi7HMpQ9WQxTBzPXHyLs5bjEn6WhqPQ4LbTs6zTEmLLaeF&#10;BntaN1R9Hb+thqXfqUV12ezVYTGYj+213u7Vp9aP0/HtFUSkMf6H/9rvRsP8RSkFv3fSFZD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3pn7GAAAA3gAAAA8AAAAAAAAA&#10;AAAAAAAAoQIAAGRycy9kb3ducmV2LnhtbFBLBQYAAAAABAAEAPkAAACUAwAAAAA=&#10;" strokecolor="purple" strokeweight=".35pt"/>
                        <v:line id="Line 145" o:spid="_x0000_s1169" style="position:absolute;flip:y;visibility:visible;mso-wrap-style:square" from="4819,636" to="507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btnMoAAADeAAAADwAAAGRycy9kb3ducmV2LnhtbESPQWsCMRSE70L/Q3iFXqQmVdmW1ShW&#10;KVgphdpWPD42z93Fzct2E3Xtr28KgsdhZr5hxtPWVuJIjS8da3joKRDEmTMl5xq+Pl/un0D4gGyw&#10;ckwazuRhOrnpjDE17sQfdFyHXEQI+xQ1FCHUqZQ+K8ii77maOHo711gMUTa5NA2eItxWsq9UIi2W&#10;HBcKrGleULZfH6yG7vOb+l7NFb6eh+/b33Jx2Cx+ulrf3bazEYhAbbiGL+2l0dAfJMkj/N+JV0B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1pu2cygAAAN4AAAAPAAAA&#10;AAAAAAAAAAAAAKECAABkcnMvZG93bnJldi54bWxQSwUGAAAAAAQABAD5AAAAmAMAAAAA&#10;" strokecolor="purple" strokeweight=".35pt"/>
                        <v:line id="Line 146" o:spid="_x0000_s1170" style="position:absolute;visibility:visible;mso-wrap-style:square" from="5077,636" to="5329,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SXl8MAAADeAAAADwAAAGRycy9kb3ducmV2LnhtbERP3WrCMBS+H/gO4Qy8m+kcROmMMgRB&#10;xInVPcChObZlzUlNMlvf3lwMvPz4/herwbbiRj40jjW8TzIQxKUzDVcafs6btzmIEJENto5Jw50C&#10;rJajlwXmxvVc0O0UK5FCOOSooY6xy6UMZU0Ww8R1xIm7OG8xJugraTz2Kdy2cpplSlpsODXU2NG6&#10;pvL39Gc1zP23mpWXzUEVs97sd9dqd1BHrcevw9cniEhDfIr/3VujYfqhVNqb7qQr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kl5fDAAAA3gAAAA8AAAAAAAAAAAAA&#10;AAAAoQIAAGRycy9kb3ducmV2LnhtbFBLBQYAAAAABAAEAPkAAACRAwAAAAA=&#10;" strokecolor="purple" strokeweight=".35pt"/>
                        <v:line id="Line 147" o:spid="_x0000_s1171" style="position:absolute;flip:y;visibility:visible;mso-wrap-style:square" from="5329,495" to="5587,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XcdcoAAADeAAAADwAAAGRycy9kb3ducmV2LnhtbESPQWsCMRSE70L/Q3iFXqQmVVna1ShW&#10;KVgphdpWPD42z93Fzct2E3Xtr28KgsdhZr5hxtPWVuJIjS8da3joKRDEmTMl5xq+Pl/uH0H4gGyw&#10;ckwazuRhOrnpjDE17sQfdFyHXEQI+xQ1FCHUqZQ+K8ii77maOHo711gMUTa5NA2eItxWsq9UIi2W&#10;HBcKrGleULZfH6yG7vOb+l7NFb6eh+/b33Jx2Cx+ulrf3bazEYhAbbiGL+2l0dAfJMkT/N+JV0B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rddx1ygAAAN4AAAAPAAAA&#10;AAAAAAAAAAAAAKECAABkcnMvZG93bnJldi54bWxQSwUGAAAAAAQABAD5AAAAmAMAAAAA&#10;" strokecolor="purple" strokeweight=".35pt"/>
                        <v:line id="Line 148" o:spid="_x0000_s1172" style="position:absolute;flip:y;visibility:visible;mso-wrap-style:square" from="5587,466" to="5839,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bjNcgAAADeAAAADwAAAGRycy9kb3ducmV2LnhtbESPzWoCMRSF94LvEK7QjWiiLVqmRrFK&#10;oZVSUNvS5WVynRmc3IyTqKNPbxYFl4fzxzeZNbYUJ6p94VjDoK9AEKfOFJxp+N6+9Z5B+IBssHRM&#10;Gi7kYTZttyaYGHfmNZ02IRNxhH2CGvIQqkRKn+Zk0fddRRy9nasthijrTJoaz3HclnKo1EhaLDg+&#10;5FjRIqd0vzlaDd3XT/WzWij8uDx9/V2L5fF3eehq/dBp5i8gAjXhHv5vvxsNw8fROAJEnIgCcn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5bjNcgAAADeAAAADwAAAAAA&#10;AAAAAAAAAAChAgAAZHJzL2Rvd25yZXYueG1sUEsFBgAAAAAEAAQA+QAAAJYDAAAAAA==&#10;" strokecolor="purple" strokeweight=".35pt"/>
                        <v:line id="Line 149" o:spid="_x0000_s1173" style="position:absolute;visibility:visible;mso-wrap-style:square" from="5839,466" to="6097,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eo18cAAADeAAAADwAAAGRycy9kb3ducmV2LnhtbESP3WoCMRSE74W+QziF3mlWC1nZGqUU&#10;BJFW/OkDHDbH3aWbk20S3e3bN4Lg5TAz3zCL1WBbcSUfGscappMMBHHpTMOVhu/TejwHESKywdYx&#10;afijAKvl02iBhXE9H+h6jJVIEA4Faqhj7AopQ1mTxTBxHXHyzs5bjEn6ShqPfYLbVs6yTEmLDaeF&#10;Gjv6qKn8OV6shrn/Unl5Xu/UIe/N5/a32u7UXuuX5+H9DUSkIT7C9/bGaJi9qnwKtzvpCsj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x6jXxwAAAN4AAAAPAAAAAAAA&#10;AAAAAAAAAKECAABkcnMvZG93bnJldi54bWxQSwUGAAAAAAQABAD5AAAAlQMAAAAA&#10;" strokecolor="purple" strokeweight=".35pt"/>
                        <v:line id="Line 150" o:spid="_x0000_s1174" style="position:absolute;visibility:visible;mso-wrap-style:square" from="6097,532" to="6356,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U2oMYAAADeAAAADwAAAGRycy9kb3ducmV2LnhtbESPUWvCMBSF34X9h3AHe9PUDlKpRpGB&#10;MGTKdPsBl+baFpubLsls9+/NYLDHwznnO5zVZrSduJEPrWMN81kGgrhypuVaw+fHbroAESKywc4x&#10;afihAJv1w2SFpXEDn+h2jrVIEA4lamhi7EspQ9WQxTBzPXHyLs5bjEn6WhqPQ4LbTuZZpqTFltNC&#10;gz29NFRdz99Ww8IfVFFddkd1Kgbztv+q90f1rvXT47hdgog0xv/wX/vVaMifVZHD7510BeT6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VNqDGAAAA3gAAAA8AAAAAAAAA&#10;AAAAAAAAoQIAAGRycy9kb3ducmV2LnhtbFBLBQYAAAAABAAEAPkAAACUAwAAAAA=&#10;" strokecolor="purple" strokeweight=".35pt"/>
                        <v:shape id="Freeform 151" o:spid="_x0000_s1175" style="position:absolute;left:687;top:503;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Rnb8QA&#10;AADeAAAADwAAAGRycy9kb3ducmV2LnhtbESPS2vCQBSF90L/w3AL7nRSg1ZSRxGLKO58gNtr5jZJ&#10;m7kTZkYT/70jCF0ezuPjzBadqcWNnK8sK/gYJiCIc6srLhScjuvBFIQPyBpry6TgTh4W87feDDNt&#10;W97T7RAKEUfYZ6igDKHJpPR5SQb90DbE0fuxzmCI0hVSO2zjuKnlKEkm0mDFkVBiQ6uS8r/D1URu&#10;i+ed3H4Xq3GT7tyGfpcXc1Sq/94tv0AE6sJ/+NXeagWjdPKZwvNOv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EZ2/EAAAA3gAAAA8AAAAAAAAAAAAAAAAAmAIAAGRycy9k&#10;b3ducmV2LnhtbFBLBQYAAAAABAAEAPUAAACJAwAAAAA=&#10;" path="m37,l74,37,37,74,,37,37,xe" fillcolor="navy" strokecolor="navy" strokeweight=".35pt">
                          <v:path arrowok="t" o:connecttype="custom" o:connectlocs="37,0;74,37;37,74;0,37;37,0" o:connectangles="0,0,0,0,0"/>
                        </v:shape>
                        <v:shape id="Freeform 152" o:spid="_x0000_s1176" style="position:absolute;left:946;top:399;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3/G8UA&#10;AADeAAAADwAAAGRycy9kb3ducmV2LnhtbESPS4vCMBSF9wPzH8IV3I2pj1GpRhGHYcSdD3B7ba5t&#10;Z5qbkkRb/70RBlwezuPjzJetqcSNnC8tK+j3EhDEmdUl5wqOh++PKQgfkDVWlknBnTwsF+9vc0y1&#10;bXhHt33IRRxhn6KCIoQ6ldJnBRn0PVsTR+9incEQpculdtjEcVPJQZKMpcGSI6HAmtYFZX/7q4nc&#10;Bk9bufnK15/1cOt+6Hd1Ngelup12NQMRqA2v8H97oxUMhuPJCJ534hW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Lf8bxQAAAN4AAAAPAAAAAAAAAAAAAAAAAJgCAABkcnMv&#10;ZG93bnJldi54bWxQSwUGAAAAAAQABAD1AAAAigMAAAAA&#10;" path="m37,l74,37,37,74,,37,37,xe" fillcolor="navy" strokecolor="navy" strokeweight=".35pt">
                          <v:path arrowok="t" o:connecttype="custom" o:connectlocs="37,0;74,37;37,74;0,37;37,0" o:connectangles="0,0,0,0,0"/>
                        </v:shape>
                        <v:shape id="Freeform 153" o:spid="_x0000_s1177" style="position:absolute;left:1205;top:673;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FagMMA&#10;AADeAAAADwAAAGRycy9kb3ducmV2LnhtbESPzYrCMBSF94LvEK7gTtNR1KEaRRxEcTcqzPbaXNs6&#10;zU1JMra+vREGXB7Oz8dZrFpTiTs5X1pW8DFMQBBnVpecKziftoNPED4ga6wsk4IHeVgtu50Fpto2&#10;/E33Y8hFHGGfooIihDqV0mcFGfRDWxNH72qdwRCly6V22MRxU8lRkkylwZIjocCaNgVlv8c/E7kN&#10;/hzk/ivfTOrxwe3otr6Yk1L9XruegwjUhnf4v73XCkbj6WwCrzvxCs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FagMMAAADeAAAADwAAAAAAAAAAAAAAAACYAgAAZHJzL2Rv&#10;d25yZXYueG1sUEsFBgAAAAAEAAQA9QAAAIgDAAAAAA==&#10;" path="m37,l74,37,37,74,,37,37,xe" fillcolor="navy" strokecolor="navy" strokeweight=".35pt">
                          <v:path arrowok="t" o:connecttype="custom" o:connectlocs="37,0;74,37;37,74;0,37;37,0" o:connectangles="0,0,0,0,0"/>
                        </v:shape>
                        <v:shape id="Freeform 154" o:spid="_x0000_s1178" style="position:absolute;left:1456;top:880;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PE98QA&#10;AADeAAAADwAAAGRycy9kb3ducmV2LnhtbESPX2vCMBTF3wd+h3AF32aqsjo6o4giim/awV7vmru2&#10;2tyUJNru2y8DwcfD+fPjLFa9acSdnK8tK5iMExDEhdU1lwo+893rOwgfkDU2lknBL3lYLQcvC8y0&#10;7fhE93MoRRxhn6GCKoQ2k9IXFRn0Y9sSR+/HOoMhSldK7bCL46aR0yRJpcGaI6HCljYVFdfzzURu&#10;h19HediWm7d2dnR7uqy/Ta7UaNivP0AE6sMz/GgftILpLJ2n8H8nX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zxPfEAAAA3gAAAA8AAAAAAAAAAAAAAAAAmAIAAGRycy9k&#10;b3ducmV2LnhtbFBLBQYAAAAABAAEAPUAAACJAwAAAAA=&#10;" path="m37,l74,37,37,74,,37,37,xe" fillcolor="navy" strokecolor="navy" strokeweight=".35pt">
                          <v:path arrowok="t" o:connecttype="custom" o:connectlocs="37,0;74,37;37,74;0,37;37,0" o:connectangles="0,0,0,0,0"/>
                        </v:shape>
                        <v:shape id="Freeform 155" o:spid="_x0000_s1179" style="position:absolute;left:1715;top:687;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9hbMMA&#10;AADeAAAADwAAAGRycy9kb3ducmV2LnhtbESPzYrCMBSF94LvEK4wO01VRqVjFFFkxN2o4Pba3Gmr&#10;zU1Jou28vREGXB7Oz8eZL1tTiQc5X1pWMBwkIIgzq0vOFZyO2/4MhA/IGivLpOCPPCwX3c4cU20b&#10;/qHHIeQijrBPUUERQp1K6bOCDPqBrYmj92udwRCly6V22MRxU8lRkkykwZIjocCa1gVlt8PdRG6D&#10;573cbfL1Zz3eu2+6ri7mqNRHr119gQjUhnf4v73TCkbjyXQKrzvxCs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9hbMMAAADeAAAADwAAAAAAAAAAAAAAAACYAgAAZHJzL2Rv&#10;d25yZXYueG1sUEsFBgAAAAAEAAQA9QAAAIgDAAAAAA==&#10;" path="m37,l74,37,37,74,,37,37,xe" fillcolor="navy" strokecolor="navy" strokeweight=".35pt">
                          <v:path arrowok="t" o:connecttype="custom" o:connectlocs="37,0;74,37;37,74;0,37;37,0" o:connectangles="0,0,0,0,0"/>
                        </v:shape>
                        <v:shape id="Freeform 156" o:spid="_x0000_s1180" style="position:absolute;left:1966;top:554;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1HsIA&#10;AADeAAAADwAAAGRycy9kb3ducmV2LnhtbERPTWvCQBC9C/0PyxR6002VqkRXEUupeKsWeh2zYxLN&#10;zobdrUn/vXMQeny87+W6d426UYi1ZwOvowwUceFtzaWB7+PHcA4qJmSLjWcy8EcR1qunwRJz6zv+&#10;otshlUpCOOZooEqpzbWORUUO48i3xMKdfXCYBIZS24CdhLtGj7Nsqh3WLA0VtrStqLgefp30dviz&#10;17v3cvvWTvbhky6bkzsa8/LcbxagEvXpX/xw76yB8WQ6k71yR66AXt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YPUewgAAAN4AAAAPAAAAAAAAAAAAAAAAAJgCAABkcnMvZG93&#10;bnJldi54bWxQSwUGAAAAAAQABAD1AAAAhwMAAAAA&#10;" path="m37,l74,37,37,74,,37,37,xe" fillcolor="navy" strokecolor="navy" strokeweight=".35pt">
                          <v:path arrowok="t" o:connecttype="custom" o:connectlocs="37,0;74,37;37,74;0,37;37,0" o:connectangles="0,0,0,0,0"/>
                        </v:shape>
                        <v:shape id="Freeform 157" o:spid="_x0000_s1181" style="position:absolute;left:2225;top:591;width:73;height:74;visibility:visible;mso-wrap-style:square;v-text-anchor:top" coordsize="7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DRsMcA&#10;AADeAAAADwAAAGRycy9kb3ducmV2LnhtbESP0WrCQBRE3wX/YblCX6TZmKCtqauIoPRFqmk/4JK9&#10;TVKzd0N2m6R/3y0IfRxm5gyz2Y2mET11rrasYBHFIIgLq2suFXy8Hx+fQTiPrLGxTAp+yMFuO51s&#10;MNN24Cv1uS9FgLDLUEHlfZtJ6YqKDLrItsTB+7SdQR9kV0rd4RDgppFJHK+kwZrDQoUtHSoqbvm3&#10;UXC+jFysr0v+epuX5xS9TE6XXqmH2bh/AeFp9P/he/tVK0jS1dMa/u6EKy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g0bDHAAAA3gAAAA8AAAAAAAAAAAAAAAAAmAIAAGRy&#10;cy9kb3ducmV2LnhtbFBLBQYAAAAABAAEAPUAAACMAwAAAAA=&#10;" path="m36,l73,37,36,74,,37,36,xe" fillcolor="navy" strokecolor="navy" strokeweight=".35pt">
                          <v:path arrowok="t" o:connecttype="custom" o:connectlocs="36,0;73,37;36,74;0,37;36,0" o:connectangles="0,0,0,0,0"/>
                        </v:shape>
                        <v:shape id="Freeform 158" o:spid="_x0000_s1182" style="position:absolute;left:2483;top:776;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OJP8MA&#10;AADeAAAADwAAAGRycy9kb3ducmV2LnhtbESPTWvCQBCG74X+h2WE3upGRZHoKmIpFW9+QK/T7JhE&#10;s7Nhd2vSf985CB5f3i+e5bp3jbpTiLVnA6NhBoq48Lbm0sD59Pk+BxUTssXGMxn4owjr1evLEnPr&#10;Oz7Q/ZhKJSMcczRQpdTmWseiIodx6Fti8S4+OEwiQ6ltwE7GXaPHWTbTDmuWhwpb2lZU3I6/Tn47&#10;/N7r3Ue5nbaTffii6+bHnYx5G/SbBahEfXqGH+2dNTCezOYCIDiCAn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OJP8MAAADeAAAADwAAAAAAAAAAAAAAAACYAgAAZHJzL2Rv&#10;d25yZXYueG1sUEsFBgAAAAAEAAQA9QAAAIgDAAAAAA==&#10;" path="m37,l74,37,37,74,,37,37,xe" fillcolor="navy" strokecolor="navy" strokeweight=".35pt">
                          <v:path arrowok="t" o:connecttype="custom" o:connectlocs="37,0;74,37;37,74;0,37;37,0" o:connectangles="0,0,0,0,0"/>
                        </v:shape>
                        <v:shape id="Freeform 159" o:spid="_x0000_s1183" style="position:absolute;left:2734;top:695;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8spMUA&#10;AADeAAAADwAAAGRycy9kb3ducmV2LnhtbESPX2vCMBTF3wd+h3CFva2pilI6o4giK75Nhb3eNXdt&#10;tbkpSdZ2394MBns8nD8/zno7mlb05HxjWcEsSUEQl1Y3XCm4Xo4vGQgfkDW2lknBD3nYbiZPa8y1&#10;Hfid+nOoRBxhn6OCOoQul9KXNRn0ie2Io/dlncEQpaukdjjEcdPKeZqupMGGI6HGjvY1lffzt4nc&#10;AT9OsjhU+2W3OLk3uu0+zUWp5+m4ewURaAz/4b92oRXMF6tsBr934hW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jyykxQAAAN4AAAAPAAAAAAAAAAAAAAAAAJgCAABkcnMv&#10;ZG93bnJldi54bWxQSwUGAAAAAAQABAD1AAAAigMAAAAA&#10;" path="m37,l74,37,37,74,,37,37,xe" fillcolor="navy" strokecolor="navy" strokeweight=".35pt">
                          <v:path arrowok="t" o:connecttype="custom" o:connectlocs="37,0;74,37;37,74;0,37;37,0" o:connectangles="0,0,0,0,0"/>
                        </v:shape>
                        <v:shape id="Freeform 160" o:spid="_x0000_s1184" style="position:absolute;left:2993;top:621;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2y08UA&#10;AADeAAAADwAAAGRycy9kb3ducmV2LnhtbESPX2vCMBTF3wf7DuEOfJvpWibSGUUcw9K3qeDrXXNt&#10;65qbksS2fvtlMNjj4fz5cVabyXRiIOdbywpe5gkI4srqlmsFp+PH8xKED8gaO8uk4E4eNuvHhxXm&#10;2o78ScMh1CKOsM9RQRNCn0vpq4YM+rntiaN3sc5giNLVUjsc47jpZJokC2mw5UhosKddQ9X34WYi&#10;d8RzKYv3evfaZ6Xb03X7ZY5KzZ6m7RuIQFP4D/+1C60gzRbLFH7vxCs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XbLTxQAAAN4AAAAPAAAAAAAAAAAAAAAAAJgCAABkcnMv&#10;ZG93bnJldi54bWxQSwUGAAAAAAQABAD1AAAAigMAAAAA&#10;" path="m37,l74,37,37,74,,37,37,xe" fillcolor="navy" strokecolor="navy" strokeweight=".35pt">
                          <v:path arrowok="t" o:connecttype="custom" o:connectlocs="37,0;74,37;37,74;0,37;37,0" o:connectangles="0,0,0,0,0"/>
                        </v:shape>
                        <v:shape id="Freeform 161" o:spid="_x0000_s1185" style="position:absolute;left:3244;top:614;width:74;height:73;visibility:visible;mso-wrap-style:square;v-text-anchor:top" coordsize="7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u4ksYA&#10;AADeAAAADwAAAGRycy9kb3ducmV2LnhtbESPQWsCMRSE7wX/Q3gFbzVbpaKrUVQUSk9WK+jtsXlu&#10;FjcvS5Lq+u+bguBxmJlvmOm8tbW4kg+VYwXvvQwEceF0xaWCn/3mbQQiRGSNtWNScKcA81nnZYq5&#10;djf+pusuliJBOOSowMTY5FKGwpDF0HMNcfLOzluMSfpSao+3BLe17GfZUFqsOC0YbGhlqLjsfq2C&#10;iznW94P1y9X2a7wJ64/T2u0bpbqv7WICIlIbn+FH+1Mr6A+GowH830lX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u4ksYAAADeAAAADwAAAAAAAAAAAAAAAACYAgAAZHJz&#10;L2Rvd25yZXYueG1sUEsFBgAAAAAEAAQA9QAAAIsDAAAAAA==&#10;" path="m37,l74,37,37,73,,37,37,xe" fillcolor="navy" strokecolor="navy" strokeweight=".35pt">
                          <v:path arrowok="t" o:connecttype="custom" o:connectlocs="37,0;74,37;37,73;0,37;37,0" o:connectangles="0,0,0,0,0"/>
                        </v:shape>
                        <v:shape id="Freeform 162" o:spid="_x0000_s1186" style="position:absolute;left:3503;top:1412;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iPPMQA&#10;AADeAAAADwAAAGRycy9kb3ducmV2LnhtbESPS4vCMBSF98L8h3AH3Gk6vpBqFHEQxZ0PcHttrm2d&#10;5qYkGVv/vRkYcHk4j48zX7amEg9yvrSs4KufgCDOrC45V3A+bXpTED4ga6wsk4IneVguPjpzTLVt&#10;+ECPY8hFHGGfooIihDqV0mcFGfR9WxNH72adwRCly6V22MRxU8lBkkykwZIjocCa1gVlP8dfE7kN&#10;XvZy952vx/Vw77Z0X13NSanuZ7uagQjUhnf4v73TCgbDyXQEf3fiF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4jzzEAAAA3gAAAA8AAAAAAAAAAAAAAAAAmAIAAGRycy9k&#10;b3ducmV2LnhtbFBLBQYAAAAABAAEAPUAAACJAwAAAAA=&#10;" path="m37,l74,37,37,74,,37,37,xe" fillcolor="navy" strokecolor="navy" strokeweight=".35pt">
                          <v:path arrowok="t" o:connecttype="custom" o:connectlocs="37,0;74,37;37,74;0,37;37,0" o:connectangles="0,0,0,0,0"/>
                        </v:shape>
                        <v:shape id="Freeform 163" o:spid="_x0000_s1187" style="position:absolute;left:3762;top:1183;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Qqp8MA&#10;AADeAAAADwAAAGRycy9kb3ducmV2LnhtbESPzYrCMBSF98K8Q7gD7jQdRZGOUcRBFHdawe21udN2&#10;prkpSbT17Y0guDycn48zX3amFjdyvrKs4GuYgCDOra64UHDKNoMZCB+QNdaWScGdPCwXH705ptq2&#10;fKDbMRQijrBPUUEZQpNK6fOSDPqhbYij92udwRClK6R22MZxU8tRkkylwYojocSG1iXl/8eridwW&#10;z3u5+ynWk2a8d1v6W11MplT/s1t9gwjUhXf41d5pBaPxdDaB5514B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Qqp8MAAADeAAAADwAAAAAAAAAAAAAAAACYAgAAZHJzL2Rv&#10;d25yZXYueG1sUEsFBgAAAAAEAAQA9QAAAIgDAAAAAA==&#10;" path="m37,l74,37,37,74,,37,37,xe" fillcolor="navy" strokecolor="navy" strokeweight=".35pt">
                          <v:path arrowok="t" o:connecttype="custom" o:connectlocs="37,0;74,37;37,74;0,37;37,0" o:connectangles="0,0,0,0,0"/>
                        </v:shape>
                        <v:shape id="Freeform 164" o:spid="_x0000_s1188" style="position:absolute;left:4013;top:1271;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a00MUA&#10;AADeAAAADwAAAGRycy9kb3ducmV2LnhtbESPX2vCMBTF3wf7DuEO9jZTFYtUo4giK31bHez12ty1&#10;nc1NSbK2+/ZmMNjj4fz5cbb7yXRiIOdbywrmswQEcWV1y7WC98v5ZQ3CB2SNnWVS8EMe9rvHhy1m&#10;2o78RkMZahFH2GeooAmhz6T0VUMG/cz2xNH7tM5giNLVUjsc47jp5CJJUmmw5UhosKdjQ9Wt/DaR&#10;O+JHIfNTfVz1y8K90tfhai5KPT9Nhw2IQFP4D/+1c61gsUzXKfzeiVdA7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rTQxQAAAN4AAAAPAAAAAAAAAAAAAAAAAJgCAABkcnMv&#10;ZG93bnJldi54bWxQSwUGAAAAAAQABAD1AAAAigMAAAAA&#10;" path="m37,l74,37,37,74,,37,37,xe" fillcolor="navy" strokecolor="navy" strokeweight=".35pt">
                          <v:path arrowok="t" o:connecttype="custom" o:connectlocs="37,0;74,37;37,74;0,37;37,0" o:connectangles="0,0,0,0,0"/>
                        </v:shape>
                        <v:shape id="Freeform 165" o:spid="_x0000_s1189" style="position:absolute;left:4272;top:1079;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oRS8QA&#10;AADeAAAADwAAAGRycy9kb3ducmV2LnhtbESPS4vCMBSF94L/IVxhdpqq+KBjFFFkxN2oMNs7zZ22&#10;2tyUJNr6740w4PJwHh9nsWpNJe7kfGlZwXCQgCDOrC45V3A+7fpzED4ga6wsk4IHeVgtu50Fpto2&#10;/E33Y8hFHGGfooIihDqV0mcFGfQDWxNH7886gyFKl0vtsInjppKjJJlKgyVHQoE1bQrKrsebidwG&#10;fw5yv803k3p8cF90Wf+ak1IfvXb9CSJQG97h//ZeKxiNp/MZvO7EK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qEUvEAAAA3gAAAA8AAAAAAAAAAAAAAAAAmAIAAGRycy9k&#10;b3ducmV2LnhtbFBLBQYAAAAABAAEAPUAAACJAwAAAAA=&#10;" path="m37,l74,37,37,74,,37,37,xe" fillcolor="navy" strokecolor="navy" strokeweight=".35pt">
                          <v:path arrowok="t" o:connecttype="custom" o:connectlocs="37,0;74,37;37,74;0,37;37,0" o:connectangles="0,0,0,0,0"/>
                        </v:shape>
                        <v:shape id="Freeform 166" o:spid="_x0000_s1190" style="position:absolute;left:4523;top:687;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WFOcIA&#10;AADeAAAADwAAAGRycy9kb3ducmV2LnhtbERPS2vCQBC+F/oflhF6qxsVRaKriKVUvPmAXqfZMYlm&#10;Z8Pu1qT/vnMQPH587+W6d426U4i1ZwOjYQaKuPC25tLA+fT5PgcVE7LFxjMZ+KMI69XryxJz6zs+&#10;0P2YSiUhHHM0UKXU5lrHoiKHcehbYuEuPjhMAkOpbcBOwl2jx1k20w5rloYKW9pWVNyOv056O/ze&#10;691HuZ22k334ouvmx52MeRv0mwWoRH16ih/unTUwnszmslfuyBX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tYU5wgAAAN4AAAAPAAAAAAAAAAAAAAAAAJgCAABkcnMvZG93&#10;bnJldi54bWxQSwUGAAAAAAQABAD1AAAAhwMAAAAA&#10;" path="m37,l74,37,37,74,,37,37,xe" fillcolor="navy" strokecolor="navy" strokeweight=".35pt">
                          <v:path arrowok="t" o:connecttype="custom" o:connectlocs="37,0;74,37;37,74;0,37;37,0" o:connectangles="0,0,0,0,0"/>
                        </v:shape>
                        <v:shape id="Freeform 167" o:spid="_x0000_s1191" style="position:absolute;left:4782;top:850;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kgosMA&#10;AADeAAAADwAAAGRycy9kb3ducmV2LnhtbESPzYrCMBSF94LvEK4wO01VRrRjFFFkxN2o4Pba3Gmr&#10;zU1Jou28vREGXB7Oz8eZL1tTiQc5X1pWMBwkIIgzq0vOFZyO2/4UhA/IGivLpOCPPCwX3c4cU20b&#10;/qHHIeQijrBPUUERQp1K6bOCDPqBrYmj92udwRCly6V22MRxU8lRkkykwZIjocCa1gVlt8PdRG6D&#10;573cbfL1Zz3eu2+6ri7mqNRHr119gQjUhnf4v73TCkbjyXQGrzvxCs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kgosMAAADeAAAADwAAAAAAAAAAAAAAAACYAgAAZHJzL2Rv&#10;d25yZXYueG1sUEsFBgAAAAAEAAQA9QAAAIgDAAAAAA==&#10;" path="m37,l74,37,37,74,,37,37,xe" fillcolor="navy" strokecolor="navy" strokeweight=".35pt">
                          <v:path arrowok="t" o:connecttype="custom" o:connectlocs="37,0;74,37;37,74;0,37;37,0" o:connectangles="0,0,0,0,0"/>
                        </v:shape>
                        <v:shape id="Freeform 168" o:spid="_x0000_s1192" style="position:absolute;left:5040;top:310;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of4sQA&#10;AADeAAAADwAAAGRycy9kb3ducmV2LnhtbESPTWvCQBCG70L/wzKF3nRTpaLRVcRSKt6qhV7H7JhE&#10;s7Nhd2vSf+8chB5f3i+e5bp3jbpRiLVnA6+jDBRx4W3NpYHv48dwBiomZIuNZzLwRxHWq6fBEnPr&#10;O/6i2yGVSkY45migSqnNtY5FRQ7jyLfE4p19cJhEhlLbgJ2Mu0aPs2yqHdYsDxW2tK2ouB5+nfx2&#10;+LPXu/dy+9ZO9uGTLpuTOxrz8txvFqAS9ek//GjvrIHxZDoXAMERFN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aH+LEAAAA3gAAAA8AAAAAAAAAAAAAAAAAmAIAAGRycy9k&#10;b3ducmV2LnhtbFBLBQYAAAAABAAEAPUAAACJAwAAAAA=&#10;" path="m37,l74,37,37,74,,37,37,xe" fillcolor="navy" strokecolor="navy" strokeweight=".35pt">
                          <v:path arrowok="t" o:connecttype="custom" o:connectlocs="37,0;74,37;37,74;0,37;37,0" o:connectangles="0,0,0,0,0"/>
                        </v:shape>
                        <v:shape id="Freeform 169" o:spid="_x0000_s1193" style="position:absolute;left:5292;top:747;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a6ecMA&#10;AADeAAAADwAAAGRycy9kb3ducmV2LnhtbESPzYrCMBSF94LvEK4wO01VFO0YRRQZcTcquL3T3Gk7&#10;Njcliba+vREGXB7Oz8dZrFpTiTs5X1pWMBwkIIgzq0vOFZxPu/4MhA/IGivLpOBBHlbLbmeBqbYN&#10;f9P9GHIRR9inqKAIoU6l9FlBBv3A1sTR+7XOYIjS5VI7bOK4qeQoSabSYMmRUGBNm4Ky6/FmIrfB&#10;y0Hut/lmUo8P7ov+1j/mpNRHr11/ggjUhnf4v73XCkbj6XwIrzvxCs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Va6ecMAAADeAAAADwAAAAAAAAAAAAAAAACYAgAAZHJzL2Rv&#10;d25yZXYueG1sUEsFBgAAAAAEAAQA9QAAAIgDAAAAAA==&#10;" path="m37,l74,37,37,74,,37,37,xe" fillcolor="navy" strokecolor="navy" strokeweight=".35pt">
                          <v:path arrowok="t" o:connecttype="custom" o:connectlocs="37,0;74,37;37,74;0,37;37,0" o:connectangles="0,0,0,0,0"/>
                        </v:shape>
                        <v:shape id="Freeform 170" o:spid="_x0000_s1194" style="position:absolute;left:5550;top:687;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QkDsUA&#10;AADeAAAADwAAAGRycy9kb3ducmV2LnhtbESPX2vCMBTF3wf7DuEOfJvpKhPtjFI6huKbVvD12ty1&#10;3ZqbkmS2+/bLQPDxcP78OKvNaDpxJedbywpepgkI4srqlmsFp/LjeQHCB2SNnWVS8EseNuvHhxVm&#10;2g58oOsx1CKOsM9QQRNCn0npq4YM+qntiaP3aZ3BEKWrpXY4xHHTyTRJ5tJgy5HQYE9FQ9X38cdE&#10;7oDnvdy918VrP9u7LX3lF1MqNXka8zcQgcZwD9/aO60gnc2XKfzfiV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CQOxQAAAN4AAAAPAAAAAAAAAAAAAAAAAJgCAABkcnMv&#10;ZG93bnJldi54bWxQSwUGAAAAAAQABAD1AAAAigMAAAAA&#10;" path="m37,l74,37,37,74,,37,37,xe" fillcolor="navy" strokecolor="navy" strokeweight=".35pt">
                          <v:path arrowok="t" o:connecttype="custom" o:connectlocs="37,0;74,37;37,74;0,37;37,0" o:connectangles="0,0,0,0,0"/>
                        </v:shape>
                        <v:shape id="Freeform 171" o:spid="_x0000_s1195" style="position:absolute;left:5802;top:318;width:73;height:74;visibility:visible;mso-wrap-style:square;v-text-anchor:top" coordsize="7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QAoMUA&#10;AADeAAAADwAAAGRycy9kb3ducmV2LnhtbESP3YrCMBSE7xf2HcJZ8GZZU1sUrUYRQfFG/NsHODTH&#10;ttqclCbW+vZmYcHLYWa+YWaLzlSipcaVlhUM+hEI4szqknMFv+f1zxiE88gaK8uk4EkOFvPPjxmm&#10;2j74SO3J5yJA2KWooPC+TqV0WUEGXd/WxMG72MagD7LJpW7wEeCmknEUjaTBksNCgTWtCspup7tR&#10;sDt0nE2OQ77uv/Ndgl7Gm0OrVO+rW05BeOr8O/zf3moFcTKaJPB3J1wBOX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xACgxQAAAN4AAAAPAAAAAAAAAAAAAAAAAJgCAABkcnMv&#10;ZG93bnJldi54bWxQSwUGAAAAAAQABAD1AAAAigMAAAAA&#10;" path="m37,l73,37,37,74,,37,37,xe" fillcolor="navy" strokecolor="navy" strokeweight=".35pt">
                          <v:path arrowok="t" o:connecttype="custom" o:connectlocs="37,0;73,37;37,74;0,37;37,0" o:connectangles="0,0,0,0,0"/>
                        </v:shape>
                        <v:shape id="Freeform 172" o:spid="_x0000_s1196" style="position:absolute;left:6060;top:591;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EZ4cUA&#10;AADeAAAADwAAAGRycy9kb3ducmV2LnhtbESPS4vCMBSF9wPzH8IV3I2pjxGtRhGHYcSdD3B7ba5t&#10;Z5qbkkRb/70RBlwezuPjzJetqcSNnC8tK+j3EhDEmdUl5wqOh++PCQgfkDVWlknBnTwsF+9vc0y1&#10;bXhHt33IRRxhn6KCIoQ6ldJnBRn0PVsTR+9incEQpculdtjEcVPJQZKMpcGSI6HAmtYFZX/7q4nc&#10;Bk9bufnK15/1cOt+6Hd1Ngelup12NQMRqA2v8H97oxUMhuPpCJ534hW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RnhxQAAAN4AAAAPAAAAAAAAAAAAAAAAAJgCAABkcnMv&#10;ZG93bnJldi54bWxQSwUGAAAAAAQABAD1AAAAigMAAAAA&#10;" path="m37,l74,37,37,74,,37,37,xe" fillcolor="navy" strokecolor="navy" strokeweight=".35pt">
                          <v:path arrowok="t" o:connecttype="custom" o:connectlocs="37,0;74,37;37,74;0,37;37,0" o:connectangles="0,0,0,0,0"/>
                        </v:shape>
                        <v:shape id="Freeform 173" o:spid="_x0000_s1197" style="position:absolute;left:6319;top:591;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28esMA&#10;AADeAAAADwAAAGRycy9kb3ducmV2LnhtbESPzYrCMBSF94LvEK7gTtNRFKcaRRxEcTcqzPbaXNs6&#10;zU1JMra+vREGXB7Oz8dZrFpTiTs5X1pW8DFMQBBnVpecKziftoMZCB+QNVaWScGDPKyW3c4CU20b&#10;/qb7MeQijrBPUUERQp1K6bOCDPqhrYmjd7XOYIjS5VI7bOK4qeQoSabSYMmRUGBNm4Ky3+OfidwG&#10;fw5y/5VvJvX44HZ0W1/MSal+r13PQQRqwzv8395rBaPx9HMCrzvxCs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28esMAAADeAAAADwAAAAAAAAAAAAAAAACYAgAAZHJzL2Rv&#10;d25yZXYueG1sUEsFBgAAAAAEAAQA9QAAAIgDAAAAAA==&#10;" path="m37,l74,37,37,74,,37,37,xe" fillcolor="navy" strokecolor="navy" strokeweight=".35pt">
                          <v:path arrowok="t" o:connecttype="custom" o:connectlocs="37,0;74,37;37,74;0,37;37,0" o:connectangles="0,0,0,0,0"/>
                        </v:shape>
                        <v:rect id="Rectangle 174" o:spid="_x0000_s1198" style="position:absolute;left:687;top:628;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oiicoA&#10;AADeAAAADwAAAGRycy9kb3ducmV2LnhtbESPQUvDQBSE74L/YXlCL9JujJjGtNvSFsX2UNC2Hrw9&#10;sq9JMPs2ZLdJ/PeuUPA4zMw3zHw5mFp01LrKsoKHSQSCOLe64kLB6fg6TkE4j6yxtkwKfsjBcnF7&#10;M8dM254/qDv4QgQIuwwVlN43mZQuL8mgm9iGOHhn2xr0QbaF1C32AW5qGUdRIg1WHBZKbGhTUv59&#10;uBgF6ftXM33pVqd0f7z/lPHbbr3vn5Qa3Q2rGQhPg/8PX9tbrSB+TJ4T+LsTroBc/A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Q6IonKAAAA3gAAAA8AAAAAAAAAAAAAAAAAmAIA&#10;AGRycy9kb3ducmV2LnhtbFBLBQYAAAAABAAEAPUAAACPAwAAAAA=&#10;" fillcolor="fuchsia" strokecolor="fuchsia" strokeweight=".35pt"/>
                        <v:rect id="Rectangle 175" o:spid="_x0000_s1199" style="position:absolute;left:946;top:628;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aHEsoA&#10;AADeAAAADwAAAGRycy9kb3ducmV2LnhtbESPT2vCQBTE7wW/w/IEL0U3TVFj6ioqLbYHwX899PbI&#10;viah2bchuybpt+8WCj0OM/MbZrnuTSVaalxpWcHDJAJBnFldcq7genkZJyCcR9ZYWSYF3+RgvRrc&#10;LTHVtuMTtWefiwBhl6KCwvs6ldJlBRl0E1sTB+/TNgZ9kE0udYNdgJtKxlE0kwZLDgsF1rQrKPs6&#10;34yC5PhRz5/bzTU5XO7fZbx/2x66qVKjYb95AuGp9//hv/arVhA/zhZz+L0TroBc/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t2hxLKAAAA3gAAAA8AAAAAAAAAAAAAAAAAmAIA&#10;AGRycy9kb3ducmV2LnhtbFBLBQYAAAAABAAEAPUAAACPAwAAAAA=&#10;" fillcolor="fuchsia" strokecolor="fuchsia" strokeweight=".35pt"/>
                        <v:rect id="Rectangle 176" o:spid="_x0000_s1200" style="position:absolute;left:1205;top:784;width:74;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kTYMcA&#10;AADeAAAADwAAAGRycy9kb3ducmV2LnhtbERPy2rCQBTdC/2H4Ra6EZ2YUo3RUWxpsV0I9bVwd8lc&#10;k2DmTshMk/j3nUWhy8N5L9e9qURLjSstK5iMIxDEmdUl5wpOx49RAsJ5ZI2VZVJwJwfr1cNgiam2&#10;He+pPfhchBB2KSoovK9TKV1WkEE3tjVx4K62MegDbHKpG+xCuKlkHEVTabDk0FBgTW8FZbfDj1GQ&#10;fF/q2Xu7OSW74/As4+3X6657Uerpsd8sQHjq/b/4z/2pFcTP03nYG+6E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pE2DHAAAA3gAAAA8AAAAAAAAAAAAAAAAAmAIAAGRy&#10;cy9kb3ducmV2LnhtbFBLBQYAAAAABAAEAPUAAACMAwAAAAA=&#10;" fillcolor="fuchsia" strokecolor="fuchsia" strokeweight=".35pt"/>
                        <v:rect id="Rectangle 177" o:spid="_x0000_s1201" style="position:absolute;left:1456;top:1094;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W2+8oA&#10;AADeAAAADwAAAGRycy9kb3ducmV2LnhtbESPT2vCQBTE7wW/w/KEXkrdmKKN0VVsabEehNY/B2+P&#10;7DMJZt+G7DZJv323UPA4zMxvmMWqN5VoqXGlZQXjUQSCOLO65FzB8fD+mIBwHlljZZkU/JCD1XJw&#10;t8BU246/qN37XAQIuxQVFN7XqZQuK8igG9maOHgX2xj0QTa51A12AW4qGUfRVBosOSwUWNNrQdl1&#10;/20UJJ/n+vmtXR+T3eHhJOPN9mXXTZS6H/brOQhPvb+F/9sfWkH8NJ3N4O9OuAJy+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WltvvKAAAA3gAAAA8AAAAAAAAAAAAAAAAAmAIA&#10;AGRycy9kb3ducmV2LnhtbFBLBQYAAAAABAAEAPUAAACPAwAAAAA=&#10;" fillcolor="fuchsia" strokecolor="fuchsia" strokeweight=".35pt"/>
                        <v:rect id="Rectangle 178" o:spid="_x0000_s1202" style="position:absolute;left:1715;top:90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SFfMgA&#10;AADeAAAADwAAAGRycy9kb3ducmV2LnhtbESPy2rCQBSG9wXfYTiFbopOmlIN0VFssVgXgteFu0Pm&#10;NAlmzoTMmMS37ywKLn/+G99s0ZtKtNS40rKCt1EEgjizuuRcwen4PUxAOI+ssbJMCu7kYDEfPM0w&#10;1bbjPbUHn4swwi5FBYX3dSqlywoy6Ea2Jg7er20M+iCbXOoGuzBuKhlH0VgaLDk8FFjTV0HZ9XAz&#10;CpLdpZ6s2uUp2R5fzzJebz633YdSL8/9cgrCU+8f4f/2j1YQv0+iABBwAgr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6dIV8yAAAAN4AAAAPAAAAAAAAAAAAAAAAAJgCAABk&#10;cnMvZG93bnJldi54bWxQSwUGAAAAAAQABAD1AAAAjQMAAAAA&#10;" fillcolor="fuchsia" strokecolor="fuchsia" strokeweight=".35pt"/>
                        <v:rect id="Rectangle 179" o:spid="_x0000_s1203" style="position:absolute;left:1966;top:444;width:74;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gg58oA&#10;AADeAAAADwAAAGRycy9kb3ducmV2LnhtbESPT2vCQBTE74V+h+UJvRTdGKmG6Cq2tFgPQuufg7dH&#10;9pmEZt+G7DaJ394tFDwOM/MbZrHqTSVaalxpWcF4FIEgzqwuOVdwPHwMExDOI2usLJOCKzlYLR8f&#10;Fphq2/E3tXufiwBhl6KCwvs6ldJlBRl0I1sTB+9iG4M+yCaXusEuwE0l4yiaSoMlh4UCa3orKPvZ&#10;/xoFyde5nr2362OyOzyfZLzZvu66F6WeBv16DsJT7+/h//anVhBPZtEY/u6EKyCX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U4IOfKAAAA3gAAAA8AAAAAAAAAAAAAAAAAmAIA&#10;AGRycy9kb3ducmV2LnhtbFBLBQYAAAAABAAEAPUAAACPAwAAAAA=&#10;" fillcolor="fuchsia" strokecolor="fuchsia" strokeweight=".35pt"/>
                        <v:rect id="Rectangle 180" o:spid="_x0000_s1204" style="position:absolute;left:2225;top:599;width:73;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q+kMkA&#10;AADeAAAADwAAAGRycy9kb3ducmV2LnhtbESPT2vCQBTE7wW/w/IEL0U3plRDdBVbLG0Pgn8P3h7Z&#10;ZxLMvg3ZbZJ++26h0OMwM79hluveVKKlxpWWFUwnEQjizOqScwXn09s4AeE8ssbKMin4Jgfr1eBh&#10;iam2HR+oPfpcBAi7FBUU3teplC4ryKCb2Jo4eDfbGPRBNrnUDXYBbioZR9FMGiw5LBRY02tB2f34&#10;ZRQk+2s937abc7I7PV5k/P75suuelRoN+80ChKfe/4f/2h9aQfw0j2L4vROugFz9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eq+kMkAAADeAAAADwAAAAAAAAAAAAAAAACYAgAA&#10;ZHJzL2Rvd25yZXYueG1sUEsFBgAAAAAEAAQA9QAAAI4DAAAAAA==&#10;" fillcolor="fuchsia" strokecolor="fuchsia" strokeweight=".35pt"/>
                        <v:rect id="Rectangle 181" o:spid="_x0000_s1205" style="position:absolute;left:2483;top:702;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YbC8oA&#10;AADeAAAADwAAAGRycy9kb3ducmV2LnhtbESPT2vCQBTE74V+h+UJvRTdGFFDdBUtLa0HofXPwdsj&#10;+0xCs29Ddpuk375bEDwOM/MbZrnuTSVaalxpWcF4FIEgzqwuOVdwOr4NExDOI2usLJOCX3KwXj0+&#10;LDHVtuMvag8+FwHCLkUFhfd1KqXLCjLoRrYmDt7VNgZ9kE0udYNdgJtKxlE0kwZLDgsF1vRSUPZ9&#10;+DEKks9LPX9tN6dkf3w+y/h9t913U6WeBv1mAcJT7+/hW/tDK4gn82gC/3fCFZCr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qmGwvKAAAA3gAAAA8AAAAAAAAAAAAAAAAAmAIA&#10;AGRycy9kb3ducmV2LnhtbFBLBQYAAAAABAAEAPUAAACPAwAAAAA=&#10;" fillcolor="fuchsia" strokecolor="fuchsia" strokeweight=".35pt"/>
                        <v:rect id="Rectangle 182" o:spid="_x0000_s1206" style="position:absolute;left:2734;top:961;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Df8oA&#10;AADeAAAADwAAAGRycy9kb3ducmV2LnhtbESPQWvCQBSE7wX/w/KEXopuGlsN0VVsadEehFbtwdsj&#10;+0yC2bchu03Sf+8KhR6HmfmGWax6U4mWGldaVvA4jkAQZ1aXnCs4Ht5HCQjnkTVWlknBLzlYLQd3&#10;C0y17fiL2r3PRYCwS1FB4X2dSumyggy6sa2Jg3e2jUEfZJNL3WAX4KaScRRNpcGSw0KBNb0WlF32&#10;P0ZB8nmqZ2/t+pjsDg/fMt58vOy6Z6Xuh/16DsJT7//Df+2tVhBPZtET3O6EKyC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VPg3/KAAAA3gAAAA8AAAAAAAAAAAAAAAAAmAIA&#10;AGRycy9kb3ducmV2LnhtbFBLBQYAAAAABAAEAPUAAACPAwAAAAA=&#10;" fillcolor="fuchsia" strokecolor="fuchsia" strokeweight=".35pt"/>
                        <v:rect id="Rectangle 183" o:spid="_x0000_s1207" style="position:absolute;left:2993;top:628;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Mm5MkA&#10;AADeAAAADwAAAGRycy9kb3ducmV2LnhtbESPT2vCQBTE7wW/w/IKvRTdNMUaoqvY0mI9CP49eHtk&#10;X5Ng9m3IbpP47V2h0OMwM79hZoveVKKlxpWWFbyMIhDEmdUl5wqOh69hAsJ5ZI2VZVJwJQeL+eBh&#10;hqm2He+o3ftcBAi7FBUU3teplC4ryKAb2Zo4eD+2MeiDbHKpG+wC3FQyjqI3abDksFBgTR8FZZf9&#10;r1GQbM/15LNdHpPN4fkk49X6fdONlXp67JdTEJ56/x/+a39rBfHrJBrD/U64AnJ+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gMm5MkAAADeAAAADwAAAAAAAAAAAAAAAACYAgAA&#10;ZHJzL2Rvd25yZXYueG1sUEsFBgAAAAAEAAQA9QAAAI4DAAAAAA==&#10;" fillcolor="fuchsia" strokecolor="fuchsia" strokeweight=".35pt"/>
                        <v:rect id="Rectangle 184" o:spid="_x0000_s1208" style="position:absolute;left:3244;top:754;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G4k8oA&#10;AADeAAAADwAAAGRycy9kb3ducmV2LnhtbESPT2vCQBTE74V+h+UJvRTdNFIN0VVsqbQehNY/B2+P&#10;7DMJzb4N2W2SfntXEDwOM/MbZr7sTSVaalxpWcHLKAJBnFldcq7gsF8PExDOI2usLJOCf3KwXDw+&#10;zDHVtuMfanc+FwHCLkUFhfd1KqXLCjLoRrYmDt7ZNgZ9kE0udYNdgJtKxlE0kQZLDgsF1vReUPa7&#10;+zMKku9TPf1oV4dku38+yvhz87btXpV6GvSrGQhPvb+Hb+0vrSAeT6MJXO+EKyAX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rRuJPKAAAA3gAAAA8AAAAAAAAAAAAAAAAAmAIA&#10;AGRycy9kb3ducmV2LnhtbFBLBQYAAAAABAAEAPUAAACPAwAAAAA=&#10;" fillcolor="fuchsia" strokecolor="fuchsia" strokeweight=".35pt"/>
                        <v:rect id="Rectangle 185" o:spid="_x0000_s1209" style="position:absolute;left:3503;top:124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0dCMkA&#10;AADeAAAADwAAAGRycy9kb3ducmV2LnhtbESPT0vDQBTE70K/w/IKvUi7MaIJsZtQpaIeCvbfobdH&#10;9pkEs29Ddk3it3cFweMwM79h1sVkWjFQ7xrLCm5WEQji0uqGKwWn4/MyBeE8ssbWMin4JgdFPrta&#10;Y6btyHsaDr4SAcIuQwW1910mpStrMuhWtiMO3oftDfog+0rqHscAN62Mo+heGmw4LNTY0VNN5efh&#10;yyhI3y9dsh02p3R3vD7L+OXtcTfeKbWYT5sHEJ4m/x/+a79qBfFtEiXweydcAZn/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Z0dCMkAAADeAAAADwAAAAAAAAAAAAAAAACYAgAA&#10;ZHJzL2Rvd25yZXYueG1sUEsFBgAAAAAEAAQA9QAAAI4DAAAAAA==&#10;" fillcolor="fuchsia" strokecolor="fuchsia" strokeweight=".35pt"/>
                        <v:rect id="Rectangle 186" o:spid="_x0000_s1210" style="position:absolute;left:3762;top:1405;width:74;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KJesYA&#10;AADeAAAADwAAAGRycy9kb3ducmV2LnhtbERPy2rCQBTdF/yH4Ra6KTppSjVER7HFYl0IPhfuLpnb&#10;JJi5EzJjEv++syi4PJz3bNGbSrTUuNKygrdRBII4s7rkXMHp+D1MQDiPrLGyTAru5GAxHzzNMNW2&#10;4z21B5+LEMIuRQWF93UqpcsKMuhGtiYO3K9tDPoAm1zqBrsQbioZR9FYGiw5NBRY01dB2fVwMwqS&#10;3aWerNrlKdkeX88yXm8+t92HUi/P/XIKwlPvH+J/949WEL9PorA33AlX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KJesYAAADeAAAADwAAAAAAAAAAAAAAAACYAgAAZHJz&#10;L2Rvd25yZXYueG1sUEsFBgAAAAAEAAQA9QAAAIsDAAAAAA==&#10;" fillcolor="fuchsia" strokecolor="fuchsia" strokeweight=".35pt"/>
                        <v:rect id="Rectangle 187" o:spid="_x0000_s1211" style="position:absolute;left:4013;top:1042;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4s4coA&#10;AADeAAAADwAAAGRycy9kb3ducmV2LnhtbESPT2vCQBTE7wW/w/KEXopuGmmNqavY0qI9CPXfobdH&#10;9pkEs29Ddpuk394VCj0OM/MbZr7sTSVaalxpWcHjOAJBnFldcq7gePgYJSCcR9ZYWSYFv+RguRjc&#10;zTHVtuMdtXufiwBhl6KCwvs6ldJlBRl0Y1sTB+9sG4M+yCaXusEuwE0l4yh6lgZLDgsF1vRWUHbZ&#10;/xgFydd3PX1vV8dke3g4yXj9+brtnpS6H/arFxCeev8f/mtvtIJ4Mo1mcLsTroBcXA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tOLOHKAAAA3gAAAA8AAAAAAAAAAAAAAAAAmAIA&#10;AGRycy9kb3ducmV2LnhtbFBLBQYAAAAABAAEAPUAAACPAwAAAAA=&#10;" fillcolor="fuchsia" strokecolor="fuchsia" strokeweight=".35pt"/>
                        <v:rect id="Rectangle 188" o:spid="_x0000_s1212" style="position:absolute;left:4272;top:127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0TockA&#10;AADeAAAADwAAAGRycy9kb3ducmV2LnhtbESPy2rCQBSG94W+w3AKbkqdGGkTUkdRqWgXQutl4e6Q&#10;OU2CmTMhM03i2zuLQpc//41vthhMLTpqXWVZwWQcgSDOra64UHA6bl5SEM4ja6wtk4IbOVjMHx9m&#10;mGnb8zd1B1+IMMIuQwWl900mpctLMujGtiEO3o9tDfog20LqFvswbmoZR9GbNFhxeCixoXVJ+fXw&#10;axSkX5cm+eiWp3R/fD7LePu52vevSo2ehuU7CE+D/w//tXdaQTxNJgEg4AQUkPM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60TockAAADeAAAADwAAAAAAAAAAAAAAAACYAgAA&#10;ZHJzL2Rvd25yZXYueG1sUEsFBgAAAAAEAAQA9QAAAI4DAAAAAA==&#10;" fillcolor="fuchsia" strokecolor="fuchsia" strokeweight=".35pt"/>
                        <v:rect id="Rectangle 189" o:spid="_x0000_s1213" style="position:absolute;left:4523;top:754;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G2OsoA&#10;AADeAAAADwAAAGRycy9kb3ducmV2LnhtbESPT0vDQBTE74LfYXmFXqTdJKU2xG5LlUrtoaD9c/D2&#10;yL4mwezbkF2T+O1doeBxmJnfMMv1YGrRUesqywriaQSCOLe64kLB+fQ6SUE4j6yxtkwKfsjBenV/&#10;t8RM254/qDv6QgQIuwwVlN43mZQuL8mgm9qGOHhX2xr0QbaF1C32AW5qmUTRozRYcVgosaGXkvKv&#10;47dRkL5/Notttzmnh9PDRSa7/fOhnys1Hg2bJxCeBv8fvrXftIJktohj+LsTroBc/Q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DhtjrKAAAA3gAAAA8AAAAAAAAAAAAAAAAAmAIA&#10;AGRycy9kb3ducmV2LnhtbFBLBQYAAAAABAAEAPUAAACPAwAAAAA=&#10;" fillcolor="fuchsia" strokecolor="fuchsia" strokeweight=".35pt"/>
                        <v:rect id="Rectangle 190" o:spid="_x0000_s1214" style="position:absolute;left:4782;top:93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MoTcoA&#10;AADeAAAADwAAAGRycy9kb3ducmV2LnhtbESPT2vCQBTE74V+h+UJvRTdGKmG6Cq2tFgPQuufg7dH&#10;9pmEZt+G7DaJ394tFDwOM/MbZrHqTSVaalxpWcF4FIEgzqwuOVdwPHwMExDOI2usLJOCKzlYLR8f&#10;Fphq2/E3tXufiwBhl6KCwvs6ldJlBRl0I1sTB+9iG4M+yCaXusEuwE0l4yiaSoMlh4UCa3orKPvZ&#10;/xoFyde5nr2362OyOzyfZLzZvu66F6WeBv16DsJT7+/h//anVhBPZuMY/u6EKyCX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AzKE3KAAAA3gAAAA8AAAAAAAAAAAAAAAAAmAIA&#10;AGRycy9kb3ducmV2LnhtbFBLBQYAAAAABAAEAPUAAACPAwAAAAA=&#10;" fillcolor="fuchsia" strokecolor="fuchsia" strokeweight=".35pt"/>
                        <v:rect id="Rectangle 191" o:spid="_x0000_s1215" style="position:absolute;left:5040;top:466;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1skA&#10;AADeAAAADwAAAGRycy9kb3ducmV2LnhtbESPQWvCQBSE7wX/w/KEXkrdGLGG1FW0WGoPQqv20Nsj&#10;+5oEs29Ddk3iv3cFocdhZr5h5sveVKKlxpWWFYxHEQjizOqScwXHw/tzAsJ5ZI2VZVJwIQfLxeBh&#10;jqm2HX9Tu/e5CBB2KSoovK9TKV1WkEE3sjVx8P5sY9AH2eRSN9gFuKlkHEUv0mDJYaHAmt4Kyk77&#10;s1GQfP3Ws027Oia7w9OPjD8+17tuqtTjsF+9gvDU+//wvb3VCuLJbDyB251wBeTiC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3+N1skAAADeAAAADwAAAAAAAAAAAAAAAACYAgAA&#10;ZHJzL2Rvd25yZXYueG1sUEsFBgAAAAAEAAQA9QAAAI4DAAAAAA==&#10;" fillcolor="fuchsia" strokecolor="fuchsia" strokeweight=".35pt"/>
                        <v:rect id="Rectangle 192" o:spid="_x0000_s1216" style="position:absolute;left:5292;top:754;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YVosoA&#10;AADeAAAADwAAAGRycy9kb3ducmV2LnhtbESPQUvDQBSE70L/w/IKXsRuGqsJsdvSiqV6KGhbD94e&#10;2WcSmn0bsmuS/nu3UPA4zMw3zHw5mFp01LrKsoLpJAJBnFtdcaHgeNjcpyCcR9ZYWyYFZ3KwXIxu&#10;5php2/MndXtfiABhl6GC0vsmk9LlJRl0E9sQB+/HtgZ9kG0hdYt9gJtaxlH0JA1WHBZKbOilpPy0&#10;/zUK0o/vJnntVsd0d7j7kvH2fb3rH5W6HQ+rZxCeBv8fvrbftIL4IZnO4HInXAG5+A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CWFaLKAAAA3gAAAA8AAAAAAAAAAAAAAAAAmAIA&#10;AGRycy9kb3ducmV2LnhtbFBLBQYAAAAABAAEAPUAAACPAwAAAAA=&#10;" fillcolor="fuchsia" strokecolor="fuchsia" strokeweight=".35pt"/>
                        <v:rect id="Rectangle 193" o:spid="_x0000_s1217" style="position:absolute;left:5550;top:702;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qwOckA&#10;AADeAAAADwAAAGRycy9kb3ducmV2LnhtbESPQWvCQBSE7wX/w/IEL6VuTFFDdBUVS9uDYNUeentk&#10;n0kw+zZk1yT9991CocdhZr5hluveVKKlxpWWFUzGEQjizOqScwWX88tTAsJ5ZI2VZVLwTQ7Wq8HD&#10;ElNtO/6g9uRzESDsUlRQeF+nUrqsIINubGvi4F1tY9AH2eRSN9gFuKlkHEUzabDksFBgTbuCstvp&#10;bhQkx696vm83l+RwfvyU8ev79tBNlRoN+80ChKfe/4f/2m9aQfw8n0zh9064AnL1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9qwOckAAADeAAAADwAAAAAAAAAAAAAAAACYAgAA&#10;ZHJzL2Rvd25yZXYueG1sUEsFBgAAAAAEAAQA9QAAAI4DAAAAAA==&#10;" fillcolor="fuchsia" strokecolor="fuchsia" strokeweight=".35pt"/>
                        <v:rect id="Rectangle 194" o:spid="_x0000_s1218" style="position:absolute;left:5802;top:237;width:73;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guTskA&#10;AADeAAAADwAAAGRycy9kb3ducmV2LnhtbESPQWvCQBSE7wX/w/KEXkrdGKmG1FW0KLYHoVV76O2R&#10;fU2C2bchuybx37tCocdhZr5h5sveVKKlxpWWFYxHEQjizOqScwWn4/Y5AeE8ssbKMim4koPlYvAw&#10;x1Tbjr+oPfhcBAi7FBUU3teplC4ryKAb2Zo4eL+2MeiDbHKpG+wC3FQyjqKpNFhyWCiwpreCsvPh&#10;YhQknz/1bNOuTsn++PQt493Het+9KPU47FevIDz1/j/8137XCuLJbDyF+51wBeTi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wguTskAAADeAAAADwAAAAAAAAAAAAAAAACYAgAA&#10;ZHJzL2Rvd25yZXYueG1sUEsFBgAAAAAEAAQA9QAAAI4DAAAAAA==&#10;" fillcolor="fuchsia" strokecolor="fuchsia" strokeweight=".35pt"/>
                        <v:rect id="Rectangle 195" o:spid="_x0000_s1219" style="position:absolute;left:6060;top:577;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SL1coA&#10;AADeAAAADwAAAGRycy9kb3ducmV2LnhtbESPT0vDQBTE74LfYXmFXqTdNKUmxG5LlUrtoaD9c/D2&#10;yL4mwezbkF2T+O1doeBxmJnfMMv1YGrRUesqywpm0wgEcW51xYWC8+l1koJwHlljbZkU/JCD9er+&#10;bomZtj1/UHf0hQgQdhkqKL1vMildXpJBN7UNcfCutjXog2wLqVvsA9zUMo6iR2mw4rBQYkMvJeVf&#10;x2+jIH3/bJJttzmnh9PDRca7/fOhXyg1Hg2bJxCeBv8fvrXftIJ4nswS+LsTroBc/Q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BEi9XKAAAA3gAAAA8AAAAAAAAAAAAAAAAAmAIA&#10;AGRycy9kb3ducmV2LnhtbFBLBQYAAAAABAAEAPUAAACPAwAAAAA=&#10;" fillcolor="fuchsia" strokecolor="fuchsia" strokeweight=".35pt"/>
                        <v:rect id="Rectangle 196" o:spid="_x0000_s1220" style="position:absolute;left:6319;top:628;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sfp8cA&#10;AADeAAAADwAAAGRycy9kb3ducmV2LnhtbERPy2rCQBTdF/oPwy24KXVipE1IHUWlol0IrY+Fu0vm&#10;Nglm7oTMNIl/7ywKXR7Oe7YYTC06al1lWcFkHIEgzq2uuFBwOm5eUhDOI2usLZOCGzlYzB8fZphp&#10;2/M3dQdfiBDCLkMFpfdNJqXLSzLoxrYhDtyPbQ36ANtC6hb7EG5qGUfRmzRYcWgosaF1Sfn18GsU&#10;pF+XJvnolqd0f3w+y3j7udr3r0qNnoblOwhPg/8X/7l3WkE8TSZhb7gTroC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bH6fHAAAA3gAAAA8AAAAAAAAAAAAAAAAAmAIAAGRy&#10;cy9kb3ducmV2LnhtbFBLBQYAAAAABAAEAPUAAACMAwAAAAA=&#10;" fillcolor="fuchsia" strokecolor="fuchsia" strokeweight=".35pt"/>
                        <v:shape id="Freeform 197" o:spid="_x0000_s1221" style="position:absolute;left:702;top:769;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RtP8QA&#10;AADeAAAADwAAAGRycy9kb3ducmV2LnhtbESPS4vCMBSF98L8h3AH3Gnqq2rHKIMo6HIcQZeX5vbB&#10;NDelydT6740guDycx8dZbTpTiZYaV1pWMBpGIIhTq0vOFZx/94MFCOeRNVaWScGdHGzWH70VJtre&#10;+Ifak89FGGGXoILC+zqR0qUFGXRDWxMHL7ONQR9kk0vd4C2Mm0qOoyiWBksOhAJr2haU/p3+TYDM&#10;MreT9/YyoTrenbPj9ErxVan+Z/f9BcJT59/hV/ugFYwn89ESnnfCFZ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kbT/EAAAA3gAAAA8AAAAAAAAAAAAAAAAAmAIAAGRycy9k&#10;b3ducmV2LnhtbFBLBQYAAAAABAAEAPUAAACJAwAAAAA=&#10;" path="m22,l44,44,,44,22,xe" fillcolor="red" strokecolor="red" strokeweight=".35pt">
                          <v:path arrowok="t" o:connecttype="custom" o:connectlocs="22,0;44,44;0,44;22,0" o:connectangles="0,0,0,0"/>
                        </v:shape>
                        <v:shape id="Freeform 198" o:spid="_x0000_s1222" style="position:absolute;left:961;top:665;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ta/8QA&#10;AADeAAAADwAAAGRycy9kb3ducmV2LnhtbESPXUvDMBSG7wX/QziCN7Kl7URHt2wMUdmtnbLbQ3Pa&#10;lCUnJYlb/ffmYrDLl/eLZ72dnBVnCnHwrKCcFyCIW68H7hV8Hz5mSxAxIWu0nknBH0XYbu7v1lhr&#10;f+EvOjepF3mEY40KTEpjLWVsDTmMcz8SZ6/zwWHKMvRSB7zkcWdlVRQv0uHA+cHgSG+G2lPz6xS8&#10;J/t8+CwHWy53Tz/h2HTYGanU48O0W4FINKVb+NreawXV4rXKABkno4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7Wv/EAAAA3gAAAA8AAAAAAAAAAAAAAAAAmAIAAGRycy9k&#10;b3ducmV2LnhtbFBLBQYAAAAABAAEAPUAAACJAwAAAAA=&#10;" path="m22,l44,45,,45,22,xe" fillcolor="red" strokecolor="red" strokeweight=".35pt">
                          <v:path arrowok="t" o:connecttype="custom" o:connectlocs="22,0;44,45;0,45;22,0" o:connectangles="0,0,0,0"/>
                        </v:shape>
                        <v:shape id="Freeform 199" o:spid="_x0000_s1223" style="position:absolute;left:1219;top:687;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HCEsIA&#10;AADeAAAADwAAAGRycy9kb3ducmV2LnhtbESPQYvCMBSE78L+h/AW9qapFXSpRlkEZfVmXe/P5tmW&#10;bV5qErX+eyMIHoeZ+YaZLTrTiCs5X1tWMBwkIIgLq2suFfztV/1vED4ga2wsk4I7eVjMP3ozzLS9&#10;8Y6ueShFhLDPUEEVQptJ6YuKDPqBbYmjd7LOYIjSlVI7vEW4aWSaJGNpsOa4UGFLy4qK//xiFGya&#10;I211fkjXXXDozwWvEzdS6uuz+5mCCNSFd/jV/tUK0tEkHcLzTrwC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YcISwgAAAN4AAAAPAAAAAAAAAAAAAAAAAJgCAABkcnMvZG93&#10;bnJldi54bWxQSwUGAAAAAAQABAD1AAAAhwMAAAAA&#10;" path="m23,l45,45,,45,23,xe" fillcolor="red" strokecolor="red" strokeweight=".35pt">
                          <v:path arrowok="t" o:connecttype="custom" o:connectlocs="23,0;45,45;0,45;23,0" o:connectangles="0,0,0,0"/>
                        </v:shape>
                        <v:shape id="Freeform 200" o:spid="_x0000_s1224" style="position:absolute;left:1471;top:695;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w188MA&#10;AADeAAAADwAAAGRycy9kb3ducmV2LnhtbESPS4vCMBSF9wP+h3AFd2M61alDxygiCrocFXR5aW4f&#10;THNTmljrvzeC4PJwHh9nvuxNLTpqXWVZwdc4AkGcWV1xoeB03H7+gHAeWWNtmRTcycFyMfiYY6rt&#10;jf+oO/hChBF2KSoovW9SKV1WkkE3tg1x8HLbGvRBtoXULd7CuKllHEWJNFhxIJTY0Lqk7P9wNQHy&#10;nbuNvHfnCTXJ5pTvpxdKLkqNhv3qF4Sn3r/Dr/ZOK4gnsziG551wB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w188MAAADeAAAADwAAAAAAAAAAAAAAAACYAgAAZHJzL2Rv&#10;d25yZXYueG1sUEsFBgAAAAAEAAQA9QAAAIgDAAAAAA==&#10;" path="m22,l44,44,,44,22,xe" fillcolor="red" strokecolor="red" strokeweight=".35pt">
                          <v:path arrowok="t" o:connecttype="custom" o:connectlocs="22,0;44,44;0,44;22,0" o:connectangles="0,0,0,0"/>
                        </v:shape>
                        <v:shape id="Freeform 201" o:spid="_x0000_s1225" style="position:absolute;left:1729;top:909;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5/sQA&#10;AADeAAAADwAAAGRycy9kb3ducmV2LnhtbESPQWvCQBSE70L/w/IKvZmNCWhJXYMIDa030/b+mn1N&#10;QrNv4+5W03/vCoLHYWa+YdblZAZxIud7ywoWSQqCuLG651bB58fr/BmED8gaB8uk4J88lJuH2RoL&#10;bc98oFMdWhEh7AtU0IUwFlL6piODPrEjcfR+rDMYonSt1A7PEW4GmaXpUhrsOS50ONKuo+a3/jMK&#10;3odv2uv6K6um4NAfG65Slyv19DhtX0AEmsI9fGu/aQVZvspyuN6JV0B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f7EAAAA3gAAAA8AAAAAAAAAAAAAAAAAmAIAAGRycy9k&#10;b3ducmV2LnhtbFBLBQYAAAAABAAEAPUAAACJAwAAAAA=&#10;" path="m23,l45,45,,45,23,xe" fillcolor="red" strokecolor="red" strokeweight=".35pt">
                          <v:path arrowok="t" o:connecttype="custom" o:connectlocs="23,0;45,45;0,45;23,0" o:connectangles="0,0,0,0"/>
                        </v:shape>
                        <v:shape id="Freeform 202" o:spid="_x0000_s1226" style="position:absolute;left:1981;top:628;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Bc/MUA&#10;AADeAAAADwAAAGRycy9kb3ducmV2LnhtbESPQUsDMRSE70L/Q3gFL9Jmdy1a1qalFBWvbpVeH5u3&#10;m8XkZUnSdv33RhA8DjPzDbPZTc6KC4U4eFZQLgsQxK3XA/cKPo4vizWImJA1Ws+k4Jsi7Lazmw3W&#10;2l/5nS5N6kWGcKxRgUlprKWMrSGHcelH4ux1PjhMWYZe6oDXDHdWVkXxIB0OnBcMjnQw1H41Z6fg&#10;OdnV8bUcbLne332GU9NhZ6RSt/Np/wQi0ZT+w3/tN62gun+sVvB7J18B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AFz8xQAAAN4AAAAPAAAAAAAAAAAAAAAAAJgCAABkcnMv&#10;ZG93bnJldi54bWxQSwUGAAAAAAQABAD1AAAAigMAAAAA&#10;" path="m22,l44,45,,45,22,xe" fillcolor="red" strokecolor="red" strokeweight=".35pt">
                          <v:path arrowok="t" o:connecttype="custom" o:connectlocs="22,0;44,45;0,45;22,0" o:connectangles="0,0,0,0"/>
                        </v:shape>
                        <v:shape id="Freeform 203" o:spid="_x0000_s1227" style="position:absolute;left:2239;top:473;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hu8scA&#10;AADeAAAADwAAAGRycy9kb3ducmV2LnhtbESPUUvDMBSF3wX/Q7gDX8SlVuekLht1MJh9Uet+wKW5&#10;a8qam5JkW/33iyDs8XDO+Q5nsRptL07kQ+dYweM0A0HcON1xq2D3s3l4BREissbeMSn4pQCr5e3N&#10;AgvtzvxNpzq2IkE4FKjAxDgUUobGkMUwdQNx8vbOW4xJ+lZqj+cEt73Ms+xFWuw4LRgcaG2oOdRH&#10;q6Ayn01lZllp3r8+rH++r8tqv1bqbjKWbyAijfEa/m9vtYL8aZ7P4O9OugJy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obvLHAAAA3gAAAA8AAAAAAAAAAAAAAAAAmAIAAGRy&#10;cy9kb3ducmV2LnhtbFBLBQYAAAAABAAEAPUAAACMAwAAAAA=&#10;" path="m22,l45,44,,44,22,xe" fillcolor="red" strokecolor="red" strokeweight=".35pt">
                          <v:path arrowok="t" o:connecttype="custom" o:connectlocs="22,0;45,44;0,44;22,0" o:connectangles="0,0,0,0"/>
                        </v:shape>
                        <v:shape id="Freeform 204" o:spid="_x0000_s1228" style="position:absolute;left:2498;top:732;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cz8MMA&#10;AADeAAAADwAAAGRycy9kb3ducmV2LnhtbESPS4vCMBSF9wP+h3AFd2M61alDxygiCrocFXR5aW4f&#10;THNTmljrvzeC4PJwHh9nvuxNLTpqXWVZwdc4AkGcWV1xoeB03H7+gHAeWWNtmRTcycFyMfiYY6rt&#10;jf+oO/hChBF2KSoovW9SKV1WkkE3tg1x8HLbGvRBtoXULd7CuKllHEWJNFhxIJTY0Lqk7P9wNQHy&#10;nbuNvHfnCTXJ5pTvpxdKLkqNhv3qF4Sn3r/Dr/ZOK4gnsziB551wB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cz8MMAAADeAAAADwAAAAAAAAAAAAAAAACYAgAAZHJzL2Rv&#10;d25yZXYueG1sUEsFBgAAAAAEAAQA9QAAAIgDAAAAAA==&#10;" path="m22,l44,44,,44,22,xe" fillcolor="red" strokecolor="red" strokeweight=".35pt">
                          <v:path arrowok="t" o:connecttype="custom" o:connectlocs="22,0;44,44;0,44;22,0" o:connectangles="0,0,0,0"/>
                        </v:shape>
                      </v:group>
                      <v:group id="Group 406" o:spid="_x0000_s1229" style="position:absolute;left:4318;top:1924;width:36417;height:7607" coordorigin="680,303" coordsize="5735,1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6XpFscAAADe&#10;AAAADwAAAAAAAAAAAAAAAACqAgAAZHJzL2Rvd25yZXYueG1sUEsFBgAAAAAEAAQA+gAAAJ4DAAAA&#10;AA==&#10;">
                        <v:shape id="Freeform 206" o:spid="_x0000_s1230" style="position:absolute;left:2749;top:724;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trj8EA&#10;AADeAAAADwAAAGRycy9kb3ducmV2LnhtbERPz2vCMBS+C/4P4Qm7aWqEKbWpDGGy7WZ197fm2ZY1&#10;L12SafffLwfB48f3u9iNthdX8qFzrGG5yEAQ18503Gg4n17nGxAhIhvsHZOGPwqwK6eTAnPjbnyk&#10;axUbkUI45KihjXHIpQx1SxbDwg3Eibs4bzEm6BtpPN5SuO2lyrJnabHj1NDiQPuW6u/q12p477/o&#10;w1Sf6jBGj+Gn5kPmV1o/zcaXLYhIY3yI7+43o0Gt1irtTXfSFZ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ba4/BAAAA3gAAAA8AAAAAAAAAAAAAAAAAmAIAAGRycy9kb3du&#10;cmV2LnhtbFBLBQYAAAAABAAEAPUAAACGAwAAAAA=&#10;" path="m22,l45,45,,45,22,xe" fillcolor="red" strokecolor="red" strokeweight=".35pt">
                          <v:path arrowok="t" o:connecttype="custom" o:connectlocs="22,0;45,45;0,45;22,0" o:connectangles="0,0,0,0"/>
                        </v:shape>
                        <v:shape id="Freeform 207" o:spid="_x0000_s1231" style="position:absolute;left:3008;top:784;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ingsQA&#10;AADeAAAADwAAAGRycy9kb3ducmV2LnhtbESPS2vCQBSF9wX/w3AFd3VitLFNHUVEwS6rQl1eMjcP&#10;zNwJmTHGf+8IQpeH8/g4i1VvatFR6yrLCibjCARxZnXFhYLTcff+CcJ5ZI21ZVJwJwer5eBtgam2&#10;N/6l7uALEUbYpaig9L5JpXRZSQbd2DbEwctta9AH2RZSt3gL46aWcRQl0mDFgVBiQ5uSssvhagLk&#10;I3dbee/+ptQk21P+MztTclZqNOzX3yA89f4//GrvtYJ4Oo+/4HknXA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Ip4LEAAAA3gAAAA8AAAAAAAAAAAAAAAAAmAIAAGRycy9k&#10;b3ducmV2LnhtbFBLBQYAAAAABAAEAPUAAACJAwAAAAA=&#10;" path="m22,l44,44,,44,22,xe" fillcolor="red" strokecolor="red" strokeweight=".35pt">
                          <v:path arrowok="t" o:connecttype="custom" o:connectlocs="22,0;44,44;0,44;22,0" o:connectangles="0,0,0,0"/>
                        </v:shape>
                        <v:shape id="Freeform 208" o:spid="_x0000_s1232" style="position:absolute;left:3259;top:761;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TxVMMA&#10;AADeAAAADwAAAGRycy9kb3ducmV2LnhtbESPXWvCMBSG7wX/QziD3dl0LWxSG2UIyra7Vb0/Jse2&#10;rDmpSabdv18uBrt8eb946s1kB3EjH3rHCp6yHASxdqbnVsHxsFssQYSIbHBwTAp+KMBmPZ/VWBl3&#10;50+6NbEVaYRDhQq6GMdKyqA7shgyNxIn7+K8xZikb6XxeE/jdpBFnj9Liz2nhw5H2nakv5pvq+B9&#10;ONOHaU7Ffooew1XzPvelUo8P0+sKRKQp/of/2m9GQVG+lAkg4SQ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TxVMMAAADeAAAADwAAAAAAAAAAAAAAAACYAgAAZHJzL2Rv&#10;d25yZXYueG1sUEsFBgAAAAAEAAQA9QAAAIgDAAAAAA==&#10;" path="m22,l45,45,,45,22,xe" fillcolor="red" strokecolor="red" strokeweight=".35pt">
                          <v:path arrowok="t" o:connecttype="custom" o:connectlocs="22,0;45,45;0,45;22,0" o:connectangles="0,0,0,0"/>
                        </v:shape>
                        <v:shape id="Freeform 209" o:spid="_x0000_s1233" style="position:absolute;left:3518;top:1405;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c9WcQA&#10;AADeAAAADwAAAGRycy9kb3ducmV2LnhtbESPS4vCMBSF98L8h3AHZqepVqtUowyDA7r0Abq8NLcP&#10;bG5Kk6n1308EweXhPD7OatObWnTUusqygvEoAkGcWV1xoeB8+h0uQDiPrLG2TAoe5GCz/hisMNX2&#10;zgfqjr4QYYRdigpK75tUSpeVZNCNbEMcvNy2Bn2QbSF1i/cwbmo5iaJEGqw4EEps6Kek7Hb8MwEy&#10;y91WPrpLTE2yPef76ZWSq1Jfn/33EoSn3r/Dr/ZOK5jE83gMzzvhCs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nPVnEAAAA3gAAAA8AAAAAAAAAAAAAAAAAmAIAAGRycy9k&#10;b3ducmV2LnhtbFBLBQYAAAAABAAEAPUAAACJAwAAAAA=&#10;" path="m22,l44,44,,44,22,xe" fillcolor="red" strokecolor="red" strokeweight=".35pt">
                          <v:path arrowok="t" o:connecttype="custom" o:connectlocs="22,0;44,44;0,44;22,0" o:connectangles="0,0,0,0"/>
                        </v:shape>
                        <v:shape id="Freeform 210" o:spid="_x0000_s1234" style="position:absolute;left:3777;top:1242;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WjLsQA&#10;AADeAAAADwAAAGRycy9kb3ducmV2LnhtbESPS2vCQBSF9wX/w3AFd3Vi0kaJjiKi0C6rgi4vmZsH&#10;Zu6EzBjjv3cKhS4P5/FxVpvBNKKnztWWFcymEQji3OqaSwXn0+F9AcJ5ZI2NZVLwJAeb9ehthZm2&#10;D/6h/uhLEUbYZaig8r7NpHR5RQbd1LbEwStsZ9AH2ZVSd/gI46aRcRSl0mDNgVBhS7uK8tvxbgLk&#10;s3B7+ewvCbXp/lx8f1wpvSo1GQ/bJQhPg/8P/7W/tII4mScx/N4JV0C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1oy7EAAAA3gAAAA8AAAAAAAAAAAAAAAAAmAIAAGRycy9k&#10;b3ducmV2LnhtbFBLBQYAAAAABAAEAPUAAACJAwAAAAA=&#10;" path="m22,l44,44,,44,22,xe" fillcolor="red" strokecolor="red" strokeweight=".35pt">
                          <v:path arrowok="t" o:connecttype="custom" o:connectlocs="22,0;44,44;0,44;22,0" o:connectangles="0,0,0,0"/>
                        </v:shape>
                        <v:shape id="Freeform 211" o:spid="_x0000_s1235" style="position:absolute;left:4028;top:1434;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kGtcMA&#10;AADeAAAADwAAAGRycy9kb3ducmV2LnhtbESPS4vCMBSF98L8h3AH3Gmq1Y5UowyDA7r0AePy0tw+&#10;sLkpTaz1308EweXhPD7OatObWnTUusqygsk4AkGcWV1xoeB8+h0tQDiPrLG2TAoe5GCz/hisMNX2&#10;zgfqjr4QYYRdigpK75tUSpeVZNCNbUMcvNy2Bn2QbSF1i/cwbmo5jaJEGqw4EEps6Kek7Hq8mQCZ&#10;524rH91fTE2yPef72YWSi1LDz/57CcJT79/hV3unFUzjrziG551wB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kGtcMAAADeAAAADwAAAAAAAAAAAAAAAACYAgAAZHJzL2Rv&#10;d25yZXYueG1sUEsFBgAAAAAEAAQA9QAAAIgDAAAAAA==&#10;" path="m22,l44,44,,44,22,xe" fillcolor="red" strokecolor="red" strokeweight=".35pt">
                          <v:path arrowok="t" o:connecttype="custom" o:connectlocs="22,0;44,44;0,44;22,0" o:connectangles="0,0,0,0"/>
                        </v:shape>
                        <v:shape id="Freeform 212" o:spid="_x0000_s1236" style="position:absolute;left:4287;top:1138;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nKIcUA&#10;AADeAAAADwAAAGRycy9kb3ducmV2LnhtbESPQWsCMRSE7wX/Q3iFXopmV0VlNYpIW3rt2uL1sXm7&#10;WZq8LEmq23/fFAo9DjPzDbM7jM6KK4XYe1ZQzgoQxI3XPXcK3s/P0w2ImJA1Ws+k4JsiHPaTux1W&#10;2t/4ja516kSGcKxQgUlpqKSMjSGHceYH4uy1PjhMWYZO6oC3DHdWzotiJR32nBcMDnQy1HzWX07B&#10;U7LL80vZ23JzfPwIl7rF1kilHu7H4xZEojH9h//ar1rBfLFeLOH3Tr4C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2cohxQAAAN4AAAAPAAAAAAAAAAAAAAAAAJgCAABkcnMv&#10;ZG93bnJldi54bWxQSwUGAAAAAAQABAD1AAAAigMAAAAA&#10;" path="m22,l44,45,,45,22,xe" fillcolor="red" strokecolor="red" strokeweight=".35pt">
                          <v:path arrowok="t" o:connecttype="custom" o:connectlocs="22,0;44,45;0,45;22,0" o:connectangles="0,0,0,0"/>
                        </v:shape>
                        <v:shape id="Freeform 213" o:spid="_x0000_s1237" style="position:absolute;left:4538;top:850;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w7WsQA&#10;AADeAAAADwAAAGRycy9kb3ducmV2LnhtbESPS4vCMBSF98L8h3AHZqfpWK1SjTKIA+PSB+jy0tw+&#10;sLkpTaz1308EweXhPD7Oct2bWnTUusqygu9RBII4s7riQsHp+Ducg3AeWWNtmRQ8yMF69TFYYqrt&#10;nffUHXwhwgi7FBWU3jeplC4ryaAb2YY4eLltDfog20LqFu9h3NRyHEWJNFhxIJTY0Kak7Hq4mQCZ&#10;5m4rH905pibZnvLd5ELJRamvz/5nAcJT79/hV/tPKxjHs3gKzzvhCs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cO1rEAAAA3gAAAA8AAAAAAAAAAAAAAAAAmAIAAGRycy9k&#10;b3ducmV2LnhtbFBLBQYAAAAABAAEAPUAAACJAwAAAAA=&#10;" path="m22,l44,44,,44,22,xe" fillcolor="red" strokecolor="red" strokeweight=".35pt">
                          <v:path arrowok="t" o:connecttype="custom" o:connectlocs="22,0;44,44;0,44;22,0" o:connectangles="0,0,0,0"/>
                        </v:shape>
                        <v:shape id="Freeform 214" o:spid="_x0000_s1238" style="position:absolute;left:4796;top:1013;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NmWMcA&#10;AADeAAAADwAAAGRycy9kb3ducmV2LnhtbESPUWvCMBSF3wf7D+EO9jI0nTqVziidIGx92az+gEtz&#10;bcqam5JkWv/9MhD2eDjnfIez2gy2E2fyoXWs4HmcgSCunW65UXA87EZLECEia+wck4IrBdis7+9W&#10;mGt34T2dq9iIBOGQowITY59LGWpDFsPY9cTJOzlvMSbpG6k9XhLcdnKSZXNpseW0YLCnraH6u/qx&#10;CkrzWZfmJSvM29eH9bOnqihPW6UeH4biFUSkIf6Hb+13rWAyXUzn8HcnX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jZljHAAAA3gAAAA8AAAAAAAAAAAAAAAAAmAIAAGRy&#10;cy9kb3ducmV2LnhtbFBLBQYAAAAABAAEAPUAAACMAwAAAAA=&#10;" path="m23,l45,44,,44,23,xe" fillcolor="red" strokecolor="red" strokeweight=".35pt">
                          <v:path arrowok="t" o:connecttype="custom" o:connectlocs="23,0;45,44;0,44;23,0" o:connectangles="0,0,0,0"/>
                        </v:shape>
                        <v:shape id="Freeform 215" o:spid="_x0000_s1239" style="position:absolute;left:5055;top:480;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tUVsUA&#10;AADeAAAADwAAAGRycy9kb3ducmV2LnhtbESPQWsCMRSE7wX/Q3hCL6VmV4vKahSRtvTataXXx+bt&#10;ZjF5WZKo23/fFAo9DjPzDbPdj86KK4XYe1ZQzgoQxI3XPXcKPk4vj2sQMSFrtJ5JwTdF2O8md1us&#10;tL/xO13r1IkM4VihApPSUEkZG0MO48wPxNlrfXCYsgyd1AFvGe6snBfFUjrsOS8YHOhoqDnXF6fg&#10;Odmn02vZ23J9ePgMX3WLrZFK3U/HwwZEojH9h//ab1rBfLFarOD3Tr4Ccvc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C1RWxQAAAN4AAAAPAAAAAAAAAAAAAAAAAJgCAABkcnMv&#10;ZG93bnJldi54bWxQSwUGAAAAAAQABAD1AAAAigMAAAAA&#10;" path="m22,l44,45,,45,22,xe" fillcolor="red" strokecolor="red" strokeweight=".35pt">
                          <v:path arrowok="t" o:connecttype="custom" o:connectlocs="22,0;44,45;0,45;22,0" o:connectangles="0,0,0,0"/>
                        </v:shape>
                        <v:shape id="Freeform 216" o:spid="_x0000_s1240" style="position:absolute;left:5306;top:924;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BXscQA&#10;AADeAAAADwAAAGRycy9kb3ducmV2LnhtbERP3WrCMBS+H+wdwhl4MzSdbk6qUaow2HrjrHuAQ3Ns&#10;ypqTkmRa395cDLz8+P5Xm8F24kw+tI4VvEwyEMS10y03Cn6OH+MFiBCRNXaOScGVAmzWjw8rzLW7&#10;8IHOVWxECuGQowITY59LGWpDFsPE9cSJOzlvMSboG6k9XlK47eQ0y+bSYsupwWBPO0P1b/VnFZRm&#10;X5fmLSvM9vvL+tfnqihPO6VGT0OxBBFpiHfxv/tTK5jO3mdpb7qTro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wV7HEAAAA3gAAAA8AAAAAAAAAAAAAAAAAmAIAAGRycy9k&#10;b3ducmV2LnhtbFBLBQYAAAAABAAEAPUAAACJAwAAAAA=&#10;" path="m23,l45,44,,44,23,xe" fillcolor="red" strokecolor="red" strokeweight=".35pt">
                          <v:path arrowok="t" o:connecttype="custom" o:connectlocs="23,0;45,44;0,44;23,0" o:connectangles="0,0,0,0"/>
                        </v:shape>
                        <v:shape id="Freeform 217" o:spid="_x0000_s1241" style="position:absolute;left:5565;top:614;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ExX8QA&#10;AADeAAAADwAAAGRycy9kb3ducmV2LnhtbESPS2vCQBSF9wX/w3AFd3WisbFNHUVEwS6rQl1eMjcP&#10;zNwJmTHGf+8IQpeH8/g4i1VvatFR6yrLCibjCARxZnXFhYLTcff+CcJ5ZI21ZVJwJwer5eBtgam2&#10;N/6l7uALEUbYpaig9L5JpXRZSQbd2DbEwctta9AH2RZSt3gL46aW0yhKpMGKA6HEhjYlZZfD1QTI&#10;R+628t79xdQk21P+MztTclZqNOzX3yA89f4//GrvtYJpPI+/4HknXA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RMV/EAAAA3gAAAA8AAAAAAAAAAAAAAAAAmAIAAGRycy9k&#10;b3ducmV2LnhtbFBLBQYAAAAABAAEAPUAAACJAwAAAAA=&#10;" path="m22,l44,44,,44,22,xe" fillcolor="red" strokecolor="red" strokeweight=".35pt">
                          <v:path arrowok="t" o:connecttype="custom" o:connectlocs="22,0;44,44;0,44;22,0" o:connectangles="0,0,0,0"/>
                        </v:shape>
                        <v:shape id="Freeform 218" o:spid="_x0000_s1242" style="position:absolute;left:5816;top:503;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oysYA&#10;AADeAAAADwAAAGRycy9kb3ducmV2LnhtbESP32rCMBTG7wd7h3AG3gxNp85JNUoVBrM3m3UPcGiO&#10;TVlzUpJM69svF8IuP75//NbbwXbiQj60jhW8TDIQxLXTLTcKvk/v4yWIEJE1do5JwY0CbDePD2vM&#10;tbvykS5VbEQa4ZCjAhNjn0sZakMWw8T1xMk7O28xJukbqT1e07jt5DTLFtJiy+nBYE97Q/VP9WsV&#10;lOazLs1rVpjd18H6+XNVlOe9UqOnoViBiDTE//C9/aEVTGdv8wSQcBIK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AoysYAAADeAAAADwAAAAAAAAAAAAAAAACYAgAAZHJz&#10;L2Rvd25yZXYueG1sUEsFBgAAAAAEAAQA9QAAAIsDAAAAAA==&#10;" path="m23,l45,44,,44,23,xe" fillcolor="red" strokecolor="red" strokeweight=".35pt">
                          <v:path arrowok="t" o:connecttype="custom" o:connectlocs="23,0;45,44;0,44;23,0" o:connectangles="0,0,0,0"/>
                        </v:shape>
                        <v:shape id="Freeform 219" o:spid="_x0000_s1243" style="position:absolute;left:6075;top:798;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gaxMUA&#10;AADeAAAADwAAAGRycy9kb3ducmV2LnhtbESPQWsCMRSE70L/Q3gFL1Kzq9LK1ihSbPHataXXx+bt&#10;ZmnysiSpbv99Iwg9DjPzDbPZjc6KM4XYe1ZQzgsQxI3XPXcKPk6vD2sQMSFrtJ5JwS9F2G3vJhus&#10;tL/wO53r1IkM4VihApPSUEkZG0MO49wPxNlrfXCYsgyd1AEvGe6sXBTFo3TYc14wONCLoea7/nEK&#10;DsmuTm9lb8v1fvYZvuoWWyOVmt6P+2cQicb0H761j1rBYvm0KuF6J18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qBrExQAAAN4AAAAPAAAAAAAAAAAAAAAAAJgCAABkcnMv&#10;ZG93bnJldi54bWxQSwUGAAAAAAQABAD1AAAAigMAAAAA&#10;" path="m22,l44,45,,45,22,xe" fillcolor="red" strokecolor="red" strokeweight=".35pt">
                          <v:path arrowok="t" o:connecttype="custom" o:connectlocs="22,0;44,45;0,45;22,0" o:connectangles="0,0,0,0"/>
                        </v:shape>
                        <v:shape id="Freeform 220" o:spid="_x0000_s1244" style="position:absolute;left:6334;top:451;width:44;height:44;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PQU8QA&#10;AADeAAAADwAAAGRycy9kb3ducmV2LnhtbESPS4vCMBSF98L8h3AHZqfpVK1SjTKIA+PSB+jy0tw+&#10;sLkpTaz1308EweXhPD7Oct2bWnTUusqygu9RBII4s7riQsHp+Ducg3AeWWNtmRQ8yMF69TFYYqrt&#10;nffUHXwhwgi7FBWU3jeplC4ryaAb2YY4eLltDfog20LqFu9h3NQyjqJEGqw4EEpsaFNSdj3cTIBM&#10;c7eVj+48pibZnvLd5ELJRamvz/5nAcJT79/hV/tPK4jHs0kMzzvhCs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z0FPEAAAA3gAAAA8AAAAAAAAAAAAAAAAAmAIAAGRycy9k&#10;b3ducmV2LnhtbFBLBQYAAAAABAAEAPUAAACJAwAAAAA=&#10;" path="m22,l44,44,,44,22,xe" fillcolor="red" strokecolor="red" strokeweight=".35pt">
                          <v:path arrowok="t" o:connecttype="custom" o:connectlocs="22,0;44,44;0,44;22,0" o:connectangles="0,0,0,0"/>
                        </v:shape>
                        <v:rect id="Rectangle 221" o:spid="_x0000_s1245" style="position:absolute;left:680;top:540;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aCj8gA&#10;AADeAAAADwAAAGRycy9kb3ducmV2LnhtbESPQWvCQBSE7wX/w/IKvZS6UUsr0VVEkAYpiEn1/Mg+&#10;k9Ds25jdJum/dwtCj8PMfMMs14OpRUetqywrmIwjEMS51RUXCr6y3cschPPIGmvLpOCXHKxXo4cl&#10;xtr2fKQu9YUIEHYxKii9b2IpXV6SQTe2DXHwLrY16INsC6lb7APc1HIaRW/SYMVhocSGtiXl3+mP&#10;UdDnh+6cfX7Iw/M5sXxNrtv0tFfq6XHYLEB4Gvx/+N5OtILp7P11Bn93whW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hoKPyAAAAN4AAAAPAAAAAAAAAAAAAAAAAJgCAABk&#10;cnMvZG93bnJldi54bWxQSwUGAAAAAAQABAD1AAAAjQMAAAAA&#10;" filled="f" stroked="f"/>
                        <v:line id="Line 222" o:spid="_x0000_s1246" style="position:absolute;flip:x y;visibility:visible;mso-wrap-style:square" from="687,547" to="724,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L4DcUAAADeAAAADwAAAGRycy9kb3ducmV2LnhtbESPQYvCMBSE74L/IbyFvWmqq+7SNYoI&#10;gnirVtDbo3nblm1eShM1/nsjCB6HmfmGmS+DacSVOldbVjAaJiCIC6trLhXkh83gB4TzyBoby6Tg&#10;Tg6Wi35vjqm2N87ouveliBB2KSqovG9TKV1RkUE3tC1x9P5sZ9BH2ZVSd3iLcNPIcZLMpMGa40KF&#10;La0rKv73F6MgbE7n3b3N8/I43WJ2HoUsN0Gpz4+w+gXhKfh3+NXeagXjr+/JBJ534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DL4DcUAAADeAAAADwAAAAAAAAAA&#10;AAAAAAChAgAAZHJzL2Rvd25yZXYueG1sUEsFBgAAAAAEAAQA+QAAAJMDAAAAAA==&#10;" strokecolor="aqua" strokeweight=".35pt"/>
                        <v:line id="Line 223" o:spid="_x0000_s1247" style="position:absolute;visibility:visible;mso-wrap-style:square" from="724,584" to="761,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Bn38kAAADeAAAADwAAAGRycy9kb3ducmV2LnhtbESPT2sCMRTE74V+h/AKvUjNarWVrVGk&#10;IIgHRW2h3h6bt3/q5mVJ4rp++0YQehxm5jfMdN6ZWrTkfGVZwaCfgCDOrK64UPB1WL5MQPiArLG2&#10;TAqu5GE+e3yYYqrthXfU7kMhIoR9igrKEJpUSp+VZND3bUMcvdw6gyFKV0jt8BLhppbDJHmTBiuO&#10;CyU29FlSdtqfjQK3ya/fHNrlNslXP6P1qbc+/p6Ven7qFh8gAnXhP3xvr7SC4ev7aAy3O/EK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WQZ9/JAAAA3gAAAA8AAAAA&#10;AAAAAAAAAAAAoQIAAGRycy9kb3ducmV2LnhtbFBLBQYAAAAABAAEAPkAAACXAwAAAAA=&#10;" strokecolor="aqua" strokeweight=".35pt"/>
                        <v:line id="Line 224" o:spid="_x0000_s1248" style="position:absolute;flip:x;visibility:visible;mso-wrap-style:square" from="687,584" to="724,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JdDsUAAADeAAAADwAAAGRycy9kb3ducmV2LnhtbESPUWvCQBCE34X+h2MLvumltqSSekoV&#10;Cn0S1P6AJbfJpc3upbnTxP56r1Do4zAz3zCrzcitulAfGi8GHuYZKJLS20ZqAx+nt9kSVIgoFlsv&#10;ZOBKATbru8kKC+sHOdDlGGuVIBIKNOBi7AqtQ+mIMcx9R5K8yveMMcm+1rbHIcG51YssyzVjI2nB&#10;YUc7R+XX8cwGvvPTJy/P24rDvht+3KgPjJUx0/vx9QVUpDH+h//a79bA4vH5KYf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JdDsUAAADeAAAADwAAAAAAAAAA&#10;AAAAAAChAgAAZHJzL2Rvd25yZXYueG1sUEsFBgAAAAAEAAQA+QAAAJMDAAAAAA==&#10;" strokecolor="aqua" strokeweight=".35pt"/>
                        <v:line id="Line 225" o:spid="_x0000_s1249" style="position:absolute;flip:y;visibility:visible;mso-wrap-style:square" from="724,547" to="76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74lcYAAADeAAAADwAAAGRycy9kb3ducmV2LnhtbESP3WrCQBSE74W+w3IKvdNNtaikrlIF&#10;oVeCPw9wyJ5k0+acTbOrSfv0bqHQy2FmvmFWm4EbdaMu1F4MPE8yUCSFt7VUBi7n/XgJKkQUi40X&#10;MvBNATbrh9EKc+t7OdLtFCuVIBJyNOBibHOtQ+GIMUx8S5K80neMMcmu0rbDPsG50dMsm2vGWtKC&#10;w5Z2jorP05UNfM3PH7y8bksOh7b/cYM+MpbGPD0Ob6+gIg3xP/zXfrcGprPFywJ+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O+JXGAAAA3gAAAA8AAAAAAAAA&#10;AAAAAAAAoQIAAGRycy9kb3ducmV2LnhtbFBLBQYAAAAABAAEAPkAAACUAwAAAAA=&#10;" strokecolor="aqua" strokeweight=".35pt"/>
                        <v:rect id="Rectangle 226" o:spid="_x0000_s1250" style="position:absolute;left:939;top:303;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IQ/sQA&#10;AADeAAAADwAAAGRycy9kb3ducmV2LnhtbERPy2rCQBTdC/2H4RbcSJ34oC2poxRBDCKIsXV9ydwm&#10;oZk7MTMm8e+dheDycN6LVW8q0VLjSssKJuMIBHFmdcm5gp/T5u0ThPPIGivLpOBGDlbLl8ECY207&#10;PlKb+lyEEHYxKii8r2MpXVaQQTe2NXHg/mxj0AfY5FI32IVwU8lpFL1LgyWHhgJrWheU/adXo6DL&#10;Du35tN/Kw+icWL4kl3X6u1Nq+Np/f4Hw1Pun+OFOtILp7GMe9oY74Qr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EP7EAAAA3gAAAA8AAAAAAAAAAAAAAAAAmAIAAGRycy9k&#10;b3ducmV2LnhtbFBLBQYAAAAABAAEAPUAAACJAwAAAAA=&#10;" filled="f" stroked="f"/>
                        <v:line id="Line 227" o:spid="_x0000_s1251" style="position:absolute;flip:x y;visibility:visible;mso-wrap-style:square" from="946,310" to="983,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NXk8YAAADeAAAADwAAAGRycy9kb3ducmV2LnhtbESPT2vCQBTE7wW/w/KE3pqNtvVPdBUp&#10;COItNoLeHtlnEsy+Ddmtrt++KxR6HGbmN8xyHUwrbtS7xrKCUZKCIC6tbrhSUHxv32YgnEfW2Fom&#10;BQ9ysF4NXpaYaXvnnG4HX4kIYZehgtr7LpPSlTUZdIntiKN3sb1BH2VfSd3jPcJNK8dpOpEGG44L&#10;NXb0VVN5PfwYBWF7Ou8fXVFUx88d5udRyAsTlHodhs0ChKfg/8N/7Z1WMH6ffszheSde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zV5PGAAAA3gAAAA8AAAAAAAAA&#10;AAAAAAAAoQIAAGRycy9kb3ducmV2LnhtbFBLBQYAAAAABAAEAPkAAACUAwAAAAA=&#10;" strokecolor="aqua" strokeweight=".35pt"/>
                        <v:line id="Line 228" o:spid="_x0000_s1252" style="position:absolute;visibility:visible;mso-wrap-style:square" from="983,347" to="1020,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5SmscAAADeAAAADwAAAGRycy9kb3ducmV2LnhtbESPy2oCMRSG94W+QziFbkQzWi9lahQp&#10;COLCUi9gd4fJmUudnAxJHMe3bxZClz//jW++7EwtWnK+sqxgOEhAEGdWV1woOB7W/XcQPiBrrC2T&#10;gjt5WC6en+aYanvjb2r3oRBxhH2KCsoQmlRKn5Vk0A9sQxy93DqDIUpXSO3wFsdNLUdJMpUGK44P&#10;JTb0WVJ22V+NArfL7ycO7foryTfn8fbS2/78XpV6felWHyACdeE//GhvtILR22wSASJORAG5+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PlKaxwAAAN4AAAAPAAAAAAAA&#10;AAAAAAAAAKECAABkcnMvZG93bnJldi54bWxQSwUGAAAAAAQABAD5AAAAlQMAAAAA&#10;" strokecolor="aqua" strokeweight=".35pt"/>
                        <v:line id="Line 229" o:spid="_x0000_s1253" style="position:absolute;flip:x;visibility:visible;mso-wrap-style:square" from="946,347" to="983,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JTp8YAAADeAAAADwAAAGRycy9kb3ducmV2LnhtbESP3WrCQBSE7wXfYTlC73SjpSrRVdpC&#10;oVeCPw9wyJ5k0+acTbOrSfv0bqHQy2FmvmG2+4EbdaMu1F4MzGcZKJLC21oqA5fz23QNKkQUi40X&#10;MvBNAfa78WiLufW9HOl2ipVKEAk5GnAxtrnWoXDEGGa+JUle6TvGmGRXadthn+Dc6EWWLTVjLWnB&#10;YUuvjorP05UNfC3PH7y+vpQcDm3/4wZ9ZCyNeZgMzxtQkYb4H/5rv1sDi8fV0xx+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yU6fGAAAA3gAAAA8AAAAAAAAA&#10;AAAAAAAAoQIAAGRycy9kb3ducmV2LnhtbFBLBQYAAAAABAAEAPkAAACUAwAAAAA=&#10;" strokecolor="aqua" strokeweight=".35pt"/>
                        <v:line id="Line 230" o:spid="_x0000_s1254" style="position:absolute;flip:y;visibility:visible;mso-wrap-style:square" from="983,310" to="1020,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DN0MUAAADeAAAADwAAAGRycy9kb3ducmV2LnhtbESPUWvCQBCE3wv9D8cWfKuXpmgl9RRb&#10;KPSpoPYHLLlNLm12L+ZOE/vre4Lg4zAz3zDL9citOlEfGi8GnqYZKJLS20ZqA9/7j8cFqBBRLLZe&#10;yMCZAqxX93dLLKwfZEunXaxVgkgo0ICLsSu0DqUjxjD1HUnyKt8zxiT7WtsehwTnVudZNteMjaQF&#10;hx29Oyp/d0c2cJjvf3hxfKs4fHXDnxv1lrEyZvIwbl5BRRrjLXxtf1oD+fPLLIf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GDN0MUAAADeAAAADwAAAAAAAAAA&#10;AAAAAAChAgAAZHJzL2Rvd25yZXYueG1sUEsFBgAAAAAEAAQA+QAAAJMDAAAAAA==&#10;" strokecolor="aqua" strokeweight=".35pt"/>
                        <v:rect id="Rectangle 231" o:spid="_x0000_s1255" style="position:absolute;left:1197;top:636;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8UUsgA&#10;AADeAAAADwAAAGRycy9kb3ducmV2LnhtbESPQWvCQBSE7wX/w/IKvZS6UWkr0VVEkAYpiEn1/Mg+&#10;k9Ds25jdJum/dwtCj8PMfMMs14OpRUetqywrmIwjEMS51RUXCr6y3cschPPIGmvLpOCXHKxXo4cl&#10;xtr2fKQu9YUIEHYxKii9b2IpXV6SQTe2DXHwLrY16INsC6lb7APc1HIaRW/SYMVhocSGtiXl3+mP&#10;UdDnh+6cfX7Iw/M5sXxNrtv0tFfq6XHYLEB4Gvx/+N5OtILp7P11Bn93whW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XxRSyAAAAN4AAAAPAAAAAAAAAAAAAAAAAJgCAABk&#10;cnMvZG93bnJldi54bWxQSwUGAAAAAAQABAD1AAAAjQMAAAAA&#10;" filled="f" stroked="f"/>
                        <v:line id="Line 232" o:spid="_x0000_s1256" style="position:absolute;flip:x y;visibility:visible;mso-wrap-style:square" from="1205,643" to="1242,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tu0MUAAADeAAAADwAAAGRycy9kb3ducmV2LnhtbESPT4vCMBTE78J+h/AW9qaprv+oRlkE&#10;QbxVu7DeHs2zLdu8lCZq/PZGEDwOM/MbZrkOphFX6lxtWcFwkIAgLqyuuVSQH7f9OQjnkTU2lknB&#10;nRysVx+9Jaba3jij68GXIkLYpaig8r5NpXRFRQbdwLbE0TvbzqCPsiul7vAW4aaRoySZSoM1x4UK&#10;W9pUVPwfLkZB2P6d9vc2z8vfyQ6z0zBkuQlKfX2GnwUIT8G/w6/2TisYfc8mY3je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tu0MUAAADeAAAADwAAAAAAAAAA&#10;AAAAAAChAgAAZHJzL2Rvd25yZXYueG1sUEsFBgAAAAAEAAQA+QAAAJMDAAAAAA==&#10;" strokecolor="aqua" strokeweight=".35pt"/>
                        <v:line id="Line 233" o:spid="_x0000_s1257" style="position:absolute;visibility:visible;mso-wrap-style:square" from="1242,680" to="1279,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nxAskAAADeAAAADwAAAGRycy9kb3ducmV2LnhtbESPT2sCMRTE74V+h/AKvZSa1WorW6NI&#10;QRAPitpCvT02b//UzcuSxHX99o0geBxm5jfMZNaZWrTkfGVZQb+XgCDOrK64UPC9X7yOQfiArLG2&#10;TAou5GE2fXyYYKrtmbfU7kIhIoR9igrKEJpUSp+VZND3bEMcvdw6gyFKV0jt8BzhppaDJHmXBiuO&#10;CyU29FVSdtydjAK3zi8/HNrFJsmXv8PV8WV1+Dsp9fzUzT9BBOrCPXxrL7WCwdvHaATXO/EKyOk/&#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BJ8QLJAAAA3gAAAA8AAAAA&#10;AAAAAAAAAAAAoQIAAGRycy9kb3ducmV2LnhtbFBLBQYAAAAABAAEAPkAAACXAwAAAAA=&#10;" strokecolor="aqua" strokeweight=".35pt"/>
                        <v:line id="Line 234" o:spid="_x0000_s1258" style="position:absolute;flip:x;visibility:visible;mso-wrap-style:square" from="1205,680" to="1242,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vL08UAAADeAAAADwAAAGRycy9kb3ducmV2LnhtbESPUWvCQBCE34X+h2MLvumllqaSekoV&#10;Cn0S1P6AJbfJpc3upbnTxP56r1Do4zAz3zCrzcitulAfGi8GHuYZKJLS20ZqAx+nt9kSVIgoFlsv&#10;ZOBKATbru8kKC+sHOdDlGGuVIBIKNOBi7AqtQ+mIMcx9R5K8yveMMcm+1rbHIcG51YssyzVjI2nB&#10;YUc7R+XX8cwGvvPTJy/P24rDvht+3KgPjJUx0/vx9QVUpDH+h//a79bA4vH5KYf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1vL08UAAADeAAAADwAAAAAAAAAA&#10;AAAAAAChAgAAZHJzL2Rvd25yZXYueG1sUEsFBgAAAAAEAAQA+QAAAJMDAAAAAA==&#10;" strokecolor="aqua" strokeweight=".35pt"/>
                        <v:line id="Line 235" o:spid="_x0000_s1259" style="position:absolute;flip:y;visibility:visible;mso-wrap-style:square" from="1242,643" to="1279,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duSMYAAADeAAAADwAAAGRycy9kb3ducmV2LnhtbESP3WrCQBSE74W+w3IKvdNNlaqkrlIF&#10;oVeCPw9wyJ5k0+acTbOrSfv0bqHQy2FmvmFWm4EbdaMu1F4MPE8yUCSFt7VUBi7n/XgJKkQUi40X&#10;MvBNATbrh9EKc+t7OdLtFCuVIBJyNOBibHOtQ+GIMUx8S5K80neMMcmu0rbDPsG50dMsm2vGWtKC&#10;w5Z2jorP05UNfM3PH7y8bksOh7b/cYM+MpbGPD0Ob6+gIg3xP/zXfrcGprPFywJ+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wXbkjGAAAA3gAAAA8AAAAAAAAA&#10;AAAAAAAAoQIAAGRycy9kb3ducmV2LnhtbFBLBQYAAAAABAAEAPkAAACUAwAAAAA=&#10;" strokecolor="aqua" strokeweight=".35pt"/>
                        <v:rect id="Rectangle 236" o:spid="_x0000_s1260" style="position:absolute;left:1449;top:791;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uGI8QA&#10;AADeAAAADwAAAGRycy9kb3ducmV2LnhtbERPTWvCQBC9C/0PyxS8SN2o2JbUVYogBhHE2HoestMk&#10;NDsbs2sS/717EDw+3vdi1ZtKtNS40rKCyTgCQZxZXXKu4Oe0efsE4TyyxsoyKbiRg9XyZbDAWNuO&#10;j9SmPhchhF2MCgrv61hKlxVk0I1tTRy4P9sY9AE2udQNdiHcVHIaRe/SYMmhocCa1gVl/+nVKOiy&#10;Q3s+7bfyMDonli/JZZ3+7pQavvbfXyA89f4pfrgTrWA6+5iHveFOu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7hiPEAAAA3gAAAA8AAAAAAAAAAAAAAAAAmAIAAGRycy9k&#10;b3ducmV2LnhtbFBLBQYAAAAABAAEAPUAAACJAwAAAAA=&#10;" filled="f" stroked="f"/>
                        <v:line id="Line 237" o:spid="_x0000_s1261" style="position:absolute;flip:x y;visibility:visible;mso-wrap-style:square" from="1456,798" to="1493,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BTsUAAADeAAAADwAAAGRycy9kb3ducmV2LnhtbESPQYvCMBSE74L/IbyFvWmqi7rbNYoI&#10;gnirVtDbo3nblm1eShM1/nsjCB6HmfmGmS+DacSVOldbVjAaJiCIC6trLhXkh83gG4TzyBoby6Tg&#10;Tg6Wi35vjqm2N87ouveliBB2KSqovG9TKV1RkUE3tC1x9P5sZ9BH2ZVSd3iLcNPIcZJMpcGa40KF&#10;La0rKv73F6MgbE7n3b3N8/I42WJ2HoUsN0Gpz4+w+gXhKfh3+NXeagXjr9nkB5534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BTsUAAADeAAAADwAAAAAAAAAA&#10;AAAAAAChAgAAZHJzL2Rvd25yZXYueG1sUEsFBgAAAAAEAAQA+QAAAJMDAAAAAA==&#10;" strokecolor="aqua" strokeweight=".35pt"/>
                        <v:line id="Line 238" o:spid="_x0000_s1262" style="position:absolute;visibility:visible;mso-wrap-style:square" from="1493,835" to="1530,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KYJ8YAAADeAAAADwAAAGRycy9kb3ducmV2LnhtbESPy2oCMRSG9wXfIRyhm6IZrahMjSIF&#10;QVxUaivo7jA5c6mTkyGJ4/j2ZiF0+fPf+BarztSiJecrywpGwwQEcWZ1xYWC35/NYA7CB2SNtWVS&#10;cCcPq2XvZYGptjf+pvYQChFH2KeooAyhSaX0WUkG/dA2xNHLrTMYonSF1A5vcdzUcpwkU2mw4vhQ&#10;YkOfJWWXw9UocF/5/cih3eyTfHua7C5vu/PfVanXfrf+ABGoC//hZ3urFYzfZ9MIEHEiCsj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5SmCfGAAAA3gAAAA8AAAAAAAAA&#10;AAAAAAAAoQIAAGRycy9kb3ducmV2LnhtbFBLBQYAAAAABAAEAPkAAACUAwAAAAA=&#10;" strokecolor="aqua" strokeweight=".35pt"/>
                        <v:line id="Line 239" o:spid="_x0000_s1263" style="position:absolute;flip:x;visibility:visible;mso-wrap-style:square" from="1456,835" to="1493,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6ZGsUAAADeAAAADwAAAGRycy9kb3ducmV2LnhtbESPzWrDMBCE74W+g9hCb42cFJzgRAlt&#10;odBTID8PsFhry4l35VpK7Pbpo0Ihx2FmvmFWm5FbdaU+NF4MTCcZKJLS20ZqA8fD58sCVIgoFlsv&#10;ZOCHAmzWjw8rLKwfZEfXfaxVgkgo0ICLsSu0DqUjxjDxHUnyKt8zxiT7WtsehwTnVs+yLNeMjaQF&#10;hx19OCrP+wsb+M4PJ15c3isO2274daPeMVbGPD+Nb0tQkcZ4D/+3v6yB2es8n8LfnXQF9P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t6ZGsUAAADeAAAADwAAAAAAAAAA&#10;AAAAAAChAgAAZHJzL2Rvd25yZXYueG1sUEsFBgAAAAAEAAQA+QAAAJMDAAAAAA==&#10;" strokecolor="aqua" strokeweight=".35pt"/>
                        <v:line id="Line 240" o:spid="_x0000_s1264" style="position:absolute;flip:y;visibility:visible;mso-wrap-style:square" from="1493,798" to="1530,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wHbcUAAADeAAAADwAAAGRycy9kb3ducmV2LnhtbESPzWrDMBCE74W8g9hCb41cF5zgRglp&#10;odBTIT8PsFhry4135VhK7Pbpq0Ihx2FmvmFWm4k7daUhtF4MPM0zUCSVt600Bo6H98clqBBRLHZe&#10;yMA3BdisZ3crLK0fZUfXfWxUgkgo0YCLsS+1DpUjxjD3PUnyaj8wxiSHRtsBxwTnTudZVmjGVtKC&#10;w57eHFWn/YUNnIvDFy8vrzWHz378cZPeMdbGPNxP2xdQkaZ4C/+3P6yB/HlR5PB3J10B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wHbcUAAADeAAAADwAAAAAAAAAA&#10;AAAAAAChAgAAZHJzL2Rvd25yZXYueG1sUEsFBgAAAAAEAAQA+QAAAJMDAAAAAA==&#10;" strokecolor="aqua" strokeweight=".35pt"/>
                        <v:rect id="Rectangle 241" o:spid="_x0000_s1265" style="position:absolute;left:1707;top:577;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Pe78cA&#10;AADeAAAADwAAAGRycy9kb3ducmV2LnhtbESPQWvCQBSE7wX/w/KEXkQ3VdCSuooIpUEEMVbPj+xr&#10;Esy+jdk1Sf99VxB6HGbmG2a57k0lWmpcaVnB2yQCQZxZXXKu4Pv0OX4H4TyyxsoyKfglB+vV4GWJ&#10;sbYdH6lNfS4ChF2MCgrv61hKlxVk0E1sTRy8H9sY9EE2udQNdgFuKjmNork0WHJYKLCmbUHZNb0b&#10;BV12aC+n/Zc8jC6J5Vty26bnnVKvw37zAcJT7//Dz3aiFUxni/kM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wz3u/HAAAA3gAAAA8AAAAAAAAAAAAAAAAAmAIAAGRy&#10;cy9kb3ducmV2LnhtbFBLBQYAAAAABAAEAPUAAACMAwAAAAA=&#10;" filled="f" stroked="f"/>
                        <v:line id="Line 242" o:spid="_x0000_s1266" style="position:absolute;flip:x y;visibility:visible;mso-wrap-style:square" from="1715,584" to="175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ekbcQAAADeAAAADwAAAGRycy9kb3ducmV2LnhtbESPT4vCMBTE7wt+h/AEb2vq/6VrFBEE&#10;8VatoLdH87Yt27yUJmr89mZhweMwM79hlutgGnGnztWWFYyGCQjiwuqaSwX5aff5BcJ5ZI2NZVLw&#10;JAfrVe9jiam2D87ofvSliBB2KSqovG9TKV1RkUE3tC1x9H5sZ9BH2ZVSd/iIcNPIcZLMpcGa40KF&#10;LW0rKn6PN6Mg7C7Xw7PN8/I822N2HYUsN0GpQT9svkF4Cv4d/m/vtYLxZDGfwt+deAX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h6RtxAAAAN4AAAAPAAAAAAAAAAAA&#10;AAAAAKECAABkcnMvZG93bnJldi54bWxQSwUGAAAAAAQABAD5AAAAkgMAAAAA&#10;" strokecolor="aqua" strokeweight=".35pt"/>
                        <v:line id="Line 243" o:spid="_x0000_s1267" style="position:absolute;visibility:visible;mso-wrap-style:square" from="1752,621" to="1789,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U7v8kAAADeAAAADwAAAGRycy9kb3ducmV2LnhtbESPT2sCMRTE7wW/Q3hCL6LZ2lbL1iil&#10;IIiHilZBb4/N2z9187IkcV2/fVMQehxm5jfMbNGZWrTkfGVZwdMoAUGcWV1xoWD/vRy+gfABWWNt&#10;mRTcyMNi3nuYYartlbfU7kIhIoR9igrKEJpUSp+VZNCPbEMcvdw6gyFKV0jt8BrhppbjJJlIgxXH&#10;hRIb+iwpO+8uRoH7ym8HDu1yk+Sr48v6PFiffi5KPfa7j3cQgbrwH763V1rB+Hk6eYW/O/EKyPk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4lO7/JAAAA3gAAAA8AAAAA&#10;AAAAAAAAAAAAoQIAAGRycy9kb3ducmV2LnhtbFBLBQYAAAAABAAEAPkAAACXAwAAAAA=&#10;" strokecolor="aqua" strokeweight=".35pt"/>
                        <v:line id="Line 244" o:spid="_x0000_s1268" style="position:absolute;flip:x;visibility:visible;mso-wrap-style:square" from="1715,621" to="1752,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cBbsUAAADeAAAADwAAAGRycy9kb3ducmV2LnhtbESPzWrDMBCE74G+g9hCb4ncFNzgRglN&#10;IJBTIT8PsFhry6135VpK7OTpq0Khx2FmvmGW65FbdaU+NF4MPM8yUCSlt43UBs6n3XQBKkQUi60X&#10;MnCjAOvVw2SJhfWDHOh6jLVKEAkFGnAxdoXWoXTEGGa+I0le5XvGmGRfa9vjkODc6nmW5ZqxkbTg&#10;sKOto/LreGED3/npkxeXTcXhoxvubtQHxsqYp8fx/Q1UpDH+h//ae2tg/vKa5/B7J10Bvf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cBbsUAAADeAAAADwAAAAAAAAAA&#10;AAAAAAChAgAAZHJzL2Rvd25yZXYueG1sUEsFBgAAAAAEAAQA+QAAAJMDAAAAAA==&#10;" strokecolor="aqua" strokeweight=".35pt"/>
                        <v:line id="Line 245" o:spid="_x0000_s1269" style="position:absolute;flip:y;visibility:visible;mso-wrap-style:square" from="1752,584" to="1789,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uk9cUAAADeAAAADwAAAGRycy9kb3ducmV2LnhtbESPzWrDMBCE74W+g9hCb43cFJzgRAlt&#10;INBTID8PsFhry6135VpK7Obpq0Igx2FmvmGW65FbdaE+NF4MvE4yUCSlt43UBk7H7cscVIgoFlsv&#10;ZOCXAqxXjw9LLKwfZE+XQ6xVgkgo0ICLsSu0DqUjxjDxHUnyKt8zxiT7WtsehwTnVk+zLNeMjaQF&#10;hx1tHJXfhzMb+MmPXzw/f1Qcdt1wdaPeM1bGPD+N7wtQkcZ4D9/an9bA9G2Wz+D/TroC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uk9cUAAADeAAAADwAAAAAAAAAA&#10;AAAAAAChAgAAZHJzL2Rvd25yZXYueG1sUEsFBgAAAAAEAAQA+QAAAJMDAAAAAA==&#10;" strokecolor="aqua" strokeweight=".35pt"/>
                        <v:rect id="Rectangle 246" o:spid="_x0000_s1270" style="position:absolute;left:1958;top:517;width:104;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dMnsUA&#10;AADeAAAADwAAAGRycy9kb3ducmV2LnhtbERPTWvCQBC9F/oflin0IrrRgpaYjRRBGkpBTKrnITsm&#10;odnZmN0m6b/vHoQeH+872U2mFQP1rrGsYLmIQBCXVjdcKfgqDvNXEM4ja2wtk4JfcrBLHx8SjLUd&#10;+URD7isRQtjFqKD2vouldGVNBt3CdsSBu9reoA+wr6TucQzhppWrKFpLgw2Hhho72tdUfuc/RsFY&#10;HodL8fkuj7NLZvmW3fb5+UOp56fpbQvC0+T/xXd3phWsXjbrsDfcCVdA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0yexQAAAN4AAAAPAAAAAAAAAAAAAAAAAJgCAABkcnMv&#10;ZG93bnJldi54bWxQSwUGAAAAAAQABAD1AAAAigMAAAAA&#10;" filled="f" stroked="f"/>
                        <v:line id="Line 247" o:spid="_x0000_s1271" style="position:absolute;flip:x y;visibility:visible;mso-wrap-style:square" from="1966,525" to="2003,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YL88UAAADeAAAADwAAAGRycy9kb3ducmV2LnhtbESPT4vCMBTE78J+h/AW9qapLv6rRlkE&#10;QbxVu7DeHs2zLdu8lCZq/PZGEDwOM/MbZrkOphFX6lxtWcFwkIAgLqyuuVSQH7f9GQjnkTU2lknB&#10;nRysVx+9Jaba3jij68GXIkLYpaig8r5NpXRFRQbdwLbE0TvbzqCPsiul7vAW4aaRoySZSIM1x4UK&#10;W9pUVPwfLkZB2P6d9vc2z8vf8Q6z0zBkuQlKfX2GnwUIT8G/w6/2TisYfU8nc3je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YL88UAAADeAAAADwAAAAAAAAAA&#10;AAAAAAChAgAAZHJzL2Rvd25yZXYueG1sUEsFBgAAAAAEAAQA+QAAAJMDAAAAAA==&#10;" strokecolor="aqua" strokeweight=".35pt"/>
                        <v:line id="Line 248" o:spid="_x0000_s1272" style="position:absolute;visibility:visible;mso-wrap-style:square" from="2003,562" to="2040,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sO+sYAAADeAAAADwAAAGRycy9kb3ducmV2LnhtbESPy2oCMRSG94W+QzgFN0UzatEyGqUI&#10;griweIO6O0zOXOrkZEjiOL69WRS6/PlvfPNlZ2rRkvOVZQXDQQKCOLO64kLB6bjuf4LwAVljbZkU&#10;PMjDcvH6MsdU2zvvqT2EQsQR9ikqKENoUil9VpJBP7ANcfRy6wyGKF0htcN7HDe1HCXJRBqsOD6U&#10;2NCqpOx6uBkFbpc/zhza9XeSb34+ttf37eX3plTvrfuagQjUhf/wX3ujFYzG02kEiDgRBeTiC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LDvrGAAAA3gAAAA8AAAAAAAAA&#10;AAAAAAAAoQIAAGRycy9kb3ducmV2LnhtbFBLBQYAAAAABAAEAPkAAACUAwAAAAA=&#10;" strokecolor="aqua" strokeweight=".35pt"/>
                        <v:line id="Line 249" o:spid="_x0000_s1273" style="position:absolute;flip:x;visibility:visible;mso-wrap-style:square" from="1966,562" to="2003,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cPx8UAAADeAAAADwAAAGRycy9kb3ducmV2LnhtbESPzWrDMBCE74G+g9hCb4mcBBLjRglt&#10;oZBTIT8PsFhry6135VpK7Pbpq0Igx2FmvmE2u5FbdaU+NF4MzGcZKJLS20ZqA+fT+zQHFSKKxdYL&#10;GfihALvtw2SDhfWDHOh6jLVKEAkFGnAxdoXWoXTEGGa+I0le5XvGmGRfa9vjkODc6kWWrTRjI2nB&#10;YUdvjsqv44UNfK9On5xfXisOH93w60Z9YKyMeXocX55BRRrjPXxr762BxXK9nsP/nXQF9P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cPx8UAAADeAAAADwAAAAAAAAAA&#10;AAAAAAChAgAAZHJzL2Rvd25yZXYueG1sUEsFBgAAAAAEAAQA+QAAAJMDAAAAAA==&#10;" strokecolor="aqua" strokeweight=".35pt"/>
                        <v:line id="Line 250" o:spid="_x0000_s1274" style="position:absolute;flip:y;visibility:visible;mso-wrap-style:square" from="2003,525" to="2040,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WRsMUAAADeAAAADwAAAGRycy9kb3ducmV2LnhtbESPzWrDMBCE74G+g9hCb4kcF5LgRAlJ&#10;odBTIT8PsFhry6135VhK7Pbpq0Khx2FmvmE2u5Fbdac+NF4MzGcZKJLS20ZqA5fz63QFKkQUi60X&#10;MvBFAXbbh8kGC+sHOdL9FGuVIBIKNOBi7AqtQ+mIMcx8R5K8yveMMcm+1rbHIcG51XmWLTRjI2nB&#10;YUcvjsrP040NXBfnD17dDhWH9274dqM+MlbGPD2O+zWoSGP8D/+136yB/Hm5zOH3TroCe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WRsMUAAADeAAAADwAAAAAAAAAA&#10;AAAAAAChAgAAZHJzL2Rvd25yZXYueG1sUEsFBgAAAAAEAAQA+QAAAJMDAAAAAA==&#10;" strokecolor="aqua" strokeweight=".35pt"/>
                        <v:rect id="Rectangle 251" o:spid="_x0000_s1275" style="position:absolute;left:2217;top:503;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pIMscA&#10;AADeAAAADwAAAGRycy9kb3ducmV2LnhtbESPQWvCQBSE7wX/w/KEXopuqqAldRURSoMIYqyeH9nX&#10;JJh9G7Nrkv77riB4HGbmG2ax6k0lWmpcaVnB+zgCQZxZXXKu4Of4NfoA4TyyxsoyKfgjB6vl4GWB&#10;sbYdH6hNfS4ChF2MCgrv61hKlxVk0I1tTRy8X9sY9EE2udQNdgFuKjmJopk0WHJYKLCmTUHZJb0Z&#10;BV22b8/H3bfcv50Ty9fkuklPW6Veh/36E4Sn3j/Dj3aiFUym8/kU7nfC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qSDLHAAAA3gAAAA8AAAAAAAAAAAAAAAAAmAIAAGRy&#10;cy9kb3ducmV2LnhtbFBLBQYAAAAABAAEAPUAAACMAwAAAAA=&#10;" filled="f" stroked="f"/>
                        <v:line id="Line 252" o:spid="_x0000_s1276" style="position:absolute;flip:x y;visibility:visible;mso-wrap-style:square" from="2225,510" to="2261,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4ysMYAAADeAAAADwAAAGRycy9kb3ducmV2LnhtbESPzWrDMBCE74G+g9hCbrGc9MfBjRJK&#10;wRB6c+pCc1usjW1qrYylOsrbR4FAj8PMfMNsdsH0YqLRdZYVLJMUBHFtdceNguqrWKxBOI+ssbdM&#10;Ci7kYLd9mG0w1/bMJU0H34gIYZejgtb7IZfS1S0ZdIkdiKN3sqNBH+XYSD3iOcJNL1dp+ioNdhwX&#10;Whzoo6X69/BnFITi5/h5Gaqq+X7ZY3lchrIyQan5Y3h/A+Ep+P/wvb3XClZPWfYMtzvxCsjt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JeMrDGAAAA3gAAAA8AAAAAAAAA&#10;AAAAAAAAoQIAAGRycy9kb3ducmV2LnhtbFBLBQYAAAAABAAEAPkAAACUAwAAAAA=&#10;" strokecolor="aqua" strokeweight=".35pt"/>
                        <v:line id="Line 253" o:spid="_x0000_s1277" style="position:absolute;visibility:visible;mso-wrap-style:square" from="2261,547" to="2298,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YskAAADeAAAADwAAAGRycy9kb3ducmV2LnhtbESPW2sCMRSE3wv+h3CEvohma6uWrVFK&#10;QRAfKt6gfTtszl7q5mRJ4rr++6Yg9HGYmW+Y+bIztWjJ+cqygqdRAoI4s7riQsHxsBq+gvABWWNt&#10;mRTcyMNy0XuYY6rtlXfU7kMhIoR9igrKEJpUSp+VZNCPbEMcvdw6gyFKV0jt8BrhppbjJJlKgxXH&#10;hRIb+igpO+8vRoH7zG8nDu1qm+Trr5fNebD5/rko9djv3t9ABOrCf/jeXmsF4+fZbAJ/d+IVkI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v8rWLJAAAA3gAAAA8AAAAA&#10;AAAAAAAAAAAAoQIAAGRycy9kb3ducmV2LnhtbFBLBQYAAAAABAAEAPkAAACXAwAAAAA=&#10;" strokecolor="aqua" strokeweight=".35pt"/>
                        <v:line id="Line 254" o:spid="_x0000_s1278" style="position:absolute;flip:x;visibility:visible;mso-wrap-style:square" from="2225,547" to="226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6Xs8UAAADeAAAADwAAAGRycy9kb3ducmV2LnhtbESPzWrDMBCE74W+g9hCb43cFJzgRAlt&#10;INBTID8PsFhry6135VpK7Obpq0Igx2FmvmGW65FbdaE+NF4MvE4yUCSlt43UBk7H7cscVIgoFlsv&#10;ZOCXAqxXjw9LLKwfZE+XQ6xVgkgo0ICLsSu0DqUjxjDxHUnyKt8zxiT7WtsehwTnVk+zLNeMjaQF&#10;hx1tHJXfhzMb+MmPXzw/f1Qcdt1wdaPeM1bGPD+N7wtQkcZ4D9/an9bA9G02y+H/TroC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6Xs8UAAADeAAAADwAAAAAAAAAA&#10;AAAAAAChAgAAZHJzL2Rvd25yZXYueG1sUEsFBgAAAAAEAAQA+QAAAJMDAAAAAA==&#10;" strokecolor="aqua" strokeweight=".35pt"/>
                        <v:line id="Line 255" o:spid="_x0000_s1279" style="position:absolute;flip:y;visibility:visible;mso-wrap-style:square" from="2261,510" to="2298,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IyKMUAAADeAAAADwAAAGRycy9kb3ducmV2LnhtbESPUWvCQBCE3wv9D8cW+lYvWjCSeooW&#10;Cn0S1P6AJbfJpc3uxdxpUn99ryD4OMzMN8xyPXKrLtSHxouB6SQDRVJ620ht4Ov48bIAFSKKxdYL&#10;GfilAOvV48MSC+sH2dPlEGuVIBIKNOBi7AqtQ+mIMUx8R5K8yveMMcm+1rbHIcG51bMsm2vGRtKC&#10;w47eHZU/hzMbOM2P37w4bysOu264ulHvGStjnp/GzRuoSGO8h2/tT2tg9prnOfzfSVdAr/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6IyKMUAAADeAAAADwAAAAAAAAAA&#10;AAAAAAChAgAAZHJzL2Rvd25yZXYueG1sUEsFBgAAAAAEAAQA+QAAAJMDAAAAAA==&#10;" strokecolor="aqua" strokeweight=".35pt"/>
                        <v:rect id="Rectangle 256" o:spid="_x0000_s1280" style="position:absolute;left:2476;top:606;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7aQ8UA&#10;AADeAAAADwAAAGRycy9kb3ducmV2LnhtbERPTWvCQBC9F/oflin0UnSjBS0xGymCNJSCmFTPQ3ZM&#10;QrOzMbtN0n/fPQgeH+872U6mFQP1rrGsYDGPQBCXVjdcKfgu9rM3EM4ja2wtk4I/crBNHx8SjLUd&#10;+UhD7isRQtjFqKD2vouldGVNBt3cdsSBu9jeoA+wr6TucQzhppXLKFpJgw2Hhho72tVU/uS/RsFY&#10;HoZz8fUhDy/nzPI1u+7y06dSz0/T+waEp8nfxTd3phUsX9frsDfcCVdAp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TtpDxQAAAN4AAAAPAAAAAAAAAAAAAAAAAJgCAABkcnMv&#10;ZG93bnJldi54bWxQSwUGAAAAAAQABAD1AAAAigMAAAAA&#10;" filled="f" stroked="f"/>
                        <v:line id="Line 257" o:spid="_x0000_s1281" style="position:absolute;flip:x y;visibility:visible;mso-wrap-style:square" from="2483,614" to="2520,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dLsUAAADeAAAADwAAAGRycy9kb3ducmV2LnhtbESPT4vCMBTE7wt+h/AEb2uq4p/tGkUE&#10;QbxVK+jt0bxtyzYvpYkav71ZWPA4zMxvmOU6mEbcqXO1ZQWjYQKCuLC65lJBftp9LkA4j6yxsUwK&#10;nuRgvep9LDHV9sEZ3Y++FBHCLkUFlfdtKqUrKjLohrYljt6P7Qz6KLtS6g4fEW4aOU6SmTRYc1yo&#10;sKVtRcXv8WYUhN3leni2eV6ep3vMrqOQ5SYoNeiHzTcIT8G/w//tvVYwnsznX/B3J14BuX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dLsUAAADeAAAADwAAAAAAAAAA&#10;AAAAAAChAgAAZHJzL2Rvd25yZXYueG1sUEsFBgAAAAAEAAQA+QAAAJMDAAAAAA==&#10;" strokecolor="aqua" strokeweight=".35pt"/>
                        <v:line id="Line 258" o:spid="_x0000_s1282" style="position:absolute;visibility:visible;mso-wrap-style:square" from="2520,651" to="2557,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5+3ccAAADeAAAADwAAAGRycy9kb3ducmV2LnhtbESPy2oCMRSG9wXfIZyCm6IZL6hMjSKC&#10;IC4UbQvt7jA5c6mTkyGJ4/j2ZlHo8ue/8S3XnalFS85XlhWMhgkI4szqigsFnx+7wQKED8gaa8uk&#10;4EEe1qveyxJTbe98pvYSChFH2KeooAyhSaX0WUkG/dA2xNHLrTMYonSF1A7vcdzUcpwkM2mw4vhQ&#10;YkPbkrLr5WYUuGP++OLQ7k5Jvv+eHq5vh5/fm1L9127zDiJQF/7Df+29VjCezBcRIOJEFJCr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Xn7dxwAAAN4AAAAPAAAAAAAA&#10;AAAAAAAAAKECAABkcnMvZG93bnJldi54bWxQSwUGAAAAAAQABAD5AAAAlQMAAAAA&#10;" strokecolor="aqua" strokeweight=".35pt"/>
                        <v:line id="Line 259" o:spid="_x0000_s1283" style="position:absolute;flip:x;visibility:visible;mso-wrap-style:square" from="2483,651" to="252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J/4MUAAADeAAAADwAAAGRycy9kb3ducmV2LnhtbESPUWvCQBCE34X+h2MLfdOLFjSknlKF&#10;Qp8Kan/Aktvkotm9NHeatL++Vyj4OMzMN8x6O3KrbtSHxouB+SwDRVJ620ht4PP0Ns1BhYhisfVC&#10;Br4pwHbzMFljYf0gB7odY60SREKBBlyMXaF1KB0xhpnvSJJX+Z4xJtnX2vY4JDi3epFlS83YSFpw&#10;2NHeUXk5XtnA1/J05vy6qzh8dMOPG/WBsTLm6XF8fQEVaYz38H/73RpYPK/yOfzdSVd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J/4MUAAADeAAAADwAAAAAAAAAA&#10;AAAAAAChAgAAZHJzL2Rvd25yZXYueG1sUEsFBgAAAAAEAAQA+QAAAJMDAAAAAA==&#10;" strokecolor="aqua" strokeweight=".35pt"/>
                        <v:line id="Line 260" o:spid="_x0000_s1284" style="position:absolute;flip:y;visibility:visible;mso-wrap-style:square" from="2520,614" to="2557,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Dhl8UAAADeAAAADwAAAGRycy9kb3ducmV2LnhtbESPzWrDMBCE74W8g9hCb41cFxLjRglp&#10;odBTIT8PsFhry4135VhK7Pbpq0Ihx2FmvmFWm4k7daUhtF4MPM0zUCSVt600Bo6H98cCVIgoFjsv&#10;ZOCbAmzWs7sVltaPsqPrPjYqQSSUaMDF2Jdah8oRY5j7niR5tR8YY5JDo+2AY4Jzp/MsW2jGVtKC&#10;w57eHFWn/YUNnBeHLy4urzWHz378cZPeMdbGPNxP2xdQkaZ4C/+3P6yB/HlZ5PB3J10B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Dhl8UAAADeAAAADwAAAAAAAAAA&#10;AAAAAAChAgAAZHJzL2Rvd25yZXYueG1sUEsFBgAAAAAEAAQA+QAAAJMDAAAAAA==&#10;" strokecolor="aqua" strokeweight=".35pt"/>
                        <v:rect id="Rectangle 261" o:spid="_x0000_s1285" style="position:absolute;left:2727;top:747;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84FccA&#10;AADeAAAADwAAAGRycy9kb3ducmV2LnhtbESPQWvCQBSE74L/YXlCL1I3KrQSXUWE0iCCNFbPj+xr&#10;Epp9G7PbJP57tyB4HGbmG2a16U0lWmpcaVnBdBKBIM6sLjlX8H36eF2AcB5ZY2WZFNzIwWY9HKww&#10;1rbjL2pTn4sAYRejgsL7OpbSZQUZdBNbEwfvxzYGfZBNLnWDXYCbSs6i6E0aLDksFFjTrqDsN/0z&#10;Crrs2F5Oh095HF8Sy9fkukvPe6VeRv12CcJT75/hRzvRCmbz98Uc/u+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OBXHAAAA3gAAAA8AAAAAAAAAAAAAAAAAmAIAAGRy&#10;cy9kb3ducmV2LnhtbFBLBQYAAAAABAAEAPUAAACMAwAAAAA=&#10;" filled="f" stroked="f"/>
                        <v:line id="Line 262" o:spid="_x0000_s1286" style="position:absolute;flip:x y;visibility:visible;mso-wrap-style:square" from="2734,754" to="277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tCl8YAAADeAAAADwAAAGRycy9kb3ducmV2LnhtbESPzWrDMBCE74G+g9hCbokc9yfBjWJK&#10;IWB6c+pCc1usjW1qrYylxsrbR4FAj8PMfMNs82B6cabRdZYVrJYJCOLa6o4bBdXXfrEB4Tyyxt4y&#10;KbiQg3z3MNtipu3EJZ0PvhERwi5DBa33Qyalq1sy6JZ2II7eyY4GfZRjI/WIU4SbXqZJ8ioNdhwX&#10;Whzoo6X69/BnFIT9z/HzMlRV8/1SYHlchbIyQan5Y3h/A+Ep+P/wvV1oBenTevMMtzvxCsjd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LQpfGAAAA3gAAAA8AAAAAAAAA&#10;AAAAAAAAoQIAAGRycy9kb3ducmV2LnhtbFBLBQYAAAAABAAEAPkAAACUAwAAAAA=&#10;" strokecolor="aqua" strokeweight=".35pt"/>
                        <v:line id="Line 263" o:spid="_x0000_s1287" style="position:absolute;visibility:visible;mso-wrap-style:square" from="2771,791" to="2808,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ndRckAAADeAAAADwAAAGRycy9kb3ducmV2LnhtbESPT2sCMRTE7wW/Q3hCL1KztbbKapRS&#10;EMRDRduC3h6bt3/q5mVJ4rp++0YQehxm5jfMfNmZWrTkfGVZwfMwAUGcWV1xoeD7a/U0BeEDssba&#10;Mim4koflovcwx1TbC++o3YdCRAj7FBWUITSplD4ryaAf2oY4erl1BkOUrpDa4SXCTS1HSfImDVYc&#10;F0ps6KOk7LQ/GwXuM7/+cGhX2yRfH8ab02Bz/D0r9djv3mcgAnXhP3xvr7WC0ctk+gq3O/EKyMU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4p3UXJAAAA3gAAAA8AAAAA&#10;AAAAAAAAAAAAoQIAAGRycy9kb3ducmV2LnhtbFBLBQYAAAAABAAEAPkAAACXAwAAAAA=&#10;" strokecolor="aqua" strokeweight=".35pt"/>
                        <v:line id="Line 264" o:spid="_x0000_s1288" style="position:absolute;flip:x;visibility:visible;mso-wrap-style:square" from="2734,791" to="277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vnlMUAAADeAAAADwAAAGRycy9kb3ducmV2LnhtbESPzWrDMBCE74W8g9hCb43cFBzjRglp&#10;odBTIT8PsFhry4135VhK7Pbpq0Ihx2FmvmFWm4k7daUhtF4MPM0zUCSVt600Bo6H98cCVIgoFjsv&#10;ZOCbAmzWs7sVltaPsqPrPjYqQSSUaMDF2Jdah8oRY5j7niR5tR8YY5JDo+2AY4JzpxdZlmvGVtKC&#10;w57eHFWn/YUNnPPDFxeX15rDZz/+uEnvGGtjHu6n7QuoSFO8hf/bH9bA4nlZ5PB3J10B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vnlMUAAADeAAAADwAAAAAAAAAA&#10;AAAAAAChAgAAZHJzL2Rvd25yZXYueG1sUEsFBgAAAAAEAAQA+QAAAJMDAAAAAA==&#10;" strokecolor="aqua" strokeweight=".35pt"/>
                        <v:line id="Line 265" o:spid="_x0000_s1289" style="position:absolute;flip:y;visibility:visible;mso-wrap-style:square" from="2771,754" to="2808,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dCD8UAAADeAAAADwAAAGRycy9kb3ducmV2LnhtbESPzWrDMBCE74G+g9hCb4mcFBLjRAlJ&#10;odBTIT8PsFhry6135VhK7Pbpq0Khx2FmvmE2u5Fbdac+NF4MzGcZKJLS20ZqA5fz6zQHFSKKxdYL&#10;GfiiALvtw2SDhfWDHOl+irVKEAkFGnAxdoXWoXTEGGa+I0le5XvGmGRfa9vjkODc6kWWLTVjI2nB&#10;YUcvjsrP040NXJfnD85vh4rDezd8u1EfGStjnh7H/RpUpDH+h//ab9bA4nmVr+D3TroCe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dCD8UAAADeAAAADwAAAAAAAAAA&#10;AAAAAAChAgAAZHJzL2Rvd25yZXYueG1sUEsFBgAAAAAEAAQA+QAAAJMDAAAAAA==&#10;" strokecolor="aqua" strokeweight=".35pt"/>
                        <v:rect id="Rectangle 266" o:spid="_x0000_s1290" style="position:absolute;left:2986;top:384;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qZMUA&#10;AADeAAAADwAAAGRycy9kb3ducmV2LnhtbERPy2rCQBTdF/yH4QrdFDNRoZWYUUQoDVKQxsf6krkm&#10;wcydmJkm6d93FoUuD+edbkfTiJ46V1tWMI9iEMSF1TWXCs6n99kKhPPIGhvLpOCHHGw3k6cUE20H&#10;/qI+96UIIewSVFB53yZSuqIigy6yLXHgbrYz6APsSqk7HEK4aeQijl+lwZpDQ4Ut7Ssq7vm3UTAU&#10;x/56+vyQx5drZvmRPfb55aDU83TcrUF4Gv2/+M+daQWL5dsq7A13whW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m6pkxQAAAN4AAAAPAAAAAAAAAAAAAAAAAJgCAABkcnMv&#10;ZG93bnJldi54bWxQSwUGAAAAAAQABAD1AAAAigMAAAAA&#10;" filled="f" stroked="f"/>
                        <v:line id="Line 267" o:spid="_x0000_s1291" style="position:absolute;flip:x y;visibility:visible;mso-wrap-style:square" from="2993,392" to="3030,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rtCcYAAADeAAAADwAAAGRycy9kb3ducmV2LnhtbESPQWvCQBSE70L/w/IK3sxGS9uYukop&#10;BKS32BTq7ZF9JqHZtyG7jeu/dwWhx2FmvmE2u2B6MdHoOssKlkkKgri2uuNGQfVVLDIQziNr7C2T&#10;ggs52G0fZhvMtT1zSdPBNyJC2OWooPV+yKV0dUsGXWIH4uid7GjQRzk2Uo94jnDTy1WavkiDHceF&#10;Fgf6aKn+PfwZBaH4OX5ehqpqvp/3WB6XoaxMUGr+GN7fQHgK/j98b++1gtXTa7aG2514BeT2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K7QnGAAAA3gAAAA8AAAAAAAAA&#10;AAAAAAAAoQIAAGRycy9kb3ducmV2LnhtbFBLBQYAAAAABAAEAPkAAACUAwAAAAA=&#10;" strokecolor="aqua" strokeweight=".35pt"/>
                        <v:line id="Line 268" o:spid="_x0000_s1292" style="position:absolute;visibility:visible;mso-wrap-style:square" from="3030,429" to="3067,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foAMcAAADeAAAADwAAAGRycy9kb3ducmV2LnhtbESPy2oCMRSG94W+QziFbkQzWlE7NYoU&#10;BHFhqRewu8PkzKVOToYkjuPbNwuhy5//xjdfdqYWLTlfWVYwHCQgiDOrKy4UHA/r/gyED8gaa8uk&#10;4E4elovnpzmm2t74m9p9KEQcYZ+igjKEJpXSZyUZ9APbEEcvt85giNIVUju8xXFTy1GSTKTBiuND&#10;iQ19lpRd9lejwO3y+4lDu/5K8s15vL30tj+/V6VeX7rVB4hAXfgPP9obrWD0Nn2PABEnooBc/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h+gAxwAAAN4AAAAPAAAAAAAA&#10;AAAAAAAAAKECAABkcnMvZG93bnJldi54bWxQSwUGAAAAAAQABAD5AAAAlQMAAAAA&#10;" strokecolor="aqua" strokeweight=".35pt"/>
                        <v:line id="Line 269" o:spid="_x0000_s1293" style="position:absolute;flip:x;visibility:visible;mso-wrap-style:square" from="2993,429" to="3030,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vpPcYAAADeAAAADwAAAGRycy9kb3ducmV2LnhtbESP3WrCQBSE7wXfYTlC73SjBavRVdpC&#10;oVeCPw9wyJ5k0+acTbOrSfv0bqHQy2FmvmG2+4EbdaMu1F4MzGcZKJLC21oqA5fz23QFKkQUi40X&#10;MvBNAfa78WiLufW9HOl2ipVKEAk5GnAxtrnWoXDEGGa+JUle6TvGmGRXadthn+Dc6EWWLTVjLWnB&#10;YUuvjorP05UNfC3PH7y6vpQcDm3/4wZ9ZCyNeZgMzxtQkYb4H/5rv1sDi8en9Rx+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L6T3GAAAA3gAAAA8AAAAAAAAA&#10;AAAAAAAAoQIAAGRycy9kb3ducmV2LnhtbFBLBQYAAAAABAAEAPkAAACUAwAAAAA=&#10;" strokecolor="aqua" strokeweight=".35pt"/>
                        <v:line id="Line 270" o:spid="_x0000_s1294" style="position:absolute;flip:y;visibility:visible;mso-wrap-style:square" from="3030,392" to="306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l3SsUAAADeAAAADwAAAGRycy9kb3ducmV2LnhtbESPUWvCQBCE3wv9D8cWfKuXpqA29RRb&#10;KPSpoPYHLLlNLm12L+ZOE/vre4Lg4zAz3zDL9citOlEfGi8GnqYZKJLS20ZqA9/7j8cFqBBRLLZe&#10;yMCZAqxX93dLLKwfZEunXaxVgkgo0ICLsSu0DqUjxjD1HUnyKt8zxiT7WtsehwTnVudZNtOMjaQF&#10;hx29Oyp/d0c2cJjtf3hxfKs4fHXDnxv1lrEyZvIwbl5BRRrjLXxtf1oD+fP8JYf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9l3SsUAAADeAAAADwAAAAAAAAAA&#10;AAAAAAChAgAAZHJzL2Rvd25yZXYueG1sUEsFBgAAAAAEAAQA+QAAAJMDAAAAAA==&#10;" strokecolor="aqua" strokeweight=".35pt"/>
                        <v:rect id="Rectangle 271" o:spid="_x0000_s1295" style="position:absolute;left:3237;top:562;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auyMgA&#10;AADeAAAADwAAAGRycy9kb3ducmV2LnhtbESPQWvCQBSE7wX/w/IKvZS6UaGt0VVEkAYpiEn1/Mg+&#10;k9Ds25jdJum/dwtCj8PMfMMs14OpRUetqywrmIwjEMS51RUXCr6y3cs7COeRNdaWScEvOVivRg9L&#10;jLXt+Uhd6gsRIOxiVFB638RSurwkg25sG+LgXWxr0AfZFlK32Ae4qeU0il6lwYrDQokNbUvKv9Mf&#10;o6DPD905+/yQh+dzYvmaXLfpaa/U0+OwWYDwNPj/8L2daAXT2dt8Bn93whW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5q7IyAAAAN4AAAAPAAAAAAAAAAAAAAAAAJgCAABk&#10;cnMvZG93bnJldi54bWxQSwUGAAAAAAQABAD1AAAAjQMAAAAA&#10;" filled="f" stroked="f"/>
                        <v:line id="Line 272" o:spid="_x0000_s1296" style="position:absolute;flip:x y;visibility:visible;mso-wrap-style:square" from="3244,569" to="3281,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LUSsYAAADeAAAADwAAAGRycy9kb3ducmV2LnhtbESPT2vCQBTE7wW/w/KE3pqNtvVPdBUp&#10;COItNoLeHtlnEsy+Ddmtrt++KxR6HGbmN8xyHUwrbtS7xrKCUZKCIC6tbrhSUHxv32YgnEfW2Fom&#10;BQ9ysF4NXpaYaXvnnG4HX4kIYZehgtr7LpPSlTUZdIntiKN3sb1BH2VfSd3jPcJNK8dpOpEGG44L&#10;NXb0VVN5PfwYBWF7Ou8fXVFUx88d5udRyAsTlHodhs0ChKfg/8N/7Z1WMH6fzj/geSde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S1ErGAAAA3gAAAA8AAAAAAAAA&#10;AAAAAAAAoQIAAGRycy9kb3ducmV2LnhtbFBLBQYAAAAABAAEAPkAAACUAwAAAAA=&#10;" strokecolor="aqua" strokeweight=".35pt"/>
                        <v:line id="Line 273" o:spid="_x0000_s1297" style="position:absolute;visibility:visible;mso-wrap-style:square" from="3281,606" to="331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LmMkAAADeAAAADwAAAGRycy9kb3ducmV2LnhtbESPT2sCMRTE74V+h/CEXopmta3V1ShS&#10;EMRDS9WC3h6bt3/q5mVJ4rp++6ZQ6HGYmd8w82VnatGS85VlBcNBAoI4s7riQsFhv+5PQPiArLG2&#10;TApu5GG5uL+bY6rtlT+p3YVCRAj7FBWUITSplD4ryaAf2IY4erl1BkOUrpDa4TXCTS1HSTKWBiuO&#10;CyU29FZSdt5djAL3nt++OLTrjyTfHJ+358ft6fui1EOvW81ABOrCf/ivvdEKRk+v0xf4vROvgFz8&#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vwS5jJAAAA3gAAAA8AAAAA&#10;AAAAAAAAAAAAoQIAAGRycy9kb3ducmV2LnhtbFBLBQYAAAAABAAEAPkAAACXAwAAAAA=&#10;" strokecolor="aqua" strokeweight=".35pt"/>
                        <v:line id="Line 274" o:spid="_x0000_s1298" style="position:absolute;flip:x;visibility:visible;mso-wrap-style:square" from="3244,606" to="328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xScUAAADeAAAADwAAAGRycy9kb3ducmV2LnhtbESPUUvDQBCE3wX/w7GCb/bSCrGmuRQV&#10;BJ+Etv6AJbfJpc3uxdy1if56TxB8HGbmG6bcztyrC42h82JguchAkdTedtIa+Di83q1BhYhisfdC&#10;Br4owLa6viqxsH6SHV32sVUJIqFAAy7GodA61I4Yw8IPJMlr/MgYkxxbbUecEpx7vcqyXDN2khYc&#10;DvTiqD7tz2zgMz8ceX1+bji8D9O3m/WOsTHm9mZ+2oCKNMf/8F/7zRpY3T885vB7J10BXf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JxScUAAADeAAAADwAAAAAAAAAA&#10;AAAAAAChAgAAZHJzL2Rvd25yZXYueG1sUEsFBgAAAAAEAAQA+QAAAJMDAAAAAA==&#10;" strokecolor="aqua" strokeweight=".35pt"/>
                        <v:line id="Line 275" o:spid="_x0000_s1299" style="position:absolute;flip:y;visibility:visible;mso-wrap-style:square" from="3281,569" to="3318,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7U0sYAAADeAAAADwAAAGRycy9kb3ducmV2LnhtbESP3WrCQBSE7wt9h+UUvKubKqhNXaUV&#10;hF4J/jzAIXuSTZtzNs2uJu3TdwXBy2FmvmGW64EbdaEu1F4MvIwzUCSFt7VUBk7H7fMCVIgoFhsv&#10;ZOCXAqxXjw9LzK3vZU+XQ6xUgkjI0YCLsc21DoUjxjD2LUnySt8xxiS7StsO+wTnRk+ybKYZa0kL&#10;DlvaOCq+D2c28DM7fvHi/FFy2LX9nxv0nrE0ZvQ0vL+BijTEe/jW/rQGJtP56xy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eu1NLGAAAA3gAAAA8AAAAAAAAA&#10;AAAAAAAAoQIAAGRycy9kb3ducmV2LnhtbFBLBQYAAAAABAAEAPkAAACUAwAAAAA=&#10;" strokecolor="aqua" strokeweight=".35pt"/>
                        <v:rect id="Rectangle 276" o:spid="_x0000_s1300" style="position:absolute;left:3496;top:1397;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I8ucQA&#10;AADeAAAADwAAAGRycy9kb3ducmV2LnhtbERPTWvCQBC9C/0PyxS8SN2oYNvUVYogBhHE2HoestMk&#10;NDsbs2sS/717EDw+3vdi1ZtKtNS40rKCyTgCQZxZXXKu4Oe0efsA4TyyxsoyKbiRg9XyZbDAWNuO&#10;j9SmPhchhF2MCgrv61hKlxVk0I1tTRy4P9sY9AE2udQNdiHcVHIaRXNpsOTQUGBN64Ky//RqFHTZ&#10;oT2f9lt5GJ0Ty5fksk5/d0oNX/vvLxCeev8UP9yJVjCdvX+GveFOu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CPLnEAAAA3gAAAA8AAAAAAAAAAAAAAAAAmAIAAGRycy9k&#10;b3ducmV2LnhtbFBLBQYAAAAABAAEAPUAAACJAwAAAAA=&#10;" filled="f" stroked="f"/>
                        <v:line id="Line 277" o:spid="_x0000_s1301" style="position:absolute;flip:x y;visibility:visible;mso-wrap-style:square" from="3503,1405" to="3540,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N71MYAAADeAAAADwAAAGRycy9kb3ducmV2LnhtbESPQWvCQBSE70L/w/IK3nRjSltNXUMp&#10;CKG32BTq7ZF9JqHZtyG7Neu/dwWhx2FmvmG2eTC9ONPoOssKVssEBHFtdceNguprv1iDcB5ZY2+Z&#10;FFzIQb57mG0x03biks4H34gIYZehgtb7IZPS1S0ZdEs7EEfvZEeDPsqxkXrEKcJNL9MkeZEGO44L&#10;LQ700VL9e/gzCsL+5/h5Gaqq+X4usDyuQlmZoNT8Mby/gfAU/H/43i60gvTpdbOB2514BeTu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Te9TGAAAA3gAAAA8AAAAAAAAA&#10;AAAAAAAAoQIAAGRycy9kb3ducmV2LnhtbFBLBQYAAAAABAAEAPkAAACUAwAAAAA=&#10;" strokecolor="aqua" strokeweight=".35pt"/>
                        <v:line id="Line 278" o:spid="_x0000_s1302" style="position:absolute;visibility:visible;mso-wrap-style:square" from="3540,1441" to="3577,1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np0cYAAADeAAAADwAAAGRycy9kb3ducmV2LnhtbESPy2oCMRSG90LfIZxCN6JJrRQZjVIK&#10;grho0Sro7jA5c6mTkyGJ4/j2zaLg8ue/8S1WvW1ERz7UjjW8jhUI4tyZmksNh5/1aAYiRGSDjWPS&#10;cKcAq+XTYIGZcTfeUbePpUgjHDLUUMXYZlKGvCKLYexa4uQVzluMSfpSGo+3NG4bOVHqXVqsOT1U&#10;2NJnRfllf7Ua/FdxP3Ls1t+q2Jym28twe/69av3y3H/MQUTq4yP8394YDZO3mUoACSeh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56dHGAAAA3gAAAA8AAAAAAAAA&#10;AAAAAAAAoQIAAGRycy9kb3ducmV2LnhtbFBLBQYAAAAABAAEAPkAAACUAwAAAAA=&#10;" strokecolor="aqua" strokeweight=".35pt"/>
                        <v:line id="Line 279" o:spid="_x0000_s1303" style="position:absolute;flip:x;visibility:visible;mso-wrap-style:square" from="3503,1441" to="3540,1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Xo7MQAAADeAAAADwAAAGRycy9kb3ducmV2LnhtbESPUWvCQBCE34X+h2MLvulFBQnRU9qC&#10;4FNB7Q9Ycptc2uxemjtN6q/3CoU+DjPzDbPdj9yqG/Wh8WJgMc9AkZTeNlIb+LgcZjmoEFEstl7I&#10;wA8F2O+eJlssrB/kRLdzrFWCSCjQgIuxK7QOpSPGMPcdSfIq3zPGJPta2x6HBOdWL7NsrRkbSQsO&#10;O3pzVH6dr2zge3355Pz6WnF474a7G/WJsTJm+jy+bEBFGuN/+K99tAaWqzxbwO+ddAX07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tejsxAAAAN4AAAAPAAAAAAAAAAAA&#10;AAAAAKECAABkcnMvZG93bnJldi54bWxQSwUGAAAAAAQABAD5AAAAkgMAAAAA&#10;" strokecolor="aqua" strokeweight=".35pt"/>
                        <v:line id="Line 280" o:spid="_x0000_s1304" style="position:absolute;flip:y;visibility:visible;mso-wrap-style:square" from="3540,1405" to="3577,1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d2m8UAAADeAAAADwAAAGRycy9kb3ducmV2LnhtbESPzWrDMBCE74W+g9hCb41cF4JxooS0&#10;EMipkJ8HWKy15cS7ci0ldvv0VaGQ4zAz3zDL9cSdutEQWi8GXmcZKJLK21YaA6fj9qUAFSKKxc4L&#10;GfimAOvV48MSS+tH2dPtEBuVIBJKNOBi7EutQ+WIMcx8T5K82g+MMcmh0XbAMcG503mWzTVjK2nB&#10;YU8fjqrL4coGvubHMxfX95rDZz/+uEnvGWtjnp+mzQJUpCnew//tnTWQvxVZDn930hX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d2m8UAAADeAAAADwAAAAAAAAAA&#10;AAAAAAChAgAAZHJzL2Rvd25yZXYueG1sUEsFBgAAAAAEAAQA+QAAAJMDAAAAAA==&#10;" strokecolor="aqua" strokeweight=".35pt"/>
                        <v:rect id="Rectangle 281" o:spid="_x0000_s1305" style="position:absolute;left:3754;top:1005;width:104;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ivGccA&#10;AADeAAAADwAAAGRycy9kb3ducmV2LnhtbESP3WrCQBSE7wu+w3IEb4puqlAkuooI0iAFafy5PmSP&#10;STB7NmbXJL59t1DwcpiZb5jlujeVaKlxpWUFH5MIBHFmdcm5gtNxN56DcB5ZY2WZFDzJwXo1eFti&#10;rG3HP9SmPhcBwi5GBYX3dSylywoy6Ca2Jg7e1TYGfZBNLnWDXYCbSk6j6FMaLDksFFjTtqDslj6M&#10;gi47tJfj95c8vF8Sy/fkvk3Pe6VGw36zAOGp96/wfzvRCqazeTSDvzvhCs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YrxnHAAAA3gAAAA8AAAAAAAAAAAAAAAAAmAIAAGRy&#10;cy9kb3ducmV2LnhtbFBLBQYAAAAABAAEAPUAAACMAwAAAAA=&#10;" filled="f" stroked="f"/>
                        <v:line id="Line 282" o:spid="_x0000_s1306" style="position:absolute;flip:x y;visibility:visible;mso-wrap-style:square" from="3762,1013" to="3799,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zVm8YAAADeAAAADwAAAGRycy9kb3ducmV2LnhtbESPQWvCQBSE7wX/w/KE3pqNaSsSXUUK&#10;AektNoK5PbLPJJh9G7JbXf99t1DocZiZb5jNLphB3GhyvWUFiyQFQdxY3XOroPoqXlYgnEfWOFgm&#10;BQ9ysNvOnjaYa3vnkm5H34oIYZejgs77MZfSNR0ZdIkdiaN3sZNBH+XUSj3hPcLNILM0XUqDPceF&#10;Dkf66Ki5Hr+NglCc68/HWFXt6f2AZb0IZWWCUs/zsF+D8BT8f/ivfdAKstdV+ga/d+IVkN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s1ZvGAAAA3gAAAA8AAAAAAAAA&#10;AAAAAAAAoQIAAGRycy9kb3ducmV2LnhtbFBLBQYAAAAABAAEAPkAAACUAwAAAAA=&#10;" strokecolor="aqua" strokeweight=".35pt"/>
                        <v:line id="Line 283" o:spid="_x0000_s1307" style="position:absolute;visibility:visible;mso-wrap-style:square" from="3799,1050" to="3836,1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KScgAAADeAAAADwAAAGRycy9kb3ducmV2LnhtbESPT2sCMRTE70K/Q3iFXkSTWiuyNUop&#10;COKhRVvB3h6bt3/q5mVJ4rp++6Yg9DjMzG+Yxaq3jejIh9qxhsexAkGcO1NzqeHrcz2agwgR2WDj&#10;mDRcKcBqeTdYYGbchXfU7WMpEoRDhhqqGNtMypBXZDGMXUucvMJ5izFJX0rj8ZLgtpETpWbSYs1p&#10;ocKW3irKT/uz1eDfi+uBY7f+UMXmON2ehtvvn7PWD/f96wuISH38D9/aG6Nh8jRXz/B3J10Bufw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U5KScgAAADeAAAADwAAAAAA&#10;AAAAAAAAAAChAgAAZHJzL2Rvd25yZXYueG1sUEsFBgAAAAAEAAQA+QAAAJYDAAAAAA==&#10;" strokecolor="aqua" strokeweight=".35pt"/>
                        <v:line id="Line 284" o:spid="_x0000_s1308" style="position:absolute;flip:x;visibility:visible;mso-wrap-style:square" from="3762,1050" to="3799,1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xwmMUAAADeAAAADwAAAGRycy9kb3ducmV2LnhtbESPUWvCQBCE3wv9D8cWfKuXKoQQPaUt&#10;CD4V1P6AJbfJxWb30txpUn+9Vyj0cZiZb5j1duJOXWkIrRcDL/MMFEnlbSuNgc/T7rkAFSKKxc4L&#10;GfihANvN48MaS+tHOdD1GBuVIBJKNOBi7EutQ+WIMcx9T5K82g+MMcmh0XbAMcG504ssyzVjK2nB&#10;YU/vjqqv44UNfOenMxeXt5rDRz/e3KQPjLUxs6fpdQUq0hT/w3/tvTWwWBZZDr930hXQm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xwmMUAAADeAAAADwAAAAAAAAAA&#10;AAAAAAChAgAAZHJzL2Rvd25yZXYueG1sUEsFBgAAAAAEAAQA+QAAAJMDAAAAAA==&#10;" strokecolor="aqua" strokeweight=".35pt"/>
                        <v:line id="Line 285" o:spid="_x0000_s1309" style="position:absolute;flip:y;visibility:visible;mso-wrap-style:square" from="3799,1013" to="3836,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DVA8UAAADeAAAADwAAAGRycy9kb3ducmV2LnhtbESPzWrDMBCE74W+g9hCb43cFFLjRglt&#10;IZBTID8PsFhry6135VpK7OTpo0Cgx2FmvmHmy5FbdaI+NF4MvE4yUCSlt43UBg771UsOKkQUi60X&#10;MnCmAMvF48McC+sH2dJpF2uVIBIKNOBi7AqtQ+mIMUx8R5K8yveMMcm+1rbHIcG51dMsm2nGRtKC&#10;w46+HZW/uyMb+Jvtfzg/flUcNt1wcaPeMlbGPD+Nnx+gIo3xP3xvr62B6VuevcPtTroC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DVA8UAAADeAAAADwAAAAAAAAAA&#10;AAAAAAChAgAAZHJzL2Rvd25yZXYueG1sUEsFBgAAAAAEAAQA+QAAAJMDAAAAAA==&#10;" strokecolor="aqua" strokeweight=".35pt"/>
                        <v:rect id="Rectangle 286" o:spid="_x0000_s1310" style="position:absolute;left:4006;top:1212;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9aMMA&#10;AADeAAAADwAAAGRycy9kb3ducmV2LnhtbERPTYvCMBC9C/sfwizsRdZ0FUSqUURYLIsgVtfz0Ixt&#10;sZnUJrb135uD4PHxvher3lSipcaVlhX8jCIQxJnVJecKTsff7xkI55E1VpZJwYMcrJYfgwXG2nZ8&#10;oDb1uQgh7GJUUHhfx1K6rCCDbmRr4sBdbGPQB9jkUjfYhXBTyXEUTaXBkkNDgTVtCsqu6d0o6LJ9&#10;ez7utnI/PCeWb8ltk/7/KfX12a/nIDz1/i1+uROtYDyZRWFvuBOu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9aMMAAADeAAAADwAAAAAAAAAAAAAAAACYAgAAZHJzL2Rv&#10;d25yZXYueG1sUEsFBgAAAAAEAAQA9QAAAIgDAAAAAA==&#10;" filled="f" stroked="f"/>
                        <v:line id="Line 287" o:spid="_x0000_s1311" style="position:absolute;flip:x y;visibility:visible;mso-wrap-style:square" from="4013,1220" to="4050,1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16BcYAAADeAAAADwAAAGRycy9kb3ducmV2LnhtbESPQWvCQBSE7wX/w/KE3pqNKS0aXUUK&#10;AektNoK5PbLPJJh9G7JbXf99t1DocZiZb5jNLphB3GhyvWUFiyQFQdxY3XOroPoqXpYgnEfWOFgm&#10;BQ9ysNvOnjaYa3vnkm5H34oIYZejgs77MZfSNR0ZdIkdiaN3sZNBH+XUSj3hPcLNILM0fZcGe44L&#10;HY700VFzPX4bBaE415+Psara09sBy3oRysoEpZ7nYb8G4Sn4//Bf+6AVZK/LdAW/d+IVkN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LtegXGAAAA3gAAAA8AAAAAAAAA&#10;AAAAAAAAoQIAAGRycy9kb3ducmV2LnhtbFBLBQYAAAAABAAEAPkAAACUAwAAAAA=&#10;" strokecolor="aqua" strokeweight=".35pt"/>
                        <v:line id="Line 288" o:spid="_x0000_s1312" style="position:absolute;visibility:visible;mso-wrap-style:square" from="4050,1257" to="4087,1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B/DMcAAADeAAAADwAAAGRycy9kb3ducmV2LnhtbESPy2oCMRSG90LfIZxCN1IzXijD1Cgi&#10;COKiom1Bd4fJmUudnAxJHMe3Nwuhy5//xjdf9qYRHTlfW1YwHiUgiHOray4V/Hxv3lMQPiBrbCyT&#10;gjt5WC5eBnPMtL3xgbpjKEUcYZ+hgiqENpPS5xUZ9CPbEkevsM5giNKVUju8xXHTyEmSfEiDNceH&#10;CltaV5RfjlejwH0V918O3WafFNvTbHcZ7s5/V6XeXvvVJ4hAffgPP9tbrWAyTccRIOJEFJ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4H8MxwAAAN4AAAAPAAAAAAAA&#10;AAAAAAAAAKECAABkcnMvZG93bnJldi54bWxQSwUGAAAAAAQABAD5AAAAlQMAAAAA&#10;" strokecolor="aqua" strokeweight=".35pt"/>
                        <v:line id="Line 289" o:spid="_x0000_s1313" style="position:absolute;flip:x;visibility:visible;mso-wrap-style:square" from="4013,1257" to="4050,1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x+McUAAADeAAAADwAAAGRycy9kb3ducmV2LnhtbESPUWvCQBCE3wv+h2MLvtVLFCRET2mF&#10;Qp8EtT9gyW1yabN7ae40sb++Vyj0cZiZb5jtfuJO3WgIrRcD+SIDRVJ520pj4P3y+lSAChHFYueF&#10;DNwpwH43e9hiaf0oJ7qdY6MSREKJBlyMfal1qBwxhoXvSZJX+4ExJjk02g44Jjh3eplla83YSlpw&#10;2NPBUfV5vrKBr/Xlg4vrS83h2I/fbtInxtqY+eP0vAEVaYr/4b/2mzWwXBV5Dr930hXQu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Gx+McUAAADeAAAADwAAAAAAAAAA&#10;AAAAAAChAgAAZHJzL2Rvd25yZXYueG1sUEsFBgAAAAAEAAQA+QAAAJMDAAAAAA==&#10;" strokecolor="aqua" strokeweight=".35pt"/>
                        <v:line id="Line 290" o:spid="_x0000_s1314" style="position:absolute;flip:y;visibility:visible;mso-wrap-style:square" from="4050,1220" to="4087,1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7gRsUAAADeAAAADwAAAGRycy9kb3ducmV2LnhtbESPzWrDMBCE74W+g9hAb40cF4JxooSm&#10;UOipkJ8HWKy15cS7ci0ldvv0VaGQ4zAz3zDr7cSdutEQWi8GFvMMFEnlbSuNgdPx/bkAFSKKxc4L&#10;GfimANvN48MaS+tH2dPtEBuVIBJKNOBi7EutQ+WIMcx9T5K82g+MMcmh0XbAMcG503mWLTVjK2nB&#10;YU9vjqrL4coGvpbHMxfXXc3hsx9/3KT3jLUxT7PpdQUq0hTv4f/2hzWQvxSLHP7upCu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7gRsUAAADeAAAADwAAAAAAAAAA&#10;AAAAAAChAgAAZHJzL2Rvd25yZXYueG1sUEsFBgAAAAAEAAQA+QAAAJMDAAAAAA==&#10;" strokecolor="aqua" strokeweight=".35pt"/>
                        <v:rect id="Rectangle 291" o:spid="_x0000_s1315" style="position:absolute;left:4264;top:880;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E5xMYA&#10;AADeAAAADwAAAGRycy9kb3ducmV2LnhtbESPQWvCQBSE7wX/w/IEL0U3KhSJriKCGKQgjdXzI/tM&#10;gtm3Mbsm8d93C4Ueh5n5hlltelOJlhpXWlYwnUQgiDOrS84VfJ/34wUI55E1VpZJwYscbNaDtxXG&#10;2nb8RW3qcxEg7GJUUHhfx1K6rCCDbmJr4uDdbGPQB9nkUjfYBbip5CyKPqTBksNCgTXtCsru6dMo&#10;6LJTez1/HuTp/ZpYfiSPXXo5KjUa9tslCE+9/w//tROtYDZfTOfweydc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oE5xMYAAADeAAAADwAAAAAAAAAAAAAAAACYAgAAZHJz&#10;L2Rvd25yZXYueG1sUEsFBgAAAAAEAAQA9QAAAIsDAAAAAA==&#10;" filled="f" stroked="f"/>
                        <v:line id="Line 292" o:spid="_x0000_s1316" style="position:absolute;flip:x y;visibility:visible;mso-wrap-style:square" from="4272,887" to="4309,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DRsQAAADeAAAADwAAAGRycy9kb3ducmV2LnhtbESPQYvCMBSE7wv+h/AEb2ta3RWpRpEF&#10;QbzVraC3R/Nsi81LabIa/71ZEDwOM/MNs1wH04ob9a6xrCAdJyCIS6sbrhQUv9vPOQjnkTW2lknB&#10;gxysV4OPJWba3jmn28FXIkLYZaig9r7LpHRlTQbd2HbE0bvY3qCPsq+k7vEe4aaVkySZSYMNx4Ua&#10;O/qpqbwe/oyCsD2d94+uKKrj9w7zcxrywgSlRsOwWYDwFPw7/GrvtILJdJ5+wf+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NUNGxAAAAN4AAAAPAAAAAAAAAAAA&#10;AAAAAKECAABkcnMvZG93bnJldi54bWxQSwUGAAAAAAQABAD5AAAAkgMAAAAA&#10;" strokecolor="aqua" strokeweight=".35pt"/>
                        <v:line id="Line 293" o:spid="_x0000_s1317" style="position:absolute;visibility:visible;mso-wrap-style:square" from="4309,924" to="4346,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fclMgAAADeAAAADwAAAGRycy9kb3ducmV2LnhtbESPT2sCMRTE70K/Q3gFL1Kzai2yGqUU&#10;BPFgUVtob4/N2z+6eVmSuK7f3hQKHoeZ+Q2zWHWmFi05X1lWMBomIIgzqysuFHwd1y8zED4ga6wt&#10;k4IbeVgtn3oLTLW98p7aQyhEhLBPUUEZQpNK6bOSDPqhbYijl1tnMETpCqkdXiPc1HKcJG/SYMVx&#10;ocSGPkrKzoeLUeB2+e2bQ7v+TPLNz+v2PNj+ni5K9Z+79zmIQF14hP/bG61gPJmNpvB3J14Bubw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JfclMgAAADeAAAADwAAAAAA&#10;AAAAAAAAAAChAgAAZHJzL2Rvd25yZXYueG1sUEsFBgAAAAAEAAQA+QAAAJYDAAAAAA==&#10;" strokecolor="aqua" strokeweight=".35pt"/>
                        <v:line id="Line 294" o:spid="_x0000_s1318" style="position:absolute;flip:x;visibility:visible;mso-wrap-style:square" from="4272,924" to="4309,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mRcUAAADeAAAADwAAAGRycy9kb3ducmV2LnhtbESPUWvCQBCE3wv9D8cWfKsXFUKInmIL&#10;hT4Jan/Aktvk0mb3Yu40sb++Vyj0cZiZb5jNbuJO3WgIrRcDi3kGiqTytpXGwMf57bkAFSKKxc4L&#10;GbhTgN328WGDpfWjHOl2io1KEAklGnAx9qXWoXLEGOa+J0le7QfGmOTQaDvgmODc6WWW5ZqxlbTg&#10;sKdXR9XX6coGLvn5k4vrS83h0I/fbtJHxtqY2dO0X4OKNMX/8F/73RpYropFDr930hXQ2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XmRcUAAADeAAAADwAAAAAAAAAA&#10;AAAAAAChAgAAZHJzL2Rvd25yZXYueG1sUEsFBgAAAAAEAAQA+QAAAJMDAAAAAA==&#10;" strokecolor="aqua" strokeweight=".35pt"/>
                        <v:line id="Line 295" o:spid="_x0000_s1319" style="position:absolute;flip:y;visibility:visible;mso-wrap-style:square" from="4309,887" to="4346,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lD3sUAAADeAAAADwAAAGRycy9kb3ducmV2LnhtbESPUWvCQBCE34X+h2MLfdOLFjSknlKF&#10;Qp8Kan/Aktvkotm9NHeatL++Vyj4OMzMN8x6O3KrbtSHxouB+SwDRVJ620ht4PP0Ns1BhYhisfVC&#10;Br4pwHbzMFljYf0gB7odY60SREKBBlyMXaF1KB0xhpnvSJJX+Z4xJtnX2vY4JDi3epFlS83YSFpw&#10;2NHeUXk5XtnA1/J05vy6qzh8dMOPG/WBsTLm6XF8fQEVaYz38H/73RpYPOfzFfzdSVd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MlD3sUAAADeAAAADwAAAAAAAAAA&#10;AAAAAAChAgAAZHJzL2Rvd25yZXYueG1sUEsFBgAAAAAEAAQA+QAAAJMDAAAAAA==&#10;" strokecolor="aqua" strokeweight=".35pt"/>
                        <v:rect id="Rectangle 296" o:spid="_x0000_s1320" style="position:absolute;left:4516;top:636;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WrtcQA&#10;AADeAAAADwAAAGRycy9kb3ducmV2LnhtbERPTWuDQBC9F/IflgnkUuoaCyXYbEIIhEooSE3ieXCn&#10;KnVnjbtV+++7h0KPj/e93c+mEyMNrrWsYB3FIIgrq1uuFVwvp6cNCOeRNXaWScEPOdjvFg9bTLWd&#10;+IPGwtcihLBLUUHjfZ9K6aqGDLrI9sSB+7SDQR/gUEs94BTCTSeTOH6RBlsODQ32dGyo+iq+jYKp&#10;ysfy8v4m88cys3zP7sfidlZqtZwPryA8zf5f/OfOtILkebMOe8OdcAX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lq7XEAAAA3gAAAA8AAAAAAAAAAAAAAAAAmAIAAGRycy9k&#10;b3ducmV2LnhtbFBLBQYAAAAABAAEAPUAAACJAwAAAAA=&#10;" filled="f" stroked="f"/>
                        <v:line id="Line 297" o:spid="_x0000_s1321" style="position:absolute;flip:x y;visibility:visible;mso-wrap-style:square" from="4523,643" to="456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Ts2MQAAADeAAAADwAAAGRycy9kb3ducmV2LnhtbESPQYvCMBSE7wv+h/AEb2taZRetRpEF&#10;QbzVraC3R/Nsi81LabIa/71ZEDwOM/MNs1wH04ob9a6xrCAdJyCIS6sbrhQUv9vPGQjnkTW2lknB&#10;gxysV4OPJWba3jmn28FXIkLYZaig9r7LpHRlTQbd2HbE0bvY3qCPsq+k7vEe4aaVkyT5lgYbjgs1&#10;dvRTU3k9/BkFYXs67x9dUVTHrx3m5zTkhQlKjYZhswDhKfh3+NXeaQWT6Sydw/+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NOzYxAAAAN4AAAAPAAAAAAAAAAAA&#10;AAAAAKECAABkcnMvZG93bnJldi54bWxQSwUGAAAAAAQABAD5AAAAkgMAAAAA&#10;" strokecolor="aqua" strokeweight=".35pt"/>
                        <v:line id="Line 298" o:spid="_x0000_s1322" style="position:absolute;visibility:visible;mso-wrap-style:square" from="4560,680" to="4597,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y1scYAAADeAAAADwAAAGRycy9kb3ducmV2LnhtbESPy2oCMRSG94LvEE6hG9FMp0VkahQp&#10;COKiUi9gd4fJmUudnAxJHMe3bxaCy5//xjdf9qYRHTlfW1bwNklAEOdW11wqOB7W4xkIH5A1NpZJ&#10;wZ08LBfDwRwzbW/8Q90+lCKOsM9QQRVCm0np84oM+oltiaNXWGcwROlKqR3e4rhpZJokU2mw5vhQ&#10;YUtfFeWX/dUocN/F/cShW++SYnP+2F5G29+/q1KvL/3qE0SgPjzDj/ZGK0jfZ2kEiDgR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MtbHGAAAA3gAAAA8AAAAAAAAA&#10;AAAAAAAAoQIAAGRycy9kb3ducmV2LnhtbFBLBQYAAAAABAAEAPkAAACUAwAAAAA=&#10;" strokecolor="aqua" strokeweight=".35pt"/>
                        <v:line id="Line 299" o:spid="_x0000_s1323" style="position:absolute;flip:x;visibility:visible;mso-wrap-style:square" from="4523,680" to="4560,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C0jMUAAADeAAAADwAAAGRycy9kb3ducmV2LnhtbESPzWrDMBCE74W+g9hAb40cF4JxooSm&#10;UOipkJ8HWKy15cS7ci0ldvv0VaGQ4zAz3zDr7cSdutEQWi8GFvMMFEnlbSuNgdPx/bkAFSKKxc4L&#10;GfimANvN48MaS+tH2dPtEBuVIBJKNOBi7EutQ+WIMcx9T5K82g+MMcmh0XbAMcG503mWLTVjK2nB&#10;YU9vjqrL4coGvpbHMxfXXc3hsx9/3KT3jLUxT7PpdQUq0hTv4f/2hzWQvxT5Av7upCu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C0jMUAAADeAAAADwAAAAAAAAAA&#10;AAAAAAChAgAAZHJzL2Rvd25yZXYueG1sUEsFBgAAAAAEAAQA+QAAAJMDAAAAAA==&#10;" strokecolor="aqua" strokeweight=".35pt"/>
                        <v:line id="Line 300" o:spid="_x0000_s1324" style="position:absolute;flip:y;visibility:visible;mso-wrap-style:square" from="4560,643" to="4597,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Iq+8UAAADeAAAADwAAAGRycy9kb3ducmV2LnhtbESPzWrDMBCE74W+g9hCb41cF4JxooS0&#10;EMipkJ8HWKy15cS7ci0ldvv0VaGQ4zAz3zDL9cSdutEQWi8GXmcZKJLK21YaA6fj9qUAFSKKxc4L&#10;GfimAOvV48MSS+tH2dPtEBuVIBJKNOBi7EutQ+WIMcx8T5K82g+MMcmh0XbAMcG503mWzTVjK2nB&#10;YU8fjqrL4coGvubHMxfX95rDZz/+uEnvGWtjnp+mzQJUpCnew//tnTWQvxV5Dn930hX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tIq+8UAAADeAAAADwAAAAAAAAAA&#10;AAAAAAChAgAAZHJzL2Rvd25yZXYueG1sUEsFBgAAAAAEAAQA+QAAAJMDAAAAAA==&#10;" strokecolor="aqua" strokeweight=".35pt"/>
                        <v:rect id="Rectangle 301" o:spid="_x0000_s1325" style="position:absolute;left:4774;top:599;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3zeccA&#10;AADeAAAADwAAAGRycy9kb3ducmV2LnhtbESP3WrCQBSE7wu+w3IEb0rdGEEkdRURxFAKYvy5PmRP&#10;k9Ds2Zhdk/Ttu4WCl8PMfMOsNoOpRUetqywrmE0jEMS51RUXCi7n/dsShPPIGmvLpOCHHGzWo5cV&#10;Jtr2fKIu84UIEHYJKii9bxIpXV6SQTe1DXHwvmxr0AfZFlK32Ae4qWUcRQtpsOKwUGJDu5Ly7+xh&#10;FPT5sbudPw/y+HpLLd/T+y67fig1GQ/bdxCeBv8M/7dTrSCeL+M5/N0JV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t83nHAAAA3gAAAA8AAAAAAAAAAAAAAAAAmAIAAGRy&#10;cy9kb3ducmV2LnhtbFBLBQYAAAAABAAEAPUAAACMAwAAAAA=&#10;" filled="f" stroked="f"/>
                        <v:line id="Line 302" o:spid="_x0000_s1326" style="position:absolute;flip:x y;visibility:visible;mso-wrap-style:square" from="4782,606" to="4819,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mJ+8QAAADeAAAADwAAAGRycy9kb3ducmV2LnhtbESPQYvCMBSE7wv+h/AEb2tq3RWpRpEF&#10;QbzVraC3R/Nsi81LabIa/71ZEDwOM/MNs1wH04ob9a6xrGAyTkAQl1Y3XCkofrefcxDOI2tsLZOC&#10;BzlYrwYfS8y0vXNOt4OvRISwy1BB7X2XSenKmgy6se2Io3exvUEfZV9J3eM9wk0r0ySZSYMNx4Ua&#10;O/qpqbwe/oyCsD2d94+uKKrj9w7z8yTkhQlKjYZhswDhKfh3+NXeaQXpdJ5+wf+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WYn7xAAAAN4AAAAPAAAAAAAAAAAA&#10;AAAAAKECAABkcnMvZG93bnJldi54bWxQSwUGAAAAAAQABAD5AAAAkgMAAAAA&#10;" strokecolor="aqua" strokeweight=".35pt"/>
                        <v:line id="Line 303" o:spid="_x0000_s1327" style="position:absolute;visibility:visible;mso-wrap-style:square" from="4819,643" to="4856,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sWKcgAAADeAAAADwAAAGRycy9kb3ducmV2LnhtbESPT2sCMRTE74V+h/AKXopmu7Yiq1FK&#10;QRAPFW0FvT02b//UzcuSxHX99o1Q6HGYmd8w82VvGtGR87VlBS+jBARxbnXNpYLvr9VwCsIHZI2N&#10;ZVJwIw/LxePDHDNtr7yjbh9KESHsM1RQhdBmUvq8IoN+ZFvi6BXWGQxRulJqh9cIN41Mk2QiDdYc&#10;Fyps6aOi/Ly/GAXus7gdOHSrbVKsj6+b8/Pm9HNRavDUv89ABOrDf/ivvdYK0vE0fYP7nXgF5OI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vsWKcgAAADeAAAADwAAAAAA&#10;AAAAAAAAAAChAgAAZHJzL2Rvd25yZXYueG1sUEsFBgAAAAAEAAQA+QAAAJYDAAAAAA==&#10;" strokecolor="aqua" strokeweight=".35pt"/>
                        <v:line id="Line 304" o:spid="_x0000_s1328" style="position:absolute;flip:x;visibility:visible;mso-wrap-style:square" from="4782,643" to="4819,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ks+MUAAADeAAAADwAAAGRycy9kb3ducmV2LnhtbESPzWrDMBCE74W+g9hCb41cF4xxo4Sk&#10;UOipkJ8HWKy15ca7ciwldvv0VaGQ4zAz3zDL9cy9utIYOi8GnhcZKJLa205aA8fD+1MJKkQUi70X&#10;MvBNAdar+7slVtZPsqPrPrYqQSRUaMDFOFRah9oRY1j4gSR5jR8ZY5Jjq+2IU4Jzr/MsKzRjJ2nB&#10;4UBvjurT/sIGzsXhi8vLtuHwOUw/btY7xsaYx4d58woq0hxv4f/2hzWQv5R5AX930hX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ks+MUAAADeAAAADwAAAAAAAAAA&#10;AAAAAAChAgAAZHJzL2Rvd25yZXYueG1sUEsFBgAAAAAEAAQA+QAAAJMDAAAAAA==&#10;" strokecolor="aqua" strokeweight=".35pt"/>
                        <v:line id="Line 305" o:spid="_x0000_s1329" style="position:absolute;flip:y;visibility:visible;mso-wrap-style:square" from="4819,606" to="4856,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WJY8UAAADeAAAADwAAAGRycy9kb3ducmV2LnhtbESPzWrDMBCE74W8g9hCb41cFxLjRglp&#10;odBTIT8PsFhry4135VhK7Pbpq0Ihx2FmvmFWm4k7daUhtF4MPM0zUCSVt600Bo6H98cCVIgoFjsv&#10;ZOCbAmzWs7sVltaPsqPrPjYqQSSUaMDF2Jdah8oRY5j7niR5tR8YY5JDo+2AY4Jzp/MsW2jGVtKC&#10;w57eHFWn/YUNnBeHLy4urzWHz378cZPeMdbGPNxP2xdQkaZ4C/+3P6yB/LnIl/B3J10B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qWJY8UAAADeAAAADwAAAAAAAAAA&#10;AAAAAAChAgAAZHJzL2Rvd25yZXYueG1sUEsFBgAAAAAEAAQA+QAAAJMDAAAAAA==&#10;" strokecolor="aqua" strokeweight=".35pt"/>
                        <v:rect id="Rectangle 306" o:spid="_x0000_s1330" style="position:absolute;left:5033;top:407;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lhCMQA&#10;AADeAAAADwAAAGRycy9kb3ducmV2LnhtbERPy2rCQBTdF/yH4Qpuik5MoUh0FBHEIAVpfKwvmWsS&#10;zNyJmTFJ/76zKHR5OO/VZjC16Kh1lWUF81kEgji3uuJCweW8ny5AOI+ssbZMCn7IwWY9elthom3P&#10;39RlvhAhhF2CCkrvm0RKl5dk0M1sQxy4u20N+gDbQuoW+xBuahlH0ac0WHFoKLGhXUn5I3sZBX1+&#10;6m7nr4M8vd9Sy8/0ucuuR6Um42G7BOFp8P/iP3eqFcQfizjsDXfCF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JYQjEAAAA3gAAAA8AAAAAAAAAAAAAAAAAmAIAAGRycy9k&#10;b3ducmV2LnhtbFBLBQYAAAAABAAEAPUAAACJAwAAAAA=&#10;" filled="f" stroked="f"/>
                        <v:line id="Line 307" o:spid="_x0000_s1331" style="position:absolute;flip:x y;visibility:visible;mso-wrap-style:square" from="5040,414" to="5077,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gmZcQAAADeAAAADwAAAGRycy9kb3ducmV2LnhtbESPQYvCMBSE7wv+h/AEb2tqZRetRpEF&#10;QbzVraC3R/Nsi81LabIa/71ZEDwOM/MNs1wH04ob9a6xrGAyTkAQl1Y3XCkofrefMxDOI2tsLZOC&#10;BzlYrwYfS8y0vXNOt4OvRISwy1BB7X2XSenKmgy6se2Io3exvUEfZV9J3eM9wk0r0yT5lgYbjgs1&#10;dvRTU3k9/BkFYXs67x9dUVTHrx3m50nICxOUGg3DZgHCU/Dv8Ku90wrS6Sydw/+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WCZlxAAAAN4AAAAPAAAAAAAAAAAA&#10;AAAAAKECAABkcnMvZG93bnJldi54bWxQSwUGAAAAAAQABAD5AAAAkgMAAAAA&#10;" strokecolor="aqua" strokeweight=".35pt"/>
                        <v:line id="Line 308" o:spid="_x0000_s1332" style="position:absolute;visibility:visible;mso-wrap-style:square" from="5077,451" to="5114,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UjbMYAAADeAAAADwAAAGRycy9kb3ducmV2LnhtbESPy2oCMRSG90LfIZyCG6kZtRSZGkUE&#10;QVwo1RZ0d5icudTJyZDEcXx7sxBc/vw3vtmiM7VoyfnKsoLRMAFBnFldcaHg97j+mILwAVljbZkU&#10;3MnDYv7Wm2Gq7Y1/qD2EQsQR9ikqKENoUil9VpJBP7QNcfRy6wyGKF0htcNbHDe1HCfJlzRYcXwo&#10;saFVSdnlcDUK3C6//3Fo1/sk35w+t5fB9vx/Var/3i2/QQTqwiv8bG+0gvFkOokAESeigJw/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VI2zGAAAA3gAAAA8AAAAAAAAA&#10;AAAAAAAAoQIAAGRycy9kb3ducmV2LnhtbFBLBQYAAAAABAAEAPkAAACUAwAAAAA=&#10;" strokecolor="aqua" strokeweight=".35pt"/>
                        <v:line id="Line 309" o:spid="_x0000_s1333" style="position:absolute;flip:x;visibility:visible;mso-wrap-style:square" from="5040,451" to="5077,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kiUcUAAADeAAAADwAAAGRycy9kb3ducmV2LnhtbESPUWvCQBCE3wv9D8cW+tZcVJCQeooK&#10;Qp8Kan/AktvkUrN7MXeatL++Vyj0cZiZb5jVZuJO3WkIrRcDsywHRVJ520pj4ON8eClAhYhisfNC&#10;Br4owGb9+LDC0vpRjnQ/xUYliIQSDbgY+1LrUDliDJnvSZJX+4ExJjk02g44Jjh3ep7nS83YSlpw&#10;2NPeUXU53djAdXn+5OK2qzm89+O3m/SRsTbm+WnavoKKNMX/8F/7zRqYL4rFDH7vpCu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kiUcUAAADeAAAADwAAAAAAAAAA&#10;AAAAAAChAgAAZHJzL2Rvd25yZXYueG1sUEsFBgAAAAAEAAQA+QAAAJMDAAAAAA==&#10;" strokecolor="aqua" strokeweight=".35pt"/>
                        <v:line id="Line 310" o:spid="_x0000_s1334" style="position:absolute;flip:y;visibility:visible;mso-wrap-style:square" from="5077,414" to="5114,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u8JsUAAADeAAAADwAAAGRycy9kb3ducmV2LnhtbESPUWvCQBCE3wv9D8cW+lYvRpAQPUUL&#10;hT4V1P6AJbfJpc3uxdxpUn+9Vyj0cZiZb5j1duJOXWkIrRcD81kGiqTytpXGwOfp7aUAFSKKxc4L&#10;GfihANvN48MaS+tHOdD1GBuVIBJKNOBi7EutQ+WIMcx8T5K82g+MMcmh0XbAMcG503mWLTVjK2nB&#10;YU+vjqrv44UNnJenLy4u+5rDRz/e3KQPjLUxz0/TbgUq0hT/w3/td2sgXxSLHH7vpCu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u8JsUAAADeAAAADwAAAAAAAAAA&#10;AAAAAAChAgAAZHJzL2Rvd25yZXYueG1sUEsFBgAAAAAEAAQA+QAAAJMDAAAAAA==&#10;" strokecolor="aqua" strokeweight=".35pt"/>
                        <v:rect id="Rectangle 311" o:spid="_x0000_s1335" style="position:absolute;left:5284;top:865;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lpMcA&#10;AADeAAAADwAAAGRycy9kb3ducmV2LnhtbESP3WrCQBSE7wXfYTmCN1I3NSCSuooI0lAKYvy5PmRP&#10;k9Ds2Zhdk/Ttu4WCl8PMfMOst4OpRUetqywreJ1HIIhzqysuFFzOh5cVCOeRNdaWScEPOdhuxqM1&#10;Jtr2fKIu84UIEHYJKii9bxIpXV6SQTe3DXHwvmxr0AfZFlK32Ae4qeUiipbSYMVhocSG9iXl39nD&#10;KOjzY3c7f77L4+yWWr6n9312/VBqOhl2byA8Df4Z/m+nWsEiXsUx/N0JV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0ZaTHAAAA3gAAAA8AAAAAAAAAAAAAAAAAmAIAAGRy&#10;cy9kb3ducmV2LnhtbFBLBQYAAAAABAAEAPUAAACMAwAAAAA=&#10;" filled="f" stroked="f"/>
                        <v:line id="Line 312" o:spid="_x0000_s1336" style="position:absolute;flip:x y;visibility:visible;mso-wrap-style:square" from="5292,872" to="532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AfJsYAAADeAAAADwAAAGRycy9kb3ducmV2LnhtbESPQWvCQBSE7wX/w/KE3pqNsS0SXYMI&#10;gniLTcHcHtnXJDT7NmS3uv57t1DocZiZb5hNEcwgrjS53rKCRZKCIG6s7rlVUH0cXlYgnEfWOFgm&#10;BXdyUGxnTxvMtb1xSdezb0WEsMtRQef9mEvpmo4MusSOxNH7spNBH+XUSj3hLcLNILM0fZcGe44L&#10;HY6076j5Pv8YBeFwqU/3saraz7cjlvUilJUJSj3Pw24NwlPw/+G/9lEryJar5Sv83olXQG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KAHybGAAAA3gAAAA8AAAAAAAAA&#10;AAAAAAAAoQIAAGRycy9kb3ducmV2LnhtbFBLBQYAAAAABAAEAPkAAACUAwAAAAA=&#10;" strokecolor="aqua" strokeweight=".35pt"/>
                        <v:line id="Line 313" o:spid="_x0000_s1337" style="position:absolute;visibility:visible;mso-wrap-style:square" from="5329,909" to="5366,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KA9MgAAADeAAAADwAAAGRycy9kb3ducmV2LnhtbESPW2sCMRSE3wv9D+EU+lI066Uiq1Gk&#10;IIgPlVqF9u2wOXvRzcmSxHX9940g9HGYmW+Y+bIztWjJ+cqygkE/AUGcWV1xoeDwve5NQfiArLG2&#10;TApu5GG5eH6aY6rtlb+o3YdCRAj7FBWUITSplD4ryaDv24Y4erl1BkOUrpDa4TXCTS2HSTKRBiuO&#10;CyU29FFSdt5fjAL3md+OHNr1Lsk3P+Pt+W37e7oo9frSrWYgAnXhP/xob7SC4Wg6eof7nXgF5OI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yKA9MgAAADeAAAADwAAAAAA&#10;AAAAAAAAAAChAgAAZHJzL2Rvd25yZXYueG1sUEsFBgAAAAAEAAQA+QAAAJYDAAAAAA==&#10;" strokecolor="aqua" strokeweight=".35pt"/>
                        <v:line id="Line 314" o:spid="_x0000_s1338" style="position:absolute;flip:x;visibility:visible;mso-wrap-style:square" from="5292,909" to="5329,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C6JcUAAADeAAAADwAAAGRycy9kb3ducmV2LnhtbESPUWvCQBCE3wv9D8cW+lYvKoQQPUUL&#10;hT4V1P6AJbfJpc3uxdxpUn+9Vyj0cZiZb5j1duJOXWkIrRcD81kGiqTytpXGwOfp7aUAFSKKxc4L&#10;GfihANvN48MaS+tHOdD1GBuVIBJKNOBi7EutQ+WIMcx8T5K82g+MMcmh0XbAMcG504ssyzVjK2nB&#10;YU+vjqrv44UNnPPTFxeXfc3hox9vbtIHxtqY56dptwIVaYr/4b/2uzWwWBbLHH7vpCu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C6JcUAAADeAAAADwAAAAAAAAAA&#10;AAAAAAChAgAAZHJzL2Rvd25yZXYueG1sUEsFBgAAAAAEAAQA+QAAAJMDAAAAAA==&#10;" strokecolor="aqua" strokeweight=".35pt"/>
                        <v:line id="Line 315" o:spid="_x0000_s1339" style="position:absolute;flip:y;visibility:visible;mso-wrap-style:square" from="5329,872" to="5366,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wfvsUAAADeAAAADwAAAGRycy9kb3ducmV2LnhtbESPzWrDMBCE74W+g9hCb43cBBLjRAlt&#10;odBTIT8PsFhry6135VpK7OTpq0Agx2FmvmFWm5FbdaI+NF4MvE4yUCSlt43UBg77z5ccVIgoFlsv&#10;ZOBMATbrx4cVFtYPsqXTLtYqQSQUaMDF2BVah9IRY5j4jiR5le8ZY5J9rW2PQ4Jzq6dZNteMjaQF&#10;hx19OCp/d0c28Dff/3B+fK84fHfDxY16y1gZ8/w0vi1BRRrjPXxrf1kD01k+W8D1TroCev0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wfvsUAAADeAAAADwAAAAAAAAAA&#10;AAAAAAChAgAAZHJzL2Rvd25yZXYueG1sUEsFBgAAAAAEAAQA+QAAAJMDAAAAAA==&#10;" strokecolor="aqua" strokeweight=".35pt"/>
                        <v:rect id="Rectangle 316" o:spid="_x0000_s1340" style="position:absolute;left:5543;top:547;width:103;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D31cQA&#10;AADeAAAADwAAAGRycy9kb3ducmV2LnhtbERPTWuDQBC9F/IflgnkUuraCCXYbEIIhEooSE3reXCn&#10;KnVnjbtR8++7h0KPj/e93c+mEyMNrrWs4DmKQRBXVrdcK/i8nJ42IJxH1thZJgV3crDfLR62mGo7&#10;8QeNha9FCGGXooLG+z6V0lUNGXSR7YkD920Hgz7AoZZ6wCmEm06u4/hFGmw5NDTY07Gh6qe4GQVT&#10;lY/l5f1N5o9lZvmaXY/F11mp1XI+vILwNPt/8Z870wrWySYJe8OdcAX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Q99XEAAAA3gAAAA8AAAAAAAAAAAAAAAAAmAIAAGRycy9k&#10;b3ducmV2LnhtbFBLBQYAAAAABAAEAPUAAACJAwAAAAA=&#10;" filled="f" stroked="f"/>
                        <v:line id="Line 317" o:spid="_x0000_s1341" style="position:absolute;flip:x y;visibility:visible;mso-wrap-style:square" from="5550,554" to="5587,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GwuMYAAADeAAAADwAAAGRycy9kb3ducmV2LnhtbESPQWvCQBSE7wX/w/IEb83GSItNXYMI&#10;gniLTaG5PbKvSWj2bciuuv57t1DocZiZb5hNEcwgrjS53rKCZZKCIG6s7rlVUH0cntcgnEfWOFgm&#10;BXdyUGxnTxvMtb1xSdezb0WEsMtRQef9mEvpmo4MusSOxNH7tpNBH+XUSj3hLcLNILM0fZUGe44L&#10;HY6076j5OV+MgnD4qk/3saraz5cjlvUylJUJSi3mYfcOwlPw/+G/9lEryFbr1Rv83olXQG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yBsLjGAAAA3gAAAA8AAAAAAAAA&#10;AAAAAAAAoQIAAGRycy9kb3ducmV2LnhtbFBLBQYAAAAABAAEAPkAAACUAwAAAAA=&#10;" strokecolor="aqua" strokeweight=".35pt"/>
                        <v:line id="Line 318" o:spid="_x0000_s1342" style="position:absolute;visibility:visible;mso-wrap-style:square" from="5587,591" to="5624,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NQEccAAADeAAAADwAAAGRycy9kb3ducmV2LnhtbESPy2oCMRSG94W+QzgFN6VmvFCGqVFE&#10;EMSFRW1Bd4fJmUudnAxJHMe3bxaCy5//xjdb9KYRHTlfW1YwGiYgiHOray4V/BzXHykIH5A1NpZJ&#10;wZ08LOavLzPMtL3xnrpDKEUcYZ+hgiqENpPS5xUZ9EPbEkevsM5giNKVUju8xXHTyHGSfEqDNceH&#10;CltaVZRfDlejwO2K+y+Hbv2dFJvTdHt5357/rkoN3vrlF4hAfXiGH+2NVjCepNMIEHEiCsj5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U1ARxwAAAN4AAAAPAAAAAAAA&#10;AAAAAAAAAKECAABkcnMvZG93bnJldi54bWxQSwUGAAAAAAQABAD5AAAAlQMAAAAA&#10;" strokecolor="aqua" strokeweight=".35pt"/>
                        <v:line id="Line 319" o:spid="_x0000_s1343" style="position:absolute;flip:x;visibility:visible;mso-wrap-style:square" from="5550,591" to="5587,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RLMUAAADeAAAADwAAAGRycy9kb3ducmV2LnhtbESPUWvCQBCE34X+h2MLfdOLtkhIPaUK&#10;hT4V1P6AJbfJRbN7ae40aX99ryD4OMzMN8xqM3KrrtSHxouB+SwDRVJ620ht4Ov4Ps1BhYhisfVC&#10;Bn4owGb9MFlhYf0ge7oeYq0SREKBBlyMXaF1KB0xhpnvSJJX+Z4xJtnX2vY4JDi3epFlS83YSFpw&#10;2NHOUXk+XNjA9/J44vyyrTh8dsOvG/WesTLm6XF8ewUVaYz38K39YQ0snvOXOfzfSVdA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9RLMUAAADeAAAADwAAAAAAAAAA&#10;AAAAAAChAgAAZHJzL2Rvd25yZXYueG1sUEsFBgAAAAAEAAQA+QAAAJMDAAAAAA==&#10;" strokecolor="aqua" strokeweight=".35pt"/>
                        <v:line id="Line 320" o:spid="_x0000_s1344" style="position:absolute;flip:y;visibility:visible;mso-wrap-style:square" from="5587,554" to="562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3PW8UAAADeAAAADwAAAGRycy9kb3ducmV2LnhtbESPzWrDMBCE74W8g9hCb41ctwTjRglp&#10;odBTIT8PsFhry4135VhK7Pbpq0Igx2FmvmGW64k7daEhtF4MPM0zUCSVt600Bg77j8cCVIgoFjsv&#10;ZOCHAqxXs7slltaPsqXLLjYqQSSUaMDF2Jdah8oRY5j7niR5tR8YY5JDo+2AY4Jzp/MsW2jGVtKC&#10;w57eHVXH3ZkNnBb7by7ObzWHr378dZPeMtbGPNxPm1dQkaZ4C1/bn9ZA/ly85PB/J10Bv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3PW8UAAADeAAAADwAAAAAAAAAA&#10;AAAAAAChAgAAZHJzL2Rvd25yZXYueG1sUEsFBgAAAAAEAAQA+QAAAJMDAAAAAA==&#10;" strokecolor="aqua" strokeweight=".35pt"/>
                        <v:rect id="Rectangle 321" o:spid="_x0000_s1345" style="position:absolute;left:5794;top:318;width:104;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IW2ccA&#10;AADeAAAADwAAAGRycy9kb3ducmV2LnhtbESPQWvCQBSE74L/YXlCL1I3aikSXUWE0iCCNFbPj+xr&#10;Epp9G7PbJP57tyB4HGbmG2a16U0lWmpcaVnBdBKBIM6sLjlX8H36eF2AcB5ZY2WZFNzIwWY9HKww&#10;1rbjL2pTn4sAYRejgsL7OpbSZQUZdBNbEwfvxzYGfZBNLnWDXYCbSs6i6F0aLDksFFjTrqDsN/0z&#10;Crrs2F5Oh095HF8Sy9fkukvPe6VeRv12CcJT75/hRzvRCmbzxdsc/u+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yFtnHAAAA3gAAAA8AAAAAAAAAAAAAAAAAmAIAAGRy&#10;cy9kb3ducmV2LnhtbFBLBQYAAAAABAAEAPUAAACMAwAAAAA=&#10;" filled="f" stroked="f"/>
                        <v:line id="Line 322" o:spid="_x0000_s1346" style="position:absolute;flip:x y;visibility:visible;mso-wrap-style:square" from="5802,325" to="5839,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ZsW8QAAADeAAAADwAAAGRycy9kb3ducmV2LnhtbESPT4vCMBTE78J+h/AWvGnqX0rXKMuC&#10;IN6qFdbbo3m2xealNFHjt98sCB6HmfkNs9oE04o79a6xrGAyTkAQl1Y3XCkojttRCsJ5ZI2tZVLw&#10;JAeb9cdghZm2D87pfvCViBB2GSqove8yKV1Zk0E3th1x9C62N+ij7Cupe3xEuGnlNEmW0mDDcaHG&#10;jn5qKq+Hm1EQtr/n/bMriuq02GF+noS8MEGp4Wf4/gLhKfh3+NXeaQXTWTqfw/+deAX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mxbxAAAAN4AAAAPAAAAAAAAAAAA&#10;AAAAAKECAABkcnMvZG93bnJldi54bWxQSwUGAAAAAAQABAD5AAAAkgMAAAAA&#10;" strokecolor="aqua" strokeweight=".35pt"/>
                        <v:line id="Line 323" o:spid="_x0000_s1347" style="position:absolute;visibility:visible;mso-wrap-style:square" from="5839,362" to="5875,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TzicgAAADeAAAADwAAAGRycy9kb3ducmV2LnhtbESPW2sCMRSE34X+h3AKvkjN1kuR1ShF&#10;EMQHS7WF9u2wOXvRzcmSxHX990Yo9HGYmW+YxaoztWjJ+cqygtdhAoI4s7riQsHXcfMyA+EDssba&#10;Mim4kYfV8qm3wFTbK39SewiFiBD2KSooQ2hSKX1WkkE/tA1x9HLrDIYoXSG1w2uEm1qOkuRNGqw4&#10;LpTY0Lqk7Hy4GAVun9++ObSbjyTf/kx258Hu93RRqv/cvc9BBOrCf/ivvdUKRuPZZAqPO/EKyO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yTzicgAAADeAAAADwAAAAAA&#10;AAAAAAAAAAChAgAAZHJzL2Rvd25yZXYueG1sUEsFBgAAAAAEAAQA+QAAAJYDAAAAAA==&#10;" strokecolor="aqua" strokeweight=".35pt"/>
                        <v:line id="Line 324" o:spid="_x0000_s1348" style="position:absolute;flip:x;visibility:visible;mso-wrap-style:square" from="5802,362" to="5839,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bJWMUAAADeAAAADwAAAGRycy9kb3ducmV2LnhtbESPzWrDMBCE74W8g9hCb43ctBjjRglp&#10;odBTIT8PsFhry4135VhK7Pbpq0Igx2FmvmGW64k7daEhtF4MPM0zUCSVt600Bg77j8cCVIgoFjsv&#10;ZOCHAqxXs7slltaPsqXLLjYqQSSUaMDF2Jdah8oRY5j7niR5tR8YY5JDo+2AY4JzpxdZlmvGVtKC&#10;w57eHVXH3ZkNnPL9Nxfnt5rDVz/+uklvGWtjHu6nzSuoSFO8ha/tT2tg8Vy85PB/J10Bv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bJWMUAAADeAAAADwAAAAAAAAAA&#10;AAAAAAChAgAAZHJzL2Rvd25yZXYueG1sUEsFBgAAAAAEAAQA+QAAAJMDAAAAAA==&#10;" strokecolor="aqua" strokeweight=".35pt"/>
                        <v:line id="Line 325" o:spid="_x0000_s1349" style="position:absolute;flip:y;visibility:visible;mso-wrap-style:square" from="5839,325" to="5875,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psw8UAAADeAAAADwAAAGRycy9kb3ducmV2LnhtbESPUWvCQBCE3wv9D8cWfKuXWrEh9RRb&#10;KPSpoPYHLLlNLm12L+ZOE/vre4Lg4zAz3zDL9citOlEfGi8GnqYZKJLS20ZqA9/7j8ccVIgoFlsv&#10;ZOBMAdar+7slFtYPsqXTLtYqQSQUaMDF2BVah9IRY5j6jiR5le8ZY5J9rW2PQ4Jzq2dZttCMjaQF&#10;hx29Oyp/d0c2cFjsfzg/vlUcvrrhz416y1gZM3kYN6+gIo3xFr62P62B2XM+f4H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3psw8UAAADeAAAADwAAAAAAAAAA&#10;AAAAAAChAgAAZHJzL2Rvd25yZXYueG1sUEsFBgAAAAAEAAQA+QAAAJMDAAAAAA==&#10;" strokecolor="aqua" strokeweight=".35pt"/>
                        <v:rect id="Rectangle 326" o:spid="_x0000_s1350" style="position:absolute;left:6053;top:540;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aEqMUA&#10;AADeAAAADwAAAGRycy9kb3ducmV2LnhtbERPy2rCQBTdF/yH4QrdFDNRS5GYUUQoDVKQxsf6krkm&#10;wcydmJkm6d93FoUuD+edbkfTiJ46V1tWMI9iEMSF1TWXCs6n99kKhPPIGhvLpOCHHGw3k6cUE20H&#10;/qI+96UIIewSVFB53yZSuqIigy6yLXHgbrYz6APsSqk7HEK4aeQijt+kwZpDQ4Ut7Ssq7vm3UTAU&#10;x/56+vyQx5drZvmRPfb55aDU83TcrUF4Gv2/+M+daQWL5eo17A13whW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oSoxQAAAN4AAAAPAAAAAAAAAAAAAAAAAJgCAABkcnMv&#10;ZG93bnJldi54bWxQSwUGAAAAAAQABAD1AAAAigMAAAAA&#10;" filled="f" stroked="f"/>
                        <v:line id="Line 327" o:spid="_x0000_s1351" style="position:absolute;flip:x y;visibility:visible;mso-wrap-style:square" from="6060,547" to="6097,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fDxcYAAADeAAAADwAAAGRycy9kb3ducmV2LnhtbESPzWrDMBCE74G+g9hCbrGc9AfHjRJK&#10;wRB6c+pCc1usjW1qrYylOsrbR4FAj8PMfMNsdsH0YqLRdZYVLJMUBHFtdceNguqrWGQgnEfW2Fsm&#10;BRdysNs+zDaYa3vmkqaDb0SEsMtRQev9kEvp6pYMusQOxNE72dGgj3JspB7xHOGml6s0fZUGO44L&#10;LQ700VL9e/gzCkLxc/y8DFXVfL/ssTwuQ1mZoNT8Mby/gfAU/H/43t5rBaun7HkNtzvxCsjt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Hw8XGAAAA3gAAAA8AAAAAAAAA&#10;AAAAAAAAoQIAAGRycy9kb3ducmV2LnhtbFBLBQYAAAAABAAEAPkAAACUAwAAAAA=&#10;" strokecolor="aqua" strokeweight=".35pt"/>
                        <v:line id="Line 328" o:spid="_x0000_s1352" style="position:absolute;visibility:visible;mso-wrap-style:square" from="6097,584" to="6134,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rGzMYAAADeAAAADwAAAGRycy9kb3ducmV2LnhtbESPy2oCMRSG9wXfIZyCm6IZr8jUKCII&#10;4kLRttDuDpMzlzo5GZI4jm9vFoUuf/4b33LdmVq05HxlWcFomIAgzqyuuFDw+bEbLED4gKyxtkwK&#10;HuRhveq9LDHV9s5nai+hEHGEfYoKyhCaVEqflWTQD21DHL3cOoMhSldI7fAex00tx0kylwYrjg8l&#10;NrQtKbtebkaBO+aPLw7t7pTk++/p4fp2+Pm9KdV/7TbvIAJ14T/8195rBePJYhYBIk5EAbl6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KxszGAAAA3gAAAA8AAAAAAAAA&#10;AAAAAAAAoQIAAGRycy9kb3ducmV2LnhtbFBLBQYAAAAABAAEAPkAAACUAwAAAAA=&#10;" strokecolor="aqua" strokeweight=".35pt"/>
                        <v:line id="Line 329" o:spid="_x0000_s1353" style="position:absolute;flip:x;visibility:visible;mso-wrap-style:square" from="6060,584" to="6097,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bH8cUAAADeAAAADwAAAGRycy9kb3ducmV2LnhtbESPUWvCQBCE34X+h2MLfdOLlkpIPaUK&#10;hT4V1P6AJbfJRbN7ae40aX99ryD4OMzMN8xqM3KrrtSHxouB+SwDRVJ620ht4Ov4Ps1BhYhisfVC&#10;Bn4owGb9MFlhYf0ge7oeYq0SREKBBlyMXaF1KB0xhpnvSJJX+Z4xJtnX2vY4JDi3epFlS83YSFpw&#10;2NHOUXk+XNjA9/J44vyyrTh8dsOvG/WesTLm6XF8ewUVaYz38K39YQ0snvOXOfzfSVdA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bH8cUAAADeAAAADwAAAAAAAAAA&#10;AAAAAAChAgAAZHJzL2Rvd25yZXYueG1sUEsFBgAAAAAEAAQA+QAAAJMDAAAAAA==&#10;" strokecolor="aqua" strokeweight=".35pt"/>
                        <v:line id="Line 330" o:spid="_x0000_s1354" style="position:absolute;flip:y;visibility:visible;mso-wrap-style:square" from="6097,547" to="6134,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RZhsUAAADeAAAADwAAAGRycy9kb3ducmV2LnhtbESPzWrDMBCE74W8g9hCb41clwbjRglp&#10;odBTIT8PsFhry4135VhK7Pbpq0Igx2FmvmGW64k7daEhtF4MPM0zUCSVt600Bg77j8cCVIgoFjsv&#10;ZOCHAqxXs7slltaPsqXLLjYqQSSUaMDF2Jdah8oRY5j7niR5tR8YY5JDo+2AY4Jzp/MsW2jGVtKC&#10;w57eHVXH3ZkNnBb7by7ObzWHr378dZPeMtbGPNxPm1dQkaZ4C1/bn9ZA/ly85PB/J10Bv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RZhsUAAADeAAAADwAAAAAAAAAA&#10;AAAAAAChAgAAZHJzL2Rvd25yZXYueG1sUEsFBgAAAAAEAAQA+QAAAJMDAAAAAA==&#10;" strokecolor="aqua" strokeweight=".35pt"/>
                        <v:rect id="Rectangle 331" o:spid="_x0000_s1355" style="position:absolute;left:6312;top:488;width:103;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uABMcA&#10;AADeAAAADwAAAGRycy9kb3ducmV2LnhtbESPQWvCQBSE74L/YXlCL1I3Ki0SXUWE0iCCNFbPj+xr&#10;Epp9G7PbJP57tyB4HGbmG2a16U0lWmpcaVnBdBKBIM6sLjlX8H36eF2AcB5ZY2WZFNzIwWY9HKww&#10;1rbjL2pTn4sAYRejgsL7OpbSZQUZdBNbEwfvxzYGfZBNLnWDXYCbSs6i6F0aLDksFFjTrqDsN/0z&#10;Crrs2F5Oh095HF8Sy9fkukvPe6VeRv12CcJT75/hRzvRCmbzxdsc/u+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rgATHAAAA3gAAAA8AAAAAAAAAAAAAAAAAmAIAAGRy&#10;cy9kb3ducmV2LnhtbFBLBQYAAAAABAAEAPUAAACMAwAAAAA=&#10;" filled="f" stroked="f"/>
                        <v:line id="Line 332" o:spid="_x0000_s1356" style="position:absolute;flip:x y;visibility:visible;mso-wrap-style:square" from="6319,495" to="6356,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6hsQAAADeAAAADwAAAGRycy9kb3ducmV2LnhtbESPQYvCMBSE78L+h/AWvGmqrlK6RlkW&#10;BPFWrbDeHs2zLTYvpYka//1GEDwOM/MNs1wH04ob9a6xrGAyTkAQl1Y3XCkoDptRCsJ5ZI2tZVLw&#10;IAfr1cdgiZm2d87ptveViBB2GSqove8yKV1Zk0E3th1x9M62N+ij7Cupe7xHuGnlNEkW0mDDcaHG&#10;jn5rKi/7q1EQNn+n3aMriuo432J+moS8MEGp4Wf4+QbhKfh3+NXeagXTWTr/guedeAX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X/qGxAAAAN4AAAAPAAAAAAAAAAAA&#10;AAAAAKECAABkcnMvZG93bnJldi54bWxQSwUGAAAAAAQABAD5AAAAkgMAAAAA&#10;" strokecolor="aqua" strokeweight=".35pt"/>
                        <v:line id="Line 333" o:spid="_x0000_s1357" style="position:absolute;visibility:visible;mso-wrap-style:square" from="6356,532" to="6393,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1lVMgAAADeAAAADwAAAGRycy9kb3ducmV2LnhtbESPW2sCMRSE3wX/QziFvkjN1mqRrVGk&#10;IIgPFi+F9u2wOXupm5Mliev6701B8HGYmW+Y2aIztWjJ+cqygtdhAoI4s7riQsHxsHqZgvABWWNt&#10;mRRcycNi3u/NMNX2wjtq96EQEcI+RQVlCE0qpc9KMuiHtiGOXm6dwRClK6R2eIlwU8tRkrxLgxXH&#10;hRIb+iwpO+3PRoHb5tdvDu3qK8nXP+PNabD5/Tsr9fzULT9ABOrCI3xvr7WC0dt0MoH/O/EKyPkN&#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v1lVMgAAADeAAAADwAAAAAA&#10;AAAAAAAAAAChAgAAZHJzL2Rvd25yZXYueG1sUEsFBgAAAAAEAAQA+QAAAJYDAAAAAA==&#10;" strokecolor="aqua" strokeweight=".35pt"/>
                        <v:line id="Line 334" o:spid="_x0000_s1358" style="position:absolute;flip:x;visibility:visible;mso-wrap-style:square" from="6319,532" to="6356,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9fhcUAAADeAAAADwAAAGRycy9kb3ducmV2LnhtbESPzWrDMBCE74W8g9hCb43clBrjRglp&#10;odBTIT8PsFhry4135VhK7Pbpq0Igx2FmvmGW64k7daEhtF4MPM0zUCSVt600Bg77j8cCVIgoFjsv&#10;ZOCHAqxXs7slltaPsqXLLjYqQSSUaMDF2Jdah8oRY5j7niR5tR8YY5JDo+2AY4JzpxdZlmvGVtKC&#10;w57eHVXH3ZkNnPL9Nxfnt5rDVz/+uklvGWtjHu6nzSuoSFO8ha/tT2tg8Vy85PB/J10Bv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e9fhcUAAADeAAAADwAAAAAAAAAA&#10;AAAAAAChAgAAZHJzL2Rvd25yZXYueG1sUEsFBgAAAAAEAAQA+QAAAJMDAAAAAA==&#10;" strokecolor="aqua" strokeweight=".35pt"/>
                        <v:line id="Line 335" o:spid="_x0000_s1359" style="position:absolute;flip:y;visibility:visible;mso-wrap-style:square" from="6356,495" to="6393,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P6HsUAAADeAAAADwAAAGRycy9kb3ducmV2LnhtbESPUWvCQBCE3wv9D8cWfKuXWrQh9RRb&#10;KPSpoPYHLLlNLm12L+ZOE/vre4Lg4zAz3zDL9citOlEfGi8GnqYZKJLS20ZqA9/7j8ccVIgoFlsv&#10;ZOBMAdar+7slFtYPsqXTLtYqQSQUaMDF2BVah9IRY5j6jiR5le8ZY5J9rW2PQ4Jzq2dZttCMjaQF&#10;hx29Oyp/d0c2cFjsfzg/vlUcvrrhz416y1gZM3kYN6+gIo3xFr62P62B2XM+f4H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P6HsUAAADeAAAADwAAAAAAAAAA&#10;AAAAAAChAgAAZHJzL2Rvd25yZXYueG1sUEsFBgAAAAAEAAQA+QAAAJMDAAAAAA==&#10;" strokecolor="aqua" strokeweight=".35pt"/>
                        <v:rect id="Rectangle 336" o:spid="_x0000_s1360" style="position:absolute;left:695;top:606;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8SdcUA&#10;AADeAAAADwAAAGRycy9kb3ducmV2LnhtbERPy2rCQBTdF/yH4QrdFDNRaZGYUUQoDVKQxsf6krkm&#10;wcydmJkm6d93FoUuD+edbkfTiJ46V1tWMI9iEMSF1TWXCs6n99kKhPPIGhvLpOCHHGw3k6cUE20H&#10;/qI+96UIIewSVFB53yZSuqIigy6yLXHgbrYz6APsSqk7HEK4aeQijt+kwZpDQ4Ut7Ssq7vm3UTAU&#10;x/56+vyQx5drZvmRPfb55aDU83TcrUF4Gv2/+M+daQWL5eo17A13whW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TxJ1xQAAAN4AAAAPAAAAAAAAAAAAAAAAAJgCAABkcnMv&#10;ZG93bnJldi54bWxQSwUGAAAAAAQABAD1AAAAigMAAAAA&#10;" filled="f" stroked="f"/>
                        <v:line id="Line 337" o:spid="_x0000_s1361" style="position:absolute;flip:x y;visibility:visible;mso-wrap-style:square" from="702,614" to="72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XPfMYAAADeAAAADwAAAGRycy9kb3ducmV2LnhtbESPQWvCQBSE7wX/w/KE3uqmloY0ZiNi&#10;sRQKolF6fmSf2dDs25BdNf333YLgcZiZb5hiOdpOXGjwrWMFz7MEBHHtdMuNguNh85SB8AFZY+eY&#10;FPySh2U5eSgw1+7Ke7pUoRERwj5HBSaEPpfS14Ys+pnriaN3coPFEOXQSD3gNcJtJ+dJkkqLLccF&#10;gz2tDdU/1dkqSM3xfdyZ3fljvzH4tf2uspC2Sj1Ox9UCRKAx3MO39qdWMH/JXt/g/068ArL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Fz3zGAAAA3gAAAA8AAAAAAAAA&#10;AAAAAAAAoQIAAGRycy9kb3ducmV2LnhtbFBLBQYAAAAABAAEAPkAAACUAwAAAAA=&#10;" strokecolor="purple" strokeweight=".35pt"/>
                        <v:line id="Line 338" o:spid="_x0000_s1362" style="position:absolute;visibility:visible;mso-wrap-style:square" from="724,636" to="746,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cAWsUAAADeAAAADwAAAGRycy9kb3ducmV2LnhtbESPXWvCMBSG7wf+h3AGu5vpHMRSjSKC&#10;MGSKXz/g0BzbYnPSJZnt/v1yIXj58n7xzJeDbcWdfGgca/gYZyCIS2carjRczpv3HESIyAZbx6Th&#10;jwIsF6OXORbG9Xyk+ylWIo1wKFBDHWNXSBnKmiyGseuIk3d13mJM0lfSeOzTuG3lJMuUtNhweqix&#10;o3VN5e30azXkfqem5XWzV8dpb763P9V2rw5av70OqxmISEN8hh/tL6Nh8pmrBJBwEgr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AcAWsUAAADeAAAADwAAAAAAAAAA&#10;AAAAAAChAgAAZHJzL2Rvd25yZXYueG1sUEsFBgAAAAAEAAQA+QAAAJMDAAAAAA==&#10;" strokecolor="purple" strokeweight=".35pt"/>
                        <v:line id="Line 339" o:spid="_x0000_s1363" style="position:absolute;flip:x;visibility:visible;mso-wrap-style:square" from="702,636" to="72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ZLuMkAAADeAAAADwAAAGRycy9kb3ducmV2LnhtbESP3WoCMRSE74W+QziCN6KJVkS2RmmV&#10;QltKwV96edgcd5duTtZN1NWnN4VCL4eZ+YaZzhtbijPVvnCsYdBXIIhTZwrONGw3r70JCB+QDZaO&#10;ScOVPMxnD60pJsZdeEXndchEhLBPUEMeQpVI6dOcLPq+q4ijd3C1xRBlnUlT4yXCbSmHSo2lxYLj&#10;Qo4VLXJKf9Ynq6H78ql2HwuF79fR1/etWJ72y2NX6067eX4CEagJ/+G/9pvRMHycjAfweydeATm7&#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VWS7jJAAAA3gAAAA8AAAAA&#10;AAAAAAAAAAAAoQIAAGRycy9kb3ducmV2LnhtbFBLBQYAAAAABAAEAPkAAACXAwAAAAA=&#10;" strokecolor="purple" strokeweight=".35pt"/>
                        <v:line id="Line 340" o:spid="_x0000_s1364" style="position:absolute;flip:y;visibility:visible;mso-wrap-style:square" from="724,614" to="746,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TVz8oAAADeAAAADwAAAGRycy9kb3ducmV2LnhtbESPQWvCQBSE70L/w/IKvUjdbSoi0VVa&#10;RbAihaat9PjIviah2bcxu2r013cLQo/DzHzDTOedrcWRWl851vAwUCCIc2cqLjR8vK/uxyB8QDZY&#10;OyYNZ/Iwn930ppgad+I3OmahEBHCPkUNZQhNKqXPS7LoB64hjt63ay2GKNtCmhZPEW5rmSg1khYr&#10;jgslNrQoKf/JDlZD/3mrPjcLhS/n4evXpVoedst9X+u72+5pAiJQF/7D1/baaEgex6ME/u7EKyBn&#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hNXPygAAAN4AAAAPAAAA&#10;AAAAAAAAAAAAAKECAABkcnMvZG93bnJldi54bWxQSwUGAAAAAAQABAD5AAAAmAMAAAAA&#10;" strokecolor="purple" strokeweight=".35pt"/>
                        <v:line id="Line 341" o:spid="_x0000_s1365" style="position:absolute;flip:y;visibility:visible;mso-wrap-style:square" from="724,614" to="72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hwVMkAAADeAAAADwAAAGRycy9kb3ducmV2LnhtbESP3WoCMRSE7wt9h3AEb0STahHZGqVV&#10;hFZKwV96edgcd5duTtZN1LVPbwpCL4eZ+YYZTxtbijPVvnCs4amnQBCnzhScadhuFt0RCB+QDZaO&#10;ScOVPEwnjw9jTIy78IrO65CJCGGfoIY8hCqR0qc5WfQ9VxFH7+BqiyHKOpOmxkuE21L2lRpKiwXH&#10;hRwrmuWU/qxPVkPn7VPtljOFH9fnr+/fYn7az48drdut5vUFRKAm/Ifv7XejoT8YDQfwdydeATm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rIcFTJAAAA3gAAAA8AAAAA&#10;AAAAAAAAAAAAoQIAAGRycy9kb3ducmV2LnhtbFBLBQYAAAAABAAEAPkAAACXAwAAAAA=&#10;" strokecolor="purple" strokeweight=".35pt"/>
                        <v:line id="Line 342" o:spid="_x0000_s1366" style="position:absolute;visibility:visible;mso-wrap-style:square" from="724,636" to="72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wGWccAAADeAAAADwAAAGRycy9kb3ducmV2LnhtbESPzWrDMBCE74W+g9hCb42ctCjGiRJK&#10;IVBCE/L3AIu1sU2slSupsfv2UaGQ4zAz3zDz5WBbcSUfGscaxqMMBHHpTMOVhtNx9ZKDCBHZYOuY&#10;NPxSgOXi8WGOhXE97+l6iJVIEA4Faqhj7AopQ1mTxTByHXHyzs5bjEn6ShqPfYLbVk6yTEmLDaeF&#10;Gjv6qKm8HH6shtxv1LQ8r7ZqP+3N1/q7Wm/VTuvnp+F9BiLSEO/h//an0TB5zdUb/N1JV0Au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PAZZxwAAAN4AAAAPAAAAAAAA&#10;AAAAAAAAAKECAABkcnMvZG93bnJldi54bWxQSwUGAAAAAAQABAD5AAAAlQMAAAAA&#10;" strokecolor="purple" strokeweight=".35pt"/>
                        <v:rect id="Rectangle 343" o:spid="_x0000_s1367" style="position:absolute;left:953;top:584;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J3VscA&#10;AADeAAAADwAAAGRycy9kb3ducmV2LnhtbESP3WrCQBSE7wu+w3IEb4putFQkuooIYigFafy5PmSP&#10;STB7NmbXJH37bqHQy2FmvmFWm95UoqXGlZYVTCcRCOLM6pJzBefTfrwA4TyyxsoyKfgmB5v14GWF&#10;sbYdf1Gb+lwECLsYFRTe17GULivIoJvYmjh4N9sY9EE2udQNdgFuKjmLork0WHJYKLCmXUHZPX0a&#10;BV12bK+nz4M8vl4Ty4/ksUsvH0qNhv12CcJT7//Df+1EK5i9Lebv8HsnX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id1bHAAAA3gAAAA8AAAAAAAAAAAAAAAAAmAIAAGRy&#10;cy9kb3ducmV2LnhtbFBLBQYAAAAABAAEAPUAAACMAwAAAAA=&#10;" filled="f" stroked="f"/>
                        <v:line id="Line 344" o:spid="_x0000_s1368" style="position:absolute;flip:x y;visibility:visible;mso-wrap-style:square" from="961,591" to="983,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aRs8UAAADeAAAADwAAAGRycy9kb3ducmV2LnhtbESPUWvCMBSF3wf+h3AF32aqQiidUYai&#10;CMLQTvZ8ae6asuamNFHrvzeDwR4P55zvcJbrwbXiRn1oPGuYTTMQxJU3DdcaLp+71xxEiMgGW8+k&#10;4UEB1qvRyxIL4+98plsZa5EgHArUYGPsCilDZclhmPqOOHnfvncYk+xraXq8J7hr5TzLlHTYcFqw&#10;2NHGUvVTXp0GZS/b4WRP1/15Z/H48VXmUTVaT8bD+xuISEP8D/+1D0bDfJErBb930hWQq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zaRs8UAAADeAAAADwAAAAAAAAAA&#10;AAAAAAChAgAAZHJzL2Rvd25yZXYueG1sUEsFBgAAAAAEAAQA+QAAAJMDAAAAAA==&#10;" strokecolor="purple" strokeweight=".35pt"/>
                        <v:line id="Line 345" o:spid="_x0000_s1369" style="position:absolute;visibility:visible;mso-wrap-style:square" from="983,614" to="1005,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YLsYAAADeAAAADwAAAGRycy9kb3ducmV2LnhtbESPzWrDMBCE74W+g9hCb43cFGTjRgml&#10;EAihDfl7gMXa2KbWypWU2H37KhDIcZiZb5jZYrSduJAPrWMNr5MMBHHlTMu1huNh+VKACBHZYOeY&#10;NPxRgMX88WGGpXED7+iyj7VIEA4lamhi7EspQ9WQxTBxPXHyTs5bjEn6WhqPQ4LbTk6zTEmLLaeF&#10;Bnv6bKj62Z+thsJ/q7w6LTdqlw/ma/1brzdqq/Xz0/jxDiLSGO/hW3tlNEzfCpXD9U66AnL+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mC7GAAAA3gAAAA8AAAAAAAAA&#10;AAAAAAAAoQIAAGRycy9kb3ducmV2LnhtbFBLBQYAAAAABAAEAPkAAACUAwAAAAA=&#10;" strokecolor="purple" strokeweight=".35pt"/>
                        <v:line id="Line 346" o:spid="_x0000_s1370" style="position:absolute;flip:x;visibility:visible;mso-wrap-style:square" from="961,614" to="983,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ziJccAAADeAAAADwAAAGRycy9kb3ducmV2LnhtbERPW2vCMBR+H/gfwhH2IprMDZFqFC8M&#10;tjEEqxs+HppjW2xOuiZq3a9fHgY+fnz36by1lbhQ40vHGp4GCgRx5kzJuYb97rU/BuEDssHKMWm4&#10;kYf5rPMwxcS4K2/pkoZcxBD2CWooQqgTKX1WkEU/cDVx5I6usRgibHJpGrzGcFvJoVIjabHk2FBg&#10;TauCslN6thp6y0/19bFS+H572Rx+y/X5e/3T0/qx2y4mIAK14S7+d78ZDcPn8SjujXfiFZC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OIlxwAAAN4AAAAPAAAAAAAA&#10;AAAAAAAAAKECAABkcnMvZG93bnJldi54bWxQSwUGAAAAAAQABAD5AAAAlQMAAAAA&#10;" strokecolor="purple" strokeweight=".35pt"/>
                        <v:line id="Line 347" o:spid="_x0000_s1371" style="position:absolute;flip:y;visibility:visible;mso-wrap-style:square" from="983,591" to="1005,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BHvsoAAADeAAAADwAAAGRycy9kb3ducmV2LnhtbESP3WoCMRSE74W+QziF3ogmtSK6GqVV&#10;Cq2Ugr94edic7i7dnGw3Udc+vSkUvBxm5htmMmtsKU5U+8KxhseuAkGcOlNwpmG7ee0MQfiAbLB0&#10;TBou5GE2vWtNMDHuzCs6rUMmIoR9ghryEKpESp/mZNF3XUUcvS9XWwxR1pk0NZ4j3Jayp9RAWiw4&#10;LuRY0Tyn9Ht9tBraLx9qt5wrfL/0Pw+/xeK4X/y0tX64b57HIAI14Rb+b78ZDb2n4WAEf3fiFZDT&#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rIEe+ygAAAN4AAAAPAAAA&#10;AAAAAAAAAAAAAKECAABkcnMvZG93bnJldi54bWxQSwUGAAAAAAQABAD5AAAAmAMAAAAA&#10;" strokecolor="purple" strokeweight=".35pt"/>
                        <v:line id="Line 348" o:spid="_x0000_s1372" style="position:absolute;flip:y;visibility:visible;mso-wrap-style:square" from="983,591" to="983,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N4/sgAAADeAAAADwAAAGRycy9kb3ducmV2LnhtbESPy2oCMRSG90LfIZyCG6mJVloZjeIF&#10;QUsp1F7o8jA5zgxOTsZJ1NGnbxaCy5//xjeeNrYUJ6p94VhDr6tAEKfOFJxp+P5aPQ1B+IBssHRM&#10;Gi7kYTp5aI0xMe7Mn3TahkzEEfYJashDqBIpfZqTRd91FXH0dq62GKKsM2lqPMdxW8q+Ui/SYsHx&#10;IceKFjml++3RaujM39XP20Lh5jL4+LsWy+Pv8tDRuv3YzEYgAjXhHr6110ZD/3n4GgEiTkQBOf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8N4/sgAAADeAAAADwAAAAAA&#10;AAAAAAAAAAChAgAAZHJzL2Rvd25yZXYueG1sUEsFBgAAAAAEAAQA+QAAAJYDAAAAAA==&#10;" strokecolor="purple" strokeweight=".35pt"/>
                        <v:line id="Line 349" o:spid="_x0000_s1373" style="position:absolute;visibility:visible;mso-wrap-style:square" from="983,614" to="983,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IzHMYAAADeAAAADwAAAGRycy9kb3ducmV2LnhtbESP3WrCQBSE74W+w3IKvdONFpKQuooU&#10;hCJV/OkDHLLHJJg9m+5uTfr2riB4OczMN8x8OZhWXMn5xrKC6SQBQVxa3XCl4Oe0HucgfEDW2Fom&#10;Bf/kYbl4Gc2x0LbnA12PoRIRwr5ABXUIXSGlL2sy6Ce2I47e2TqDIUpXSe2wj3DTylmSpNJgw3Gh&#10;xo4+ayovxz+jIHfbNCvP6116yHr9vfmtNrt0r9Tb67D6ABFoCM/wo/2lFcze82wK9zvxCs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SMxzGAAAA3gAAAA8AAAAAAAAA&#10;AAAAAAAAoQIAAGRycy9kb3ducmV2LnhtbFBLBQYAAAAABAAEAPkAAACUAwAAAAA=&#10;" strokecolor="purple" strokeweight=".35pt"/>
                        <v:rect id="Rectangle 350" o:spid="_x0000_s1374" style="position:absolute;left:1212;top:39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J5/8cA&#10;AADeAAAADwAAAGRycy9kb3ducmV2LnhtbESPQWvCQBSE74L/YXmCl1I3TaFK6ioiFEMRxGg9P7Kv&#10;STD7Nma3Sfrv3ULB4zAz3zDL9WBq0VHrKssKXmYRCOLc6ooLBefTx/MChPPIGmvLpOCXHKxX49ES&#10;E217PlKX+UIECLsEFZTeN4mULi/JoJvZhjh437Y16INsC6lb7APc1DKOojdpsOKwUGJD25Lya/Zj&#10;FPT5obuc9jt5eLqklm/pbZt9fSo1nQybdxCeBv8I/7dTrSB+Xcxj+LsTroB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Sef/HAAAA3gAAAA8AAAAAAAAAAAAAAAAAmAIAAGRy&#10;cy9kb3ducmV2LnhtbFBLBQYAAAAABAAEAPUAAACMAwAAAAA=&#10;" filled="f" stroked="f"/>
                        <v:line id="Line 351" o:spid="_x0000_s1375" style="position:absolute;flip:x y;visibility:visible;mso-wrap-style:square" from="1219,407" to="124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ik9sUAAADeAAAADwAAAGRycy9kb3ducmV2LnhtbESPQWvCQBSE7wX/w/IEb3WjQhqiq4jF&#10;IghFU+n5kX1mg9m3Ibtq/PeuUOhxmJlvmMWqt424Uedrxwom4wQEcel0zZWC08/2PQPhA7LGxjEp&#10;eJCH1XLwtsBcuzsf6VaESkQI+xwVmBDaXEpfGrLox64ljt7ZdRZDlF0ldYf3CLeNnCZJKi3WHBcM&#10;trQxVF6Kq1WQmtNnfzCH69dxa3D//VtkIa2VGg379RxEoD78h//aO61gOss+ZvC6E6+AX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ik9sUAAADeAAAADwAAAAAAAAAA&#10;AAAAAAChAgAAZHJzL2Rvd25yZXYueG1sUEsFBgAAAAAEAAQA+QAAAJMDAAAAAA==&#10;" strokecolor="purple" strokeweight=".35pt"/>
                        <v:line id="Line 352" o:spid="_x0000_s1376" style="position:absolute;visibility:visible;mso-wrap-style:square" from="1242,429" to="1264,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WQhMcAAADeAAAADwAAAGRycy9kb3ducmV2LnhtbESP3WrCQBSE7wt9h+UUvKsbf0hC6ipF&#10;EESsVNsHOGSPSTB7Nt1dTXz7bqHg5TAz3zCL1WBacSPnG8sKJuMEBHFpdcOVgu+vzWsOwgdkja1l&#10;UnAnD6vl89MCC217PtLtFCoRIewLVFCH0BVS+rImg35sO+Lona0zGKJ0ldQO+wg3rZwmSSoNNhwX&#10;auxoXVN5OV2Ngtx9pFl53hzSY9br/e6n2h3ST6VGL8P7G4hAQ3iE/9tbrWA6y7M5/N2JV0A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5ZCExwAAAN4AAAAPAAAAAAAA&#10;AAAAAAAAAKECAABkcnMvZG93bnJldi54bWxQSwUGAAAAAAQABAD5AAAAlQMAAAAA&#10;" strokecolor="purple" strokeweight=".35pt"/>
                        <v:line id="Line 353" o:spid="_x0000_s1377" style="position:absolute;flip:x;visibility:visible;mso-wrap-style:square" from="1219,429" to="1242,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tNtmygAAAN4AAAAPAAAA&#10;AAAAAAAAAAAAAKECAABkcnMvZG93bnJldi54bWxQSwUGAAAAAAQABAD5AAAAmAMAAAAA&#10;" strokecolor="purple" strokeweight=".35pt"/>
                        <v:line id="Line 354" o:spid="_x0000_s1378" style="position:absolute;flip:y;visibility:visible;mso-wrap-style:square" from="1242,407" to="1264,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ZFEcoAAADeAAAADwAAAGRycy9kb3ducmV2LnhtbESP3WoCMRSE7wXfIRyhN6JJbVFZjWKV&#10;QltKwb/Sy8PmuLu4Odluoq59+qZQ8HKYmW+Y6byxpThT7QvHGu77CgRx6kzBmYbd9rk3BuEDssHS&#10;MWm4kof5rN2aYmLchdd03oRMRAj7BDXkIVSJlD7NyaLvu4o4egdXWwxR1pk0NV4i3JZyoNRQWiw4&#10;LuRY0TKn9Lg5WQ3dp3e1f1sqfL0+fnz9FKvT5+q7q/Vdp1lMQARqwi38334xGgYP49EQ/u7EKyBn&#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fZkURygAAAN4AAAAPAAAA&#10;AAAAAAAAAAAAAKECAABkcnMvZG93bnJldi54bWxQSwUGAAAAAAQABAD5AAAAmAMAAAAA&#10;" strokecolor="purple" strokeweight=".35pt"/>
                        <v:line id="Line 355" o:spid="_x0000_s1379" style="position:absolute;flip:y;visibility:visible;mso-wrap-style:square" from="1242,407" to="124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gisoAAADeAAAADwAAAGRycy9kb3ducmV2LnhtbESPQWsCMRSE74L/ITzBi2hSK1W2RmmV&#10;gi2lUG3F42Pzurt087Juoq7+eiMUehxm5htmOm9sKY5U+8KxhruBAkGcOlNwpuFr89KfgPAB2WDp&#10;mDScycN81m5NMTHuxJ90XIdMRAj7BDXkIVSJlD7NyaIfuIo4ej+uthiirDNpajxFuC3lUKkHabHg&#10;uJBjRYuc0t/1wWroPb+r77eFwtfz6GN3KZaH7XLf07rbaZ4eQQRqwn/4r70yGob3k/EYbnfiFZCz&#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wKuCKygAAAN4AAAAPAAAA&#10;AAAAAAAAAAAAAKECAABkcnMvZG93bnJldi54bWxQSwUGAAAAAAQABAD5AAAAmAMAAAAA&#10;" strokecolor="purple" strokeweight=".35pt"/>
                        <v:line id="Line 356" o:spid="_x0000_s1380" style="position:absolute;visibility:visible;mso-wrap-style:square" from="1242,429" to="1242,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iagcMAAADeAAAADwAAAGRycy9kb3ducmV2LnhtbERP3WrCMBS+F3yHcATvNFWhLZ1RhiAM&#10;UZm6Bzg0x7asOemSaLu3Xy6EXX58/+vtYFrxJOcbywoW8wQEcWl1w5WCr9t+loPwAVlja5kU/JKH&#10;7WY8WmOhbc8Xel5DJWII+wIV1CF0hZS+rMmgn9uOOHJ36wyGCF0ltcM+hptWLpMklQYbjg01drSr&#10;qfy+PoyC3J3SrLzvz+kl6/Xx8FMdzumnUtPJ8P4GItAQ/sUv94dWsFzlWdwb78Qr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uomoHDAAAA3gAAAA8AAAAAAAAAAAAA&#10;AAAAoQIAAGRycy9kb3ducmV2LnhtbFBLBQYAAAAABAAEAPkAAACRAwAAAAA=&#10;" strokecolor="purple" strokeweight=".35pt"/>
                        <v:rect id="Rectangle 357" o:spid="_x0000_s1381" style="position:absolute;left:1463;top:73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brjsgA&#10;AADeAAAADwAAAGRycy9kb3ducmV2LnhtbESP3WrCQBSE7wXfYTlCb0Q3teBPdJUilAYRpLH1+pA9&#10;TUKzZ2N2m6Rv7woFL4eZ+YbZ7HpTiZYaV1pW8DyNQBBnVpecK/g8v02WIJxH1lhZJgV/5GC3HQ42&#10;GGvb8Qe1qc9FgLCLUUHhfR1L6bKCDLqprYmD920bgz7IJpe6wS7ATSVnUTSXBksOCwXWtC8o+0l/&#10;jYIuO7WX8/FdnsaXxPI1ue7Tr4NST6P+dQ3CU+8f4f92ohXMXpaLFdzvhCsgt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tuuOyAAAAN4AAAAPAAAAAAAAAAAAAAAAAJgCAABk&#10;cnMvZG93bnJldi54bWxQSwUGAAAAAAQABAD1AAAAjQMAAAAA&#10;" filled="f" stroked="f"/>
                        <v:line id="Line 358" o:spid="_x0000_s1382" style="position:absolute;flip:x y;visibility:visible;mso-wrap-style:square" from="1471,747" to="1493,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9KpsQAAADeAAAADwAAAGRycy9kb3ducmV2LnhtbESPy2rDMBBF94X+g5hCd43cFIxxo4SQ&#10;khAoFMcxXQ/WxDKxRsaSH/37alHo8nJfnM1usZ2YaPCtYwWvqwQEce10y42C6np8yUD4gKyxc0wK&#10;fsjDbvv4sMFcu5kvNJWhEXGEfY4KTAh9LqWvDVn0K9cTR+/mBoshyqGResA5jttOrpMklRZbjg8G&#10;ezoYqu/laBWkpvpYClOMp8vR4OfXd5mFtFXq+WnZv4MItIT/8F/7rBWs37IsAkSciAJ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n0qmxAAAAN4AAAAPAAAAAAAAAAAA&#10;AAAAAKECAABkcnMvZG93bnJldi54bWxQSwUGAAAAAAQABAD5AAAAkgMAAAAA&#10;" strokecolor="purple" strokeweight=".35pt"/>
                        <v:line id="Line 359" o:spid="_x0000_s1383" style="position:absolute;visibility:visible;mso-wrap-style:square" from="1493,769" to="1515,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dDO8YAAADeAAAADwAAAGRycy9kb3ducmV2LnhtbESP3WrCQBSE7wu+w3IE7+pGhRiiq5SC&#10;IGKl/jzAIXtMQrNn093VxLfvCkIvh5n5hlmue9OIOzlfW1YwGScgiAuray4VXM6b9wyED8gaG8uk&#10;4EEe1qvB2xJzbTs+0v0UShEh7HNUUIXQ5lL6oiKDfmxb4uhdrTMYonSl1A67CDeNnCZJKg3WHBcq&#10;bOmzouLndDMKMveVzovr5pAe553e737L3SH9Vmo07D8WIAL14T/8am+1guksyybwvBOv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HQzvGAAAA3gAAAA8AAAAAAAAA&#10;AAAAAAAAoQIAAGRycy9kb3ducmV2LnhtbFBLBQYAAAAABAAEAPkAAACUAwAAAAA=&#10;" strokecolor="purple" strokeweight=".35pt"/>
                        <v:line id="Line 360" o:spid="_x0000_s1384" style="position:absolute;flip:x;visibility:visible;mso-wrap-style:square" from="1471,769" to="1493,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zNcoAAADeAAAADwAAAGRycy9kb3ducmV2LnhtbESPW2vCQBSE3wv9D8sRfJG627SUEF3F&#10;C4VaRKi94OMhe0xCs2fT7KrRX98VCn0cZuYbZjztbC2O1PrKsYb7oQJBnDtTcaHh4/35LgXhA7LB&#10;2jFpOJOH6eT2ZoyZcSd+o+M2FCJC2GeooQyhyaT0eUkW/dA1xNHbu9ZiiLItpGnxFOG2lolST9Ji&#10;xXGhxIYWJeXf24PVMJiv1efrQuHq/LjZXarl4Wv5M9C63+tmIxCBuvAf/mu/GA3JQ5om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ViDM1ygAAAN4AAAAPAAAA&#10;AAAAAAAAAAAAAKECAABkcnMvZG93bnJldi54bWxQSwUGAAAAAAQABAD5AAAAmAMAAAAA&#10;" strokecolor="purple" strokeweight=".35pt"/>
                        <v:line id="Line 361" o:spid="_x0000_s1385" style="position:absolute;flip:y;visibility:visible;mso-wrap-style:square" from="1493,747" to="1515,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WrskAAADeAAAADwAAAGRycy9kb3ducmV2LnhtbESPQWsCMRSE74X+h/AKXqQm1SLLapRW&#10;EayIUNtKj4/N6+7Szcu6ibr6601B6HGYmW+Y8bS1lThS40vHGp56CgRx5kzJuYbPj8VjAsIHZIOV&#10;Y9JwJg/Tyf3dGFPjTvxOx23IRYSwT1FDEUKdSumzgiz6nquJo/fjGoshyiaXpsFThNtK9pUaSosl&#10;x4UCa5oVlP1uD1ZD93WtvlYzhW/n5833pZwfdvN9V+vOQ/syAhGoDf/hW3tpNPQHSTKAvzvxCsjJ&#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rElq7JAAAA3gAAAA8AAAAA&#10;AAAAAAAAAAAAoQIAAGRycy9kb3ducmV2LnhtbFBLBQYAAAAABAAEAPkAAACXAwAAAAA=&#10;" strokecolor="purple" strokeweight=".35pt"/>
                        <v:line id="Line 362" o:spid="_x0000_s1386" style="position:absolute;flip:y;visibility:visible;mso-wrap-style:square" from="1493,747" to="1493,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0O2skAAADeAAAADwAAAGRycy9kb3ducmV2LnhtbESPQWsCMRSE70L/Q3gFL1KTWpFlNUqr&#10;FKqIUNtKj4/N6+7Szcu6ibr6601B6HGYmW+Yyay1lThS40vHGh77CgRx5kzJuYbPj9eHBIQPyAYr&#10;x6ThTB5m07vOBFPjTvxOx23IRYSwT1FDEUKdSumzgiz6vquJo/fjGoshyiaXpsFThNtKDpQaSYsl&#10;x4UCa5oXlP1uD1ZD72WtvlZzhcvzcPN9KReH3WLf07p73z6PQQRqw3/41n4zGgZPSTKEvzvxCsjp&#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UtDtrJAAAA3gAAAA8AAAAA&#10;AAAAAAAAAAAAoQIAAGRycy9kb3ducmV2LnhtbFBLBQYAAAAABAAEAPkAAACXAwAAAAA=&#10;" strokecolor="purple" strokeweight=".35pt"/>
                        <v:line id="Line 363" o:spid="_x0000_s1387" style="position:absolute;visibility:visible;mso-wrap-style:square" from="1493,769" to="1493,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xFOMYAAADeAAAADwAAAGRycy9kb3ducmV2LnhtbESP0WrCQBRE3wX/YblC33SjpTFEV5GC&#10;UKSVav2AS/aaBLN34+7WpH/fFQQfh5k5wyzXvWnEjZyvLSuYThIQxIXVNZcKTj/bcQbCB2SNjWVS&#10;8Ece1qvhYIm5th0f6HYMpYgQ9jkqqEJocyl9UZFBP7EtcfTO1hkMUbpSaoddhJtGzpIklQZrjgsV&#10;tvReUXE5/hoFmftK58V5u08P805/7q7lbp9+K/Uy6jcLEIH68Aw/2h9awew1y97gfideAbn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8RTjGAAAA3gAAAA8AAAAAAAAA&#10;AAAAAAAAoQIAAGRycy9kb3ducmV2LnhtbFBLBQYAAAAABAAEAPkAAACUAwAAAAA=&#10;" strokecolor="purple" strokeweight=".35pt"/>
                        <v:rect id="Rectangle 364" o:spid="_x0000_s1388" style="position:absolute;left:1722;top:377;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wP28cA&#10;AADeAAAADwAAAGRycy9kb3ducmV2LnhtbESP3WrCQBSE7wu+w3IEb0rd1IKE1FVEkIZSEOPP9SF7&#10;moRmz8bsmqRv7wqCl8PMfMMsVoOpRUetqywreJ9GIIhzqysuFBwP27cYhPPIGmvLpOCfHKyWo5cF&#10;Jtr2vKcu84UIEHYJKii9bxIpXV6SQTe1DXHwfm1r0AfZFlK32Ae4qeUsiubSYMVhocSGNiXlf9nV&#10;KOjzXXc+/HzJ3es5tXxJL5vs9K3UZDysP0F4Gvwz/GinWsHsI47n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8D9vHAAAA3gAAAA8AAAAAAAAAAAAAAAAAmAIAAGRy&#10;cy9kb3ducmV2LnhtbFBLBQYAAAAABAAEAPUAAACMAwAAAAA=&#10;" filled="f" stroked="f"/>
                        <v:line id="Line 365" o:spid="_x0000_s1389" style="position:absolute;flip:x y;visibility:visible;mso-wrap-style:square" from="1729,384" to="175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bS0sUAAADeAAAADwAAAGRycy9kb3ducmV2LnhtbESPQWvCQBSE7wX/w/IEb3WjhTREVxHF&#10;IhSKRvH8yD6zwezbkF01/nu3UOhxmJlvmPmyt424U+drxwom4wQEcel0zZWC03H7noHwAVlj45gU&#10;PMnDcjF4m2Ou3YMPdC9CJSKEfY4KTAhtLqUvDVn0Y9cSR+/iOoshyq6SusNHhNtGTpMklRZrjgsG&#10;W1obKq/FzSpIzWnT783+9nXYGvz+ORdZSGulRsN+NQMRqA//4b/2TiuYfmTZJ/zeiVdAL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bS0sUAAADeAAAADwAAAAAAAAAA&#10;AAAAAAChAgAAZHJzL2Rvd25yZXYueG1sUEsFBgAAAAAEAAQA+QAAAJMDAAAAAA==&#10;" strokecolor="purple" strokeweight=".35pt"/>
                        <v:line id="Line 366" o:spid="_x0000_s1390" style="position:absolute;visibility:visible;mso-wrap-style:square" from="1752,407" to="1774,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3qpsMAAADeAAAADwAAAGRycy9kb3ducmV2LnhtbERPy4rCMBTdD/gP4QruxlSFWqpRRBAG&#10;cWR8fMClubbF5qaTRFv/3iwGZnk47+W6N414kvO1ZQWTcQKCuLC65lLB9bL7zED4gKyxsUwKXuRh&#10;vRp8LDHXtuMTPc+hFDGEfY4KqhDaXEpfVGTQj21LHLmbdQZDhK6U2mEXw00jp0mSSoM1x4YKW9pW&#10;VNzPD6Mgc9/pvLjtjulp3unD/rfcH9MfpUbDfrMAEagP/+I/95dWMJ1lWdwb78QrIF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96qbDAAAA3gAAAA8AAAAAAAAAAAAA&#10;AAAAoQIAAGRycy9kb3ducmV2LnhtbFBLBQYAAAAABAAEAPkAAACRAwAAAAA=&#10;" strokecolor="purple" strokeweight=".35pt"/>
                        <v:line id="Line 367" o:spid="_x0000_s1391" style="position:absolute;flip:x;visibility:visible;mso-wrap-style:square" from="1729,407" to="1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yhRMoAAADeAAAADwAAAGRycy9kb3ducmV2LnhtbESPQWsCMRSE70L/Q3iFXqQmtVK2q1Gs&#10;UrBShNpWPD42z93Fzct2E3Xtr2+EgsdhZr5hRpPWVuJIjS8da3joKRDEmTMl5xq+Pl/vExA+IBus&#10;HJOGM3mYjG86I0yNO/EHHdchFxHCPkUNRQh1KqXPCrLoe64mjt7ONRZDlE0uTYOnCLeV7Cv1JC2W&#10;HBcKrGlWULZfH6yG7su7+l7OFL6dB6vtbzk/bOY/Xa3vbtvpEESgNlzD/+2F0dB/TJJnuNyJV0CO&#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bLKFEygAAAN4AAAAPAAAA&#10;AAAAAAAAAAAAAKECAABkcnMvZG93bnJldi54bWxQSwUGAAAAAAQABAD5AAAAmAMAAAAA&#10;" strokecolor="purple" strokeweight=".35pt"/>
                        <v:line id="Line 368" o:spid="_x0000_s1392" style="position:absolute;flip:y;visibility:visible;mso-wrap-style:square" from="1752,384" to="1774,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eBMgAAADeAAAADwAAAGRycy9kb3ducmV2LnhtbESPy2oCMRSG94LvEI7QjdREK2KnRvGC&#10;oKUItRe6PExOZwYnJ9NJ1NGnbxaCy5//xjeZNbYUJ6p94VhDv6dAEKfOFJxp+PxYP45B+IBssHRM&#10;Gi7kYTZttyaYGHfmdzrtQybiCPsENeQhVImUPs3Jou+5ijh6v662GKKsM2lqPMdxW8qBUiNpseD4&#10;kGNFy5zSw/5oNXQXb+rrdalwexnufq7F6vi9+utq/dBp5i8gAjXhHr61N0bD4Gn8HAEiTkQBOf0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8+eBMgAAADeAAAADwAAAAAA&#10;AAAAAAAAAAChAgAAZHJzL2Rvd25yZXYueG1sUEsFBgAAAAAEAAQA+QAAAJYDAAAAAA==&#10;" strokecolor="purple" strokeweight=".35pt"/>
                        <v:line id="Line 369" o:spid="_x0000_s1393" style="position:absolute;flip:y;visibility:visible;mso-wrap-style:square" from="1752,384" to="175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M7n8oAAADeAAAADwAAAGRycy9kb3ducmV2LnhtbESP3WoCMRSE74W+QziF3ogmWim6GqVV&#10;Cq1IwV+8PGxOd5duTrabqGufvikUvBxm5htmMmtsKc5U+8Kxhl5XgSBOnSk407DbvnaGIHxANlg6&#10;Jg1X8jCb3rUmmBh34TWdNyETEcI+QQ15CFUipU9zsui7riKO3qerLYYo60yaGi8RbkvZV+pJWiw4&#10;LuRY0Tyn9GtzshraLyu1X84Vvl8HH8efYnE6LL7bWj/cN89jEIGacAv/t9+Mhv7jcNSDvzvxCsjp&#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ggzufygAAAN4AAAAPAAAA&#10;AAAAAAAAAAAAAKECAABkcnMvZG93bnJldi54bWxQSwUGAAAAAAQABAD5AAAAmAMAAAAA&#10;" strokecolor="purple" strokeweight=".35pt"/>
                        <v:line id="Line 370" o:spid="_x0000_s1394" style="position:absolute;visibility:visible;mso-wrap-style:square" from="1752,407" to="1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xLkccAAADeAAAADwAAAGRycy9kb3ducmV2LnhtbESP0WrCQBRE34X+w3KFvunGFGKMrlIK&#10;QpEq1foBl+w1CWbvprtbk/69Wyj4OMzMGWa1GUwrbuR8Y1nBbJqAIC6tbrhScP7aTnIQPiBrbC2T&#10;gl/ysFk/jVZYaNvzkW6nUIkIYV+ggjqErpDSlzUZ9FPbEUfvYp3BEKWrpHbYR7hpZZokmTTYcFyo&#10;saO3msrr6ccoyN0+m5eX7SE7znv9sfuudofsU6nn8fC6BBFoCI/wf/tdK0hf8kUKf3fiFZDr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TEuRxwAAAN4AAAAPAAAAAAAA&#10;AAAAAAAAAKECAABkcnMvZG93bnJldi54bWxQSwUGAAAAAAQABAD5AAAAlQMAAAAA&#10;" strokecolor="purple" strokeweight=".35pt"/>
                        <v:rect id="Rectangle 371" o:spid="_x0000_s1395" style="position:absolute;left:1973;top:303;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I6nscA&#10;AADeAAAADwAAAGRycy9kb3ducmV2LnhtbESPQWvCQBSE7wX/w/KEXopuqiA2dRURSoMIYqyeH9nX&#10;JJh9G7Nrkv77riB4HGbmG2ax6k0lWmpcaVnB+zgCQZxZXXKu4Of4NZqDcB5ZY2WZFPyRg9Vy8LLA&#10;WNuOD9SmPhcBwi5GBYX3dSylywoy6Ma2Jg7er20M+iCbXOoGuwA3lZxE0UwaLDksFFjTpqDskt6M&#10;gi7bt+fj7lvu386J5Wty3aSnrVKvw379CcJT75/hRzvRCibT+ccU7nfC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9SOp7HAAAA3gAAAA8AAAAAAAAAAAAAAAAAmAIAAGRy&#10;cy9kb3ducmV2LnhtbFBLBQYAAAAABAAEAPUAAACMAwAAAAA=&#10;" filled="f" stroked="f"/>
                        <v:line id="Line 372" o:spid="_x0000_s1396" style="position:absolute;flip:x y;visibility:visible;mso-wrap-style:square" from="1981,310" to="2003,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3aeMYAAADeAAAADwAAAGRycy9kb3ducmV2LnhtbESPQWvCQBSE7wX/w/KE3uqmtoQ0ZiNi&#10;sRQKolF6fmSf2dDs25BdNf333YLgcZiZb5hiOdpOXGjwrWMFz7MEBHHtdMuNguNh85SB8AFZY+eY&#10;FPySh2U5eSgw1+7Ke7pUoRERwj5HBSaEPpfS14Ys+pnriaN3coPFEOXQSD3gNcJtJ+dJkkqLLccF&#10;gz2tDdU/1dkqSM3xfdyZ3fljvzH4tf2uspC2Sj1Ox9UCRKAx3MO39qdWMH/J3l7h/068ArL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92njGAAAA3gAAAA8AAAAAAAAA&#10;AAAAAAAAoQIAAGRycy9kb3ducmV2LnhtbFBLBQYAAAAABAAEAPkAAACUAwAAAAA=&#10;" strokecolor="purple" strokeweight=".35pt"/>
                        <v:line id="Line 373" o:spid="_x0000_s1397" style="position:absolute;visibility:visible;mso-wrap-style:square" from="2003,333" to="2025,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XT5ccAAADeAAAADwAAAGRycy9kb3ducmV2LnhtbESP3WrCQBSE7wu+w3KE3tWNFmNMXUUK&#10;QpEq/j3AIXtMQrNn092tiW/fFQq9HGbmG2ax6k0jbuR8bVnBeJSAIC6srrlUcDlvXjIQPiBrbCyT&#10;gjt5WC0HTwvMte34SLdTKEWEsM9RQRVCm0vpi4oM+pFtiaN3tc5giNKVUjvsItw0cpIkqTRYc1yo&#10;sKX3ioqv049RkLldOiuum316nHX6c/tdbvfpQannYb9+AxGoD//hv/aHVjB5zeZTeNyJV0A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pdPlxwAAAN4AAAAPAAAAAAAA&#10;AAAAAAAAAKECAABkcnMvZG93bnJldi54bWxQSwUGAAAAAAQABAD5AAAAlQMAAAAA&#10;" strokecolor="purple" strokeweight=".35pt"/>
                        <v:line id="Line 374" o:spid="_x0000_s1398" style="position:absolute;flip:x;visibility:visible;mso-wrap-style:square" from="1981,333" to="2003,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qj68oAAADeAAAADwAAAGRycy9kb3ducmV2LnhtbESP3WoCMRSE74W+QziF3ogmtSK6GqVV&#10;Cq2Ugr94edic7i7dnGw3Udc+vSkUvBxm5htmMmtsKU5U+8KxhseuAkGcOlNwpmG7ee0MQfiAbLB0&#10;TBou5GE2vWtNMDHuzCs6rUMmIoR9ghryEKpESp/mZNF3XUUcvS9XWwxR1pk0NZ4j3Jayp9RAWiw4&#10;LuRY0Tyn9Ht9tBraLx9qt5wrfL/0Pw+/xeK4X/y0tX64b57HIAI14Rb+b78ZDb2n4WgAf3fiFZDT&#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vaqPrygAAAN4AAAAPAAAA&#10;AAAAAAAAAAAAAKECAABkcnMvZG93bnJldi54bWxQSwUGAAAAAAQABAD5AAAAmAMAAAAA&#10;" strokecolor="purple" strokeweight=".35pt"/>
                        <v:line id="Line 375" o:spid="_x0000_s1399" style="position:absolute;flip:y;visibility:visible;mso-wrap-style:square" from="2003,310" to="2025,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ACYGcMsAAADeAAAADwAA&#10;AAAAAAAAAAAAAAChAgAAZHJzL2Rvd25yZXYueG1sUEsFBgAAAAAEAAQA+QAAAJkDAAAAAA==&#10;" strokecolor="purple" strokeweight=".35pt"/>
                        <v:line id="Line 376" o:spid="_x0000_s1400" style="position:absolute;flip:y;visibility:visible;mso-wrap-style:square" from="2003,310" to="2003,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mSAscAAADeAAAADwAAAGRycy9kb3ducmV2LnhtbERPy2oCMRTdC/5DuEI3UhOtiJ0axQeC&#10;liLUPujyMrmdGZzcTCdRR7++WQguD+c9mTW2FCeqfeFYQ7+nQBCnzhScafj8WD+OQfiAbLB0TBou&#10;5GE2bbcmmBh35nc67UMmYgj7BDXkIVSJlD7NyaLvuYo4cr+uthgirDNpajzHcFvKgVIjabHg2JBj&#10;Rcuc0sP+aDV0F2/q63WpcHsZ7n6uxer4vfrrav3QaeYvIAI14S6+uTdGw+Bp/Bz3xjvxCsjp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uZICxwAAAN4AAAAPAAAAAAAA&#10;AAAAAAAAAKECAABkcnMvZG93bnJldi54bWxQSwUGAAAAAAQABAD5AAAAlQMAAAAA&#10;" strokecolor="purple" strokeweight=".35pt"/>
                        <v:line id="Line 377" o:spid="_x0000_s1401" style="position:absolute;visibility:visible;mso-wrap-style:square" from="2003,333" to="2003,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jZ4MYAAADeAAAADwAAAGRycy9kb3ducmV2LnhtbESP3WrCQBSE7wt9h+UUvKubKsQYXaUU&#10;BBEr/j3AIXtMgtmz6e5q4tt3CwUvh5n5hpkve9OIOzlfW1bwMUxAEBdW11wqOJ9W7xkIH5A1NpZJ&#10;wYM8LBevL3PMte34QPdjKEWEsM9RQRVCm0vpi4oM+qFtiaN3sc5giNKVUjvsItw0cpQkqTRYc1yo&#10;sKWviorr8WYUZO47nRSX1S49TDq93fyUm126V2rw1n/OQATqwzP8315rBaNxNp3C3514Be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o2eDGAAAA3gAAAA8AAAAAAAAA&#10;AAAAAAAAoQIAAGRycy9kb3ducmV2LnhtbFBLBQYAAAAABAAEAPkAAACUAwAAAAA=&#10;" strokecolor="purple" strokeweight=".35pt"/>
                        <v:rect id="Rectangle 378" o:spid="_x0000_s1402" style="position:absolute;left:2232;top:510;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s+88YA&#10;AADeAAAADwAAAGRycy9kb3ducmV2LnhtbESPzWrCQBSF90LfYbgFN6VOaqHYNBMpghiKIEbr+pK5&#10;TUIzd2JmTOLbOwvB5eH88SXL0TSip87VlhW8zSIQxIXVNZcKjof16wKE88gaG8uk4EoOlunTJMFY&#10;24H31Oe+FGGEXYwKKu/bWEpXVGTQzWxLHLw/2xn0QXal1B0OYdw0ch5FH9JgzeGhwpZWFRX/+cUo&#10;GIpdfzpsN3L3csosn7PzKv/9UWr6PH5/gfA0+kf43s60gvn7ZxQAAk5AAZ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s+88YAAADeAAAADwAAAAAAAAAAAAAAAACYAgAAZHJz&#10;L2Rvd25yZXYueG1sUEsFBgAAAAAEAAQA9QAAAIsDAAAAAA==&#10;" filled="f" stroked="f"/>
                        <v:line id="Line 379" o:spid="_x0000_s1403" style="position:absolute;flip:x y;visibility:visible;mso-wrap-style:square" from="2239,517" to="2261,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j+sQAAADeAAAADwAAAGRycy9kb3ducmV2LnhtbESPQYvCMBSE78L+h/AW9qapLhStRllW&#10;lAVBtIrnR/Nsis1LaaJ2/70RBI/DzHzDzBadrcWNWl85VjAcJCCIC6crLhUcD6v+GIQPyBprx6Tg&#10;nzws5h+9GWba3XlPtzyUIkLYZ6jAhNBkUvrCkEU/cA1x9M6utRiibEupW7xHuK3lKElSabHiuGCw&#10;oV9DxSW/WgWpOS67ndld1/uVwc32lI9DWin19dn9TEEE6sI7/Gr/aQWj70kyhOedeAX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4eP6xAAAAN4AAAAPAAAAAAAAAAAA&#10;AAAAAKECAABkcnMvZG93bnJldi54bWxQSwUGAAAAAAQABAD5AAAAkgMAAAAA&#10;" strokecolor="purple" strokeweight=".35pt"/>
                        <v:line id="Line 380" o:spid="_x0000_s1404" style="position:absolute;visibility:visible;mso-wrap-style:square" from="2261,540" to="2284,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fRi8cAAADeAAAADwAAAGRycy9kb3ducmV2LnhtbESPzWrDMBCE74G+g9hCbolcB5zUtRxK&#10;IRBCG/LTB1isjW1qrVxJid23rwqFHIeZ+YYp1qPpxI2cby0reJonIIgrq1uuFXyeN7MVCB+QNXaW&#10;ScEPeViXD5MCc20HPtLtFGoRIexzVNCE0OdS+qohg35ue+LoXawzGKJ0tdQOhwg3nUyTJJMGW44L&#10;Dfb01lD1dboaBSv3kS2ry2afHZeDft9917t9dlBq+ji+voAINIZ7+L+91QrSxXOSwt+deAVk+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p9GLxwAAAN4AAAAPAAAAAAAA&#10;AAAAAAAAAKECAABkcnMvZG93bnJldi54bWxQSwUGAAAAAAQABAD5AAAAlQMAAAAA&#10;" strokecolor="purple" strokeweight=".35pt"/>
                        <v:line id="Line 381" o:spid="_x0000_s1405" style="position:absolute;flip:x;visibility:visible;mso-wrap-style:square" from="2239,540" to="2261,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aaackAAADeAAAADwAAAGRycy9kb3ducmV2LnhtbESPQWsCMRSE7wX/Q3hCL6JJVYpdjdIq&#10;hVZKoVbF42Pz3F26eVk3Udf+elMQehxm5htmMmtsKU5U+8KxhoeeAkGcOlNwpmH9/dodgfAB2WDp&#10;mDRcyMNs2rqbYGLcmb/otAqZiBD2CWrIQ6gSKX2ak0XfcxVx9PauthiirDNpajxHuC1lX6lHabHg&#10;uJBjRfOc0p/V0WrovHyozXKu8P0y/Nz9FovjdnHoaH3fbp7HIAI14T98a78ZDf3BkxrA3514BeT0&#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H2mmnJAAAA3gAAAA8AAAAA&#10;AAAAAAAAAAAAoQIAAGRycy9kb3ducmV2LnhtbFBLBQYAAAAABAAEAPkAAACXAwAAAAA=&#10;" strokecolor="purple" strokeweight=".35pt"/>
                        <v:line id="Line 382" o:spid="_x0000_s1406" style="position:absolute;flip:y;visibility:visible;mso-wrap-style:square" from="2261,517" to="2284,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8CHcoAAADeAAAADwAAAGRycy9kb3ducmV2LnhtbESP3WoCMRSE7wt9h3AKvRFNaqXoapRW&#10;KVQpgn+ll4fNcXfp5mTdRF379KYg9HKYmW+Y0aSxpThR7QvHGp46CgRx6kzBmYbt5r3dB+EDssHS&#10;MWm4kIfJ+P5uhIlxZ17RaR0yESHsE9SQh1AlUvo0J4u+4yri6O1dbTFEWWfS1HiOcFvKrlIv0mLB&#10;cSHHiqY5pT/ro9XQevtUu8VU4fzSW37/FrPj1+zQ0vrxoXkdggjUhP/wrf1hNHSfB6oHf3fiFZDj&#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uHwIdygAAAN4AAAAPAAAA&#10;AAAAAAAAAAAAAKECAABkcnMvZG93bnJldi54bWxQSwUGAAAAAAQABAD5AAAAmAMAAAAA&#10;" strokecolor="purple" strokeweight=".35pt"/>
                        <v:line id="Line 383" o:spid="_x0000_s1407" style="position:absolute;flip:y;visibility:visible;mso-wrap-style:square" from="2261,517" to="2261,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BU6eGygAAAN4AAAAPAAAA&#10;AAAAAAAAAAAAAKECAABkcnMvZG93bnJldi54bWxQSwUGAAAAAAQABAD5AAAAmAMAAAAA&#10;" strokecolor="purple" strokeweight=".35pt"/>
                        <v:line id="Line 384" o:spid="_x0000_s1408" style="position:absolute;visibility:visible;mso-wrap-style:square" from="2261,540" to="2261,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zXiMYAAADeAAAADwAAAGRycy9kb3ducmV2LnhtbESP0WoCMRRE3wv9h3CFvtWsFqKuRikF&#10;oYiVav2Ay+a6u7i52Sapu/59Iwg+DjNzhlmsetuIC/lQO9YwGmYgiAtnai41HH/Wr1MQISIbbByT&#10;hisFWC2fnxaYG9fxni6HWIoE4ZCjhirGNpcyFBVZDEPXEifv5LzFmKQvpfHYJbht5DjLlLRYc1qo&#10;sKWPiorz4c9qmPovNSlO653aTzqz3fyWm5361vpl0L/PQUTq4yN8b38aDeO3Wabgdidd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c14jGAAAA3gAAAA8AAAAAAAAA&#10;AAAAAAAAoQIAAGRycy9kb3ducmV2LnhtbFBLBQYAAAAABAAEAPkAAACUAwAAAAA=&#10;" strokecolor="purple" strokeweight=".35pt"/>
                        <v:rect id="Rectangle 385" o:spid="_x0000_s1409" style="position:absolute;left:2491;top:377;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h8gA&#10;AADeAAAADwAAAGRycy9kb3ducmV2LnhtbESP3WrCQBSE7wu+w3IEb0rdaKG2qauIIIZSEOPP9SF7&#10;TILZszG7JunbdwtCL4eZ+YaZL3tTiZYaV1pWMBlHIIgzq0vOFRwPm5d3EM4ja6wsk4IfcrBcDJ7m&#10;GGvb8Z7a1OciQNjFqKDwvo6ldFlBBt3Y1sTBu9jGoA+yyaVusAtwU8lpFL1JgyWHhQJrWheUXdO7&#10;UdBlu/Z8+N7K3fM5sXxLbuv09KXUaNivPkF46v1/+NFOtILp60c0g7874Qr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qaHyAAAAN4AAAAPAAAAAAAAAAAAAAAAAJgCAABk&#10;cnMvZG93bnJldi54bWxQSwUGAAAAAAQABAD1AAAAjQMAAAAA&#10;" filled="f" stroked="f"/>
                        <v:line id="Line 386" o:spid="_x0000_s1410" style="position:absolute;flip:x y;visibility:visible;mso-wrap-style:square" from="2498,384" to="2520,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tKZ8MAAADeAAAADwAAAGRycy9kb3ducmV2LnhtbERPXWvCMBR9H/gfwhX2NtM5KF01ylAc&#10;g8Gonfh8aa5NsbkpTWzrvzcPgz0ezvd6O9lWDNT7xrGC10UCgrhyuuFawen38JKB8AFZY+uYFNzJ&#10;w3Yze1pjrt3IRxrKUIsYwj5HBSaELpfSV4Ys+oXriCN3cb3FEGFfS93jGMNtK5dJkkqLDccGgx3t&#10;DFXX8mYVpOa0nwpT3D6PB4PfP+cyC2mj1PN8+liBCDSFf/Gf+0srWL69J3FvvBOvgN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bSmfDAAAA3gAAAA8AAAAAAAAAAAAA&#10;AAAAoQIAAGRycy9kb3ducmV2LnhtbFBLBQYAAAAABAAEAPkAAACRAwAAAAA=&#10;" strokecolor="purple" strokeweight=".35pt"/>
                        <v:line id="Line 387" o:spid="_x0000_s1411" style="position:absolute;visibility:visible;mso-wrap-style:square" from="2520,407" to="254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ND+sYAAADeAAAADwAAAGRycy9kb3ducmV2LnhtbESP0WrCQBRE3wv+w3ILvtVNFaJGVxFB&#10;EGmlsf2AS/aaBLN34+5q0r/vCkIfh5k5wyzXvWnEnZyvLSt4HyUgiAuray4V/Hzv3mYgfEDW2Fgm&#10;Bb/kYb0avCwx07bjnO6nUIoIYZ+hgiqENpPSFxUZ9CPbEkfvbJ3BEKUrpXbYRbhp5DhJUmmw5rhQ&#10;YUvbiorL6WYUzNxnOi3Ou2OaTzv9cbiWh2P6pdTwtd8sQATqw3/42d5rBePJPJnD406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DQ/rGAAAA3gAAAA8AAAAAAAAA&#10;AAAAAAAAoQIAAGRycy9kb3ducmV2LnhtbFBLBQYAAAAABAAEAPkAAACUAwAAAAA=&#10;" strokecolor="purple" strokeweight=".35pt"/>
                        <v:line id="Line 388" o:spid="_x0000_s1412" style="position:absolute;flip:x;visibility:visible;mso-wrap-style:square" from="2498,407" to="2520,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2Sw8gAAADeAAAADwAAAGRycy9kb3ducmV2LnhtbESPy2oCMRSG94LvEI7gRjTRlmKnRvGC&#10;0JZSUNvS5WFynBmcnIyTqKNP3ywKLn/+G99k1thSnKn2hWMNw4ECQZw6U3Cm4Wu37o9B+IBssHRM&#10;Gq7kYTZttyaYGHfhDZ23IRNxhH2CGvIQqkRKn+Zk0Q9cRRy9vasthijrTJoaL3HclnKk1JO0WHB8&#10;yLGiZU7pYXuyGnqLD/X9vlT4dn38/L0Vq9PP6tjTuttp5i8gAjXhHv5vvxoNo4fnYQSIOBEF5PQ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P2Sw8gAAADeAAAADwAAAAAA&#10;AAAAAAAAAAChAgAAZHJzL2Rvd25yZXYueG1sUEsFBgAAAAAEAAQA+QAAAJYDAAAAAA==&#10;" strokecolor="purple" strokeweight=".35pt"/>
                        <v:line id="Line 389" o:spid="_x0000_s1413" style="position:absolute;flip:y;visibility:visible;mso-wrap-style:square" from="2520,384" to="254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7sTdYygAAAN4AAAAPAAAA&#10;AAAAAAAAAAAAAKECAABkcnMvZG93bnJldi54bWxQSwUGAAAAAAQABAD5AAAAmAMAAAAA&#10;" strokecolor="purple" strokeweight=".35pt"/>
                        <v:line id="Line 390" o:spid="_x0000_s1414" style="position:absolute;flip:y;visibility:visible;mso-wrap-style:square" from="2520,384" to="2520,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Y6kvygAAAN4AAAAPAAAA&#10;AAAAAAAAAAAAAKECAABkcnMvZG93bnJldi54bWxQSwUGAAAAAAQABAD5AAAAmAMAAAAA&#10;" strokecolor="purple" strokeweight=".35pt"/>
                        <v:line id="Line 391" o:spid="_x0000_s1415" style="position:absolute;visibility:visible;mso-wrap-style:square" from="2520,407" to="2520,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LizcYAAADeAAAADwAAAGRycy9kb3ducmV2LnhtbESP3WrCQBSE7wu+w3IE7+pGhWhTV5GC&#10;IGLFnz7AIXtMQrNn4+7WxLfvCoKXw8x8w8yXnanFjZyvLCsYDRMQxLnVFRcKfs7r9xkIH5A11pZJ&#10;wZ08LBe9tzlm2rZ8pNspFCJC2GeooAyhyaT0eUkG/dA2xNG7WGcwROkKqR22EW5qOU6SVBqsOC6U&#10;2NBXSfnv6c8omLnvdJpf1vv0OG31bnsttvv0oNSg360+QQTqwiv8bG+0gvHkYzSB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4y4s3GAAAA3gAAAA8AAAAAAAAA&#10;AAAAAAAAoQIAAGRycy9kb3ducmV2LnhtbFBLBQYAAAAABAAEAPkAAACUAwAAAAA=&#10;" strokecolor="purple" strokeweight=".35pt"/>
                        <v:rect id="Rectangle 392" o:spid="_x0000_s1416" style="position:absolute;left:2742;top:651;width:74;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muLccA&#10;AADeAAAADwAAAGRycy9kb3ducmV2LnhtbESPQWvCQBSE74L/YXmFXkrdqKXU6CoilAYRpLF6fmSf&#10;SWj2bcxuk/jvXaHgcZiZb5jFqjeVaKlxpWUF41EEgjizuuRcwc/h8/UDhPPIGivLpOBKDlbL4WCB&#10;sbYdf1Ob+lwECLsYFRTe17GULivIoBvZmjh4Z9sY9EE2udQNdgFuKjmJondpsOSwUGBNm4Ky3/TP&#10;KOiyfXs67L7k/uWUWL4kl0163Cr1/NSv5yA89f4R/m8nWsFkOhu/wf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Jri3HAAAA3gAAAA8AAAAAAAAAAAAAAAAAmAIAAGRy&#10;cy9kb3ducmV2LnhtbFBLBQYAAAAABAAEAPUAAACMAwAAAAA=&#10;" filled="f" stroked="f"/>
                        <v:line id="Line 393" o:spid="_x0000_s1417" style="position:absolute;flip:x y;visibility:visible;mso-wrap-style:square" from="2749,658" to="2771,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NzJMUAAADeAAAADwAAAGRycy9kb3ducmV2LnhtbESPQWvCQBSE74L/YXlCb7pRMdjUVUSx&#10;FISiqfT8yD6zwezbkF01/feuUPA4zMw3zGLV2VrcqPWVYwXjUQKCuHC64lLB6Wc3nIPwAVlj7ZgU&#10;/JGH1bLfW2Cm3Z2PdMtDKSKEfYYKTAhNJqUvDFn0I9cQR+/sWoshyraUusV7hNtaTpIklRYrjgsG&#10;G9oYKi751SpIzWnbHczh+nncGdx//+bzkFZKvQ269QeIQF14hf/bX1rBZPo+nsHzTrw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NzJMUAAADeAAAADwAAAAAAAAAA&#10;AAAAAAChAgAAZHJzL2Rvd25yZXYueG1sUEsFBgAAAAAEAAQA+QAAAJMDAAAAAA==&#10;" strokecolor="purple" strokeweight=".35pt"/>
                        <v:line id="Line 394" o:spid="_x0000_s1418" style="position:absolute;visibility:visible;mso-wrap-style:square" from="2771,680" to="2794,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VBVcYAAADeAAAADwAAAGRycy9kb3ducmV2LnhtbESP0WoCMRRE34X+Q7iFvmlWC9GuRimC&#10;UMRKtX7AZXPdXbq5WZPUXf++EYQ+DjNzhlmsetuIK/lQO9YwHmUgiAtnai41nL43wxmIEJENNo5J&#10;w40CrJZPgwXmxnV8oOsxliJBOOSooYqxzaUMRUUWw8i1xMk7O28xJulLaTx2CW4bOckyJS3WnBYq&#10;bGldUfFz/LUaZv5TTYvzZq8O087stpdyu1dfWr889+9zEJH6+B9+tD+Mhsnr21jB/U6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5FQVXGAAAA3gAAAA8AAAAAAAAA&#10;AAAAAAAAoQIAAGRycy9kb3ducmV2LnhtbFBLBQYAAAAABAAEAPkAAACUAwAAAAA=&#10;" strokecolor="purple" strokeweight=".35pt"/>
                        <v:line id="Line 395" o:spid="_x0000_s1419" style="position:absolute;flip:x;visibility:visible;mso-wrap-style:square" from="2749,680" to="277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xQKt8sAAADeAAAADwAA&#10;AAAAAAAAAAAAAAChAgAAZHJzL2Rvd25yZXYueG1sUEsFBgAAAAAEAAQA+QAAAJkDAAAAAA==&#10;" strokecolor="purple" strokeweight=".35pt"/>
                        <v:line id="Line 396" o:spid="_x0000_s1420" style="position:absolute;flip:y;visibility:visible;mso-wrap-style:square" from="2771,658" to="2794,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uexccAAADeAAAADwAAAGRycy9kb3ducmV2LnhtbERPy2oCMRTdC/5DuIIb0URbip0axQdC&#10;W0pBbUuXl8l1ZnByM06ijn59syi4PJz3ZNbYUpyp9oVjDcOBAkGcOlNwpuFrt+6PQfiAbLB0TBqu&#10;5GE2bbcmmBh34Q2dtyETMYR9ghryEKpESp/mZNEPXEUcub2rLYYI60yaGi8x3JZypNSTtFhwbMix&#10;omVO6WF7shp6iw/1/b5U+HZ9/Py9FavTz+rY07rbaeYvIAI14S7+d78aDaOH52HcG+/EKyC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i57FxwAAAN4AAAAPAAAAAAAA&#10;AAAAAAAAAKECAABkcnMvZG93bnJldi54bWxQSwUGAAAAAAQABAD5AAAAlQMAAAAA&#10;" strokecolor="purple" strokeweight=".35pt"/>
                        <v:line id="Line 397" o:spid="_x0000_s1421" style="position:absolute;flip:y;visibility:visible;mso-wrap-style:square" from="2771,658" to="2771,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c7XsoAAADeAAAADwAAAGRycy9kb3ducmV2LnhtbESP3WoCMRSE7wXfIRyhN6KJthRdjWKV&#10;QltKwb/Sy8PmuLu4Odluoq59+qZQ8HKYmW+Y6byxpThT7QvHGgZ9BYI4dabgTMNu+9wbgfAB2WDp&#10;mDRcycN81m5NMTHuwms6b0ImIoR9ghryEKpESp/mZNH3XUUcvYOrLYYo60yaGi8Rbks5VOpRWiw4&#10;LuRY0TKn9Lg5WQ3dp3e1f1sqfL0+fHz9FKvT5+q7q/Vdp1lMQARqwi38334xGob348EY/u7EKyBn&#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FxzteygAAAN4AAAAPAAAA&#10;AAAAAAAAAAAAAKECAABkcnMvZG93bnJldi54bWxQSwUGAAAAAAQABAD5AAAAmAMAAAAA&#10;" strokecolor="purple" strokeweight=".35pt"/>
                        <v:line id="Line 398" o:spid="_x0000_s1422" style="position:absolute;visibility:visible;mso-wrap-style:square" from="2771,680" to="277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y2B8UAAADeAAAADwAAAGRycy9kb3ducmV2LnhtbESP32rCMBTG7we+QzgD72a6CtXVpiID&#10;QcTJdHuAQ3Nsi81Jl0Rb3365GOzy4/vHr1iPphN3cr61rOB1loAgrqxuuVbw/bV9WYLwAVljZ5kU&#10;PMjDupw8FZhrO/CJ7udQizjCPkcFTQh9LqWvGjLoZ7Ynjt7FOoMhSldL7XCI46aTaZJk0mDL8aHB&#10;nt4bqq7nm1GwdB/Zorpsj9lpMejD/qfeH7NPpabP42YFItAY/sN/7Z1WkM7f0ggQcSIKy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Iy2B8UAAADeAAAADwAAAAAAAAAA&#10;AAAAAAChAgAAZHJzL2Rvd25yZXYueG1sUEsFBgAAAAAEAAQA+QAAAJMDAAAAAA==&#10;" strokecolor="purple" strokeweight=".35pt"/>
                        <v:rect id="Rectangle 399" o:spid="_x0000_s1423" style="position:absolute;left:3001;top:510;width:73;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LHCMcA&#10;AADeAAAADwAAAGRycy9kb3ducmV2LnhtbESPQWvCQBSE70L/w/IKXkrdmILY1FVEEEMRxGg9P7Kv&#10;SWj2bcxuk/Tfu0LB4zAz3zCL1WBq0VHrKssKppMIBHFudcWFgvNp+zoH4TyyxtoyKfgjB6vl02iB&#10;ibY9H6nLfCEChF2CCkrvm0RKl5dk0E1sQxy8b9sa9EG2hdQt9gFuahlH0UwarDgslNjQpqT8J/s1&#10;Cvr80F1O+508vFxSy9f0usm+PpUaPw/rDxCeBv8I/7dTrSB+e4+n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SxwjHAAAA3gAAAA8AAAAAAAAAAAAAAAAAmAIAAGRy&#10;cy9kb3ducmV2LnhtbFBLBQYAAAAABAAEAPUAAACMAwAAAAA=&#10;" filled="f" stroked="f"/>
                        <v:line id="Line 400" o:spid="_x0000_s1424" style="position:absolute;flip:x y;visibility:visible;mso-wrap-style:square" from="3008,517" to="3030,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Yh7cUAAADeAAAADwAAAGRycy9kb3ducmV2LnhtbESPQWvCQBSE7wX/w/IEb3VjhKDRVcRi&#10;EQpFo3h+ZJ/ZYPZtyK4a/323UOhxmJlvmOW6t414UOdrxwom4wQEcel0zZWC82n3PgPhA7LGxjEp&#10;eJGH9WrwtsRcuycf6VGESkQI+xwVmBDaXEpfGrLox64ljt7VdRZDlF0ldYfPCLeNTJMkkxZrjgsG&#10;W9oaKm/F3SrIzPmjP5jD/fO4M/j1fSlmIauVGg37zQJEoD78h//ae60gnc7TFH7vxCs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IYh7cUAAADeAAAADwAAAAAAAAAA&#10;AAAAAAChAgAAZHJzL2Rvd25yZXYueG1sUEsFBgAAAAAEAAQA+QAAAJMDAAAAAA==&#10;" strokecolor="purple" strokeweight=".35pt"/>
                        <v:line id="Line 401" o:spid="_x0000_s1425" style="position:absolute;visibility:visible;mso-wrap-style:square" from="3030,540" to="3052,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4ocMYAAADeAAAADwAAAGRycy9kb3ducmV2LnhtbESP0WrCQBRE3wv+w3IF3+qmEaKmriIF&#10;QcRK1X7AJXtNQrN34+7WxL/vCkIfh5k5wyxWvWnEjZyvLSt4GycgiAuray4VfJ83rzMQPiBrbCyT&#10;gjt5WC0HLwvMte34SLdTKEWEsM9RQRVCm0vpi4oM+rFtiaN3sc5giNKVUjvsItw0Mk2STBqsOS5U&#10;2NJHRcXP6dcomLnPbFpcNofsOO30fnctd4fsS6nRsF+/gwjUh//ws73VCtLJPJ3A406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eKHDGAAAA3gAAAA8AAAAAAAAA&#10;AAAAAAAAoQIAAGRycy9kb3ducmV2LnhtbFBLBQYAAAAABAAEAPkAAACUAwAAAAA=&#10;" strokecolor="purple" strokeweight=".35pt"/>
                        <v:line id="Line 402" o:spid="_x0000_s1426" style="position:absolute;flip:x;visibility:visible;mso-wrap-style:square" from="3008,540" to="3030,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ql59ygAAAN4AAAAPAAAA&#10;AAAAAAAAAAAAAKECAABkcnMvZG93bnJldi54bWxQSwUGAAAAAAQABAD5AAAAmAMAAAAA&#10;" strokecolor="purple" strokeweight=".35pt"/>
                        <v:line id="Line 403" o:spid="_x0000_s1427" style="position:absolute;flip:y;visibility:visible;mso-wrap-style:square" from="3030,517" to="3052,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K5vvmygAAAN4AAAAPAAAA&#10;AAAAAAAAAAAAAKECAABkcnMvZG93bnJldi54bWxQSwUGAAAAAAQABAD5AAAAmAMAAAAA&#10;" strokecolor="purple" strokeweight=".35pt"/>
                        <v:line id="Line 404" o:spid="_x0000_s1428" style="position:absolute;flip:y;visibility:visible;mso-wrap-style:square" from="3030,517" to="3030,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RlkcoAAADeAAAADwAAAGRycy9kb3ducmV2LnhtbESPQWsCMRSE70L/Q3iFXqQmXUXa1ShW&#10;KVgphdpWPD42z93Fzct2E3Xtr28KgsdhZr5hxtPWVuJIjS8da3joKRDEmTMl5xq+Pl/uH0H4gGyw&#10;ckwazuRhOrnpjDE17sQfdFyHXEQI+xQ1FCHUqZQ+K8ii77maOHo711gMUTa5NA2eItxWMlFqKC2W&#10;HBcKrGleULZfH6yG7vOb+l7NFb6eB+/b33Jx2Cx+ulrf3bazEYhAbbiGL+2l0ZD0n5Ih/N+JV0B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6NGWRygAAAN4AAAAPAAAA&#10;AAAAAAAAAAAAAKECAABkcnMvZG93bnJldi54bWxQSwUGAAAAAAQABAD5AAAAmAMAAAAA&#10;" strokecolor="purple" strokeweight=".35pt"/>
                        <v:line id="Line 405" o:spid="_x0000_s1429" style="position:absolute;visibility:visible;mso-wrap-style:square" from="3030,540" to="3030,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Uuc8cAAADeAAAADwAAAGRycy9kb3ducmV2LnhtbESP0WrCQBRE3wv9h+UKfasbU0g0ukop&#10;CEWqVOsHXLLXJJi9m+5uTfr3riD4OMzMGWaxGkwrLuR8Y1nBZJyAIC6tbrhScPxZv05B+ICssbVM&#10;Cv7Jw2r5/LTAQtue93Q5hEpECPsCFdQhdIWUvqzJoB/bjjh6J+sMhihdJbXDPsJNK9MkyaTBhuNC&#10;jR191FSeD39GwdRts7w8rXfZPu/11+a32uyyb6VeRsP7HESgITzC9/anVpC+zdIcbnfiFZD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ZS5zxwAAAN4AAAAPAAAAAAAA&#10;AAAAAAAAAKECAABkcnMvZG93bnJldi54bWxQSwUGAAAAAAQABAD5AAAAlQMAAAAA&#10;" strokecolor="purple" strokeweight=".35pt"/>
                      </v:group>
                      <v:rect id="Rectangle 407" o:spid="_x0000_s1430" style="position:absolute;left:20650;top:3987;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hulcQA&#10;AADeAAAADwAAAGRycy9kb3ducmV2LnhtbERPy2rCQBTdF/yH4Qpuik5MoWh0FBFKQymI8bG+ZK5J&#10;MHMnZsYk/fvOotDl4bzX28HUoqPWVZYVzGcRCOLc6ooLBefTx3QBwnlkjbVlUvBDDrab0csaE217&#10;PlKX+UKEEHYJKii9bxIpXV6SQTezDXHgbrY16ANsC6lb7EO4qWUcRe/SYMWhocSG9iXl9+xpFPT5&#10;obuevj/l4fWaWn6kj312+VJqMh52KxCeBv8v/nOnWkH8tozD3nAnXA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obpXEAAAA3gAAAA8AAAAAAAAAAAAAAAAAmAIAAGRycy9k&#10;b3ducmV2LnhtbFBLBQYAAAAABAAEAPUAAACJAwAAAAA=&#10;" filled="f" stroked="f"/>
                      <v:line id="Line 408" o:spid="_x0000_s1431" style="position:absolute;flip:x y;visibility:visible;mso-wrap-style:square" from="20694,4038" to="20834,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KznMYAAADeAAAADwAAAGRycy9kb3ducmV2LnhtbESPQWvCQBSE7wX/w/IK3uqmEYKmboIo&#10;SqFQTCo9P7Kv2WD2bciumv77bqHQ4zAz3zCbcrK9uNHoO8cKnhcJCOLG6Y5bBeePw9MKhA/IGnvH&#10;pOCbPJTF7GGDuXZ3ruhWh1ZECPscFZgQhlxK3xiy6BduII7elxsthijHVuoR7xFue5kmSSYtdhwX&#10;DA60M9Rc6qtVkJnzfjqZ0/VYHQy+vX/Wq5B1Ss0fp+0LiEBT+A//tV+1gnS5TtfweydeAVn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is5zGAAAA3gAAAA8AAAAAAAAA&#10;AAAAAAAAoQIAAGRycy9kb3ducmV2LnhtbFBLBQYAAAAABAAEAPkAAACUAwAAAAA=&#10;" strokecolor="purple" strokeweight=".35pt"/>
                      <v:line id="Line 409" o:spid="_x0000_s1432" style="position:absolute;visibility:visible;mso-wrap-style:square" from="20834,4178" to="20980,4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Ug2sQAAADeAAAADwAAAGRycy9kb3ducmV2LnhtbESP24rCMBCG7xd8hzCCd2uqQtVqFBEE&#10;kV3x9ABDM7bFZlKTaLtvv7lY2Muf/8S3XHemFm9yvrKsYDRMQBDnVldcKLhdd58zED4ga6wtk4If&#10;8rBe9T6WmGnb8pnel1CIOMI+QwVlCE0mpc9LMuiHtiGO3t06gyFKV0jtsI3jppbjJEmlwYrjQ4kN&#10;bUvKH5eXUTBz3+k0v++O6Xna6q/Dszgc05NSg363WYAI1IX/8F97rxWMJ/NJBIg4EQX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VSDaxAAAAN4AAAAPAAAAAAAAAAAA&#10;AAAAAKECAABkcnMvZG93bnJldi54bWxQSwUGAAAAAAQABAD5AAAAkgMAAAAA&#10;" strokecolor="purple" strokeweight=".35pt"/>
                      <v:line id="Line 410" o:spid="_x0000_s1433" style="position:absolute;flip:x;visibility:visible;mso-wrap-style:square" from="20694,4178" to="20834,4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wBGs4ygAAAN4AAAAPAAAA&#10;AAAAAAAAAAAAAKECAABkcnMvZG93bnJldi54bWxQSwUGAAAAAAQABAD5AAAAmAMAAAAA&#10;" strokecolor="purple" strokeweight=".35pt"/>
                      <v:line id="Line 411" o:spid="_x0000_s1434" style="position:absolute;flip:y;visibility:visible;mso-wrap-style:square" from="20834,4038" to="20980,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b1T8oAAADeAAAADwAAAGRycy9kb3ducmV2LnhtbESPQWsCMRSE70L/Q3iFXqQmXUtpV6NY&#10;pVClCNpWPD42z93Fzct2E3Xtr2+EgsdhZr5hhuPWVuJIjS8da3joKRDEmTMl5xq+Pt/un0H4gGyw&#10;ckwazuRhPLrpDDE17sQrOq5DLiKEfYoaihDqVEqfFWTR91xNHL2dayyGKJtcmgZPEW4rmSj1JC2W&#10;HBcKrGlaULZfH6yG7uuH+l5MFc7Pj8vtbzk7bGY/Xa3vbtvJAESgNlzD/+13oyHpv/QT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A1vVPygAAAN4AAAAPAAAA&#10;AAAAAAAAAAAAAKECAABkcnMvZG93bnJldi54bWxQSwUGAAAAAAQABAD5AAAAmAMAAAAA&#10;" strokecolor="purple" strokeweight=".35pt"/>
                      <v:line id="Line 412" o:spid="_x0000_s1435" style="position:absolute;flip:y;visibility:visible;mso-wrap-style:square" from="20834,4038" to="20834,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pQ1MoAAADeAAAADwAAAGRycy9kb3ducmV2LnhtbESPQWsCMRSE70L/Q3iFXqQmdUtpV6NY&#10;pVClCNpWPD42z93Fzct2E3Xtr2+EgsdhZr5hhuPWVuJIjS8da3joKRDEmTMl5xq+Pt/un0H4gGyw&#10;ckwazuRhPLrpDDE17sQrOq5DLiKEfYoaihDqVEqfFWTR91xNHL2dayyGKJtcmgZPEW4r2VfqSVos&#10;OS4UWNO0oGy/PlgN3dcP9b2YKpyfH5fb33J22Mx+ulrf3baTAYhAbbiG/9vvRkM/eUkS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mlDUygAAAN4AAAAPAAAA&#10;AAAAAAAAAAAAAKECAABkcnMvZG93bnJldi54bWxQSwUGAAAAAAQABAD5AAAAmAMAAAAA&#10;" strokecolor="purple" strokeweight=".35pt"/>
                      <v:line id="Line 413" o:spid="_x0000_s1436" style="position:absolute;visibility:visible;mso-wrap-style:square" from="20834,4178" to="20834,4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4m2ccAAADeAAAADwAAAGRycy9kb3ducmV2LnhtbESP3WoCMRSE7wu+QzhC72pWLavdbhQp&#10;CEVaUdsHOGzO/uDmZE1Sd/v2TUHwcpiZb5h8PZhWXMn5xrKC6SQBQVxY3XCl4Ptr+7QE4QOyxtYy&#10;KfglD+vV6CHHTNuej3Q9hUpECPsMFdQhdJmUvqjJoJ/Yjjh6pXUGQ5SuktphH+GmlbMkSaXBhuNC&#10;jR291VScTz9GwdJ9poui3O7T46LXH7tLtdunB6Uex8PmFUSgIdzDt/a7VjCbv8yf4f9Ov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bibZxwAAAN4AAAAPAAAAAAAA&#10;AAAAAAAAAKECAABkcnMvZG93bnJldi54bWxQSwUGAAAAAAQABAD5AAAAlQMAAAAA&#10;" strokecolor="purple" strokeweight=".35pt"/>
                      <v:rect id="Rectangle 414" o:spid="_x0000_s1437" style="position:absolute;left:22288;top:8921;width:47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BX1sgA&#10;AADeAAAADwAAAGRycy9kb3ducmV2LnhtbESPQWvCQBSE7wX/w/IKvZS6UWmp0VVEkAYpiEn1/Mg+&#10;k9Ds25jdJum/dwtCj8PMfMMs14OpRUetqywrmIwjEMS51RUXCr6y3cs7COeRNdaWScEvOVivRg9L&#10;jLXt+Uhd6gsRIOxiVFB638RSurwkg25sG+LgXWxr0AfZFlK32Ae4qeU0it6kwYrDQokNbUvKv9Mf&#10;o6DPD905+/yQh+dzYvmaXLfpaa/U0+OwWYDwNPj/8L2daAXT2Xz2Cn93whW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cFfWyAAAAN4AAAAPAAAAAAAAAAAAAAAAAJgCAABk&#10;cnMvZG93bnJldi54bWxQSwUGAAAAAAQABAD1AAAAjQMAAAAA&#10;" filled="f" stroked="f"/>
                      <v:line id="Line 415" o:spid="_x0000_s1438" style="position:absolute;flip:x y;visibility:visible;mso-wrap-style:square" from="22339,8966" to="22479,9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SxM8YAAADeAAAADwAAAGRycy9kb3ducmV2LnhtbESPQWvCQBSE7wX/w/KE3pqNCsHGrCKK&#10;pVAomornR/Y1G5p9G7KbmP77bqHQ4zAz3zDFbrKtGKn3jWMFiyQFQVw53XCt4PpxelqD8AFZY+uY&#10;FHyTh9129lBgrt2dLzSWoRYRwj5HBSaELpfSV4Ys+sR1xNH7dL3FEGVfS93jPcJtK5dpmkmLDccF&#10;gx0dDFVf5WAVZOZ6nM7mPLxcTgbf3m/lOmSNUo/zab8BEWgK/+G/9qtWsFw9rzL4vROvgN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ksTPGAAAA3gAAAA8AAAAAAAAA&#10;AAAAAAAAoQIAAGRycy9kb3ducmV2LnhtbFBLBQYAAAAABAAEAPkAAACUAwAAAAA=&#10;" strokecolor="purple" strokeweight=".35pt"/>
                      <v:line id="Line 416" o:spid="_x0000_s1439" style="position:absolute;visibility:visible;mso-wrap-style:square" from="22479,9105" to="22618,9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y4rscAAADeAAAADwAAAGRycy9kb3ducmV2LnhtbESP3WrCQBSE7wu+w3IE7+qmCommriIF&#10;QcSKP32AQ/aYhGbPxt2tiW/fLRS8HGbmG2ax6k0j7uR8bVnB2zgBQVxYXXOp4OuyeZ2B8AFZY2OZ&#10;FDzIw2o5eFlgrm3HJ7qfQykihH2OCqoQ2lxKX1Rk0I9tSxy9q3UGQ5SulNphF+GmkZMkSaXBmuNC&#10;hS19VFR8n3+Mgpn7TLPiujmkp6zT+92t3B3So1KjYb9+BxGoD8/wf3urFUym82kGf3fiF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vLiuxwAAAN4AAAAPAAAAAAAA&#10;AAAAAAAAAKECAABkcnMvZG93bnJldi54bWxQSwUGAAAAAAQABAD5AAAAlQMAAAAA&#10;" strokecolor="purple" strokeweight=".35pt"/>
                      <v:line id="Line 417" o:spid="_x0000_s1440" style="position:absolute;flip:x;visibility:visible;mso-wrap-style:square" from="22339,9105" to="22479,9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7CpccAAADeAAAADwAAAGRycy9kb3ducmV2LnhtbERPTWsCMRC9C/6HMEIvUpNqkXY1SqsI&#10;bSlCbRWPw2bcXdxM1k3U1V9vDgWPj/c9nja2FCeqfeFYw1NPgSBOnSk40/D3u3h8AeEDssHSMWm4&#10;kIfppN0aY2LcmX/otAqZiCHsE9SQh1AlUvo0J4u+5yriyO1cbTFEWGfS1HiO4baUfaWG0mLBsSHH&#10;imY5pfvV0Wrovn+r9ddM4eflebm9FvPjZn7oav3Qad5GIAI14S7+d38YDf3B6yDujXfiFZC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PsKlxwAAAN4AAAAPAAAAAAAA&#10;AAAAAAAAAKECAABkcnMvZG93bnJldi54bWxQSwUGAAAAAAQABAD5AAAAlQMAAAAA&#10;" strokecolor="purple" strokeweight=".35pt"/>
                      <v:line id="Line 418" o:spid="_x0000_s1441" style="position:absolute;flip:y;visibility:visible;mso-wrap-style:square" from="22479,8966" to="22618,9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JnPsoAAADeAAAADwAAAGRycy9kb3ducmV2LnhtbESPQWsCMRSE7wX/Q3iCF9GkWkrdGqVV&#10;ClWkUG3F42Pzurt087Juoq7+eiMUehxm5htmPG1sKY5U+8Kxhvu+AkGcOlNwpuFr89Z7AuEDssHS&#10;MWk4k4fppHU3xsS4E3/ScR0yESHsE9SQh1AlUvo0J4u+7yri6P242mKIss6kqfEU4baUA6UepcWC&#10;40KOFc1ySn/XB6uh+7pS38uZwsX54WN3KeaH7Xzf1brTbl6eQQRqwn/4r/1uNAyGo+EIbnfiFZCT&#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Ocmc+ygAAAN4AAAAPAAAA&#10;AAAAAAAAAAAAAKECAABkcnMvZG93bnJldi54bWxQSwUGAAAAAAQABAD5AAAAmAMAAAAA&#10;" strokecolor="purple" strokeweight=".35pt"/>
                      <v:line id="Line 419" o:spid="_x0000_s1442" style="position:absolute;flip:y;visibility:visible;mso-wrap-style:square" from="22479,8966" to="22479,9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693sgAAADeAAAADwAAAGRycy9kb3ducmV2LnhtbESPy2oCMRSG94LvEI7gRmqildJOjeIF&#10;oZZSqL3Q5WFynBmcnIyTqKNPbxaCy5//xjeeNrYUR6p94VjDoK9AEKfOFJxp+PlePTyD8AHZYOmY&#10;NJzJw3TSbo0xMe7EX3TchEzEEfYJashDqBIpfZqTRd93FXH0tq62GKKsM2lqPMVxW8qhUk/SYsHx&#10;IceKFjmlu83BaujNP9Tv+0Lh+jz6/L8Uy8Pfct/TuttpZq8gAjXhHr6134yG4ePLKAJEnIgCcnI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0693sgAAADeAAAADwAAAAAA&#10;AAAAAAAAAAChAgAAZHJzL2Rvd25yZXYueG1sUEsFBgAAAAAEAAQA+QAAAJYDAAAAAA==&#10;" strokecolor="purple" strokeweight=".35pt"/>
                      <v:line id="Line 420" o:spid="_x0000_s1443" style="position:absolute;visibility:visible;mso-wrap-style:square" from="22479,9105" to="22479,9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2PMcAAADeAAAADwAAAGRycy9kb3ducmV2LnhtbESP3WrCQBSE7wt9h+UUvKsbtUSNrlIK&#10;gogV/x7gkD0modmz6e5q0rd3C4KXw8x8w8yXnanFjZyvLCsY9BMQxLnVFRcKzqfV+wSED8gaa8uk&#10;4I88LBevL3PMtG35QLdjKESEsM9QQRlCk0np85IM+r5tiKN3sc5giNIVUjtsI9zUcpgkqTRYcVwo&#10;saGvkvKf49UomLjvdJxfVrv0MG71dvNbbHbpXqneW/c5AxGoC8/wo73WCoaj6ccA/u/EK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H/Y8xwAAAN4AAAAPAAAAAAAA&#10;AAAAAAAAAKECAABkcnMvZG93bnJldi54bWxQSwUGAAAAAAQABAD5AAAAlQMAAAAA&#10;" strokecolor="purple" strokeweight=".35pt"/>
                      <v:rect id="Rectangle 421" o:spid="_x0000_s1444" style="position:absolute;left:23933;top:3517;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838cA&#10;AADeAAAADwAAAGRycy9kb3ducmV2LnhtbESPQWvCQBSE7wX/w/KEXkQ3TaXY1FWKUBpEkMbW8yP7&#10;TILZtzG7TdJ/7wpCj8PMfMMs14OpRUetqywreJpFIIhzqysuFHwfPqYLEM4ja6wtk4I/crBejR6W&#10;mGjb8xd1mS9EgLBLUEHpfZNI6fKSDLqZbYiDd7KtQR9kW0jdYh/gppZxFL1IgxWHhRIb2pSUn7Nf&#10;o6DP993xsPuU+8kxtXxJL5vsZ6vU43h4fwPhafD/4Xs71Qri59d5DLc74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fvN/HAAAA3gAAAA8AAAAAAAAAAAAAAAAAmAIAAGRy&#10;cy9kb3ducmV2LnhtbFBLBQYAAAAABAAEAPUAAACMAwAAAAA=&#10;" filled="f" stroked="f"/>
                      <v:line id="Line 422" o:spid="_x0000_s1445" style="position:absolute;flip:x y;visibility:visible;mso-wrap-style:square" from="23983,3568" to="24123,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Vh1sYAAADeAAAADwAAAGRycy9kb3ducmV2LnhtbESP3WrCQBSE7wu+w3IE7+rGH4JGV5EW&#10;pVAoGsXrQ/aYDWbPhuyq6du7hYKXw8x8wyzXna3FnVpfOVYwGiYgiAunKy4VnI7b9xkIH5A11o5J&#10;wS95WK96b0vMtHvwge55KEWEsM9QgQmhyaT0hSGLfuga4uhdXGsxRNmWUrf4iHBby3GSpNJixXHB&#10;YEMfhoprfrMKUnP67PZmf9sdtga/f875LKSVUoN+t1mACNSFV/i//aUVjCfz6QT+7sQrIFd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VYdbGAAAA3gAAAA8AAAAAAAAA&#10;AAAAAAAAoQIAAGRycy9kb3ducmV2LnhtbFBLBQYAAAAABAAEAPkAAACUAwAAAAA=&#10;" strokecolor="purple" strokeweight=".35pt"/>
                      <v:line id="Line 423" o:spid="_x0000_s1446" style="position:absolute;visibility:visible;mso-wrap-style:square" from="24123,3708" to="24263,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hVpMcAAADeAAAADwAAAGRycy9kb3ducmV2LnhtbESP3WrCQBSE74W+w3IKvdNNrUSNriIF&#10;QaQV/x7gkD0modmzcXdr4tt3C4KXw8x8w8yXnanFjZyvLCt4HyQgiHOrKy4UnE/r/gSED8gaa8uk&#10;4E4elouX3hwzbVs+0O0YChEh7DNUUIbQZFL6vCSDfmAb4uhdrDMYonSF1A7bCDe1HCZJKg1WHBdK&#10;bOizpPzn+GsUTNx3Os4v6116GLf6a3sttrt0r9Tba7eagQjUhWf40d5oBcOP6WgE/3fiF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aFWkxwAAAN4AAAAPAAAAAAAA&#10;AAAAAAAAAKECAABkcnMvZG93bnJldi54bWxQSwUGAAAAAAQABAD5AAAAlQMAAAAA&#10;" strokecolor="purple" strokeweight=".35pt"/>
                      <v:line id="Line 424" o:spid="_x0000_s1447" style="position:absolute;flip:x;visibility:visible;mso-wrap-style:square" from="23983,3708" to="24123,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keRsoAAADeAAAADwAAAGRycy9kb3ducmV2LnhtbESPQWsCMRSE70L/Q3iFXkSTWpW6GqVV&#10;hLaIoLXF42Pzurt087LdRF376xuh4HGYmW+YyayxpThS7QvHGu67CgRx6kzBmYbd+7LzCMIHZIOl&#10;Y9JwJg+z6U1rgolxJ97QcRsyESHsE9SQh1AlUvo0J4u+6yri6H252mKIss6kqfEU4baUPaWG0mLB&#10;cSHHiuY5pd/bg9XQfl6pj7e5wtdzf73/LRaHz8VPW+u72+ZpDCJQE67h//aL0dB7GPUH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XOR5GygAAAN4AAAAPAAAA&#10;AAAAAAAAAAAAAKECAABkcnMvZG93bnJldi54bWxQSwUGAAAAAAQABAD5AAAAmAMAAAAA&#10;" strokecolor="purple" strokeweight=".35pt"/>
                      <v:line id="Line 425" o:spid="_x0000_s1448" style="position:absolute;flip:y;visibility:visible;mso-wrap-style:square" from="24123,3568" to="24263,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AMcoAAADeAAAADwAAAGRycy9kb3ducmV2LnhtbESPQWsCMRSE70L/Q3gFL6KJVqRdjWKV&#10;gi2lUK3i8bF53V26eVk3Udf++kYoeBxm5htmMmtsKU5U+8Kxhn5PgSBOnSk40/C1eek+gvAB2WDp&#10;mDRcyMNseteaYGLcmT/ptA6ZiBD2CWrIQ6gSKX2ak0XfcxVx9L5dbTFEWWfS1HiOcFvKgVIjabHg&#10;uJBjRYuc0p/10WroPL+r7dtC4etl+LH/LZbH3fLQ0bp938zHIAI14Rb+b6+MhsHD03AE1zvxCsjp&#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n64AxygAAAN4AAAAPAAAA&#10;AAAAAAAAAAAAAKECAABkcnMvZG93bnJldi54bWxQSwUGAAAAAAQABAD5AAAAmAMAAAAA&#10;" strokecolor="purple" strokeweight=".35pt"/>
                      <v:line id="Line 426" o:spid="_x0000_s1449" style="position:absolute;flip:y;visibility:visible;mso-wrap-style:square" from="24123,3568" to="24123,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clqsoAAADeAAAADwAAAGRycy9kb3ducmV2LnhtbESPQWsCMRSE70L/Q3iFXkSTWtG6GqVV&#10;hLaIoLXF42Pzurt087LdRF376xuh4HGYmW+YyayxpThS7QvHGu67CgRx6kzBmYbd+7LzCMIHZIOl&#10;Y9JwJg+z6U1rgolxJ97QcRsyESHsE9SQh1AlUvo0J4u+6yri6H252mKIss6kqfEU4baUPaUG0mLB&#10;cSHHiuY5pd/bg9XQfl6pj7e5wtdzf73/LRaHz8VPW+u72+ZpDCJQE67h//aL0dB7GPWH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IpyWqygAAAN4AAAAPAAAA&#10;AAAAAAAAAAAAAKECAABkcnMvZG93bnJldi54bWxQSwUGAAAAAAQABAD5AAAAmAMAAAAA&#10;" strokecolor="purple" strokeweight=".35pt"/>
                      <v:line id="Line 427" o:spid="_x0000_s1450" style="position:absolute;visibility:visible;mso-wrap-style:square" from="24123,3708" to="24123,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VfocMAAADeAAAADwAAAGRycy9kb3ducmV2LnhtbERP3WrCMBS+H/gO4QjezVQdVatRZCAM&#10;ceLfAxyaY1tsTroks93bm4uBlx/f/3LdmVo8yPnKsoLRMAFBnFtdcaHgetm+z0D4gKyxtkwK/sjD&#10;etV7W2KmbcsnepxDIWII+wwVlCE0mZQ+L8mgH9qGOHI36wyGCF0htcM2hptajpMklQYrjg0lNvRZ&#10;Un4//xoFM/edTvPb9pCepq3e736K3SE9KjXod5sFiEBdeIn/3V9awXgy/4h74514B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lX6HDAAAA3gAAAA8AAAAAAAAAAAAA&#10;AAAAoQIAAGRycy9kb3ducmV2LnhtbFBLBQYAAAAABAAEAPkAAACRAwAAAAA=&#10;" strokecolor="purple" strokeweight=".35pt"/>
                      <v:rect id="Rectangle 428" o:spid="_x0000_s1451" style="position:absolute;left:25527;top:8070;width:469;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surscA&#10;AADeAAAADwAAAGRycy9kb3ducmV2LnhtbESPQWvCQBSE74L/YXlCL1I3tVJqdJUilAYRpLF6fmSf&#10;STD7Nma3SfrvXaHgcZiZb5jlujeVaKlxpWUFL5MIBHFmdcm5gp/D5/M7COeRNVaWScEfOVivhoMl&#10;xtp2/E1t6nMRIOxiVFB4X8dSuqwgg25ia+LgnW1j0AfZ5FI32AW4qeQ0it6kwZLDQoE1bQrKLumv&#10;UdBl+/Z02H3J/fiUWL4m10163Cr1NOo/FiA89f4R/m8nWsH0dT6bw/1OuAJyd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Y7Lq7HAAAA3gAAAA8AAAAAAAAAAAAAAAAAmAIAAGRy&#10;cy9kb3ducmV2LnhtbFBLBQYAAAAABAAEAPUAAACMAwAAAAA=&#10;" filled="f" stroked="f"/>
                      <v:line id="Line 429" o:spid="_x0000_s1452" style="position:absolute;flip:x y;visibility:visible;mso-wrap-style:square" from="25577,8121" to="25717,8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5pfMQAAADeAAAADwAAAGRycy9kb3ducmV2LnhtbESPzYrCMBSF98K8Q7gDs9NUxeJUowwj&#10;DoIgWmXWl+baFJub0kStb28WgsvD+eObLztbixu1vnKsYDhIQBAXTldcKjgd1/0pCB+QNdaOScGD&#10;PCwXH705Ztrd+UC3PJQijrDPUIEJocmk9IUhi37gGuLonV1rMUTZllK3eI/jtpajJEmlxYrjg8GG&#10;fg0Vl/xqFaTmtOr2Zn/9O6wNbnf/+TSklVJfn93PDESgLrzDr/ZGKxiNvycRIOJEFJ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Hml8xAAAAN4AAAAPAAAAAAAAAAAA&#10;AAAAAKECAABkcnMvZG93bnJldi54bWxQSwUGAAAAAAQABAD5AAAAkgMAAAAA&#10;" strokecolor="purple" strokeweight=".35pt"/>
                      <v:line id="Line 430" o:spid="_x0000_s1453" style="position:absolute;visibility:visible;mso-wrap-style:square" from="25717,8261" to="25857,8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Zg4ccAAADeAAAADwAAAGRycy9kb3ducmV2LnhtbESP3WrCQBSE7wt9h+UUvKsblUaNrlIK&#10;gogV/x7gkD0modmz6e5q0rd3C4KXw8x8w8yXnanFjZyvLCsY9BMQxLnVFRcKzqfV+wSED8gaa8uk&#10;4I88LBevL3PMtG35QLdjKESEsM9QQRlCk0np85IM+r5tiKN3sc5giNIVUjtsI9zUcpgkqTRYcVwo&#10;saGvkvKf49UomLjvdJxfVrv0MG71dvNbbHbpXqneW/c5AxGoC8/wo73WCoaj6ccA/u/EK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xmDhxwAAAN4AAAAPAAAAAAAA&#10;AAAAAAAAAKECAABkcnMvZG93bnJldi54bWxQSwUGAAAAAAQABAD5AAAAlQMAAAAA&#10;" strokecolor="purple" strokeweight=".35pt"/>
                      <v:line id="Line 431" o:spid="_x0000_s1454" style="position:absolute;flip:x;visibility:visible;mso-wrap-style:square" from="25577,8261" to="25717,8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dCRDvygAAAN4AAAAPAAAA&#10;AAAAAAAAAAAAAKECAABkcnMvZG93bnJldi54bWxQSwUGAAAAAAQABAD5AAAAmAMAAAAA&#10;" strokecolor="purple" strokeweight=".35pt"/>
                      <v:line id="Line 432" o:spid="_x0000_s1455" style="position:absolute;flip:y;visibility:visible;mso-wrap-style:square" from="25717,8121" to="25857,8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W1dMoAAADeAAAADwAAAGRycy9kb3ducmV2LnhtbESPQWsCMRSE74X+h/AKvYgm1Sp2NUqr&#10;FGwRQa3i8bF53V26edluoq799Y1Q6HGYmW+Y8bSxpThR7QvHGh46CgRx6kzBmYaP7Wt7CMIHZIOl&#10;Y9JwIQ/Tye3NGBPjzrym0yZkIkLYJ6ghD6FKpPRpThZ9x1XE0ft0tcUQZZ1JU+M5wm0pu0oNpMWC&#10;40KOFc1ySr82R6uh9bJUu/eZwrfL4+rwU8yP+/l3S+v7u+Z5BCJQE/7Df+2F0dDtPfV7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yRbV0ygAAAN4AAAAPAAAA&#10;AAAAAAAAAAAAAKECAABkcnMvZG93bnJldi54bWxQSwUGAAAAAAQABAD5AAAAmAMAAAAA&#10;" strokecolor="purple" strokeweight=".35pt"/>
                      <v:line id="Line 433" o:spid="_x0000_s1456" style="position:absolute;flip:y;visibility:visible;mso-wrap-style:square" from="25717,8121" to="25717,8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wtAMoAAADeAAAADwAAAGRycy9kb3ducmV2LnhtbESPQWsCMRSE70L/Q3iFXkSTWpW6GqVV&#10;hLaIoLXF42Pzurt087LdRF376xuh4HGYmW+YyayxpThS7QvHGu67CgRx6kzBmYbd+7LzCMIHZIOl&#10;Y9JwJg+z6U1rgolxJ97QcRsyESHsE9SQh1AlUvo0J4u+6yri6H252mKIss6kqfEU4baUPaWG0mLB&#10;cSHHiuY5pd/bg9XQfl6pj7e5wtdzf73/LRaHz8VPW+u72+ZpDCJQE67h//aL0dB7GA36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9rC0AygAAAN4AAAAPAAAA&#10;AAAAAAAAAAAAAKECAABkcnMvZG93bnJldi54bWxQSwUGAAAAAAQABAD5AAAAmAMAAAAA&#10;" strokecolor="purple" strokeweight=".35pt"/>
                      <v:line id="Line 434" o:spid="_x0000_s1457" style="position:absolute;visibility:visible;mso-wrap-style:square" from="25717,8261" to="25717,8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1m4scAAADeAAAADwAAAGRycy9kb3ducmV2LnhtbESP3WrCQBSE74W+w3IKvdNNLUaNriIF&#10;QaQV/x7gkD0modmzcXdr4tt3C4KXw8x8w8yXnanFjZyvLCt4HyQgiHOrKy4UnE/r/gSED8gaa8uk&#10;4E4elouX3hwzbVs+0O0YChEh7DNUUIbQZFL6vCSDfmAb4uhdrDMYonSF1A7bCDe1HCZJKg1WHBdK&#10;bOizpPzn+GsUTNx3Os4v6116GLf6a3sttrt0r9Tba7eagQjUhWf40d5oBcOP6WgE/3fiF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WbixwAAAN4AAAAPAAAAAAAA&#10;AAAAAAAAAKECAABkcnMvZG93bnJldi54bWxQSwUGAAAAAAQABAD5AAAAlQMAAAAA&#10;" strokecolor="purple" strokeweight=".35pt"/>
                      <v:rect id="Rectangle 435" o:spid="_x0000_s1458" style="position:absolute;left:27171;top:5257;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0sAccA&#10;AADeAAAADwAAAGRycy9kb3ducmV2LnhtbESPQWvCQBSE74L/YXmFXqRuqlRqdBURikEK0lg9P7LP&#10;JDT7Nma3Sfz3rlDocZiZb5jlujeVaKlxpWUFr+MIBHFmdcm5gu/jx8s7COeRNVaWScGNHKxXw8ES&#10;Y207/qI29bkIEHYxKii8r2MpXVaQQTe2NXHwLrYx6INscqkb7ALcVHISRTNpsOSwUGBN24Kyn/TX&#10;KOiyQ3s+fu7kYXROLF+T6zY97ZV6fuo3CxCeev8f/msnWsFkOn+bwe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9LAHHAAAA3gAAAA8AAAAAAAAAAAAAAAAAmAIAAGRy&#10;cy9kb3ducmV2LnhtbFBLBQYAAAAABAAEAPUAAACMAwAAAAA=&#10;" filled="f" stroked="f"/>
                      <v:line id="Line 436" o:spid="_x0000_s1459" style="position:absolute;flip:x y;visibility:visible;mso-wrap-style:square" from="27222,5302" to="27362,5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fxCMYAAADeAAAADwAAAGRycy9kb3ducmV2LnhtbESPQWvCQBSE74L/YXlCb7rR0mijq4hi&#10;EQqiqXh+ZF+zodm3Ibtq+u+7QsHjMDPfMItVZ2txo9ZXjhWMRwkI4sLpiksF56/dcAbCB2SNtWNS&#10;8EseVst+b4GZdnc+0S0PpYgQ9hkqMCE0mZS+MGTRj1xDHL1v11oMUbal1C3eI9zWcpIkqbRYcVww&#10;2NDGUPGTX62C1Jy33dEcrx+nncHPwyWfhbRS6mXQrecgAnXhGf5v77WCyev72xQed+IV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38QjGAAAA3gAAAA8AAAAAAAAA&#10;AAAAAAAAoQIAAGRycy9kb3ducmV2LnhtbFBLBQYAAAAABAAEAPkAAACUAwAAAAA=&#10;" strokecolor="purple" strokeweight=".35pt"/>
                      <v:line id="Line 437" o:spid="_x0000_s1460" style="position:absolute;visibility:visible;mso-wrap-style:square" from="27362,5441" to="27501,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zJfMMAAADeAAAADwAAAGRycy9kb3ducmV2LnhtbERP3WrCMBS+H/gO4QjezVRlVatRZCAM&#10;ceLfAxyaY1tsTroks93bm4uBlx/f/3LdmVo8yPnKsoLRMAFBnFtdcaHgetm+z0D4gKyxtkwK/sjD&#10;etV7W2KmbcsnepxDIWII+wwVlCE0mZQ+L8mgH9qGOHI36wyGCF0htcM2hptajpMklQYrjg0lNvRZ&#10;Un4//xoFM/edTvPb9pCepq3e736K3SE9KjXod5sFiEBdeIn/3V9awXgy/4h74514B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8yXzDAAAA3gAAAA8AAAAAAAAAAAAA&#10;AAAAoQIAAGRycy9kb3ducmV2LnhtbFBLBQYAAAAABAAEAPkAAACRAwAAAAA=&#10;" strokecolor="purple" strokeweight=".35pt"/>
                      <v:line id="Line 438" o:spid="_x0000_s1461" style="position:absolute;flip:x;visibility:visible;mso-wrap-style:square" from="27222,5441" to="27362,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TrYKeygAAAN4AAAAPAAAA&#10;AAAAAAAAAAAAAKECAABkcnMvZG93bnJldi54bWxQSwUGAAAAAAQABAD5AAAAmAMAAAAA&#10;" strokecolor="purple" strokeweight=".35pt"/>
                      <v:line id="Line 439" o:spid="_x0000_s1462" style="position:absolute;flip:y;visibility:visible;mso-wrap-style:square" from="27362,5302" to="27501,5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vhvsgAAADeAAAADwAAAGRycy9kb3ducmV2LnhtbESPzWoCMRSF94LvEK7QjWiiLWKnRrFK&#10;oZVSUNvS5WVynRmc3IyTqKNPbxYFl4fzxzeZNbYUJ6p94VjDoK9AEKfOFJxp+N6+9cYgfEA2WDom&#10;DRfyMJu2WxNMjDvzmk6bkIk4wj5BDXkIVSKlT3Oy6PuuIo7eztUWQ5R1Jk2N5zhuSzlUaiQtFhwf&#10;cqxokVO63xythu7rp/pZLRR+XJ6+/q7F8vi7PHS1fug08xcQgZpwD/+3342G4ePzKAJEnIgCcn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PvhvsgAAADeAAAADwAAAAAA&#10;AAAAAAAAAAChAgAAZHJzL2Rvd25yZXYueG1sUEsFBgAAAAAEAAQA+QAAAJYDAAAAAA==&#10;" strokecolor="purple" strokeweight=".35pt"/>
                      <v:line id="Line 440" o:spid="_x0000_s1463" style="position:absolute;flip:y;visibility:visible;mso-wrap-style:square" from="27362,5302" to="27362,5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dEJcoAAADeAAAADwAAAGRycy9kb3ducmV2LnhtbESP3WoCMRSE7wt9h3CE3ogm2iK6NUqr&#10;CG0RwV96edgcd5duTtZN1LVP3xQKvRxm5htmPG1sKS5U+8Kxhl5XgSBOnSk407DbLjpDED4gGywd&#10;k4YbeZhO7u/GmBh35TVdNiETEcI+QQ15CFUipU9zsui7riKO3tHVFkOUdSZNjdcIt6XsKzWQFguO&#10;CzlWNMsp/dqcrYb261LtP2YK329Pq8/vYn4+zE9trR9azcsziEBN+A//td+Mhv7jaNCD3zvxCsjJ&#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jt0QlygAAAN4AAAAPAAAA&#10;AAAAAAAAAAAAAKECAABkcnMvZG93bnJldi54bWxQSwUGAAAAAAQABAD5AAAAmAMAAAAA&#10;" strokecolor="purple" strokeweight=".35pt"/>
                      <v:line id="Line 441" o:spid="_x0000_s1464" style="position:absolute;visibility:visible;mso-wrap-style:square" from="27362,5441" to="27362,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g0K8cAAADeAAAADwAAAGRycy9kb3ducmV2LnhtbESPUWvCMBSF3wf7D+EO9jbTdRBdZ5Qh&#10;CENUptsPuDTXtqy5qUlm6783guDj4ZzzHc50PthWnMiHxrGG11EGgrh0puFKw+/P8mUCIkRkg61j&#10;0nCmAPPZ48MUC+N63tFpHyuRIBwK1FDH2BVShrImi2HkOuLkHZy3GJP0lTQe+wS3rcyzTEmLDaeF&#10;Gjta1FT+7f+thonfqHF5WG7Vbtyb9epYrbbqW+vnp+HzA0SkId7Dt/aX0ZC/vascrnfSFZCz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eDQrxwAAAN4AAAAPAAAAAAAA&#10;AAAAAAAAAKECAABkcnMvZG93bnJldi54bWxQSwUGAAAAAAQABAD5AAAAlQMAAAAA&#10;" strokecolor="purple" strokeweight=".35pt"/>
                      <v:rect id="Rectangle 442" o:spid="_x0000_s1465" style="position:absolute;left:28765;top:3517;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ZFJMcA&#10;AADeAAAADwAAAGRycy9kb3ducmV2LnhtbESPQWvCQBSE7wX/w/KEXkQ3VRCbuooIpUEEMVbPj+xr&#10;Esy+jdk1Sf99VxB6HGbmG2a57k0lWmpcaVnB2yQCQZxZXXKu4Pv0OV6AcB5ZY2WZFPySg/Vq8LLE&#10;WNuOj9SmPhcBwi5GBYX3dSylywoy6Ca2Jg7ej20M+iCbXOoGuwA3lZxG0VwaLDksFFjTtqDsmt6N&#10;gi47tJfT/kseRpfE8i25bdPzTqnXYb/5AOGp9//hZzvRCqaz9/kM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mRSTHAAAA3gAAAA8AAAAAAAAAAAAAAAAAmAIAAGRy&#10;cy9kb3ducmV2LnhtbFBLBQYAAAAABAAEAPUAAACMAwAAAAA=&#10;" filled="f" stroked="f"/>
                      <v:line id="Line 443" o:spid="_x0000_s1466" style="position:absolute;flip:x y;visibility:visible;mso-wrap-style:square" from="28816,3568" to="28956,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mlwsYAAADeAAAADwAAAGRycy9kb3ducmV2LnhtbESPQWvCQBSE70L/w/IKvelGW0Ia3YTS&#10;YikURKP0/Mg+s8Hs25BdNf333YLgcZiZb5hVOdpOXGjwrWMF81kCgrh2uuVGwWG/nmYgfEDW2Dkm&#10;Bb/koSweJivMtbvyji5VaESEsM9RgQmhz6X0tSGLfuZ64ugd3WAxRDk0Ug94jXDbyUWSpNJiy3HB&#10;YE/vhupTdbYKUnP4GLdme/7crQ1+b36qLKStUk+P49sSRKAx3MO39pdWsHh+TV/g/068ArL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JJpcLGAAAA3gAAAA8AAAAAAAAA&#10;AAAAAAAAoQIAAGRycy9kb3ducmV2LnhtbFBLBQYAAAAABAAEAPkAAACUAwAAAAA=&#10;" strokecolor="purple" strokeweight=".35pt"/>
                      <v:line id="Line 444" o:spid="_x0000_s1467" style="position:absolute;visibility:visible;mso-wrap-style:square" from="28956,3708" to="29095,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GsX8cAAADeAAAADwAAAGRycy9kb3ducmV2LnhtbESP0WoCMRRE3wv9h3AF32pWpVG3RikF&#10;oUiVav2Ay+a6u3Rzs01Sd/v3jSD4OMzMGWa57m0jLuRD7VjDeJSBIC6cqbnUcPraPM1BhIhssHFM&#10;Gv4owHr1+LDE3LiOD3Q5xlIkCIccNVQxtrmUoajIYhi5ljh5Z+ctxiR9KY3HLsFtIydZpqTFmtNC&#10;hS29VVR8H3+thrnfqVlx3uzVYdaZj+1Pud2rT62Hg/71BUSkPt7Dt/a70TCZLtQzXO+kKy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kaxfxwAAAN4AAAAPAAAAAAAA&#10;AAAAAAAAAKECAABkcnMvZG93bnJldi54bWxQSwUGAAAAAAQABAD5AAAAlQMAAAAA&#10;" strokecolor="purple" strokeweight=".35pt"/>
                      <v:line id="Line 445" o:spid="_x0000_s1468" style="position:absolute;flip:x;visibility:visible;mso-wrap-style:square" from="28816,3708" to="28956,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7cUcoAAADeAAAADwAAAGRycy9kb3ducmV2LnhtbESPQWsCMRSE70L/Q3iFXqQmVVna1ShW&#10;KVgphdpWPD42z93Fzct2E3Xtr28KgsdhZr5hxtPWVuJIjS8da3joKRDEmTMl5xq+Pl/uH0H4gGyw&#10;ckwazuRhOrnpjDE17sQfdFyHXEQI+xQ1FCHUqZQ+K8ii77maOHo711gMUTa5NA2eItxWsq9UIi2W&#10;HBcKrGleULZfH6yG7vOb+l7NFb6eh+/b33Jx2Cx+ulrf3bazEYhAbbiGL+2l0dAfPCUJ/N+JV0B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sXtxRygAAAN4AAAAPAAAA&#10;AAAAAAAAAAAAAKECAABkcnMvZG93bnJldi54bWxQSwUGAAAAAAQABAD5AAAAmAMAAAAA&#10;" strokecolor="purple" strokeweight=".35pt"/>
                      <v:line id="Line 446" o:spid="_x0000_s1469" style="position:absolute;flip:y;visibility:visible;mso-wrap-style:square" from="28956,3568" to="29095,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DEnnKygAAAN4AAAAPAAAA&#10;AAAAAAAAAAAAAKECAABkcnMvZG93bnJldi54bWxQSwUGAAAAAAQABAD5AAAAmAMAAAAA&#10;" strokecolor="purple" strokeweight=".35pt"/>
                      <v:line id="Line 447" o:spid="_x0000_s1470" style="position:absolute;flip:y;visibility:visible;mso-wrap-style:square" from="28956,3568" to="28956,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3tuMcAAADeAAAADwAAAGRycy9kb3ducmV2LnhtbERPTWsCMRC9C/6HMEIvoom2iN0axSqF&#10;VkpBbUuPw2bcXdxM1k3U1V9vDgWPj/c9mTW2FCeqfeFYw6CvQBCnzhScafjevvXGIHxANlg6Jg0X&#10;8jCbtlsTTIw785pOm5CJGMI+QQ15CFUipU9zsuj7riKO3M7VFkOEdSZNjecYbks5VGokLRYcG3Ks&#10;aJFTut8crYbu66f6WS0Uflyevv6uxfL4uzx0tX7oNPMXEIGacBf/u9+NhuHj8yjujXfiFZD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je24xwAAAN4AAAAPAAAAAAAA&#10;AAAAAAAAAKECAABkcnMvZG93bnJldi54bWxQSwUGAAAAAAQABAD5AAAAlQMAAAAA&#10;" strokecolor="purple" strokeweight=".35pt"/>
                      <v:line id="Line 448" o:spid="_x0000_s1471" style="position:absolute;visibility:visible;mso-wrap-style:square" from="28956,3708" to="28956,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ymWscAAADeAAAADwAAAGRycy9kb3ducmV2LnhtbESPUWvCMBSF3wf7D+EOfJvpFKJWo4yB&#10;MGSKdfsBl+baFpubLsls9+/NYODj4ZzzHc5qM9hWXMmHxrGGl3EGgrh0puFKw9fn9nkOIkRkg61j&#10;0vBLATbrx4cV5sb1XND1FCuRIBxy1FDH2OVShrImi2HsOuLknZ23GJP0lTQe+wS3rZxkmZIWG04L&#10;NXb0VlN5Of1YDXO/V7PyvD2oYtabj913tTuoo9ajp+F1CSLSEO/h//a70TCZLtQC/u6kKyD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3KZaxwAAAN4AAAAPAAAAAAAA&#10;AAAAAAAAAKECAABkcnMvZG93bnJldi54bWxQSwUGAAAAAAQABAD5AAAAlQMAAAAA&#10;" strokecolor="purple" strokeweight=".35pt"/>
                      <v:rect id="Rectangle 449" o:spid="_x0000_s1472" style="position:absolute;left:30410;top:4413;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1NjsYA&#10;AADeAAAADwAAAGRycy9kb3ducmV2LnhtbESPzWrCQBSF90LfYbgFN1InKtg2dZQiiEEEMbauL5nb&#10;JDRzJ2bGJL69sxBcHs4f32LVm0q01LjSsoLJOAJBnFldcq7g57R5+wDhPLLGyjIpuJGD1fJlsMBY&#10;246P1KY+F2GEXYwKCu/rWEqXFWTQjW1NHLw/2xj0QTa51A12YdxUchpFc2mw5PBQYE3rgrL/9GoU&#10;dNmhPZ/2W3kYnRPLl+SyTn93Sg1f++8vEJ56/ww/2olWMJ19vgeAgBNQ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1NjsYAAADeAAAADwAAAAAAAAAAAAAAAACYAgAAZHJz&#10;L2Rvd25yZXYueG1sUEsFBgAAAAAEAAQA9QAAAIsDAAAAAA==&#10;" filled="f" stroked="f"/>
                      <v:line id="Line 450" o:spid="_x0000_s1473" style="position:absolute;flip:x y;visibility:visible;mso-wrap-style:square" from="30454,4457" to="30600,4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Qh8UAAADeAAAADwAAAGRycy9kb3ducmV2LnhtbESPQWvCQBSE7wX/w/KE3upGhWhTVxHF&#10;UhBEU+n5kX1mg9m3Ibtq+u9dQfA4zMw3zGzR2VpcqfWVYwXDQQKCuHC64lLB8XfzMQXhA7LG2jEp&#10;+CcPi3nvbYaZdjc+0DUPpYgQ9hkqMCE0mZS+MGTRD1xDHL2Tay2GKNtS6hZvEW5rOUqSVFqsOC4Y&#10;bGhlqDjnF6sgNcd1tzf7y/dhY3C7+8unIa2Ueu93yy8QgbrwCj/bP1rBaPw5GcLjTrwC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Qh8UAAADeAAAADwAAAAAAAAAA&#10;AAAAAAChAgAAZHJzL2Rvd25yZXYueG1sUEsFBgAAAAAEAAQA+QAAAJMDAAAAAA==&#10;" strokecolor="purple" strokeweight=".35pt"/>
                      <v:line id="Line 451" o:spid="_x0000_s1474" style="position:absolute;visibility:visible;mso-wrap-style:square" from="30600,4597" to="30740,4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Gi9scAAADeAAAADwAAAGRycy9kb3ducmV2LnhtbESP0WrCQBRE3wv9h+UKfasbU0g0ukop&#10;CEWqVOsHXLLXJJi9m+5uTfr3riD4OMzMGWaxGkwrLuR8Y1nBZJyAIC6tbrhScPxZv05B+ICssbVM&#10;Cv7Jw2r5/LTAQtue93Q5hEpECPsCFdQhdIWUvqzJoB/bjjh6J+sMhihdJbXDPsJNK9MkyaTBhuNC&#10;jR191FSeD39GwdRts7w8rXfZPu/11+a32uyyb6VeRsP7HESgITzC9/anVpC+zfIUbnfiFZD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oaL2xwAAAN4AAAAPAAAAAAAA&#10;AAAAAAAAAKECAABkcnMvZG93bnJldi54bWxQSwUGAAAAAAQABAD5AAAAlQMAAAAA&#10;" strokecolor="purple" strokeweight=".35pt"/>
                      <v:line id="Line 452" o:spid="_x0000_s1475" style="position:absolute;flip:x;visibility:visible;mso-wrap-style:square" from="30454,4597" to="30600,4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DpFMoAAADeAAAADwAAAGRycy9kb3ducmV2LnhtbESPQWsCMRSE74X+h/AKvYgm1aJ2NUqr&#10;FGwRQa3i8bF53V26edluoq799Y1Q6HGYmW+Y8bSxpThR7QvHGh46CgRx6kzBmYaP7Wt7CMIHZIOl&#10;Y9JwIQ/Tye3NGBPjzrym0yZkIkLYJ6ghD6FKpPRpThZ9x1XE0ft0tcUQZZ1JU+M5wm0pu0r1pcWC&#10;40KOFc1ySr82R6uh9bJUu/eZwrfL4+rwU8yP+/l3S+v7u+Z5BCJQE/7Df+2F0dDtPQ16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58OkUygAAAN4AAAAPAAAA&#10;AAAAAAAAAAAAAKECAABkcnMvZG93bnJldi54bWxQSwUGAAAAAAQABAD5AAAAmAMAAAAA&#10;" strokecolor="purple" strokeweight=".35pt"/>
                      <v:line id="Line 453" o:spid="_x0000_s1476" style="position:absolute;flip:y;visibility:visible;mso-wrap-style:square" from="30600,4457" to="30740,4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lxYMoAAADeAAAADwAAAGRycy9kb3ducmV2LnhtbESPQWsCMRSE70L/Q3iFXkSTWtG6GqVV&#10;hLaIoLXF42Pzurt087LdRF376xuh4HGYmW+YyayxpThS7QvHGu67CgRx6kzBmYbd+7LzCMIHZIOl&#10;Y9JwJg+z6U1rgolxJ97QcRsyESHsE9SQh1AlUvo0J4u+6yri6H252mKIss6kqfEU4baUPaUG0mLB&#10;cSHHiuY5pd/bg9XQfl6pj7e5wtdzf73/LRaHz8VPW+u72+ZpDCJQE67h//aL0dB7GA37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2GXFgygAAAN4AAAAPAAAA&#10;AAAAAAAAAAAAAKECAABkcnMvZG93bnJldi54bWxQSwUGAAAAAAQABAD5AAAAmAMAAAAA&#10;" strokecolor="purple" strokeweight=".35pt"/>
                      <v:line id="Line 454" o:spid="_x0000_s1477" style="position:absolute;flip:y;visibility:visible;mso-wrap-style:square" from="30600,4457" to="30600,4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VXU+8sAAADeAAAADwAA&#10;AAAAAAAAAAAAAAChAgAAZHJzL2Rvd25yZXYueG1sUEsFBgAAAAAEAAQA+QAAAJkDAAAAAA==&#10;" strokecolor="purple" strokeweight=".35pt"/>
                      <v:line id="Line 455" o:spid="_x0000_s1478" style="position:absolute;visibility:visible;mso-wrap-style:square" from="30600,4597" to="30600,4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qk9ccAAADeAAAADwAAAGRycy9kb3ducmV2LnhtbESPUWvCMBSF3wf7D+EO9jbTOUi1GmUM&#10;hCFTpvMHXJprW2xuuiSz3b83guDj4ZzzHc58OdhWnMmHxrGG11EGgrh0puFKw+Fn9TIBESKywdYx&#10;afinAMvF48McC+N63tF5HyuRIBwK1FDH2BVShrImi2HkOuLkHZ23GJP0lTQe+wS3rRxnmZIWG04L&#10;NXb0UVN52v9ZDRO/UXl5XG3VLu/N1/q3Wm/Vt9bPT8P7DESkId7Dt/an0TB+m+YKrnfSFZCL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mqT1xwAAAN4AAAAPAAAAAAAA&#10;AAAAAAAAAKECAABkcnMvZG93bnJldi54bWxQSwUGAAAAAAQABAD5AAAAlQMAAAAA&#10;" strokecolor="purple" strokeweight=".35pt"/>
                      <v:rect id="Rectangle 456" o:spid="_x0000_s1479" style="position:absolute;left:32054;top:3848;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TV+scA&#10;AADeAAAADwAAAGRycy9kb3ducmV2LnhtbESPQWvCQBSE74L/YXmFXqRuqlBrdBURikEK0lg9P7LP&#10;JDT7Nma3Sfz3rlDocZiZb5jlujeVaKlxpWUFr+MIBHFmdcm5gu/jx8s7COeRNVaWScGNHKxXw8ES&#10;Y207/qI29bkIEHYxKii8r2MpXVaQQTe2NXHwLrYx6INscqkb7ALcVHISRW/SYMlhocCatgVlP+mv&#10;UdBlh/Z8/NzJw+icWL4m12162iv1/NRvFiA89f4//NdOtILJdD6bwe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E1frHAAAA3gAAAA8AAAAAAAAAAAAAAAAAmAIAAGRy&#10;cy9kb3ducmV2LnhtbFBLBQYAAAAABAAEAPUAAACMAwAAAAA=&#10;" filled="f" stroked="f"/>
                      <v:line id="Line 457" o:spid="_x0000_s1480" style="position:absolute;flip:x y;visibility:visible;mso-wrap-style:square" from="32099,3898" to="32238,4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05GsQAAADeAAAADwAAAGRycy9kb3ducmV2LnhtbERPXWvCMBR9H/gfwhV8m+kcdNoZRRyV&#10;wWC0VXy+NHdNWXNTmli7f788DPZ4ON/b/WQ7MdLgW8cKnpYJCOLa6ZYbBZdz/rgG4QOyxs4xKfgh&#10;D/vd7GGLmXZ3LmmsQiNiCPsMFZgQ+kxKXxuy6JeuJ47clxsshgiHRuoB7zHcdnKVJKm02HJsMNjT&#10;0VD9Xd2sgtRc3qbCFLdTmRv8+LxW65C2Si3m0+EVRKAp/Iv/3O9awep58xL3xjvxCsjd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3TkaxAAAAN4AAAAPAAAAAAAAAAAA&#10;AAAAAKECAABkcnMvZG93bnJldi54bWxQSwUGAAAAAAQABAD5AAAAkgMAAAAA&#10;" strokecolor="purple" strokeweight=".35pt"/>
                      <v:line id="Line 458" o:spid="_x0000_s1481" style="position:absolute;visibility:visible;mso-wrap-style:square" from="32238,4038" to="32378,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Uwh8cAAADeAAAADwAAAGRycy9kb3ducmV2LnhtbESP3WrCQBSE74W+w3IK3ummColGVykF&#10;QcRK/XmAQ/aYBLNn093VxLfvFgq9HGbmG2a57k0jHuR8bVnB2zgBQVxYXXOp4HLejGYgfEDW2Fgm&#10;BU/ysF69DJaYa9vxkR6nUIoIYZ+jgiqENpfSFxUZ9GPbEkfvap3BEKUrpXbYRbhp5CRJUmmw5rhQ&#10;YUsfFRW3090omLnPNCuum0N6zDq9332Xu0P6pdTwtX9fgAjUh//wX3urFUym82wOv3fi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BTCHxwAAAN4AAAAPAAAAAAAA&#10;AAAAAAAAAKECAABkcnMvZG93bnJldi54bWxQSwUGAAAAAAQABAD5AAAAlQMAAAAA&#10;" strokecolor="purple" strokeweight=".35pt"/>
                      <v:line id="Line 459" o:spid="_x0000_s1482" style="position:absolute;flip:x;visibility:visible;mso-wrap-style:square" from="32099,4038" to="32238,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HRMgAAADeAAAADwAAAGRycy9kb3ducmV2LnhtbESPy2oCMRSG94LvEI7QjdREK2KnRvGC&#10;oKUItRe6PExOZwYnJ9NJ1NGnbxaCy5//xjeZNbYUJ6p94VhDv6dAEKfOFJxp+PxYP45B+IBssHRM&#10;Gi7kYTZttyaYGHfmdzrtQybiCPsENeQhVImUPs3Jou+5ijh6v662GKKsM2lqPMdxW8qBUiNpseD4&#10;kGNFy5zSw/5oNXQXb+rrdalwexnufq7F6vi9+utq/dBp5i8gAjXhHr61N0bD4Ol5HAEiTkQBOf0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PcHRMgAAADeAAAADwAAAAAA&#10;AAAAAAAAAAChAgAAZHJzL2Rvd25yZXYueG1sUEsFBgAAAAAEAAQA+QAAAJYDAAAAAA==&#10;" strokecolor="purple" strokeweight=".35pt"/>
                      <v:line id="Line 460" o:spid="_x0000_s1483" style="position:absolute;flip:y;visibility:visible;mso-wrap-style:square" from="32238,3898" to="32378,4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ui38oAAADeAAAADwAAAGRycy9kb3ducmV2LnhtbESP3WoCMRSE74W+QziF3ogmWim6GqVV&#10;Cq1IwV+8PGxOd5duTrabqGufvikUvBxm5htmMmtsKc5U+8Kxhl5XgSBOnSk407DbvnaGIHxANlg6&#10;Jg1X8jCb3rUmmBh34TWdNyETEcI+QQ15CFUipU9zsui7riKO3qerLYYo60yaGi8RbkvZV+pJWiw4&#10;LuRY0Tyn9GtzshraLyu1X84Vvl8HH8efYnE6LL7bWj/cN89jEIGacAv/t9+Mhv7jaNiDvzvxCsjp&#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Tu6LfygAAAN4AAAAPAAAA&#10;AAAAAAAAAAAAAKECAABkcnMvZG93bnJldi54bWxQSwUGAAAAAAQABAD5AAAAmAMAAAAA&#10;" strokecolor="purple" strokeweight=".35pt"/>
                      <v:line id="Line 461" o:spid="_x0000_s1484" style="position:absolute;flip:y;visibility:visible;mso-wrap-style:square" from="32238,3898" to="32238,4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jaTyoygAAAN4AAAAPAAAA&#10;AAAAAAAAAAAAAKECAABkcnMvZG93bnJldi54bWxQSwUGAAAAAAQABAD5AAAAmAMAAAAA&#10;" strokecolor="purple" strokeweight=".35pt"/>
                      <v:line id="Line 462" o:spid="_x0000_s1485" style="position:absolute;visibility:visible;mso-wrap-style:square" from="32238,4038" to="32238,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h3SscAAADeAAAADwAAAGRycy9kb3ducmV2LnhtbESP3WrCQBSE7wu+w3IE7+pGhRijq0hB&#10;EGml/jzAIXtMgtmzcXdr0rfvFgq9HGbmG2a16U0jnuR8bVnBZJyAIC6srrlUcL3sXjMQPiBrbCyT&#10;gm/ysFkPXlaYa9vxiZ7nUIoIYZ+jgiqENpfSFxUZ9GPbEkfvZp3BEKUrpXbYRbhp5DRJUmmw5rhQ&#10;YUtvFRX385dRkLmPdF7cdsf0NO/0++FRHo7pp1KjYb9dggjUh//wX3uvFUxni2wGv3fiF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OHdKxwAAAN4AAAAPAAAAAAAA&#10;AAAAAAAAAKECAABkcnMvZG93bnJldi54bWxQSwUGAAAAAAQABAD5AAAAlQMAAAAA&#10;" strokecolor="purple" strokeweight=".35pt"/>
                      <v:rect id="Rectangle 463" o:spid="_x0000_s1486" style="position:absolute;left:33648;top:4978;width:470;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M7qscA&#10;AADeAAAADwAAAGRycy9kb3ducmV2LnhtbESPQWvCQBSE74L/YXlCL6KbWhGNrlKE0iCCNLaeH9nX&#10;JDT7Nma3SfrvXaHgcZiZb5jNrjeVaKlxpWUFz9MIBHFmdcm5gs/z22QJwnlkjZVlUvBHDnbb4WCD&#10;sbYdf1Cb+lwECLsYFRTe17GULivIoJvamjh437Yx6INscqkb7ALcVHIWRQtpsOSwUGBN+4Kyn/TX&#10;KOiyU3s5H9/laXxJLF+T6z79Oij1NOpf1yA89f4R/m8nWsHsZbWcw/1OuAJye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DO6rHAAAA3gAAAA8AAAAAAAAAAAAAAAAAmAIAAGRy&#10;cy9kb3ducmV2LnhtbFBLBQYAAAAABAAEAPUAAACMAwAAAAA=&#10;" filled="f" stroked="f"/>
                      <v:line id="Line 464" o:spid="_x0000_s1487" style="position:absolute;flip:x y;visibility:visible;mso-wrap-style:square" from="33693,5022" to="33839,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nmo8YAAADeAAAADwAAAGRycy9kb3ducmV2LnhtbESPQWvCQBSE7wX/w/KE3uqmloY0ZiNi&#10;sRQKolF6fmSf2dDs25BdNf333YLgcZiZb5hiOdpOXGjwrWMFz7MEBHHtdMuNguNh85SB8AFZY+eY&#10;FPySh2U5eSgw1+7Ke7pUoRERwj5HBSaEPpfS14Ys+pnriaN3coPFEOXQSD3gNcJtJ+dJkkqLLccF&#10;gz2tDdU/1dkqSM3xfdyZ3fljvzH4tf2uspC2Sj1Ox9UCRKAx3MO39qdWMH95y17h/068ArL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0J5qPGAAAA3gAAAA8AAAAAAAAA&#10;AAAAAAAAoQIAAGRycy9kb3ducmV2LnhtbFBLBQYAAAAABAAEAPkAAACUAwAAAAA=&#10;" strokecolor="purple" strokeweight=".35pt"/>
                      <v:line id="Line 465" o:spid="_x0000_s1488" style="position:absolute;visibility:visible;mso-wrap-style:square" from="33839,5162" to="33978,5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U0scAAADeAAAADwAAAGRycy9kb3ducmV2LnhtbESPUWvCMBSF34X9h3AHe9N0DmKtRhkD&#10;YciU6fwBl+baFpubLsls9+/NYODj4ZzzHc5yPdhWXMmHxrGG50kGgrh0puFKw+lrM85BhIhssHVM&#10;Gn4pwHr1MFpiYVzPB7oeYyUShEOBGuoYu0LKUNZkMUxcR5y8s/MWY5K+ksZjn+C2ldMsU9Jiw2mh&#10;xo7eaiovxx+rIfc7NSvPm706zHrzsf2utnv1qfXT4/C6ABFpiPfwf/vdaJi+zHMFf3fSFZCr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T9TSxwAAAN4AAAAPAAAAAAAA&#10;AAAAAAAAAKECAABkcnMvZG93bnJldi54bWxQSwUGAAAAAAQABAD5AAAAlQMAAAAA&#10;" strokecolor="purple" strokeweight=".35pt"/>
                      <v:line id="Line 466" o:spid="_x0000_s1489" style="position:absolute;flip:x;visibility:visible;mso-wrap-style:square" from="33693,5162" to="33839,5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8x6fMMsAAADeAAAADwAA&#10;AAAAAAAAAAAAAAChAgAAZHJzL2Rvd25yZXYueG1sUEsFBgAAAAAEAAQA+QAAAJkDAAAAAA==&#10;" strokecolor="purple" strokeweight=".35pt"/>
                      <v:line id="Line 467" o:spid="_x0000_s1490" style="position:absolute;flip:y;visibility:visible;mso-wrap-style:square" from="33839,5022" to="33978,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ELQscAAADeAAAADwAAAGRycy9kb3ducmV2LnhtbERPy2oCMRTdC/5DuEI3UhOtiJ0axQeC&#10;liLUPujyMrmdGZzcTCdRR7++WQguD+c9mTW2FCeqfeFYQ7+nQBCnzhScafj8WD+OQfiAbLB0TBou&#10;5GE2bbcmmBh35nc67UMmYgj7BDXkIVSJlD7NyaLvuYo4cr+uthgirDNpajzHcFvKgVIjabHg2JBj&#10;Rcuc0sP+aDV0F2/q63WpcHsZ7n6uxer4vfrrav3QaeYvIAI14S6+uTdGw+DpeRz3xjvxCsjp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gQtCxwAAAN4AAAAPAAAAAAAA&#10;AAAAAAAAAKECAABkcnMvZG93bnJldi54bWxQSwUGAAAAAAQABAD5AAAAlQMAAAAA&#10;" strokecolor="purple" strokeweight=".35pt"/>
                      <v:line id="Line 468" o:spid="_x0000_s1491" style="position:absolute;flip:y;visibility:visible;mso-wrap-style:square" from="33839,5022" to="33839,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2u2coAAADeAAAADwAAAGRycy9kb3ducmV2LnhtbESPQWsCMRSE74L/ITzBi2hSK0W3RmmV&#10;gi2lUG3F42Pzurt087Juoq7+eiMUehxm5htmOm9sKY5U+8KxhruBAkGcOlNwpuFr89Ifg/AB2WDp&#10;mDScycN81m5NMTHuxJ90XIdMRAj7BDXkIVSJlD7NyaIfuIo4ej+uthiirDNpajxFuC3lUKkHabHg&#10;uJBjRYuc0t/1wWroPb+r77eFwtfz6GN3KZaH7XLf07rbaZ4eQQRqwn/4r70yGob3k/EEbnfiFZCz&#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tza7ZygAAAN4AAAAPAAAA&#10;AAAAAAAAAAAAAKECAABkcnMvZG93bnJldi54bWxQSwUGAAAAAAQABAD5AAAAmAMAAAAA&#10;" strokecolor="purple" strokeweight=".35pt"/>
                      <v:line id="Line 469" o:spid="_x0000_s1492" style="position:absolute;visibility:visible;mso-wrap-style:square" from="33839,5162" to="33839,5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N/4MQAAADeAAAADwAAAGRycy9kb3ducmV2LnhtbESP24rCMBCG74V9hzAL3mm6ClWrURZB&#10;EFnF0wMMzdgWm0lNou2+vblY2Muf/8S3WHWmFi9yvrKs4GuYgCDOra64UHC9bAZTED4ga6wtk4Jf&#10;8rBafvQWmGnb8ole51CIOMI+QwVlCE0mpc9LMuiHtiGO3s06gyFKV0jtsI3jppajJEmlwYrjQ4kN&#10;rUvK7+enUTB1+3SS3zaH9DRp9c/uUewO6VGp/mf3PQcRqAv/4b/2VisYjWezCBBxIgrI5R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M3/gxAAAAN4AAAAPAAAAAAAAAAAA&#10;AAAAAKECAABkcnMvZG93bnJldi54bWxQSwUGAAAAAAQABAD5AAAAkgMAAAAA&#10;" strokecolor="purple" strokeweight=".35pt"/>
                      <v:rect id="Rectangle 470" o:spid="_x0000_s1493" style="position:absolute;left:35293;top:2959;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0O78cA&#10;AADeAAAADwAAAGRycy9kb3ducmV2LnhtbESPQWvCQBSE74L/YXlCL6VutFA0uooI0iCCGKvnR/Y1&#10;Cc2+jdk1Sf+9Wyh4HGbmG2a57k0lWmpcaVnBZByBIM6sLjlX8HXevc1AOI+ssbJMCn7JwXo1HCwx&#10;1rbjE7Wpz0WAsItRQeF9HUvpsoIMurGtiYP3bRuDPsgml7rBLsBNJadR9CENlhwWCqxpW1D2k96N&#10;gi47ttfz4VMeX6+J5Vty26aXvVIvo36zAOGp98/wfzvRCqbv8/kE/u6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tDu/HAAAA3gAAAA8AAAAAAAAAAAAAAAAAmAIAAGRy&#10;cy9kb3ducmV2LnhtbFBLBQYAAAAABAAEAPUAAACMAwAAAAA=&#10;" filled="f" stroked="f"/>
                      <v:line id="Line 471" o:spid="_x0000_s1494" style="position:absolute;flip:x y;visibility:visible;mso-wrap-style:square" from="35337,3003" to="35477,3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noCsYAAADeAAAADwAAAGRycy9kb3ducmV2LnhtbESPQWvCQBSE7wX/w/IK3uqmEYKmboIo&#10;SqFQTCo9P7Kv2WD2bciumv77bqHQ4zAz3zCbcrK9uNHoO8cKnhcJCOLG6Y5bBeePw9MKhA/IGnvH&#10;pOCbPJTF7GGDuXZ3ruhWh1ZECPscFZgQhlxK3xiy6BduII7elxsthijHVuoR7xFue5kmSSYtdhwX&#10;DA60M9Rc6qtVkJnzfjqZ0/VYHQy+vX/Wq5B1Ss0fp+0LiEBT+A//tV+1gnS5XqfweydeAVn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56ArGAAAA3gAAAA8AAAAAAAAA&#10;AAAAAAAAoQIAAGRycy9kb3ducmV2LnhtbFBLBQYAAAAABAAEAPkAAACUAwAAAAA=&#10;" strokecolor="purple" strokeweight=".35pt"/>
                      <v:line id="Line 472" o:spid="_x0000_s1495" style="position:absolute;visibility:visible;mso-wrap-style:square" from="35477,3143" to="35617,3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hl8YAAADeAAAADwAAAGRycy9kb3ducmV2LnhtbESP3WrCQBSE7wu+w3IE7+qmClFTV5GC&#10;IGLFnz7AIXtMQrNn4+7WxLfvCoKXw8x8w8yXnanFjZyvLCv4GCYgiHOrKy4U/JzX71MQPiBrrC2T&#10;gjt5WC56b3PMtG35SLdTKESEsM9QQRlCk0np85IM+qFtiKN3sc5giNIVUjtsI9zUcpQkqTRYcVwo&#10;saGvkvLf059RMHXf6SS/rPfpcdLq3fZabPfpQalBv1t9ggjUhVf42d5oBaPxbDaG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Ph4ZfGAAAA3gAAAA8AAAAAAAAA&#10;AAAAAAAAoQIAAGRycy9kb3ducmV2LnhtbFBLBQYAAAAABAAEAPkAAACUAwAAAAA=&#10;" strokecolor="purple" strokeweight=".35pt"/>
                      <v:line id="Line 473" o:spid="_x0000_s1496" style="position:absolute;flip:x;visibility:visible;mso-wrap-style:square" from="35337,3143" to="35477,3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GFZeaygAAAN4AAAAPAAAA&#10;AAAAAAAAAAAAAKECAABkcnMvZG93bnJldi54bWxQSwUGAAAAAAQABAD5AAAAmAMAAAAA&#10;" strokecolor="purple" strokeweight=".35pt"/>
                      <v:line id="Line 474" o:spid="_x0000_s1497" style="position:absolute;flip:y;visibility:visible;mso-wrap-style:square" from="35477,3003" to="35617,3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pWTIBygAAAN4AAAAPAAAA&#10;AAAAAAAAAAAAAKECAABkcnMvZG93bnJldi54bWxQSwUGAAAAAAQABAD5AAAAmAMAAAAA&#10;" strokecolor="purple" strokeweight=".35pt"/>
                      <v:line id="Line 475" o:spid="_x0000_s1498" style="position:absolute;flip:y;visibility:visible;mso-wrap-style:square" from="35477,3003" to="35477,3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usdsoAAADeAAAADwAAAGRycy9kb3ducmV2LnhtbESP3WoCMRSE7wXfIRyhN6JJbRFdjWKV&#10;QltKwb/Sy8PmuLu4Odluoq59+qZQ8HKYmW+Y6byxpThT7QvHGu77CgRx6kzBmYbd9rk3AuEDssHS&#10;MWm4kof5rN2aYmLchdd03oRMRAj7BDXkIVSJlD7NyaLvu4o4egdXWwxR1pk0NV4i3JZyoNRQWiw4&#10;LuRY0TKn9Lg5WQ3dp3e1f1sqfL0+fnz9FKvT5+q7q/Vdp1lMQARqwi38334xGgYP4/EQ/u7EKyBn&#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Zi6x2ygAAAN4AAAAPAAAA&#10;AAAAAAAAAAAAAKECAABkcnMvZG93bnJldi54bWxQSwUGAAAAAAQABAD5AAAAmAMAAAAA&#10;" strokecolor="purple" strokeweight=".35pt"/>
                      <v:line id="Line 476" o:spid="_x0000_s1499" style="position:absolute;visibility:visible;mso-wrap-style:square" from="35477,3143" to="35477,3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rnlMcAAADeAAAADwAAAGRycy9kb3ducmV2LnhtbESP3WrCQBSE74W+w3IK3ummColGVykF&#10;QcRK/XmAQ/aYBLNn093VxLfvFgq9HGbmG2a57k0jHuR8bVnB2zgBQVxYXXOp4HLejGYgfEDW2Fgm&#10;BU/ysF69DJaYa9vxkR6nUIoIYZ+jgiqENpfSFxUZ9GPbEkfvap3BEKUrpXbYRbhp5CRJUmmw5rhQ&#10;YUsfFRW3090omLnPNCuum0N6zDq9332Xu0P6pdTwtX9fgAjUh//wX3urFUym83kGv3fi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2ueUxwAAAN4AAAAPAAAAAAAA&#10;AAAAAAAAAKECAABkcnMvZG93bnJldi54bWxQSwUGAAAAAAQABAD5AAAAlQMAAAAA&#10;" strokecolor="purple" strokeweight=".35pt"/>
                      <v:rect id="Rectangle 477" o:spid="_x0000_s1500" style="position:absolute;left:36887;top:2768;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encsUA&#10;AADeAAAADwAAAGRycy9kb3ducmV2LnhtbERPy2rCQBTdF/yH4QrdFDNRodSYUUQoDVKQxsf6krkm&#10;wcydmJkm6d93FoUuD+edbkfTiJ46V1tWMI9iEMSF1TWXCs6n99kbCOeRNTaWScEPOdhuJk8pJtoO&#10;/EV97ksRQtglqKDyvk2kdEVFBl1kW+LA3Wxn0AfYlVJ3OIRw08hFHL9KgzWHhgpb2ldU3PNvo2Ao&#10;jv319Pkhjy/XzPIje+zzy0Gp5+m4W4PwNPp/8Z870woWy9Uq7A13whW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F6dyxQAAAN4AAAAPAAAAAAAAAAAAAAAAAJgCAABkcnMv&#10;ZG93bnJldi54bWxQSwUGAAAAAAQABAD1AAAAigMAAAAA&#10;" filled="f" stroked="f"/>
                      <v:line id="Line 478" o:spid="_x0000_s1501" style="position:absolute;flip:x y;visibility:visible;mso-wrap-style:square" from="36931,2819" to="37077,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16e8UAAADeAAAADwAAAGRycy9kb3ducmV2LnhtbESPQWvCQBSE7wX/w/IEb3WjQjDRVcRi&#10;KRSKRvH8yD6zwezbkF01/ffdguBxmJlvmOW6t424U+drxwom4wQEcel0zZWC03H3PgfhA7LGxjEp&#10;+CUP69XgbYm5dg8+0L0IlYgQ9jkqMCG0uZS+NGTRj11LHL2L6yyGKLtK6g4fEW4bOU2SVFqsOS4Y&#10;bGlrqLwWN6sgNaePfm/2t8/DzuD3z7mYh7RWajTsNwsQgfrwCj/bX1rBdJZlGfzfiV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Z16e8UAAADeAAAADwAAAAAAAAAA&#10;AAAAAAChAgAAZHJzL2Rvd25yZXYueG1sUEsFBgAAAAAEAAQA+QAAAJMDAAAAAA==&#10;" strokecolor="purple" strokeweight=".35pt"/>
                      <v:line id="Line 479" o:spid="_x0000_s1502" style="position:absolute;visibility:visible;mso-wrap-style:square" from="37077,2959" to="37217,3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m9UsQAAADeAAAADwAAAGRycy9kb3ducmV2LnhtbESP32rCMBTG7we+QzgD72YyGVWqUUQQ&#10;RJys6gMcmmNbbE5qktnu7ZeLwS4/vn/8luvBtuJJPjSONbxPFAji0pmGKw3Xy+5tDiJEZIOtY9Lw&#10;QwHWq9HLEnPjei7oeY6VSCMcctRQx9jlUoayJoth4jri5N2ctxiT9JU0Hvs0bls5VSqTFhtODzV2&#10;tK2pvJ+/rYa5/8xm5W13yopZb46HR3U4ZV9aj1+HzQJEpCH+h//ae6Nh+qFUAkg4CQX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yb1SxAAAAN4AAAAPAAAAAAAAAAAA&#10;AAAAAKECAABkcnMvZG93bnJldi54bWxQSwUGAAAAAAQABAD5AAAAkgMAAAAA&#10;" strokecolor="purple" strokeweight=".35pt"/>
                      <v:line id="Line 480" o:spid="_x0000_s1503" style="position:absolute;flip:x;visibility:visible;mso-wrap-style:square" from="36931,2959" to="37077,3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j2sMkAAADeAAAADwAAAGRycy9kb3ducmV2LnhtbESP3WoCMRSE74W+QzhCb8RNFJGyGsUq&#10;hbaUQv3Dy8PmuLt0c7LdRF19+kYo9HKYmW+Y6by1lThT40vHGgaJAkGcOVNyrmG7eek/gfAB2WDl&#10;mDRcycN89tCZYmrchb/ovA65iBD2KWooQqhTKX1WkEWfuJo4ekfXWAxRNrk0DV4i3FZyqNRYWiw5&#10;LhRY07Kg7Ht9shp6zx9q975U+HYdfR5u5eq0X/30tH7stosJiEBt+A//tV+NhuFIqQHc78QrIG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SY9rDJAAAA3gAAAA8AAAAA&#10;AAAAAAAAAAAAoQIAAGRycy9kb3ducmV2LnhtbFBLBQYAAAAABAAEAPkAAACXAwAAAAA=&#10;" strokecolor="purple" strokeweight=".35pt"/>
                      <v:line id="Line 481" o:spid="_x0000_s1504" style="position:absolute;flip:y;visibility:visible;mso-wrap-style:square" from="37077,2819" to="37217,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pox8kAAADeAAAADwAAAGRycy9kb3ducmV2LnhtbESP3WoCMRSE7wu+QziCN6JJFyllNUpV&#10;BFuKUH9KLw+b093Fzcl2E3Xt05tCwcthZr5hJrPWVuJMjS8da3gcKhDEmTMl5xr2u9XgGYQPyAYr&#10;x6ThSh5m087DBFPjLvxB523IRYSwT1FDEUKdSumzgiz6oauJo/ftGoshyiaXpsFLhNtKJko9SYsl&#10;x4UCa1oUlB23J6uhP39Xh7eFwtfraPP1Wy5Pn8ufvta9bvsyBhGoDffwf3ttNCQjpRL4uxOvgJz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RKaMfJAAAA3gAAAA8AAAAA&#10;AAAAAAAAAAAAoQIAAGRycy9kb3ducmV2LnhtbFBLBQYAAAAABAAEAPkAAACXAwAAAAA=&#10;" strokecolor="purple" strokeweight=".35pt"/>
                      <v:line id="Line 482" o:spid="_x0000_s1505" style="position:absolute;flip:y;visibility:visible;mso-wrap-style:square" from="37077,2819" to="37077,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bNXMkAAADeAAAADwAAAGRycy9kb3ducmV2LnhtbESP3WoCMRSE74W+QzgFb6QmVSllaxR/&#10;KKiIUFull4fN6e7Szcl2E3X16RtB8HKYmW+Y4bixpThS7QvHGp67CgRx6kzBmYavz/enVxA+IBss&#10;HZOGM3kYjx5aQ0yMO/EHHbchExHCPkENeQhVIqVPc7Lou64ijt6Pqy2GKOtMmhpPEW5L2VPqRVos&#10;OC7kWNEsp/R3e7AaOtO12q1mCpfnweb7UswP+/lfR+v2YzN5AxGoCffwrb0wGnoDpfpwvROvgBz9&#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sGzVzJAAAA3gAAAA8AAAAA&#10;AAAAAAAAAAAAoQIAAGRycy9kb3ducmV2LnhtbFBLBQYAAAAABAAEAPkAAACXAwAAAAA=&#10;" strokecolor="purple" strokeweight=".35pt"/>
                      <v:line id="Line 483" o:spid="_x0000_s1506" style="position:absolute;visibility:visible;mso-wrap-style:square" from="37077,2959" to="37077,3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K7UcYAAADeAAAADwAAAGRycy9kb3ducmV2LnhtbESP3WoCMRSE7wXfIZxC7zSpyCqrUUQQ&#10;irTi3wMcNsfdxc3JNknd7ds3hYKXw8x8wyzXvW3Eg3yoHWt4GysQxIUzNZcarpfdaA4iRGSDjWPS&#10;8EMB1qvhYIm5cR2f6HGOpUgQDjlqqGJscylDUZHFMHYtcfJuzluMSfpSGo9dgttGTpTKpMWa00KF&#10;LW0rKu7nb6th7j+zWXHbHbLTrDMf+69yf8iOWr++9JsFiEh9fIb/2+9Gw2Sq1BT+7q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yu1HGAAAA3gAAAA8AAAAAAAAA&#10;AAAAAAAAoQIAAGRycy9kb3ducmV2LnhtbFBLBQYAAAAABAAEAPkAAACUAwAAAAA=&#10;" strokecolor="purple" strokeweight=".35pt"/>
                      <v:rect id="Rectangle 484" o:spid="_x0000_s1507" style="position:absolute;left:38531;top:3194;width:470;height: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KXscA&#10;AADeAAAADwAAAGRycy9kb3ducmV2LnhtbESPQWvCQBSE74L/YXkFL6XuVqqU1FVEKIYiiLH1/Mi+&#10;JqHZtzG7TdJ/7woFj8PMfMMs14OtRUetrxxreJ4qEMS5MxUXGj5P70+vIHxANlg7Jg1/5GG9Go+W&#10;mBjX85G6LBQiQtgnqKEMoUmk9HlJFv3UNcTR+3atxRBlW0jTYh/htpYzpRbSYsVxocSGtiXlP9mv&#10;1dDnh+582u/k4fGcOr6kl2329aH15GHYvIEINIR7+L+dGg2zF6XmcLsTr4B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vsyl7HAAAA3gAAAA8AAAAAAAAAAAAAAAAAmAIAAGRy&#10;cy9kb3ducmV2LnhtbFBLBQYAAAAABAAEAPUAAACMAwAAAAA=&#10;" filled="f" stroked="f"/>
                      <v:line id="Line 485" o:spid="_x0000_s1508" style="position:absolute;flip:x y;visibility:visible;mso-wrap-style:square" from="38576,3238" to="38715,3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gsu8UAAADeAAAADwAAAGRycy9kb3ducmV2LnhtbESPQWvCQBSE7wX/w/KE3upGKSFEVxGL&#10;pSCUJJWeH9lnNph9G7KrSf+9Wyj0OMzMN8xmN9lO3GnwrWMFy0UCgrh2uuVGwfnr+JKB8AFZY+eY&#10;FPyQh9129rTBXLuRS7pXoRERwj5HBSaEPpfS14Ys+oXriaN3cYPFEOXQSD3gGOG2k6skSaXFluOC&#10;wZ4OhuprdbMKUnN+mwpT3N7Lo8HT53eVhbRV6nk+7dcgAk3hP/zX/tAKVq8RCb934hWQ2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gsu8UAAADeAAAADwAAAAAAAAAA&#10;AAAAAAChAgAAZHJzL2Rvd25yZXYueG1sUEsFBgAAAAAEAAQA+QAAAJMDAAAAAA==&#10;" strokecolor="purple" strokeweight=".35pt"/>
                      <v:line id="Line 486" o:spid="_x0000_s1509" style="position:absolute;visibility:visible;mso-wrap-style:square" from="38715,3378" to="38855,3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AlJsYAAADeAAAADwAAAGRycy9kb3ducmV2LnhtbESPUWvCMBSF3wf+h3AF32aiSCvVKCII&#10;QzaZbj/g0lzbYnNTk8x2/34ZDPZ4OOd8h7PeDrYVD/KhcaxhNlUgiEtnGq40fH4cnpcgQkQ22Dom&#10;Dd8UYLsZPa2xMK7nMz0usRIJwqFADXWMXSFlKGuyGKauI07e1XmLMUlfSeOxT3DbyrlSmbTYcFqo&#10;saN9TeXt8mU1LP1blpfXwyk75715Pd6r4yl713oyHnYrEJGG+B/+a78YDfOFUjn83klX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4gJSbGAAAA3gAAAA8AAAAAAAAA&#10;AAAAAAAAoQIAAGRycy9kb3ducmV2LnhtbFBLBQYAAAAABAAEAPkAAACUAwAAAAA=&#10;" strokecolor="purple" strokeweight=".35pt"/>
                      <v:line id="Line 487" o:spid="_x0000_s1510" style="position:absolute;flip:x;visibility:visible;mso-wrap-style:square" from="38576,3378" to="38715,3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JfLcYAAADeAAAADwAAAGRycy9kb3ducmV2LnhtbERPXWvCMBR9H+w/hDvwRWaiyBjVtExF&#10;2EQE3Rx7vDR3bbG5qU3U6q83D4M9Hs73NOtsLc7U+sqxhuFAgSDOnam40PD1uXx+BeEDssHaMWm4&#10;kocsfXyYYmLchbd03oVCxBD2CWooQ2gSKX1ekkU/cA1x5H5dazFE2BbStHiJ4baWI6VepMWKY0OJ&#10;Dc1Lyg+7k9XQn63VfjVX+HEdb35u1eL0vTj2te49dW8TEIG68C/+c78bDaOxUnFvvBOvgEz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iXy3GAAAA3gAAAA8AAAAAAAAA&#10;AAAAAAAAoQIAAGRycy9kb3ducmV2LnhtbFBLBQYAAAAABAAEAPkAAACUAwAAAAA=&#10;" strokecolor="purple" strokeweight=".35pt"/>
                      <v:line id="Line 488" o:spid="_x0000_s1511" style="position:absolute;flip:y;visibility:visible;mso-wrap-style:square" from="38715,3238" to="38855,3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76tskAAADeAAAADwAAAGRycy9kb3ducmV2LnhtbESP3WoCMRSE7wu+QzhCb0QTRYquRmkV&#10;oS2l4E+Ll4fNcXdxc7Juoq59elMo9HKYmW+Y6byxpbhQ7QvHGvo9BYI4dabgTMNuu+qOQPiAbLB0&#10;TBpu5GE+az1MMTHuymu6bEImIoR9ghryEKpESp/mZNH3XEUcvYOrLYYo60yaGq8Rbks5UOpJWiw4&#10;LuRY0SKn9Lg5Ww2dlw/19b5Q+HYbfu5/iuX5e3nqaP3Ybp4nIAI14T/81341GgZDpcbweydeATm7&#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ru+rbJAAAA3gAAAA8AAAAA&#10;AAAAAAAAAAAAoQIAAGRycy9kb3ducmV2LnhtbFBLBQYAAAAABAAEAPkAAACXAwAAAAA=&#10;" strokecolor="purple" strokeweight=".35pt"/>
                      <v:line id="Line 489" o:spid="_x0000_s1512" style="position:absolute;flip:y;visibility:visible;mso-wrap-style:square" from="38715,3238" to="38715,3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3F9scAAADeAAAADwAAAGRycy9kb3ducmV2LnhtbESPzWoCMRSF94LvEK7QjWiiiMjUKFYp&#10;tEUEtS0uL5PrzODkZjqJOvr0zUJweTh/fNN5Y0txodoXjjUM+goEcepMwZmG7/17bwLCB2SDpWPS&#10;cCMP81m7NcXEuCtv6bILmYgj7BPUkIdQJVL6NCeLvu8q4ugdXW0xRFln0tR4jeO2lEOlxtJiwfEh&#10;x4qWOaWn3dlq6L6t1c/XUuHnbbQ53IvV+Xf119X6pdMsXkEEasIz/Gh/GA3DkRpEgIgTUUDO/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DcX2xwAAAN4AAAAPAAAAAAAA&#10;AAAAAAAAAKECAABkcnMvZG93bnJldi54bWxQSwUGAAAAAAQABAD5AAAAlQMAAAAA&#10;" strokecolor="purple" strokeweight=".35pt"/>
                      <v:line id="Line 490" o:spid="_x0000_s1513" style="position:absolute;visibility:visible;mso-wrap-style:square" from="38715,3378" to="38715,3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yOFMYAAADeAAAADwAAAGRycy9kb3ducmV2LnhtbESP0WrCQBRE3wv+w3IF3+omIlFSVymC&#10;IGKlaj/gkr0modm7cXc18e+7gtDHYWbOMItVbxpxJ+drywrScQKCuLC65lLBz3nzPgfhA7LGxjIp&#10;eJCH1XLwtsBc246PdD+FUkQI+xwVVCG0uZS+qMigH9uWOHoX6wyGKF0ptcMuwk0jJ0mSSYM1x4UK&#10;W1pXVPyebkbB3H1ls+KyOWTHWaf3u2u5O2TfSo2G/ecHiEB9+A+/2lutYDJN0hSed+IV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tcjhTGAAAA3gAAAA8AAAAAAAAA&#10;AAAAAAAAoQIAAGRycy9kb3ducmV2LnhtbFBLBQYAAAAABAAEAPkAAACUAwAAAAA=&#10;" strokecolor="purple" strokeweight=".35pt"/>
                      <v:rect id="Rectangle 491" o:spid="_x0000_s1514" style="position:absolute;left:40170;top:4038;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zE98cA&#10;AADeAAAADwAAAGRycy9kb3ducmV2LnhtbESP3WrCQBSE7wu+w3IEb4puDKVIdBURpEEK0vhzfcge&#10;k2D2bMxuk/Ttu4WCl8PMfMOsNoOpRUetqywrmM8iEMS51RUXCs6n/XQBwnlkjbVlUvBDDjbr0csK&#10;E217/qIu84UIEHYJKii9bxIpXV6SQTezDXHwbrY16INsC6lb7APc1DKOondpsOKwUGJDu5Lye/Zt&#10;FPT5sbuePj/k8fWaWn6kj112OSg1GQ/bJQhPg3+G/9upVhC/RfMY/u6EK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cxPfHAAAA3gAAAA8AAAAAAAAAAAAAAAAAmAIAAGRy&#10;cy9kb3ducmV2LnhtbFBLBQYAAAAABAAEAPUAAACMAwAAAAA=&#10;" filled="f" stroked="f"/>
                      <v:line id="Line 492" o:spid="_x0000_s1515" style="position:absolute;flip:x y;visibility:visible;mso-wrap-style:square" from="40220,4083" to="40360,4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YZ/sUAAADeAAAADwAAAGRycy9kb3ducmV2LnhtbESP3YrCMBSE74V9h3AW9k5TfyhSjSK7&#10;KAuCaBWvD82xKTYnpYnaffuNIHg5zMw3zHzZ2VrcqfWVYwXDQQKCuHC64lLB6bjuT0H4gKyxdkwK&#10;/sjDcvHRm2Om3YMPdM9DKSKEfYYKTAhNJqUvDFn0A9cQR+/iWoshyraUusVHhNtajpIklRYrjgsG&#10;G/o2VFzzm1WQmtNPtzf72+awNrjdnfNpSCulvj671QxEoC68w6/2r1YwmiTDMTzvxCs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YZ/sUAAADeAAAADwAAAAAAAAAA&#10;AAAAAAChAgAAZHJzL2Rvd25yZXYueG1sUEsFBgAAAAAEAAQA+QAAAJMDAAAAAA==&#10;" strokecolor="purple" strokeweight=".35pt"/>
                      <v:line id="Line 493" o:spid="_x0000_s1516" style="position:absolute;visibility:visible;mso-wrap-style:square" from="40360,4222" to="40500,4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tjMYAAADeAAAADwAAAGRycy9kb3ducmV2LnhtbESP3YrCMBSE7wXfIRzBO00VqdI1igiC&#10;yCrrzwMcmmNbtjmpSbTdtzcLC3s5zMw3zHLdmVq8yPnKsoLJOAFBnFtdcaHgdt2NFiB8QNZYWyYF&#10;P+Rhver3lphp2/KZXpdQiAhhn6GCMoQmk9LnJRn0Y9sQR+9uncEQpSukdthGuKnlNElSabDiuFBi&#10;Q9uS8u/L0yhYuGM6z++7U3qet/rz8CgOp/RLqeGg23yACNSF//Bfe68VTGfJZAa/d+IVkKs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rLYzGAAAA3gAAAA8AAAAAAAAA&#10;AAAAAAAAoQIAAGRycy9kb3ducmV2LnhtbFBLBQYAAAAABAAEAPkAAACUAwAAAAA=&#10;" strokecolor="purple" strokeweight=".35pt"/>
                      <v:line id="Line 494" o:spid="_x0000_s1517" style="position:absolute;flip:x;visibility:visible;mso-wrap-style:square" from="40220,4222" to="40360,4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pmbskAAADeAAAADwAAAGRycy9kb3ducmV2LnhtbESP3WoCMRSE7wt9h3AKvRFNFCuyGqVV&#10;BC0i+EsvD5vT3aWbk+0m6tqnN4VCL4eZ+YYZTxtbigvVvnCsodtRIIhTZwrONBz2i/YQhA/IBkvH&#10;pOFGHqaTx4cxJsZdeUuXXchEhLBPUEMeQpVI6dOcLPqOq4ij9+lqiyHKOpOmxmuE21L2lBpIiwXH&#10;hRwrmuWUfu3OVkPrba2O7zOFq1t/8/FTzM+n+XdL6+en5nUEIlAT/sN/7aXR0Our7gv83olXQE7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56Zm7JAAAA3gAAAA8AAAAA&#10;AAAAAAAAAAAAoQIAAGRycy9kb3ducmV2LnhtbFBLBQYAAAAABAAEAPkAAACXAwAAAAA=&#10;" strokecolor="purple" strokeweight=".35pt"/>
                      <v:line id="Line 495" o:spid="_x0000_s1518" style="position:absolute;flip:y;visibility:visible;mso-wrap-style:square" from="40360,4083" to="40500,4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4GckAAADeAAAADwAAAGRycy9kb3ducmV2LnhtbESP3WoCMRSE7wt9h3AK3ogmikhZjWKV&#10;QitFqD+ll4fNcXfp5mS7ibr69EYQvBxm5htmPG1sKY5U+8Kxhl5XgSBOnSk407DdvHdeQfiAbLB0&#10;TBrO5GE6eX4aY2Lcib/puA6ZiBD2CWrIQ6gSKX2ak0XfdRVx9PauthiirDNpajxFuC1lX6mhtFhw&#10;XMixonlO6d/6YDW0377UbjlX+HkerH4vxeLws/hva916aWYjEIGa8Ajf2x9GQ3+gekO43YlXQE6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6o+BnJAAAA3gAAAA8AAAAA&#10;AAAAAAAAAAAAoQIAAGRycy9kb3ducmV2LnhtbFBLBQYAAAAABAAEAPkAAACXAwAAAAA=&#10;" strokecolor="purple" strokeweight=".35pt"/>
                      <v:line id="Line 496" o:spid="_x0000_s1519" style="position:absolute;flip:y;visibility:visible;mso-wrap-style:square" from="40360,4083" to="40360,4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RdgskAAADeAAAADwAAAGRycy9kb3ducmV2LnhtbESP3WoCMRSE7wt9h3AKvRFNFKmyGqVV&#10;BC0i+EsvD5vT3aWbk+0m6tqnN4VCL4eZ+YYZTxtbigvVvnCsodtRIIhTZwrONBz2i/YQhA/IBkvH&#10;pOFGHqaTx4cxJsZdeUuXXchEhLBPUEMeQpVI6dOcLPqOq4ij9+lqiyHKOpOmxmuE21L2lHqRFguO&#10;CzlWNMsp/dqdrYbW21od32cKV7f+5uOnmJ9P8++W1s9PzesIRKAm/If/2kujoddX3QH83olXQE7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HkXYLJAAAA3gAAAA8AAAAA&#10;AAAAAAAAAAAAoQIAAGRycy9kb3ducmV2LnhtbFBLBQYAAAAABAAEAPkAAACXAwAAAAA=&#10;" strokecolor="purple" strokeweight=".35pt"/>
                      <v:line id="Line 497" o:spid="_x0000_s1520" style="position:absolute;visibility:visible;mso-wrap-style:square" from="40360,4222" to="40360,4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YnicIAAADeAAAADwAAAGRycy9kb3ducmV2LnhtbERPzYrCMBC+L/gOYQRva6pIlWoUEYRF&#10;VNTdBxiasS02k24SbX17cxA8fnz/i1VnavEg5yvLCkbDBARxbnXFhYK/3+33DIQPyBpry6TgSR5W&#10;y97XAjNtWz7T4xIKEUPYZ6igDKHJpPR5SQb90DbEkbtaZzBE6AqpHbYx3NRynCSpNFhxbCixoU1J&#10;+e1yNwpm7pBO8+v2mJ6nrd7v/ovdMT0pNeh36zmIQF34iN/uH61gPElGcW+8E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YnicIAAADeAAAADwAAAAAAAAAAAAAA&#10;AAChAgAAZHJzL2Rvd25yZXYueG1sUEsFBgAAAAAEAAQA+QAAAJADAAAAAA==&#10;" strokecolor="purple" strokeweight=".35pt"/>
                      <v:rect id="Rectangle 498" o:spid="_x0000_s1521" style="position:absolute;left:889;top:18351;width:425;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UbFMQA&#10;AADeAAAADwAAAGRycy9kb3ducmV2LnhtbESP3WoCMRSE7wt9h3AK3tXEpRS7NUopCFa8ce0DHDZn&#10;f2hysiTRXd/eCEIvh5n5hlltJmfFhULsPWtYzBUI4tqbnlsNv6ft6xJETMgGrWfScKUIm/Xz0wpL&#10;40c+0qVKrcgQjiVq6FIaSilj3ZHDOPcDcfYaHxymLEMrTcAxw52VhVLv0mHPeaHDgb47qv+qs9Mg&#10;T9V2XFY2KL8vmoP92R0b8lrPXqavTxCJpvQffrR3RkPxphYfcL+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1GxTEAAAA3gAAAA8AAAAAAAAAAAAAAAAAmAIAAGRycy9k&#10;b3ducmV2LnhtbFBLBQYAAAAABAAEAPUAAACJAwAAAAA=&#10;" filled="f" stroked="f">
                        <v:textbox style="mso-fit-shape-to-text:t" inset="0,0,0,0">
                          <w:txbxContent>
                            <w:p w14:paraId="669BA222" w14:textId="77777777" w:rsidR="00B44842" w:rsidRDefault="00B44842" w:rsidP="00B44842">
                              <w:r>
                                <w:rPr>
                                  <w:rFonts w:ascii="Arial" w:hAnsi="Arial" w:cs="Arial"/>
                                  <w:color w:val="000000"/>
                                  <w:sz w:val="12"/>
                                  <w:szCs w:val="12"/>
                                </w:rPr>
                                <w:t>1</w:t>
                              </w:r>
                            </w:p>
                          </w:txbxContent>
                        </v:textbox>
                      </v:rect>
                      <v:rect id="Rectangle 499" o:spid="_x0000_s1522" style="position:absolute;left:889;top:12395;width:425;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4NMIA&#10;AADeAAAADwAAAGRycy9kb3ducmV2LnhtbESPy2oCMRSG90LfIZyCO006iMjUKCIItrhx9AEOkzMX&#10;mpwMSepM375ZCC5//hvfdj85Kx4UYu9Zw8dSgSCuvem51XC/nRYbEDEhG7SeScMfRdjv3mZbLI0f&#10;+UqPKrUij3AsUUOX0lBKGeuOHMalH4iz1/jgMGUZWmkCjnncWVkotZYOe84PHQ507Kj+qX6dBnmr&#10;TuOmskH576K52K/ztSGv9fx9OnyCSDSlV/jZPhsNxUoVGSDjZBSQu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43g0wgAAAN4AAAAPAAAAAAAAAAAAAAAAAJgCAABkcnMvZG93&#10;bnJldi54bWxQSwUGAAAAAAQABAD1AAAAhwMAAAAA&#10;" filled="f" stroked="f">
                        <v:textbox style="mso-fit-shape-to-text:t" inset="0,0,0,0">
                          <w:txbxContent>
                            <w:p w14:paraId="7375F5C0" w14:textId="77777777" w:rsidR="00B44842" w:rsidRDefault="00B44842" w:rsidP="00B44842">
                              <w:r>
                                <w:rPr>
                                  <w:rFonts w:ascii="Arial" w:hAnsi="Arial" w:cs="Arial"/>
                                  <w:color w:val="000000"/>
                                  <w:sz w:val="12"/>
                                  <w:szCs w:val="12"/>
                                </w:rPr>
                                <w:t>2</w:t>
                              </w:r>
                            </w:p>
                          </w:txbxContent>
                        </v:textbox>
                      </v:rect>
                      <v:rect id="Rectangle 500" o:spid="_x0000_s1523" style="position:absolute;left:889;top:6432;width:425;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dr8MA&#10;AADeAAAADwAAAGRycy9kb3ducmV2LnhtbESP3WoCMRSE74W+QzgF7zRxEZGtUUpBsNIbVx/gsDn7&#10;Q5OTJUnd7ds3QsHLYWa+YXaHyVlxpxB7zxpWSwWCuPam51bD7XpcbEHEhGzQeiYNvxThsH+Z7bA0&#10;fuQL3avUigzhWKKGLqWhlDLWHTmMSz8QZ6/xwWHKMrTSBBwz3FlZKLWRDnvOCx0O9NFR/V39OA3y&#10;Wh3HbWWD8uei+bKfp0tDXuv56/T+BiLRlJ7h//bJaCjWqljB406+An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dr8MAAADeAAAADwAAAAAAAAAAAAAAAACYAgAAZHJzL2Rv&#10;d25yZXYueG1sUEsFBgAAAAAEAAQA9QAAAIgDAAAAAA==&#10;" filled="f" stroked="f">
                        <v:textbox style="mso-fit-shape-to-text:t" inset="0,0,0,0">
                          <w:txbxContent>
                            <w:p w14:paraId="315FFB53" w14:textId="77777777" w:rsidR="00B44842" w:rsidRDefault="00B44842" w:rsidP="00B44842">
                              <w:r>
                                <w:rPr>
                                  <w:rFonts w:ascii="Arial" w:hAnsi="Arial" w:cs="Arial"/>
                                  <w:color w:val="000000"/>
                                  <w:sz w:val="12"/>
                                  <w:szCs w:val="12"/>
                                </w:rPr>
                                <w:t>3</w:t>
                              </w:r>
                            </w:p>
                          </w:txbxContent>
                        </v:textbox>
                      </v:rect>
                      <v:rect id="Rectangle 501" o:spid="_x0000_s1524" style="position:absolute;left:889;top:469;width:425;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1D2MMA&#10;AADeAAAADwAAAGRycy9kb3ducmV2LnhtbESP3UoDMRSE7wXfIRzBO5s0iJS1aSmFQivedOsDHDZn&#10;f2hysiRpd317IwheDjPzDbPezt6JO8U0BDawXCgQxE2wA3cGvi6HlxWIlJEtusBk4JsSbDePD2us&#10;bJj4TPc6d6JAOFVooM95rKRMTU8e0yKMxMVrQ/SYi4ydtBGnAvdOaqXepMeBy0KPI+17aq71zRuQ&#10;l/owrWoXVfjQ7ac7Hc8tBWOen+bdO4hMc/4P/7WP1oB+VVrD751yBe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1D2MMAAADeAAAADwAAAAAAAAAAAAAAAACYAgAAZHJzL2Rv&#10;d25yZXYueG1sUEsFBgAAAAAEAAQA9QAAAIgDAAAAAA==&#10;" filled="f" stroked="f">
                        <v:textbox style="mso-fit-shape-to-text:t" inset="0,0,0,0">
                          <w:txbxContent>
                            <w:p w14:paraId="18EF24F1" w14:textId="77777777" w:rsidR="00B44842" w:rsidRDefault="00B44842" w:rsidP="00B44842">
                              <w:r>
                                <w:rPr>
                                  <w:rFonts w:ascii="Arial" w:hAnsi="Arial" w:cs="Arial"/>
                                  <w:color w:val="000000"/>
                                  <w:sz w:val="12"/>
                                  <w:szCs w:val="12"/>
                                </w:rPr>
                                <w:t>4</w:t>
                              </w:r>
                            </w:p>
                          </w:txbxContent>
                        </v:textbox>
                      </v:rect>
                      <v:rect id="Rectangle 502" o:spid="_x0000_s1525" style="position:absolute;left:4457;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HmQ8QA&#10;AADeAAAADwAAAGRycy9kb3ducmV2LnhtbESP3WoCMRSE7wu+QzhC72riVkS2RpGCYIs3rj7AYXP2&#10;hyYnS5K627dvCgUvh5n5htnuJ2fFnULsPWtYLhQI4tqbnlsNt+vxZQMiJmSD1jNp+KEI+93saYul&#10;8SNf6F6lVmQIxxI1dCkNpZSx7shhXPiBOHuNDw5TlqGVJuCY4c7KQqm1dNhzXuhwoPeO6q/q22mQ&#10;1+o4bioblP8smrP9OF0a8lo/z6fDG4hEU3qE/9sno6FYqeIV/u7kK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x5kPEAAAA3gAAAA8AAAAAAAAAAAAAAAAAmAIAAGRycy9k&#10;b3ducmV2LnhtbFBLBQYAAAAABAAEAPUAAACJAwAAAAA=&#10;" filled="f" stroked="f">
                        <v:textbox style="mso-fit-shape-to-text:t" inset="0,0,0,0">
                          <w:txbxContent>
                            <w:p w14:paraId="38D66754" w14:textId="77777777" w:rsidR="00B44842" w:rsidRDefault="00B44842" w:rsidP="00B44842">
                              <w:r>
                                <w:rPr>
                                  <w:rFonts w:ascii="Arial" w:hAnsi="Arial" w:cs="Arial"/>
                                  <w:b/>
                                  <w:bCs/>
                                  <w:color w:val="000000"/>
                                  <w:sz w:val="8"/>
                                  <w:szCs w:val="8"/>
                                </w:rPr>
                                <w:t>1</w:t>
                              </w:r>
                            </w:p>
                          </w:txbxContent>
                        </v:textbox>
                      </v:rect>
                      <v:rect id="Rectangle 503" o:spid="_x0000_s1526" style="position:absolute;left:6102;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h+N8MA&#10;AADeAAAADwAAAGRycy9kb3ducmV2LnhtbESP3WoCMRSE74W+QziF3mnSRUS2RikFQYs3rj7AYXP2&#10;hyYnS5K669s3BcHLYWa+YTa7yVlxoxB7zxreFwoEce1Nz62G62U/X4OICdmg9Uwa7hRht32ZbbA0&#10;fuQz3arUigzhWKKGLqWhlDLWHTmMCz8QZ6/xwWHKMrTSBBwz3FlZKLWSDnvOCx0O9NVR/VP9Og3y&#10;Uu3HdWWD8t9Fc7LHw7khr/Xb6/T5ASLRlJ7hR/tgNBRLVSzh/0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h+N8MAAADeAAAADwAAAAAAAAAAAAAAAACYAgAAZHJzL2Rv&#10;d25yZXYueG1sUEsFBgAAAAAEAAQA9QAAAIgDAAAAAA==&#10;" filled="f" stroked="f">
                        <v:textbox style="mso-fit-shape-to-text:t" inset="0,0,0,0">
                          <w:txbxContent>
                            <w:p w14:paraId="7A1B491A" w14:textId="77777777" w:rsidR="00B44842" w:rsidRDefault="00B44842" w:rsidP="00B44842">
                              <w:r>
                                <w:rPr>
                                  <w:rFonts w:ascii="Arial" w:hAnsi="Arial" w:cs="Arial"/>
                                  <w:b/>
                                  <w:bCs/>
                                  <w:color w:val="000000"/>
                                  <w:sz w:val="8"/>
                                  <w:szCs w:val="8"/>
                                </w:rPr>
                                <w:t>2</w:t>
                              </w:r>
                            </w:p>
                          </w:txbxContent>
                        </v:textbox>
                      </v:rect>
                      <v:rect id="Rectangle 504" o:spid="_x0000_s1527" style="position:absolute;left:7740;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TbrMQA&#10;AADeAAAADwAAAGRycy9kb3ducmV2LnhtbESP3WoCMRSE7wu+QzhC72riUkW2RpGCYIs3rj7AYXP2&#10;hyYnS5K627dvCgUvh5n5htnuJ2fFnULsPWtYLhQI4tqbnlsNt+vxZQMiJmSD1jNp+KEI+93saYul&#10;8SNf6F6lVmQIxxI1dCkNpZSx7shhXPiBOHuNDw5TlqGVJuCY4c7KQqm1dNhzXuhwoPeO6q/q22mQ&#10;1+o4bioblP8smrP9OF0a8lo/z6fDG4hEU3qE/9sno6F4VcUK/u7kK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U26zEAAAA3gAAAA8AAAAAAAAAAAAAAAAAmAIAAGRycy9k&#10;b3ducmV2LnhtbFBLBQYAAAAABAAEAPUAAACJAwAAAAA=&#10;" filled="f" stroked="f">
                        <v:textbox style="mso-fit-shape-to-text:t" inset="0,0,0,0">
                          <w:txbxContent>
                            <w:p w14:paraId="6DC911C7" w14:textId="77777777" w:rsidR="00B44842" w:rsidRDefault="00B44842" w:rsidP="00B44842">
                              <w:r>
                                <w:rPr>
                                  <w:rFonts w:ascii="Arial" w:hAnsi="Arial" w:cs="Arial"/>
                                  <w:b/>
                                  <w:bCs/>
                                  <w:color w:val="000000"/>
                                  <w:sz w:val="8"/>
                                  <w:szCs w:val="8"/>
                                </w:rPr>
                                <w:t>3</w:t>
                              </w:r>
                            </w:p>
                          </w:txbxContent>
                        </v:textbox>
                      </v:rect>
                      <v:rect id="Rectangle 505" o:spid="_x0000_s1528" style="position:absolute;left:9340;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ZF28MA&#10;AADeAAAADwAAAGRycy9kb3ducmV2LnhtbESP3WoCMRSE74W+QziF3mnSpYhsjVIKghZvXH2Aw+bs&#10;D01OliR117dvBMHLYWa+YdbbyVlxpRB7zxreFwoEce1Nz62Gy3k3X4GICdmg9UwabhRhu3mZrbE0&#10;fuQTXavUigzhWKKGLqWhlDLWHTmMCz8QZ6/xwWHKMrTSBBwz3FlZKLWUDnvOCx0O9N1R/Vv9OQ3y&#10;XO3GVWWD8j9Fc7SH/akhr/Xb6/T1CSLRlJ7hR3tvNBQfqljC/U6+An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0ZF28MAAADeAAAADwAAAAAAAAAAAAAAAACYAgAAZHJzL2Rv&#10;d25yZXYueG1sUEsFBgAAAAAEAAQA9QAAAIgDAAAAAA==&#10;" filled="f" stroked="f">
                        <v:textbox style="mso-fit-shape-to-text:t" inset="0,0,0,0">
                          <w:txbxContent>
                            <w:p w14:paraId="23745471" w14:textId="77777777" w:rsidR="00B44842" w:rsidRDefault="00B44842" w:rsidP="00B44842">
                              <w:r>
                                <w:rPr>
                                  <w:rFonts w:ascii="Arial" w:hAnsi="Arial" w:cs="Arial"/>
                                  <w:b/>
                                  <w:bCs/>
                                  <w:color w:val="000000"/>
                                  <w:sz w:val="8"/>
                                  <w:szCs w:val="8"/>
                                </w:rPr>
                                <w:t>4</w:t>
                              </w:r>
                            </w:p>
                          </w:txbxContent>
                        </v:textbox>
                      </v:rect>
                      <v:rect id="Rectangle 506" o:spid="_x0000_s1529" style="position:absolute;left:10979;top:19291;width:28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rgQMQA&#10;AADeAAAADwAAAGRycy9kb3ducmV2LnhtbESP3WoCMRSE7wu+QzhC72riUlS2RpGCYIs3rj7AYXP2&#10;hyYnS5K627dvCgUvh5n5htnuJ2fFnULsPWtYLhQI4tqbnlsNt+vxZQMiJmSD1jNp+KEI+93saYul&#10;8SNf6F6lVmQIxxI1dCkNpZSx7shhXPiBOHuNDw5TlqGVJuCY4c7KQqmVdNhzXuhwoPeO6q/q22mQ&#10;1+o4bioblP8smrP9OF0a8lo/z6fDG4hEU3qE/9sno6F4VcUa/u7kK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K4EDEAAAA3gAAAA8AAAAAAAAAAAAAAAAAmAIAAGRycy9k&#10;b3ducmV2LnhtbFBLBQYAAAAABAAEAPUAAACJAwAAAAA=&#10;" filled="f" stroked="f">
                        <v:textbox style="mso-fit-shape-to-text:t" inset="0,0,0,0">
                          <w:txbxContent>
                            <w:p w14:paraId="41CBDDE0" w14:textId="77777777" w:rsidR="00B44842" w:rsidRDefault="00B44842" w:rsidP="00B44842">
                              <w:r>
                                <w:rPr>
                                  <w:rFonts w:ascii="Arial" w:hAnsi="Arial" w:cs="Arial"/>
                                  <w:b/>
                                  <w:bCs/>
                                  <w:color w:val="000000"/>
                                  <w:sz w:val="8"/>
                                  <w:szCs w:val="8"/>
                                </w:rPr>
                                <w:t>5</w:t>
                              </w:r>
                            </w:p>
                          </w:txbxContent>
                        </v:textbox>
                      </v:rect>
                      <v:rect id="Rectangle 507" o:spid="_x0000_s1530" style="position:absolute;left:12579;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V0MsAA&#10;AADeAAAADwAAAGRycy9kb3ducmV2LnhtbERPy2oCMRTdC/2HcAvuNOkgIlOjiCDY4sbRD7hM7jxo&#10;cjMkqTP9+2YhuDyc93Y/OSseFGLvWcPHUoEgrr3pudVwv50WGxAxIRu0nknDH0XY795mWyyNH/lK&#10;jyq1IodwLFFDl9JQShnrjhzGpR+IM9f44DBlGFppAo453FlZKLWWDnvODR0OdOyo/ql+nQZ5q07j&#10;prJB+e+iudiv87Uhr/X8fTp8gkg0pZf46T4bDcVKFXlvvpOvgN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V0MsAAAADeAAAADwAAAAAAAAAAAAAAAACYAgAAZHJzL2Rvd25y&#10;ZXYueG1sUEsFBgAAAAAEAAQA9QAAAIUDAAAAAA==&#10;" filled="f" stroked="f">
                        <v:textbox style="mso-fit-shape-to-text:t" inset="0,0,0,0">
                          <w:txbxContent>
                            <w:p w14:paraId="6D3E5174" w14:textId="77777777" w:rsidR="00B44842" w:rsidRDefault="00B44842" w:rsidP="00B44842">
                              <w:r>
                                <w:rPr>
                                  <w:rFonts w:ascii="Arial" w:hAnsi="Arial" w:cs="Arial"/>
                                  <w:b/>
                                  <w:bCs/>
                                  <w:color w:val="000000"/>
                                  <w:sz w:val="8"/>
                                  <w:szCs w:val="8"/>
                                </w:rPr>
                                <w:t>6</w:t>
                              </w:r>
                            </w:p>
                          </w:txbxContent>
                        </v:textbox>
                      </v:rect>
                      <v:rect id="Rectangle 508" o:spid="_x0000_s1531" style="position:absolute;left:14217;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nRqcQA&#10;AADeAAAADwAAAGRycy9kb3ducmV2LnhtbESP3WoCMRSE74W+QziF3mnSpYjdGqUUBCveuPoAh83Z&#10;H5qcLEnqbt++EQQvh5n5hllvJ2fFlULsPWt4XSgQxLU3PbcaLufdfAUiJmSD1jNp+KMI283TbI2l&#10;8SOf6FqlVmQIxxI1dCkNpZSx7shhXPiBOHuNDw5TlqGVJuCY4c7KQqmldNhzXuhwoK+O6p/q12mQ&#10;52o3rioblD8UzdF+708Nea1fnqfPDxCJpvQI39t7o6F4U8U73O7kKy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Z0anEAAAA3gAAAA8AAAAAAAAAAAAAAAAAmAIAAGRycy9k&#10;b3ducmV2LnhtbFBLBQYAAAAABAAEAPUAAACJAwAAAAA=&#10;" filled="f" stroked="f">
                        <v:textbox style="mso-fit-shape-to-text:t" inset="0,0,0,0">
                          <w:txbxContent>
                            <w:p w14:paraId="29990C46" w14:textId="77777777" w:rsidR="00B44842" w:rsidRDefault="00B44842" w:rsidP="00B44842">
                              <w:r>
                                <w:rPr>
                                  <w:rFonts w:ascii="Arial" w:hAnsi="Arial" w:cs="Arial"/>
                                  <w:b/>
                                  <w:bCs/>
                                  <w:color w:val="000000"/>
                                  <w:sz w:val="8"/>
                                  <w:szCs w:val="8"/>
                                </w:rPr>
                                <w:t>7</w:t>
                              </w:r>
                            </w:p>
                          </w:txbxContent>
                        </v:textbox>
                      </v:rect>
                      <v:rect id="Rectangle 509" o:spid="_x0000_s1532" style="position:absolute;left:15862;top:19291;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ru6cMA&#10;AADeAAAADwAAAGRycy9kb3ducmV2LnhtbESPy2rDMBBF94X+g5hCd41UN5TgRjahEEhLNnH6AYM1&#10;fhBpZCQldv6+WhS6vNwXZ1svzoobhTh61vC6UiCIW29G7jX8nPcvGxAxIRu0nknDnSLU1ePDFkvj&#10;Zz7RrUm9yCMcS9QwpDSVUsZ2IIdx5Sfi7HU+OExZhl6agHMed1YWSr1LhyPnhwEn+hyovTRXp0Ge&#10;m/28aWxQ/rvojvbrcOrIa/38tOw+QCRa0n/4r30wGoq1essAGSejgK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ru6cMAAADeAAAADwAAAAAAAAAAAAAAAACYAgAAZHJzL2Rv&#10;d25yZXYueG1sUEsFBgAAAAAEAAQA9QAAAIgDAAAAAA==&#10;" filled="f" stroked="f">
                        <v:textbox style="mso-fit-shape-to-text:t" inset="0,0,0,0">
                          <w:txbxContent>
                            <w:p w14:paraId="0143751E" w14:textId="77777777" w:rsidR="00B44842" w:rsidRDefault="00B44842" w:rsidP="00B44842">
                              <w:r>
                                <w:rPr>
                                  <w:rFonts w:ascii="Arial" w:hAnsi="Arial" w:cs="Arial"/>
                                  <w:b/>
                                  <w:bCs/>
                                  <w:color w:val="000000"/>
                                  <w:sz w:val="8"/>
                                  <w:szCs w:val="8"/>
                                </w:rPr>
                                <w:t>8</w:t>
                              </w:r>
                            </w:p>
                          </w:txbxContent>
                        </v:textbox>
                      </v:rect>
                      <v:rect id="Rectangle 510" o:spid="_x0000_s1533" style="position:absolute;left:17456;top:19291;width:28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ZLcsQA&#10;AADeAAAADwAAAGRycy9kb3ducmV2LnhtbESP3WoCMRSE7wt9h3AKvauJWxFZjVIKghVvXH2Aw+bs&#10;D01OliR1t29vCgUvh5n5htnsJmfFjULsPWuYzxQI4tqbnlsN18v+bQUiJmSD1jNp+KUIu+3z0wZL&#10;40c+061KrcgQjiVq6FIaSilj3ZHDOPMDcfYaHxymLEMrTcAxw52VhVJL6bDnvNDhQJ8d1d/Vj9Mg&#10;L9V+XFU2KH8smpP9Opwb8lq/vkwfaxCJpvQI/7cPRkOxUO9z+LuTr4D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2S3LEAAAA3gAAAA8AAAAAAAAAAAAAAAAAmAIAAGRycy9k&#10;b3ducmV2LnhtbFBLBQYAAAAABAAEAPUAAACJAwAAAAA=&#10;" filled="f" stroked="f">
                        <v:textbox style="mso-fit-shape-to-text:t" inset="0,0,0,0">
                          <w:txbxContent>
                            <w:p w14:paraId="1451F939" w14:textId="77777777" w:rsidR="00B44842" w:rsidRDefault="00B44842" w:rsidP="00B44842">
                              <w:r>
                                <w:rPr>
                                  <w:rFonts w:ascii="Arial" w:hAnsi="Arial" w:cs="Arial"/>
                                  <w:b/>
                                  <w:bCs/>
                                  <w:color w:val="000000"/>
                                  <w:sz w:val="8"/>
                                  <w:szCs w:val="8"/>
                                </w:rPr>
                                <w:t>9</w:t>
                              </w:r>
                            </w:p>
                          </w:txbxContent>
                        </v:textbox>
                      </v:rect>
                      <v:rect id="Rectangle 511" o:spid="_x0000_s1534" style="position:absolute;left:18910;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TVBcQA&#10;AADeAAAADwAAAGRycy9kb3ducmV2LnhtbESP3WoCMRSE7wu+QzhC72riVkS2RpGCYIs3rj7AYXP2&#10;hyYnS5K627dvCgUvh5n5htnuJ2fFnULsPWtYLhQI4tqbnlsNt+vxZQMiJmSD1jNp+KEI+93saYul&#10;8SNf6F6lVmQIxxI1dCkNpZSx7shhXPiBOHuNDw5TlqGVJuCY4c7KQqm1dNhzXuhwoPeO6q/q22mQ&#10;1+o4bioblP8smrP9OF0a8lo/z6fDG4hEU3qE/9sno6FYqdcC/u7kK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k1QXEAAAA3gAAAA8AAAAAAAAAAAAAAAAAmAIAAGRycy9k&#10;b3ducmV2LnhtbFBLBQYAAAAABAAEAPUAAACJAwAAAAA=&#10;" filled="f" stroked="f">
                        <v:textbox style="mso-fit-shape-to-text:t" inset="0,0,0,0">
                          <w:txbxContent>
                            <w:p w14:paraId="5B3A9C46" w14:textId="77777777" w:rsidR="00B44842" w:rsidRDefault="00B44842" w:rsidP="00B44842">
                              <w:r>
                                <w:rPr>
                                  <w:rFonts w:ascii="Arial" w:hAnsi="Arial" w:cs="Arial"/>
                                  <w:b/>
                                  <w:bCs/>
                                  <w:color w:val="000000"/>
                                  <w:sz w:val="8"/>
                                  <w:szCs w:val="8"/>
                                </w:rPr>
                                <w:t>10</w:t>
                              </w:r>
                            </w:p>
                          </w:txbxContent>
                        </v:textbox>
                      </v:rect>
                      <v:rect id="Rectangle 512" o:spid="_x0000_s1535" style="position:absolute;left:20510;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hwnsQA&#10;AADeAAAADwAAAGRycy9kb3ducmV2LnhtbESPzWrDMBCE74W+g9hCbo1Up5TgRAmlEEhKL7HzAIu1&#10;/qHSykhK7Lx9VSj0OMzMN8x2PzsrbhTi4FnDy1KBIG68GbjTcKkPz2sQMSEbtJ5Jw50i7HePD1ss&#10;jZ/4TLcqdSJDOJaooU9pLKWMTU8O49KPxNlrfXCYsgydNAGnDHdWFkq9SYcD54UeR/roqfmurk6D&#10;rKvDtK5sUP6zaL/s6XhuyWu9eJrfNyASzek//Nc+Gg3Fq1qt4PdOvg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ocJ7EAAAA3gAAAA8AAAAAAAAAAAAAAAAAmAIAAGRycy9k&#10;b3ducmV2LnhtbFBLBQYAAAAABAAEAPUAAACJAwAAAAA=&#10;" filled="f" stroked="f">
                        <v:textbox style="mso-fit-shape-to-text:t" inset="0,0,0,0">
                          <w:txbxContent>
                            <w:p w14:paraId="339F505C" w14:textId="77777777" w:rsidR="00B44842" w:rsidRDefault="00B44842" w:rsidP="00B44842">
                              <w:r>
                                <w:rPr>
                                  <w:rFonts w:ascii="Arial" w:hAnsi="Arial" w:cs="Arial"/>
                                  <w:b/>
                                  <w:bCs/>
                                  <w:color w:val="000000"/>
                                  <w:sz w:val="8"/>
                                  <w:szCs w:val="8"/>
                                </w:rPr>
                                <w:t>11</w:t>
                              </w:r>
                            </w:p>
                          </w:txbxContent>
                        </v:textbox>
                      </v:rect>
                      <v:rect id="Rectangle 513" o:spid="_x0000_s1536" style="position:absolute;left:22148;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Ho6sQA&#10;AADeAAAADwAAAGRycy9kb3ducmV2LnhtbESPzWrDMBCE74W+g9hCbo1UJ5TgRAmlEEhKL7HzAIu1&#10;/qHSykhq7L59VCj0OMzMN8zuMDsrbhTi4FnDy1KBIG68GbjTcK2PzxsQMSEbtJ5Jww9FOOwfH3ZY&#10;Gj/xhW5V6kSGcCxRQ5/SWEoZm54cxqUfibPX+uAwZRk6aQJOGe6sLJR6lQ4Hzgs9jvTeU/NVfTsN&#10;sq6O06ayQfmPov2059OlJa/14ml+24JINKf/8F/7ZDQUa7Vaw++dfAX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B6OrEAAAA3gAAAA8AAAAAAAAAAAAAAAAAmAIAAGRycy9k&#10;b3ducmV2LnhtbFBLBQYAAAAABAAEAPUAAACJAwAAAAA=&#10;" filled="f" stroked="f">
                        <v:textbox style="mso-fit-shape-to-text:t" inset="0,0,0,0">
                          <w:txbxContent>
                            <w:p w14:paraId="3B97FFFB" w14:textId="77777777" w:rsidR="00B44842" w:rsidRDefault="00B44842" w:rsidP="00B44842">
                              <w:r>
                                <w:rPr>
                                  <w:rFonts w:ascii="Arial" w:hAnsi="Arial" w:cs="Arial"/>
                                  <w:b/>
                                  <w:bCs/>
                                  <w:color w:val="000000"/>
                                  <w:sz w:val="8"/>
                                  <w:szCs w:val="8"/>
                                </w:rPr>
                                <w:t>12</w:t>
                              </w:r>
                            </w:p>
                          </w:txbxContent>
                        </v:textbox>
                      </v:rect>
                      <v:rect id="Rectangle 514" o:spid="_x0000_s1537" style="position:absolute;left:23793;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1NccQA&#10;AADeAAAADwAAAGRycy9kb3ducmV2LnhtbESP3WoCMRSE7wt9h3AKvatJt1pka5QiCCreuPYBDpuz&#10;PzQ5WZLobt++EQq9HGbmG2a1mZwVNwqx96zhdaZAENfe9Nxq+LrsXpYgYkI2aD2Thh+KsFk/Pqyw&#10;NH7kM92q1IoM4Viihi6loZQy1h05jDM/EGev8cFhyjK00gQcM9xZWSj1Lh32nBc6HGjbUf1dXZ0G&#10;eal247KyQflj0ZzsYX9uyGv9/DR9foBINKX/8F97bzQUc/W2gPudfAX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NTXHEAAAA3gAAAA8AAAAAAAAAAAAAAAAAmAIAAGRycy9k&#10;b3ducmV2LnhtbFBLBQYAAAAABAAEAPUAAACJAwAAAAA=&#10;" filled="f" stroked="f">
                        <v:textbox style="mso-fit-shape-to-text:t" inset="0,0,0,0">
                          <w:txbxContent>
                            <w:p w14:paraId="3CF1FD7E" w14:textId="77777777" w:rsidR="00B44842" w:rsidRDefault="00B44842" w:rsidP="00B44842">
                              <w:r>
                                <w:rPr>
                                  <w:rFonts w:ascii="Arial" w:hAnsi="Arial" w:cs="Arial"/>
                                  <w:b/>
                                  <w:bCs/>
                                  <w:color w:val="000000"/>
                                  <w:sz w:val="8"/>
                                  <w:szCs w:val="8"/>
                                </w:rPr>
                                <w:t>13</w:t>
                              </w:r>
                            </w:p>
                          </w:txbxContent>
                        </v:textbox>
                      </v:rect>
                      <v:rect id="Rectangle 515" o:spid="_x0000_s1538" style="position:absolute;left:25387;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BsQA&#10;AADeAAAADwAAAGRycy9kb3ducmV2LnhtbESP3WoCMRSE7wt9h3AK3tWk2yKyNUopCFa8ce0DHDZn&#10;f2hysiTRXd/eCEIvh5n5hlltJmfFhULsPWt4mysQxLU3Pbcafk/b1yWImJANWs+k4UoRNuvnpxWW&#10;xo98pEuVWpEhHEvU0KU0lFLGuiOHce4H4uw1PjhMWYZWmoBjhjsrC6UW0mHPeaHDgb47qv+qs9Mg&#10;T9V2XFY2KL8vmoP92R0b8lrPXqavTxCJpvQffrR3RkPxod4XcL+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f0wbEAAAA3gAAAA8AAAAAAAAAAAAAAAAAmAIAAGRycy9k&#10;b3ducmV2LnhtbFBLBQYAAAAABAAEAPUAAACJAwAAAAA=&#10;" filled="f" stroked="f">
                        <v:textbox style="mso-fit-shape-to-text:t" inset="0,0,0,0">
                          <w:txbxContent>
                            <w:p w14:paraId="6FF98F6C" w14:textId="77777777" w:rsidR="00B44842" w:rsidRDefault="00B44842" w:rsidP="00B44842">
                              <w:r>
                                <w:rPr>
                                  <w:rFonts w:ascii="Arial" w:hAnsi="Arial" w:cs="Arial"/>
                                  <w:b/>
                                  <w:bCs/>
                                  <w:color w:val="000000"/>
                                  <w:sz w:val="8"/>
                                  <w:szCs w:val="8"/>
                                </w:rPr>
                                <w:t>14</w:t>
                              </w:r>
                            </w:p>
                          </w:txbxContent>
                        </v:textbox>
                      </v:rect>
                      <v:rect id="Rectangle 516" o:spid="_x0000_s1539" style="position:absolute;left:27031;top:19291;width:56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N2ncQA&#10;AADeAAAADwAAAGRycy9kb3ducmV2LnhtbESP3WoCMRSE7wt9h3AKvatJt2Jla5QiCCreuPYBDpuz&#10;PzQ5WZLobt++EQq9HGbmG2a1mZwVNwqx96zhdaZAENfe9Nxq+LrsXpYgYkI2aD2Thh+KsFk/Pqyw&#10;NH7kM92q1IoM4Viihi6loZQy1h05jDM/EGev8cFhyjK00gQcM9xZWSi1kA57zgsdDrTtqP6urk6D&#10;vFS7cVnZoPyxaE72sD835LV+fpo+P0AkmtJ/+K+9NxqKuXp7h/udfAX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Tdp3EAAAA3gAAAA8AAAAAAAAAAAAAAAAAmAIAAGRycy9k&#10;b3ducmV2LnhtbFBLBQYAAAAABAAEAPUAAACJAwAAAAA=&#10;" filled="f" stroked="f">
                        <v:textbox style="mso-fit-shape-to-text:t" inset="0,0,0,0">
                          <w:txbxContent>
                            <w:p w14:paraId="1FDD8669" w14:textId="77777777" w:rsidR="00B44842" w:rsidRDefault="00B44842" w:rsidP="00B44842">
                              <w:r>
                                <w:rPr>
                                  <w:rFonts w:ascii="Arial" w:hAnsi="Arial" w:cs="Arial"/>
                                  <w:b/>
                                  <w:bCs/>
                                  <w:color w:val="000000"/>
                                  <w:sz w:val="8"/>
                                  <w:szCs w:val="8"/>
                                </w:rPr>
                                <w:t>15</w:t>
                              </w:r>
                            </w:p>
                          </w:txbxContent>
                        </v:textbox>
                      </v:rect>
                      <v:rect id="Rectangle 517" o:spid="_x0000_s1540" style="position:absolute;left:28625;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zi78EA&#10;AADeAAAADwAAAGRycy9kb3ducmV2LnhtbERPS2rDMBDdF3oHMYXuGqluKMGNbEIhkJZs4vQAgzX+&#10;EGlkJCV2bl8tCl0+3n9bL86KG4U4etbwulIgiFtvRu41/Jz3LxsQMSEbtJ5Jw50i1NXjwxZL42c+&#10;0a1JvcghHEvUMKQ0lVLGdiCHceUn4sx1PjhMGYZemoBzDndWFkq9S4cj54YBJ/ocqL00V6dBnpv9&#10;vGlsUP676I7263DqyGv9/LTsPkAkWtK/+M99MBqKtXrLe/OdfAVk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M4u/BAAAA3gAAAA8AAAAAAAAAAAAAAAAAmAIAAGRycy9kb3du&#10;cmV2LnhtbFBLBQYAAAAABAAEAPUAAACGAwAAAAA=&#10;" filled="f" stroked="f">
                        <v:textbox style="mso-fit-shape-to-text:t" inset="0,0,0,0">
                          <w:txbxContent>
                            <w:p w14:paraId="3B082951" w14:textId="77777777" w:rsidR="00B44842" w:rsidRDefault="00B44842" w:rsidP="00B44842">
                              <w:r>
                                <w:rPr>
                                  <w:rFonts w:ascii="Arial" w:hAnsi="Arial" w:cs="Arial"/>
                                  <w:b/>
                                  <w:bCs/>
                                  <w:color w:val="000000"/>
                                  <w:sz w:val="8"/>
                                  <w:szCs w:val="8"/>
                                </w:rPr>
                                <w:t>16</w:t>
                              </w:r>
                            </w:p>
                          </w:txbxContent>
                        </v:textbox>
                      </v:rect>
                      <v:rect id="Rectangle 518" o:spid="_x0000_s1541" style="position:absolute;left:30270;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BHdMQA&#10;AADeAAAADwAAAGRycy9kb3ducmV2LnhtbESP3WoCMRSE7wt9h3AKvatJtyJ2a5QiCCreuPYBDpuz&#10;PzQ5WZLobt++EQq9HGbmG2a1mZwVNwqx96zhdaZAENfe9Nxq+LrsXpYgYkI2aD2Thh+KsFk/Pqyw&#10;NH7kM92q1IoM4Viihi6loZQy1h05jDM/EGev8cFhyjK00gQcM9xZWSi1kA57zgsdDrTtqP6urk6D&#10;vFS7cVnZoPyxaE72sD835LV+fpo+P0AkmtJ/+K+9NxqKuXp7h/udfAX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AR3TEAAAA3gAAAA8AAAAAAAAAAAAAAAAAmAIAAGRycy9k&#10;b3ducmV2LnhtbFBLBQYAAAAABAAEAPUAAACJAwAAAAA=&#10;" filled="f" stroked="f">
                        <v:textbox style="mso-fit-shape-to-text:t" inset="0,0,0,0">
                          <w:txbxContent>
                            <w:p w14:paraId="204EF1E7" w14:textId="77777777" w:rsidR="00B44842" w:rsidRDefault="00B44842" w:rsidP="00B44842">
                              <w:r>
                                <w:rPr>
                                  <w:rFonts w:ascii="Arial" w:hAnsi="Arial" w:cs="Arial"/>
                                  <w:b/>
                                  <w:bCs/>
                                  <w:color w:val="000000"/>
                                  <w:sz w:val="8"/>
                                  <w:szCs w:val="8"/>
                                </w:rPr>
                                <w:t>17</w:t>
                              </w:r>
                            </w:p>
                          </w:txbxContent>
                        </v:textbox>
                      </v:rect>
                      <v:rect id="Rectangle 519" o:spid="_x0000_s1542" style="position:absolute;left:31915;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ydlMIA&#10;AADeAAAADwAAAGRycy9kb3ducmV2LnhtbESPy2oCMRSG90LfIZxCd07SQURGo0hBsKUbRx/gMDlz&#10;weRkSFJn+vbNouDy57/x7Q6zs+JBIQ6eNbwXCgRx483AnYbb9bTcgIgJ2aD1TBp+KcJh/7LYYWX8&#10;xBd61KkTeYRjhRr6lMZKytj05DAWfiTOXuuDw5Rl6KQJOOVxZ2Wp1Fo6HDg/9DjSR0/Nvf5xGuS1&#10;Pk2b2gblv8r2236eLy15rd9e5+MWRKI5PcP/7bPRUK7UKgNknIwCc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PJ2UwgAAAN4AAAAPAAAAAAAAAAAAAAAAAJgCAABkcnMvZG93&#10;bnJldi54bWxQSwUGAAAAAAQABAD1AAAAhwMAAAAA&#10;" filled="f" stroked="f">
                        <v:textbox style="mso-fit-shape-to-text:t" inset="0,0,0,0">
                          <w:txbxContent>
                            <w:p w14:paraId="77E12759" w14:textId="77777777" w:rsidR="00B44842" w:rsidRDefault="00B44842" w:rsidP="00B44842">
                              <w:r>
                                <w:rPr>
                                  <w:rFonts w:ascii="Arial" w:hAnsi="Arial" w:cs="Arial"/>
                                  <w:b/>
                                  <w:bCs/>
                                  <w:color w:val="000000"/>
                                  <w:sz w:val="8"/>
                                  <w:szCs w:val="8"/>
                                </w:rPr>
                                <w:t>18</w:t>
                              </w:r>
                            </w:p>
                          </w:txbxContent>
                        </v:textbox>
                      </v:rect>
                      <v:rect id="Rectangle 520" o:spid="_x0000_s1543" style="position:absolute;left:33508;top:19291;width:56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A4D8MA&#10;AADeAAAADwAAAGRycy9kb3ducmV2LnhtbESP3WoCMRSE74W+QzgF7zRxEZGtUUpBsMUb1z7AYXP2&#10;hyYnS5K627dvBMHLYWa+YXaHyVlxoxB7zxpWSwWCuPam51bD9/W42IKICdmg9Uwa/ijCYf8y22Fp&#10;/MgXulWpFRnCsUQNXUpDKWWsO3IYl34gzl7jg8OUZWilCThmuLOyUGojHfacFzoc6KOj+qf6dRrk&#10;tTqO28oG5b+K5mw/T5eGvNbz1+n9DUSiKT3Dj/bJaCjWar2C+518BeT+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A4D8MAAADeAAAADwAAAAAAAAAAAAAAAACYAgAAZHJzL2Rv&#10;d25yZXYueG1sUEsFBgAAAAAEAAQA9QAAAIgDAAAAAA==&#10;" filled="f" stroked="f">
                        <v:textbox style="mso-fit-shape-to-text:t" inset="0,0,0,0">
                          <w:txbxContent>
                            <w:p w14:paraId="502B8961" w14:textId="77777777" w:rsidR="00B44842" w:rsidRDefault="00B44842" w:rsidP="00B44842">
                              <w:r>
                                <w:rPr>
                                  <w:rFonts w:ascii="Arial" w:hAnsi="Arial" w:cs="Arial"/>
                                  <w:b/>
                                  <w:bCs/>
                                  <w:color w:val="000000"/>
                                  <w:sz w:val="8"/>
                                  <w:szCs w:val="8"/>
                                </w:rPr>
                                <w:t>19</w:t>
                              </w:r>
                            </w:p>
                          </w:txbxContent>
                        </v:textbox>
                      </v:rect>
                      <v:rect id="Rectangle 521" o:spid="_x0000_s1544" style="position:absolute;left:35147;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KmeMMA&#10;AADeAAAADwAAAGRycy9kb3ducmV2LnhtbESP3WoCMRSE74W+QziF3mnSRUS2RikFQYs3rj7AYXP2&#10;hyYnS5K669s3BcHLYWa+YTa7yVlxoxB7zxreFwoEce1Nz62G62U/X4OICdmg9Uwa7hRht32ZbbA0&#10;fuQz3arUigzhWKKGLqWhlDLWHTmMCz8QZ6/xwWHKMrTSBBwz3FlZKLWSDnvOCx0O9NVR/VP9Og3y&#10;Uu3HdWWD8t9Fc7LHw7khr/Xb6/T5ASLRlJ7hR/tgNBRLtSzg/0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KmeMMAAADeAAAADwAAAAAAAAAAAAAAAACYAgAAZHJzL2Rv&#10;d25yZXYueG1sUEsFBgAAAAAEAAQA9QAAAIgDAAAAAA==&#10;" filled="f" stroked="f">
                        <v:textbox style="mso-fit-shape-to-text:t" inset="0,0,0,0">
                          <w:txbxContent>
                            <w:p w14:paraId="52D46FC1" w14:textId="77777777" w:rsidR="00B44842" w:rsidRDefault="00B44842" w:rsidP="00B44842">
                              <w:r>
                                <w:rPr>
                                  <w:rFonts w:ascii="Arial" w:hAnsi="Arial" w:cs="Arial"/>
                                  <w:b/>
                                  <w:bCs/>
                                  <w:color w:val="000000"/>
                                  <w:sz w:val="8"/>
                                  <w:szCs w:val="8"/>
                                </w:rPr>
                                <w:t>20</w:t>
                              </w:r>
                            </w:p>
                          </w:txbxContent>
                        </v:textbox>
                      </v:rect>
                      <v:rect id="Rectangle 522" o:spid="_x0000_s1545" style="position:absolute;left:36747;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4D48QA&#10;AADeAAAADwAAAGRycy9kb3ducmV2LnhtbESPzWrDMBCE74W+g9hCbo1UJ5TgRAmlEEhKL7HzAIu1&#10;/qHSykhq7L59VCj0OMzMN8zuMDsrbhTi4FnDy1KBIG68GbjTcK2PzxsQMSEbtJ5Jww9FOOwfH3ZY&#10;Gj/xhW5V6kSGcCxRQ5/SWEoZm54cxqUfibPX+uAwZRk6aQJOGe6sLJR6lQ4Hzgs9jvTeU/NVfTsN&#10;sq6O06ayQfmPov2059OlJa/14ml+24JINKf/8F/7ZDQUa7Vewe+dfAX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uA+PEAAAA3gAAAA8AAAAAAAAAAAAAAAAAmAIAAGRycy9k&#10;b3ducmV2LnhtbFBLBQYAAAAABAAEAPUAAACJAwAAAAA=&#10;" filled="f" stroked="f">
                        <v:textbox style="mso-fit-shape-to-text:t" inset="0,0,0,0">
                          <w:txbxContent>
                            <w:p w14:paraId="5E6DE263" w14:textId="77777777" w:rsidR="00B44842" w:rsidRDefault="00B44842" w:rsidP="00B44842">
                              <w:r>
                                <w:rPr>
                                  <w:rFonts w:ascii="Arial" w:hAnsi="Arial" w:cs="Arial"/>
                                  <w:b/>
                                  <w:bCs/>
                                  <w:color w:val="000000"/>
                                  <w:sz w:val="8"/>
                                  <w:szCs w:val="8"/>
                                </w:rPr>
                                <w:t>21</w:t>
                              </w:r>
                            </w:p>
                          </w:txbxContent>
                        </v:textbox>
                      </v:rect>
                      <v:rect id="Rectangle 523" o:spid="_x0000_s1546" style="position:absolute;left:38385;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bl8QA&#10;AADeAAAADwAAAGRycy9kb3ducmV2LnhtbESPzWrDMBCE74W+g9hAb40UY0pwooQQCKSllzh5gMVa&#10;/xBpZSQ1dt++KhR6HGbmG2a7n50VDwpx8KxhtVQgiBtvBu403K6n1zWImJANWs+k4Zsi7HfPT1us&#10;jJ/4Qo86dSJDOFaooU9prKSMTU8O49KPxNlrfXCYsgydNAGnDHdWFkq9SYcD54UeRzr21NzrL6dB&#10;XuvTtK5tUP6jaD/t+/nSktf6ZTEfNiASzek//Nc+Gw1FqcoSfu/kK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Hm5fEAAAA3gAAAA8AAAAAAAAAAAAAAAAAmAIAAGRycy9k&#10;b3ducmV2LnhtbFBLBQYAAAAABAAEAPUAAACJAwAAAAA=&#10;" filled="f" stroked="f">
                        <v:textbox style="mso-fit-shape-to-text:t" inset="0,0,0,0">
                          <w:txbxContent>
                            <w:p w14:paraId="72FE4DE0" w14:textId="77777777" w:rsidR="00B44842" w:rsidRDefault="00B44842" w:rsidP="00B44842">
                              <w:r>
                                <w:rPr>
                                  <w:rFonts w:ascii="Arial" w:hAnsi="Arial" w:cs="Arial"/>
                                  <w:b/>
                                  <w:bCs/>
                                  <w:color w:val="000000"/>
                                  <w:sz w:val="8"/>
                                  <w:szCs w:val="8"/>
                                </w:rPr>
                                <w:t>22</w:t>
                              </w:r>
                            </w:p>
                          </w:txbxContent>
                        </v:textbox>
                      </v:rect>
                      <v:rect id="Rectangle 524" o:spid="_x0000_s1547" style="position:absolute;left:40030;top:19291;width:56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s+DMQA&#10;AADeAAAADwAAAGRycy9kb3ducmV2LnhtbESPzWrDMBCE74W+g9hCbo1Uk5bgRAmlEEhKL7HzAIu1&#10;/qHSykhK7Lx9VSj0OMzMN8x2PzsrbhTi4FnDy1KBIG68GbjTcKkPz2sQMSEbtJ5Jw50i7HePD1ss&#10;jZ/4TLcqdSJDOJaooU9pLKWMTU8O49KPxNlrfXCYsgydNAGnDHdWFkq9SYcD54UeR/roqfmurk6D&#10;rKvDtK5sUP6zaL/s6XhuyWu9eJrfNyASzek//Nc+Gg3FSq1e4fdOvg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LPgzEAAAA3gAAAA8AAAAAAAAAAAAAAAAAmAIAAGRycy9k&#10;b3ducmV2LnhtbFBLBQYAAAAABAAEAPUAAACJAwAAAAA=&#10;" filled="f" stroked="f">
                        <v:textbox style="mso-fit-shape-to-text:t" inset="0,0,0,0">
                          <w:txbxContent>
                            <w:p w14:paraId="5E149896" w14:textId="77777777" w:rsidR="00B44842" w:rsidRDefault="00B44842" w:rsidP="00B44842">
                              <w:r>
                                <w:rPr>
                                  <w:rFonts w:ascii="Arial" w:hAnsi="Arial" w:cs="Arial"/>
                                  <w:b/>
                                  <w:bCs/>
                                  <w:color w:val="000000"/>
                                  <w:sz w:val="8"/>
                                  <w:szCs w:val="8"/>
                                </w:rPr>
                                <w:t>23</w:t>
                              </w:r>
                            </w:p>
                          </w:txbxContent>
                        </v:textbox>
                      </v:rect>
                      <v:rect id="Rectangle 525" o:spid="_x0000_s1548" style="position:absolute;left:35902;top:10845;width:5398;height:5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PaHMYA&#10;AADeAAAADwAAAGRycy9kb3ducmV2LnhtbESPT2sCMRTE7wW/Q3hCbzVRRJatUbQgeujFP+AeH5vX&#10;zeLmZbuJuv32jSB4HGbmN8x82btG3KgLtWcN45ECQVx6U3Ol4XTcfGQgQkQ22HgmDX8UYLkYvM0x&#10;N/7Oe7odYiUShEOOGmyMbS5lKC05DCPfEifvx3cOY5JdJU2H9wR3jZwoNZMOa04LFlv6slReDlen&#10;gZrfzTnLVvtiu16XqjWF3X4XWr8P+9UniEh9fIWf7Z3RMJmq6Qwed9IV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kPaHMYAAADeAAAADwAAAAAAAAAAAAAAAACYAgAAZHJz&#10;L2Rvd25yZXYueG1sUEsFBgAAAAAEAAQA9QAAAIsDAAAAAA==&#10;" strokeweight="0"/>
                      <v:line id="Line 526" o:spid="_x0000_s1549" style="position:absolute;visibility:visible;mso-wrap-style:square" from="36137,11455" to="37496,11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HZnMcAAADeAAAADwAAAGRycy9kb3ducmV2LnhtbESPQWvCQBSE7wX/w/KE3urGkLYSXUUt&#10;0h48WBXE2yP7mg3Nvo3ZNab/3i0Uehxm5htmtuhtLTpqfeVYwXiUgCAunK64VHA8bJ4mIHxA1lg7&#10;JgU/5GExHzzMMNfuxp/U7UMpIoR9jgpMCE0upS8MWfQj1xBH78u1FkOUbSl1i7cIt7VMk+RFWqw4&#10;LhhsaG2o+N5frYLLaZde3lbOdM35+vzO2WbbU63U47BfTkEE6sN/+K/9oRWkWZK9wu+deAXk/A4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3UdmcxwAAAN4AAAAPAAAAAAAA&#10;AAAAAAAAAKECAABkcnMvZG93bnJldi54bWxQSwUGAAAAAAQABAD5AAAAlQMAAAAA&#10;" strokecolor="navy"/>
                      <v:shape id="Freeform 527" o:spid="_x0000_s1550" style="position:absolute;left:36556;top:11220;width:470;height:470;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j8wMIA&#10;AADeAAAADwAAAGRycy9kb3ducmV2LnhtbERPS2vCQBC+F/wPywje6sZHS0ldRRRRvFULvU6zYxLN&#10;zobd1aT/vnMo9PjxvRer3jXqQSHWng1Mxhko4sLbmksDn+fd8xuomJAtNp7JwA9FWC0HTwvMre/4&#10;gx6nVCoJ4ZijgSqlNtc6FhU5jGPfEgt38cFhEhhKbQN2Eu4aPc2yV+2wZmmosKVNRcXtdHfS2+HX&#10;UR+25ealnR3Dnq7rb3c2ZjTs1++gEvXpX/znPlgD03k2l71yR66AX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PzAwgAAAN4AAAAPAAAAAAAAAAAAAAAAAJgCAABkcnMvZG93&#10;bnJldi54bWxQSwUGAAAAAAQABAD1AAAAhwMAAAAA&#10;" path="m37,l74,37,37,74,,37,37,xe" fillcolor="navy" strokecolor="navy" strokeweight=".35pt">
                        <v:path arrowok="t" o:connecttype="custom" o:connectlocs="23495,0;46990,23495;23495,46990;0,23495;23495,0" o:connectangles="0,0,0,0,0"/>
                      </v:shape>
                      <v:rect id="Rectangle 528" o:spid="_x0000_s1551" style="position:absolute;left:37687;top:11029;width:3727;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0CcQA&#10;AADeAAAADwAAAGRycy9kb3ducmV2LnhtbESPzWrDMBCE74G+g9hCb4lUE0riRgmlEEhLLrHzAIu1&#10;/qHSykhq7L59VQj0OMzMN8zuMDsrbhTi4FnD80qBIG68GbjTcK2Pyw2ImJANWs+k4YciHPYPix2W&#10;xk98oVuVOpEhHEvU0Kc0llLGpieHceVH4uy1PjhMWYZOmoBThjsrC6VepMOB80KPI7331HxV306D&#10;rKvjtKlsUP6zaM/243RpyWv99Di/vYJINKf/8L19MhqKtVpv4e9Ovg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GNAnEAAAA3gAAAA8AAAAAAAAAAAAAAAAAmAIAAGRycy9k&#10;b3ducmV2LnhtbFBLBQYAAAAABAAEAPUAAACJAwAAAAA=&#10;" filled="f" stroked="f">
                        <v:textbox style="mso-fit-shape-to-text:t" inset="0,0,0,0">
                          <w:txbxContent>
                            <w:p w14:paraId="31097C32" w14:textId="77777777" w:rsidR="00B44842" w:rsidRDefault="00B44842" w:rsidP="00B44842">
                              <w:r>
                                <w:rPr>
                                  <w:rFonts w:ascii="Arial" w:hAnsi="Arial" w:cs="Arial"/>
                                  <w:color w:val="000000"/>
                                  <w:sz w:val="12"/>
                                  <w:szCs w:val="12"/>
                                </w:rPr>
                                <w:t>Academics</w:t>
                              </w:r>
                            </w:p>
                          </w:txbxContent>
                        </v:textbox>
                      </v:rect>
                      <v:line id="Line 529" o:spid="_x0000_s1552" style="position:absolute;visibility:visible;mso-wrap-style:square" from="36137,12534" to="37496,12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WS6MYAAADeAAAADwAAAGRycy9kb3ducmV2LnhtbESPy2rDMBBF94X8g5hCN6aWHdxSHCsh&#10;OBQCXZSmgWwHa2KbWiMjKY6Tr68WhS4v98WpNrMZxETO95YV5GkGgrixuudWwfH7/fkNhA/IGgfL&#10;pOBGHjbrxUOFpbZX/qLpEFoRR9iXqKALYSyl9E1HBn1qR+Lona0zGKJ0rdQOr3HcDHKZZa/SYM/x&#10;ocOR6o6an8PFKPjc3eu8SfIPWyS0m06Xm0RXK/X0OG9XIALN4T/8195rBcsie4kAESei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81kujGAAAA3gAAAA8AAAAAAAAA&#10;AAAAAAAAoQIAAGRycy9kb3ducmV2LnhtbFBLBQYAAAAABAAEAPkAAACUAwAAAAA=&#10;" strokecolor="fuchsia"/>
                      <v:rect id="Rectangle 530" o:spid="_x0000_s1553" style="position:absolute;left:36556;top:12299;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7DBMkA&#10;AADeAAAADwAAAGRycy9kb3ducmV2LnhtbESPQWvCQBSE7wX/w/KEXopuDFVDdBVbWqoHoVV76O2R&#10;fSah2bchu03Sf+8KgsdhZr5hluveVKKlxpWWFUzGEQjizOqScwWn4/soAeE8ssbKMin4Jwfr1eBh&#10;iam2HX9Re/C5CBB2KSoovK9TKV1WkEE3tjVx8M62MeiDbHKpG+wC3FQyjqKZNFhyWCiwpteCst/D&#10;n1GQfP7U87d2c0r2x6dvGX/sXvbdVKnHYb9ZgPDU+3v41t5qBfFzNJ3A9U64AnJ1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C7DBMkAAADeAAAADwAAAAAAAAAAAAAAAACYAgAA&#10;ZHJzL2Rvd25yZXYueG1sUEsFBgAAAAAEAAQA9QAAAI4DAAAAAA==&#10;" fillcolor="fuchsia" strokecolor="fuchsia" strokeweight=".35pt"/>
                      <v:rect id="Rectangle 531" o:spid="_x0000_s1554" style="position:absolute;left:37687;top:12109;width:3600;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wpcQA&#10;AADeAAAADwAAAGRycy9kb3ducmV2LnhtbESP3WoCMRSE7wu+QzhC72riUkW2RpGCYIs3rj7AYXP2&#10;hyYnS5K627dvCgUvh5n5htnuJ2fFnULsPWtYLhQI4tqbnlsNt+vxZQMiJmSD1jNp+KEI+93saYul&#10;8SNf6F6lVmQIxxI1dCkNpZSx7shhXPiBOHuNDw5TlqGVJuCY4c7KQqm1dNhzXuhwoPeO6q/q22mQ&#10;1+o4bioblP8smrP9OF0a8lo/z6fDG4hEU3qE/9sno6F4VasC/u7kK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7MKXEAAAA3gAAAA8AAAAAAAAAAAAAAAAAmAIAAGRycy9k&#10;b3ducmV2LnhtbFBLBQYAAAAABAAEAPUAAACJAwAAAAA=&#10;" filled="f" stroked="f">
                        <v:textbox style="mso-fit-shape-to-text:t" inset="0,0,0,0">
                          <w:txbxContent>
                            <w:p w14:paraId="7BDE27C4" w14:textId="77777777" w:rsidR="00B44842" w:rsidRDefault="00B44842" w:rsidP="00B44842">
                              <w:r>
                                <w:rPr>
                                  <w:rFonts w:ascii="Arial" w:hAnsi="Arial" w:cs="Arial"/>
                                  <w:color w:val="000000"/>
                                  <w:sz w:val="12"/>
                                  <w:szCs w:val="12"/>
                                </w:rPr>
                                <w:t>Employers</w:t>
                              </w:r>
                            </w:p>
                          </w:txbxContent>
                        </v:textbox>
                      </v:rect>
                      <v:line id="Line 532" o:spid="_x0000_s1555" style="position:absolute;visibility:visible;mso-wrap-style:square" from="36137,13614" to="37496,13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76q8YAAADeAAAADwAAAGRycy9kb3ducmV2LnhtbESPQWvCQBSE7wX/w/IEb3VXbUWiq4hQ&#10;KLm0jYoeH9lnEs2+DdltTP99t1DwOMzMN8xq09tadNT6yrGGyViBIM6dqbjQcNi/PS9A+IBssHZM&#10;Gn7Iw2Y9eFphYtydv6jLQiEihH2CGsoQmkRKn5dk0Y9dQxy9i2sthijbQpoW7xFuazlVai4tVhwX&#10;SmxoV1J+y76thvP+mp52WZceVCO9rdLJx2d31Ho07LdLEIH68Aj/t9+NhumLep3B3514BeT6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qvGAAAA3gAAAA8AAAAAAAAA&#10;AAAAAAAAoQIAAGRycy9kb3ducmV2LnhtbFBLBQYAAAAABAAEAPkAAACUAwAAAAA=&#10;" strokecolor="red"/>
                      <v:shape id="Freeform 533" o:spid="_x0000_s1556" style="position:absolute;left:36652;top:13474;width:279;height:280;visibility:visible;mso-wrap-style:square;v-text-anchor:top" coordsize="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q3n8MA&#10;AADeAAAADwAAAGRycy9kb3ducmV2LnhtbESPS4vCMBSF9wPzH8IV3I2pWstQjTKIgrNUC+Py0tw+&#10;sLkpTaz1308EweXhPD7OajOYRvTUudqygukkAkGcW11zqSA777++QTiPrLGxTAoe5GCz/vxYYart&#10;nY/Un3wpwgi7FBVU3replC6vyKCb2JY4eIXtDPogu1LqDu9h3DRyFkWJNFhzIFTY0rai/Hq6mQBZ&#10;FG4nH/3fnNpklxW/8YWSi1Lj0fCzBOFp8O/wq33QCmZxtIjheSdcAb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q3n8MAAADeAAAADwAAAAAAAAAAAAAAAACYAgAAZHJzL2Rv&#10;d25yZXYueG1sUEsFBgAAAAAEAAQA9QAAAIgDAAAAAA==&#10;" path="m22,l44,44,,44,22,xe" fillcolor="red" strokecolor="red" strokeweight=".35pt">
                        <v:path arrowok="t" o:connecttype="custom" o:connectlocs="13970,0;27940,27940;0,27940;13970,0" o:connectangles="0,0,0,0"/>
                      </v:shape>
                      <v:rect id="Rectangle 534" o:spid="_x0000_s1557" style="position:absolute;left:37687;top:13188;width:3010;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Ko0cQA&#10;AADeAAAADwAAAGRycy9kb3ducmV2LnhtbESPzWrDMBCE74W+g9hCbo1Uk5TgRAmlEEhKL7HzAIu1&#10;/qHSykhq7L59VCj0OMzMN8zuMDsrbhTi4FnDy1KBIG68GbjTcK2PzxsQMSEbtJ5Jww9FOOwfH3ZY&#10;Gj/xhW5V6kSGcCxRQ5/SWEoZm54cxqUfibPX+uAwZRk6aQJOGe6sLJR6lQ4Hzgs9jvTeU/NVfTsN&#10;sq6O06ayQfmPov2059OlJa/14ml+24JINKf/8F/7ZDQUK7Vew++dfAX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SqNHEAAAA3gAAAA8AAAAAAAAAAAAAAAAAmAIAAGRycy9k&#10;b3ducmV2LnhtbFBLBQYAAAAABAAEAPUAAACJAwAAAAA=&#10;" filled="f" stroked="f">
                        <v:textbox style="mso-fit-shape-to-text:t" inset="0,0,0,0">
                          <w:txbxContent>
                            <w:p w14:paraId="1D9F4E77" w14:textId="77777777" w:rsidR="00B44842" w:rsidRDefault="00B44842" w:rsidP="00B44842">
                              <w:r>
                                <w:rPr>
                                  <w:rFonts w:ascii="Arial" w:hAnsi="Arial" w:cs="Arial"/>
                                  <w:color w:val="000000"/>
                                  <w:sz w:val="12"/>
                                  <w:szCs w:val="12"/>
                                </w:rPr>
                                <w:t>Students</w:t>
                              </w:r>
                            </w:p>
                          </w:txbxContent>
                        </v:textbox>
                      </v:rect>
                      <v:line id="Line 535" o:spid="_x0000_s1558" style="position:absolute;visibility:visible;mso-wrap-style:square" from="36137,14693" to="37496,14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a8kMYAAADeAAAADwAAAGRycy9kb3ducmV2LnhtbESPQWvCQBSE70L/w/IKvekmIZWSugki&#10;SKvQgrbg9ZF9ZqPZtyG71fjvu4WCx2FmvmEW1Wg7caHBt44VpLMEBHHtdMuNgu+v9fQFhA/IGjvH&#10;pOBGHqryYbLAQrsr7+iyD42IEPYFKjAh9IWUvjZk0c9cTxy9oxsshiiHRuoBrxFuO5klyVxabDku&#10;GOxpZag+73+sAmcx69PTNmeT794+Pm+HTeoPSj09jstXEIHGcA//t9+1gixPnufwdydeAV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mvJDGAAAA3gAAAA8AAAAAAAAA&#10;AAAAAAAAoQIAAGRycy9kb3ducmV2LnhtbFBLBQYAAAAABAAEAPkAAACUAwAAAAA=&#10;" strokecolor="aqua"/>
                      <v:rect id="Rectangle 536" o:spid="_x0000_s1559" style="position:absolute;left:36512;top:14408;width:654;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er8gA&#10;AADeAAAADwAAAGRycy9kb3ducmV2LnhtbESP3WrCQBSE7wu+w3IEb0rdKK0tqauIIIZSEOPP9SF7&#10;TILZszG7JunbdwtCL4eZ+YaZL3tTiZYaV1pWMBlHIIgzq0vOFRwPm5cPEM4ja6wsk4IfcrBcDJ7m&#10;GGvb8Z7a1OciQNjFqKDwvo6ldFlBBt3Y1sTBu9jGoA+yyaVusAtwU8lpFM2kwZLDQoE1rQvKrund&#10;KOiyXXs+fG/l7vmcWL4lt3V6+lJqNOxXnyA89f4//GgnWsH0NXp7h7874Qr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wd6vyAAAAN4AAAAPAAAAAAAAAAAAAAAAAJgCAABk&#10;cnMvZG93bnJldi54bWxQSwUGAAAAAAQABAD1AAAAjQMAAAAA&#10;" filled="f" stroked="f"/>
                      <v:line id="Line 537" o:spid="_x0000_s1560" style="position:absolute;flip:x y;visibility:visible;mso-wrap-style:square" from="36556,14458" to="36791,14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OoK8IAAADeAAAADwAAAGRycy9kb3ducmV2LnhtbERPz2uDMBS+F/Y/hDfYrcaWdQzXKGVQ&#10;KLvpLKy3h3lTqXkRk2n875fDYMeP7/exCGYQM02ut6xgl6QgiBure24V1J/n7SsI55E1DpZJwUoO&#10;ivxhc8RM24VLmivfihjCLkMFnfdjJqVrOjLoEjsSR+7bTgZ9hFMr9YRLDDeD3KfpizTYc2zocKT3&#10;jpp79WMUhPPX7WMd67q9Hi5Y3nahrE1Q6ukxnN5AeAr+X/znvmgF++f0EPfGO/EKyP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gOoK8IAAADeAAAADwAAAAAAAAAAAAAA&#10;AAChAgAAZHJzL2Rvd25yZXYueG1sUEsFBgAAAAAEAAQA+QAAAJADAAAAAA==&#10;" strokecolor="aqua" strokeweight=".35pt"/>
                      <v:line id="Line 538" o:spid="_x0000_s1561" style="position:absolute;visibility:visible;mso-wrap-style:square" from="36791,14693" to="37026,149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E3+cgAAADeAAAADwAAAGRycy9kb3ducmV2LnhtbESPT2sCMRTE74V+h/AKvRRNKlrs1iil&#10;IIiHiraCvT02b//UzcuSxHX99o0g9DjMzG+Y2aK3jejIh9qxhuehAkGcO1NzqeH7azmYgggR2WDj&#10;mDRcKMBifn83w8y4M2+p28VSJAiHDDVUMbaZlCGvyGIYupY4eYXzFmOSvpTG4znBbSNHSr1IizWn&#10;hQpb+qgoP+5OVoP/LC57jt1yo4rVYbw+Pq1/fk9aPz70728gIvXxP3xrr4yG0VhNXuF6J10BOf8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6E3+cgAAADeAAAADwAAAAAA&#10;AAAAAAAAAAChAgAAZHJzL2Rvd25yZXYueG1sUEsFBgAAAAAEAAQA+QAAAJYDAAAAAA==&#10;" strokecolor="aqua" strokeweight=".35pt"/>
                      <v:line id="Line 539" o:spid="_x0000_s1562" style="position:absolute;flip:x;visibility:visible;mso-wrap-style:square" from="36556,14693" to="36791,149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fwf8MAAADeAAAADwAAAGRycy9kb3ducmV2LnhtbESP22rCQBCG7wt9h2UKvasbRYJEV9FC&#10;wSvBwwMM2Uk2bWY2ZlcT+/Tdi4KXP/+Jb7UZuVV36kPjxcB0koEiKb1tpDZwOX99LECFiGKx9UIG&#10;HhRgs359WWFh/SBHup9irdKIhAINuBi7QutQOmIME9+RJK/yPWNMsq+17XFI49zqWZblmrGR9OCw&#10;o09H5c/pxgau+fmbF7ddxeHQDb9u1EfGypj3t3G7BBVpjM/wf3tvDczmWZ4AEk5CAb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38H/DAAAA3gAAAA8AAAAAAAAAAAAA&#10;AAAAoQIAAGRycy9kb3ducmV2LnhtbFBLBQYAAAAABAAEAPkAAACRAwAAAAA=&#10;" strokecolor="aqua" strokeweight=".35pt"/>
                      <v:line id="Line 540" o:spid="_x0000_s1563" style="position:absolute;flip:y;visibility:visible;mso-wrap-style:square" from="36791,14458" to="37026,14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tV5MQAAADeAAAADwAAAGRycy9kb3ducmV2LnhtbESPUWvCQBCE34X+h2MLvulFkSDRU9pC&#10;oU8FtT9gyW1yabN7ae40qb/eE4Q+DjPzDbPdj9yqC/Wh8WJgMc9AkZTeNlIb+Dq9z9agQkSx2Hoh&#10;A38UYL97mmyxsH6QA12OsVYJIqFAAy7GrtA6lI4Yw9x3JMmrfM8Yk+xrbXscEpxbvcyyXDM2khYc&#10;dvTmqPw5ntnAb3765vX5teLw2Q1XN+oDY2XM9Hl82YCKNMb/8KP9YQ0sV1m+gPuddAX07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e1XkxAAAAN4AAAAPAAAAAAAAAAAA&#10;AAAAAKECAABkcnMvZG93bnJldi54bWxQSwUGAAAAAAQABAD5AAAAkgMAAAAA&#10;" strokecolor="aqua" strokeweight=".35pt"/>
                      <v:rect id="Rectangle 541" o:spid="_x0000_s1564" style="position:absolute;left:37687;top:14268;width:3264;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f6GMMA&#10;AADeAAAADwAAAGRycy9kb3ducmV2LnhtbESP3WoCMRSE74W+QziF3mnSpYhsjVIKghZvXH2Aw+bs&#10;D01OliR117dvBMHLYWa+YdbbyVlxpRB7zxreFwoEce1Nz62Gy3k3X4GICdmg9UwabhRhu3mZrbE0&#10;fuQTXavUigzhWKKGLqWhlDLWHTmMCz8QZ6/xwWHKMrTSBBwz3FlZKLWUDnvOCx0O9N1R/Vv9OQ3y&#10;XO3GVWWD8j9Fc7SH/akhr/Xb6/T1CSLRlJ7hR3tvNBQfalnA/U6+An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f6GMMAAADeAAAADwAAAAAAAAAAAAAAAACYAgAAZHJzL2Rv&#10;d25yZXYueG1sUEsFBgAAAAAEAAQA9QAAAIgDAAAAAA==&#10;" filled="f" stroked="f">
                        <v:textbox style="mso-fit-shape-to-text:t" inset="0,0,0,0">
                          <w:txbxContent>
                            <w:p w14:paraId="0DE8B9A1" w14:textId="77777777" w:rsidR="00B44842" w:rsidRDefault="00B44842" w:rsidP="00B44842">
                              <w:r>
                                <w:rPr>
                                  <w:rFonts w:ascii="Arial" w:hAnsi="Arial" w:cs="Arial"/>
                                  <w:color w:val="000000"/>
                                  <w:sz w:val="12"/>
                                  <w:szCs w:val="12"/>
                                </w:rPr>
                                <w:t>Clinicians</w:t>
                              </w:r>
                            </w:p>
                          </w:txbxContent>
                        </v:textbox>
                      </v:rect>
                      <v:line id="Line 542" o:spid="_x0000_s1565" style="position:absolute;visibility:visible;mso-wrap-style:square" from="36137,15773" to="37496,15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TGhcYAAADeAAAADwAAAGRycy9kb3ducmV2LnhtbESP0WoCMRRE3wv+Q7hC32pWW6JsjVIE&#10;oUiVavsBl811d3Fzs02iu/17Iwg+DjNzhpkve9uIC/lQO9YwHmUgiAtnai41/P6sX2YgQkQ22Dgm&#10;Df8UYLkYPM0xN67jPV0OsRQJwiFHDVWMbS5lKCqyGEauJU7e0XmLMUlfSuOxS3DbyEmWKWmx5rRQ&#10;YUuriorT4Ww1zPxWTYvjeqf20858bf7KzU59a/087D/eQUTq4yN8b38aDZO3TL3C7U66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ExoXGAAAA3gAAAA8AAAAAAAAA&#10;AAAAAAAAoQIAAGRycy9kb3ducmV2LnhtbFBLBQYAAAAABAAEAPkAAACUAwAAAAA=&#10;" strokecolor="purple" strokeweight=".35pt"/>
                      <v:rect id="Rectangle 543" o:spid="_x0000_s1566" style="position:absolute;left:36607;top:15582;width:47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KZccA&#10;AADeAAAADwAAAGRycy9kb3ducmV2LnhtbESPQWvCQBSE7wX/w/KEXkqzqYhIdJUilIYiiNHm/Mg+&#10;k9Ds25jdJvHfdwuCx2FmvmHW29E0oqfO1ZYVvEUxCOLC6ppLBefTx+sShPPIGhvLpOBGDrabydMa&#10;E20HPlKf+VIECLsEFVTet4mUrqjIoItsSxy8i+0M+iC7UuoOhwA3jZzF8UIarDksVNjSrqLiJ/s1&#10;Cobi0Oen/ac8vOSp5Wt63WXfX0o9T8f3FQhPo3+E7+1UK5jN48Uc/u+EK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imXHAAAA3gAAAA8AAAAAAAAAAAAAAAAAmAIAAGRy&#10;cy9kb3ducmV2LnhtbFBLBQYAAAAABAAEAPUAAACMAwAAAAA=&#10;" filled="f" stroked="f"/>
                      <v:line id="Line 544" o:spid="_x0000_s1567" style="position:absolute;flip:x y;visibility:visible;mso-wrap-style:square" from="36652,15633" to="36791,15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XbMYAAADeAAAADwAAAGRycy9kb3ducmV2LnhtbESPQWvCQBSE7wX/w/KE3pqN0gZJXUUU&#10;S6FQNIaeH9nXbGj2bciuSfz3bqHQ4zAz3zDr7WRbMVDvG8cKFkkKgrhyuuFaQXk5Pq1A+ICssXVM&#10;Cm7kYbuZPawx127kMw1FqEWEsM9RgQmhy6X0lSGLPnEdcfS+XW8xRNnXUvc4Rrht5TJNM2mx4bhg&#10;sKO9oeqnuFoFmSkP08mcrm/no8GPz69iFbJGqcf5tHsFEWgK/+G/9rtWsHxOsxf4vROv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1V2zGAAAA3gAAAA8AAAAAAAAA&#10;AAAAAAAAoQIAAGRycy9kb3ducmV2LnhtbFBLBQYAAAAABAAEAPkAAACUAwAAAAA=&#10;" strokecolor="purple" strokeweight=".35pt"/>
                      <v:line id="Line 545" o:spid="_x0000_s1568" style="position:absolute;visibility:visible;mso-wrap-style:square" from="36791,15773" to="36931,15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NlHcUAAADeAAAADwAAAGRycy9kb3ducmV2LnhtbESP0WoCMRRE3wv+Q7iCbzVbkShboxRB&#10;ELFSbT/gsrnuLt3crEl0179vBKGPw8ycYRar3jbiRj7UjjW8jTMQxIUzNZcafr43r3MQISIbbByT&#10;hjsFWC0HLwvMjev4SLdTLEWCcMhRQxVjm0sZiooshrFriZN3dt5iTNKX0njsEtw2cpJlSlqsOS1U&#10;2NK6ouL3dLUa5v5TzYrz5qCOs87sd5dyd1BfWo+G/cc7iEh9/A8/21ujYTLNlILHnXQF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LNlHcUAAADeAAAADwAAAAAAAAAA&#10;AAAAAAChAgAAZHJzL2Rvd25yZXYueG1sUEsFBgAAAAAEAAQA+QAAAJMDAAAAAA==&#10;" strokecolor="purple" strokeweight=".35pt"/>
                      <v:line id="Line 546" o:spid="_x0000_s1569" style="position:absolute;flip:x;visibility:visible;mso-wrap-style:square" from="36652,15773" to="36791,15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Iu/8kAAADeAAAADwAAAGRycy9kb3ducmV2LnhtbESP3WoCMRSE7wt9h3AK3ogmFVHZGsUq&#10;hbaI4F/p5WFzuru4OVk3UVef3hQKvRxm5htmPG1sKc5U+8KxhueuAkGcOlNwpmG3feuMQPiAbLB0&#10;TBqu5GE6eXwYY2Lchdd03oRMRAj7BDXkIVSJlD7NyaLvuoo4ej+uthiirDNparxEuC1lT6mBtFhw&#10;XMixonlO6WFzshrar0u1/5wr/Lj2V9+3YnH6WhzbWreemtkLiEBN+A//td+Nhl5fDYbweydeATm5&#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niLv/JAAAA3gAAAA8AAAAA&#10;AAAAAAAAAAAAoQIAAGRycy9kb3ducmV2LnhtbFBLBQYAAAAABAAEAPkAAACXAwAAAAA=&#10;" strokecolor="purple" strokeweight=".35pt"/>
                      <v:line id="Line 547" o:spid="_x0000_s1570" style="position:absolute;flip:y;visibility:visible;mso-wrap-style:square" from="36791,15633" to="36931,15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26jcYAAADeAAAADwAAAGRycy9kb3ducmV2LnhtbERPW2vCMBR+H+w/hCP4IjaZiIzaKE4Z&#10;uDGEecPHQ3Nsy5qTrola9+uXh8EeP757Nu9sLa7U+sqxhqdEgSDOnam40LDfvQ6fQfiAbLB2TBru&#10;5GE+e3zIMDXuxp903YZCxBD2KWooQ2hSKX1ekkWfuIY4cmfXWgwRtoU0Ld5iuK3lSKmJtFhxbCix&#10;oWVJ+df2YjUMXj7U4X2p8O0+3px+qtXluPoeaN3vdYspiEBd+Bf/uddGw2isJnFvvBOvgJ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h9uo3GAAAA3gAAAA8AAAAAAAAA&#10;AAAAAAAAoQIAAGRycy9kb3ducmV2LnhtbFBLBQYAAAAABAAEAPkAAACUAwAAAAA=&#10;" strokecolor="purple" strokeweight=".35pt"/>
                      <v:line id="Line 548" o:spid="_x0000_s1571" style="position:absolute;flip:y;visibility:visible;mso-wrap-style:square" from="36791,15633" to="36791,15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EfFskAAADeAAAADwAAAGRycy9kb3ducmV2LnhtbESP3WoCMRSE7wt9h3AK3ogmFRHdGsUq&#10;hbaI4F/p5WFzuru4OVk3UVef3hQKvRxm5htmPG1sKc5U+8KxhueuAkGcOlNwpmG3fesMQfiAbLB0&#10;TBqu5GE6eXwYY2Lchdd03oRMRAj7BDXkIVSJlD7NyaLvuoo4ej+uthiirDNparxEuC1lT6mBtFhw&#10;XMixonlO6WFzshrar0u1/5wr/Lj2V9+3YnH6WhzbWreemtkLiEBN+A//td+Nhl5fDUbweydeATm5&#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cxHxbJAAAA3gAAAA8AAAAA&#10;AAAAAAAAAAAAoQIAAGRycy9kb3ducmV2LnhtbFBLBQYAAAAABAAEAPkAAACXAwAAAAA=&#10;" strokecolor="purple" strokeweight=".35pt"/>
                      <v:line id="Line 549" o:spid="_x0000_s1572" style="position:absolute;visibility:visible;mso-wrap-style:square" from="36791,15773" to="36791,15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OL8QAAADeAAAADwAAAGRycy9kb3ducmV2LnhtbESP24rCMBCG7xd8hzCCd2uqSCvVKCII&#10;i7iyHh5gaMa22Ey6SbT17c3Fwl7+/Ce+5bo3jXiS87VlBZNxAoK4sLrmUsH1svucg/ABWWNjmRS8&#10;yMN6NfhYYq5txyd6nkMp4gj7HBVUIbS5lL6oyKAf25Y4ejfrDIYoXSm1wy6Om0ZOkySVBmuODxW2&#10;tK2ouJ8fRsHcfadZcdsd01PW6cP+t9wf0x+lRsN+swARqA//4b/2l1YwnSVZBIg4EQXk6g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z84vxAAAAN4AAAAPAAAAAAAAAAAA&#10;AAAAAKECAABkcnMvZG93bnJldi54bWxQSwUGAAAAAAQABAD5AAAAkgMAAAAA&#10;" strokecolor="purple" strokeweight=".35pt"/>
                      <v:rect id="Rectangle 550" o:spid="_x0000_s1573" style="position:absolute;left:37687;top:15347;width:2756;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zyssQA&#10;AADeAAAADwAAAGRycy9kb3ducmV2LnhtbESP3WoCMRSE7wt9h3AKvauJS1FZjVIKghVvXH2Aw+bs&#10;D01OliR1t29vCgUvh5n5htnsJmfFjULsPWuYzxQI4tqbnlsN18v+bQUiJmSD1jNp+KUIu+3z0wZL&#10;40c+061KrcgQjiVq6FIaSilj3ZHDOPMDcfYaHxymLEMrTcAxw52VhVIL6bDnvNDhQJ8d1d/Vj9Mg&#10;L9V+XFU2KH8smpP9Opwb8lq/vkwfaxCJpvQI/7cPRkPxrpZz+LuTr4D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c8rLEAAAA3gAAAA8AAAAAAAAAAAAAAAAAmAIAAGRycy9k&#10;b3ducmV2LnhtbFBLBQYAAAAABAAEAPUAAACJAwAAAAA=&#10;" filled="f" stroked="f">
                        <v:textbox style="mso-fit-shape-to-text:t" inset="0,0,0,0">
                          <w:txbxContent>
                            <w:p w14:paraId="3121A9B1" w14:textId="77777777" w:rsidR="00B44842" w:rsidRDefault="00B44842" w:rsidP="00B44842">
                              <w:r>
                                <w:rPr>
                                  <w:rFonts w:ascii="Arial" w:hAnsi="Arial" w:cs="Arial"/>
                                  <w:color w:val="000000"/>
                                  <w:sz w:val="12"/>
                                  <w:szCs w:val="12"/>
                                </w:rPr>
                                <w:t>Patients</w:t>
                              </w:r>
                            </w:p>
                          </w:txbxContent>
                        </v:textbox>
                      </v:rect>
                      <v:rect id="Rectangle 551" o:spid="_x0000_s1574" style="position:absolute;left:234;top:234;width:41066;height:19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SDcsYA&#10;AADeAAAADwAAAGRycy9kb3ducmV2LnhtbESPT2vCQBTE7wW/w/IKvdWNaW0kuooIhZ78VxGPz+xr&#10;ErL7NmS3Gr+9KxR6HGbmN8xs0VsjLtT52rGC0TABQVw4XXOp4PD9+ToB4QOyRuOYFNzIw2I+eJph&#10;rt2Vd3TZh1JECPscFVQhtLmUvqjIoh+6ljh6P66zGKLsSqk7vEa4NTJNkg9psea4UGFLq4qKZv9r&#10;FUzGZ9McsrfTOtuMjg2ZJfn1VqmX5345BRGoD//hv/aXVpC+J1kKjzvxCs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4SDcsYAAADeAAAADwAAAAAAAAAAAAAAAACYAgAAZHJz&#10;L2Rvd25yZXYueG1sUEsFBgAAAAAEAAQA9QAAAIsDAAAAAA==&#10;" filled="f" strokeweight="0"/>
                    </v:group>
                  </w:pict>
                </mc:Fallback>
              </mc:AlternateContent>
            </w:r>
            <w:r w:rsidR="00B44842" w:rsidRPr="00474665">
              <w:rPr>
                <w:rFonts w:ascii="Times New Roman" w:hAnsi="Times New Roman"/>
              </w:rPr>
              <w:t>1</w:t>
            </w:r>
            <w:r w:rsidR="00B44842" w:rsidRPr="00474665">
              <w:rPr>
                <w:rFonts w:ascii="Times New Roman" w:hAnsi="Times New Roman"/>
                <w:vertAlign w:val="superscript"/>
              </w:rPr>
              <w:t>a</w:t>
            </w:r>
            <w:r w:rsidR="00B44842" w:rsidRPr="00474665">
              <w:rPr>
                <w:rFonts w:ascii="Times New Roman" w:hAnsi="Times New Roman"/>
              </w:rPr>
              <w:t xml:space="preserve"> Importance</w:t>
            </w:r>
          </w:p>
          <w:p w14:paraId="4E4E2DEE" w14:textId="6D477473" w:rsidR="00B44842" w:rsidRPr="00474665" w:rsidRDefault="00B44842" w:rsidP="0058095A">
            <w:pPr>
              <w:rPr>
                <w:rFonts w:ascii="Times New Roman" w:hAnsi="Times New Roman"/>
              </w:rPr>
            </w:pPr>
          </w:p>
        </w:tc>
        <w:tc>
          <w:tcPr>
            <w:tcW w:w="6758" w:type="dxa"/>
          </w:tcPr>
          <w:p w14:paraId="2844F38E" w14:textId="716927DA" w:rsidR="00B44842" w:rsidRPr="00474665" w:rsidRDefault="00A12712" w:rsidP="0058095A">
            <w:pPr>
              <w:rPr>
                <w:rFonts w:ascii="Times New Roman" w:hAnsi="Times New Roman"/>
              </w:rPr>
            </w:pPr>
            <w:r>
              <w:rPr>
                <w:rFonts w:ascii="Times New Roman" w:hAnsi="Times New Roman"/>
                <w:noProof/>
                <w:color w:val="000000"/>
                <w:lang w:val="en-GB" w:eastAsia="en-GB"/>
              </w:rPr>
              <mc:AlternateContent>
                <mc:Choice Requires="wpc">
                  <w:drawing>
                    <wp:anchor distT="0" distB="0" distL="114300" distR="114300" simplePos="0" relativeHeight="251661312" behindDoc="0" locked="0" layoutInCell="1" allowOverlap="1" wp14:anchorId="18E737EF" wp14:editId="525FB761">
                      <wp:simplePos x="0" y="0"/>
                      <wp:positionH relativeFrom="column">
                        <wp:posOffset>-39370</wp:posOffset>
                      </wp:positionH>
                      <wp:positionV relativeFrom="paragraph">
                        <wp:posOffset>242570</wp:posOffset>
                      </wp:positionV>
                      <wp:extent cx="4219575" cy="2160905"/>
                      <wp:effectExtent l="0" t="0" r="9525" b="10795"/>
                      <wp:wrapNone/>
                      <wp:docPr id="24860" name="Canvas 248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4622" name="Group 1305"/>
                              <wpg:cNvGrpSpPr>
                                <a:grpSpLocks/>
                              </wpg:cNvGrpSpPr>
                              <wpg:grpSpPr bwMode="auto">
                                <a:xfrm>
                                  <a:off x="23495" y="0"/>
                                  <a:ext cx="4152900" cy="2046605"/>
                                  <a:chOff x="37" y="37"/>
                                  <a:chExt cx="6540" cy="3223"/>
                                </a:xfrm>
                              </wpg:grpSpPr>
                              <wps:wsp>
                                <wps:cNvPr id="24623" name="Rectangle 1105"/>
                                <wps:cNvSpPr>
                                  <a:spLocks noChangeArrowheads="1"/>
                                </wps:cNvSpPr>
                                <wps:spPr bwMode="auto">
                                  <a:xfrm>
                                    <a:off x="37" y="37"/>
                                    <a:ext cx="6540" cy="3184"/>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624" name="Rectangle 1106"/>
                                <wps:cNvSpPr>
                                  <a:spLocks noChangeArrowheads="1"/>
                                </wps:cNvSpPr>
                                <wps:spPr bwMode="auto">
                                  <a:xfrm>
                                    <a:off x="605" y="142"/>
                                    <a:ext cx="5950" cy="28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25" name="Line 1107"/>
                                <wps:cNvCnPr>
                                  <a:cxnSpLocks noChangeShapeType="1"/>
                                </wps:cNvCnPr>
                                <wps:spPr bwMode="auto">
                                  <a:xfrm>
                                    <a:off x="605" y="2040"/>
                                    <a:ext cx="59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26" name="Line 1108"/>
                                <wps:cNvCnPr>
                                  <a:cxnSpLocks noChangeShapeType="1"/>
                                </wps:cNvCnPr>
                                <wps:spPr bwMode="auto">
                                  <a:xfrm>
                                    <a:off x="605" y="1091"/>
                                    <a:ext cx="59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27" name="Line 1109"/>
                                <wps:cNvCnPr>
                                  <a:cxnSpLocks noChangeShapeType="1"/>
                                </wps:cNvCnPr>
                                <wps:spPr bwMode="auto">
                                  <a:xfrm>
                                    <a:off x="605" y="142"/>
                                    <a:ext cx="59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28" name="Rectangle 1110"/>
                                <wps:cNvSpPr>
                                  <a:spLocks noChangeArrowheads="1"/>
                                </wps:cNvSpPr>
                                <wps:spPr bwMode="auto">
                                  <a:xfrm>
                                    <a:off x="605" y="142"/>
                                    <a:ext cx="5950" cy="2847"/>
                                  </a:xfrm>
                                  <a:prstGeom prst="rect">
                                    <a:avLst/>
                                  </a:prstGeom>
                                  <a:noFill/>
                                  <a:ln w="4445">
                                    <a:solidFill>
                                      <a:srgbClr val="80808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29" name="Line 1111"/>
                                <wps:cNvCnPr>
                                  <a:cxnSpLocks noChangeShapeType="1"/>
                                </wps:cNvCnPr>
                                <wps:spPr bwMode="auto">
                                  <a:xfrm>
                                    <a:off x="605" y="142"/>
                                    <a:ext cx="0" cy="2847"/>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0" name="Line 1112"/>
                                <wps:cNvCnPr>
                                  <a:cxnSpLocks noChangeShapeType="1"/>
                                </wps:cNvCnPr>
                                <wps:spPr bwMode="auto">
                                  <a:xfrm>
                                    <a:off x="568" y="2989"/>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1" name="Line 1113"/>
                                <wps:cNvCnPr>
                                  <a:cxnSpLocks noChangeShapeType="1"/>
                                </wps:cNvCnPr>
                                <wps:spPr bwMode="auto">
                                  <a:xfrm>
                                    <a:off x="568" y="2040"/>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2" name="Line 1114"/>
                                <wps:cNvCnPr>
                                  <a:cxnSpLocks noChangeShapeType="1"/>
                                </wps:cNvCnPr>
                                <wps:spPr bwMode="auto">
                                  <a:xfrm>
                                    <a:off x="568" y="1091"/>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3" name="Line 1115"/>
                                <wps:cNvCnPr>
                                  <a:cxnSpLocks noChangeShapeType="1"/>
                                </wps:cNvCnPr>
                                <wps:spPr bwMode="auto">
                                  <a:xfrm>
                                    <a:off x="568" y="142"/>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4" name="Line 1116"/>
                                <wps:cNvCnPr>
                                  <a:cxnSpLocks noChangeShapeType="1"/>
                                </wps:cNvCnPr>
                                <wps:spPr bwMode="auto">
                                  <a:xfrm>
                                    <a:off x="605" y="2989"/>
                                    <a:ext cx="59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5" name="Line 1117"/>
                                <wps:cNvCnPr>
                                  <a:cxnSpLocks noChangeShapeType="1"/>
                                </wps:cNvCnPr>
                                <wps:spPr bwMode="auto">
                                  <a:xfrm flipV="1">
                                    <a:off x="605"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6" name="Line 1118"/>
                                <wps:cNvCnPr>
                                  <a:cxnSpLocks noChangeShapeType="1"/>
                                </wps:cNvCnPr>
                                <wps:spPr bwMode="auto">
                                  <a:xfrm flipV="1">
                                    <a:off x="1263"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7" name="Line 1119"/>
                                <wps:cNvCnPr>
                                  <a:cxnSpLocks noChangeShapeType="1"/>
                                </wps:cNvCnPr>
                                <wps:spPr bwMode="auto">
                                  <a:xfrm flipV="1">
                                    <a:off x="1928"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8" name="Line 1120"/>
                                <wps:cNvCnPr>
                                  <a:cxnSpLocks noChangeShapeType="1"/>
                                </wps:cNvCnPr>
                                <wps:spPr bwMode="auto">
                                  <a:xfrm flipV="1">
                                    <a:off x="2586"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39" name="Line 1121"/>
                                <wps:cNvCnPr>
                                  <a:cxnSpLocks noChangeShapeType="1"/>
                                </wps:cNvCnPr>
                                <wps:spPr bwMode="auto">
                                  <a:xfrm flipV="1">
                                    <a:off x="3251"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0" name="Line 1122"/>
                                <wps:cNvCnPr>
                                  <a:cxnSpLocks noChangeShapeType="1"/>
                                </wps:cNvCnPr>
                                <wps:spPr bwMode="auto">
                                  <a:xfrm flipV="1">
                                    <a:off x="3909"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1" name="Line 1123"/>
                                <wps:cNvCnPr>
                                  <a:cxnSpLocks noChangeShapeType="1"/>
                                </wps:cNvCnPr>
                                <wps:spPr bwMode="auto">
                                  <a:xfrm flipV="1">
                                    <a:off x="4574"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2" name="Line 1124"/>
                                <wps:cNvCnPr>
                                  <a:cxnSpLocks noChangeShapeType="1"/>
                                </wps:cNvCnPr>
                                <wps:spPr bwMode="auto">
                                  <a:xfrm flipV="1">
                                    <a:off x="5232"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3" name="Line 1125"/>
                                <wps:cNvCnPr>
                                  <a:cxnSpLocks noChangeShapeType="1"/>
                                </wps:cNvCnPr>
                                <wps:spPr bwMode="auto">
                                  <a:xfrm flipV="1">
                                    <a:off x="5897"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4" name="Line 1126"/>
                                <wps:cNvCnPr>
                                  <a:cxnSpLocks noChangeShapeType="1"/>
                                </wps:cNvCnPr>
                                <wps:spPr bwMode="auto">
                                  <a:xfrm flipV="1">
                                    <a:off x="6555" y="298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45" name="Line 1127"/>
                                <wps:cNvCnPr>
                                  <a:cxnSpLocks noChangeShapeType="1"/>
                                </wps:cNvCnPr>
                                <wps:spPr bwMode="auto">
                                  <a:xfrm flipV="1">
                                    <a:off x="934" y="411"/>
                                    <a:ext cx="665" cy="6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46" name="Line 1128"/>
                                <wps:cNvCnPr>
                                  <a:cxnSpLocks noChangeShapeType="1"/>
                                </wps:cNvCnPr>
                                <wps:spPr bwMode="auto">
                                  <a:xfrm>
                                    <a:off x="1599" y="411"/>
                                    <a:ext cx="658" cy="1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47" name="Line 1129"/>
                                <wps:cNvCnPr>
                                  <a:cxnSpLocks noChangeShapeType="1"/>
                                </wps:cNvCnPr>
                                <wps:spPr bwMode="auto">
                                  <a:xfrm>
                                    <a:off x="2257" y="426"/>
                                    <a:ext cx="665" cy="261"/>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48" name="Line 1130"/>
                                <wps:cNvCnPr>
                                  <a:cxnSpLocks noChangeShapeType="1"/>
                                </wps:cNvCnPr>
                                <wps:spPr bwMode="auto">
                                  <a:xfrm flipV="1">
                                    <a:off x="2922" y="680"/>
                                    <a:ext cx="658" cy="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49" name="Line 1131"/>
                                <wps:cNvCnPr>
                                  <a:cxnSpLocks noChangeShapeType="1"/>
                                </wps:cNvCnPr>
                                <wps:spPr bwMode="auto">
                                  <a:xfrm>
                                    <a:off x="3580" y="680"/>
                                    <a:ext cx="658" cy="344"/>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50" name="Line 1132"/>
                                <wps:cNvCnPr>
                                  <a:cxnSpLocks noChangeShapeType="1"/>
                                </wps:cNvCnPr>
                                <wps:spPr bwMode="auto">
                                  <a:xfrm flipV="1">
                                    <a:off x="4238" y="904"/>
                                    <a:ext cx="665" cy="12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51" name="Line 1133"/>
                                <wps:cNvCnPr>
                                  <a:cxnSpLocks noChangeShapeType="1"/>
                                </wps:cNvCnPr>
                                <wps:spPr bwMode="auto">
                                  <a:xfrm flipV="1">
                                    <a:off x="4903" y="665"/>
                                    <a:ext cx="658" cy="239"/>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52" name="Line 1134"/>
                                <wps:cNvCnPr>
                                  <a:cxnSpLocks noChangeShapeType="1"/>
                                </wps:cNvCnPr>
                                <wps:spPr bwMode="auto">
                                  <a:xfrm flipV="1">
                                    <a:off x="5561" y="366"/>
                                    <a:ext cx="665" cy="299"/>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653" name="Line 1135"/>
                                <wps:cNvCnPr>
                                  <a:cxnSpLocks noChangeShapeType="1"/>
                                </wps:cNvCnPr>
                                <wps:spPr bwMode="auto">
                                  <a:xfrm flipV="1">
                                    <a:off x="934" y="306"/>
                                    <a:ext cx="665" cy="217"/>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4" name="Line 1136"/>
                                <wps:cNvCnPr>
                                  <a:cxnSpLocks noChangeShapeType="1"/>
                                </wps:cNvCnPr>
                                <wps:spPr bwMode="auto">
                                  <a:xfrm>
                                    <a:off x="1599" y="306"/>
                                    <a:ext cx="658" cy="10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5" name="Line 1137"/>
                                <wps:cNvCnPr>
                                  <a:cxnSpLocks noChangeShapeType="1"/>
                                </wps:cNvCnPr>
                                <wps:spPr bwMode="auto">
                                  <a:xfrm>
                                    <a:off x="2257" y="411"/>
                                    <a:ext cx="665" cy="299"/>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6" name="Line 1138"/>
                                <wps:cNvCnPr>
                                  <a:cxnSpLocks noChangeShapeType="1"/>
                                </wps:cNvCnPr>
                                <wps:spPr bwMode="auto">
                                  <a:xfrm flipV="1">
                                    <a:off x="2922" y="628"/>
                                    <a:ext cx="658" cy="8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7" name="Line 1139"/>
                                <wps:cNvCnPr>
                                  <a:cxnSpLocks noChangeShapeType="1"/>
                                </wps:cNvCnPr>
                                <wps:spPr bwMode="auto">
                                  <a:xfrm>
                                    <a:off x="3580" y="628"/>
                                    <a:ext cx="658" cy="597"/>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8" name="Line 1140"/>
                                <wps:cNvCnPr>
                                  <a:cxnSpLocks noChangeShapeType="1"/>
                                </wps:cNvCnPr>
                                <wps:spPr bwMode="auto">
                                  <a:xfrm flipV="1">
                                    <a:off x="4238" y="1203"/>
                                    <a:ext cx="665" cy="2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59" name="Line 1141"/>
                                <wps:cNvCnPr>
                                  <a:cxnSpLocks noChangeShapeType="1"/>
                                </wps:cNvCnPr>
                                <wps:spPr bwMode="auto">
                                  <a:xfrm flipV="1">
                                    <a:off x="4903" y="1091"/>
                                    <a:ext cx="658" cy="11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60" name="Line 1142"/>
                                <wps:cNvCnPr>
                                  <a:cxnSpLocks noChangeShapeType="1"/>
                                </wps:cNvCnPr>
                                <wps:spPr bwMode="auto">
                                  <a:xfrm flipV="1">
                                    <a:off x="5561" y="628"/>
                                    <a:ext cx="665" cy="46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661" name="Line 1143"/>
                                <wps:cNvCnPr>
                                  <a:cxnSpLocks noChangeShapeType="1"/>
                                </wps:cNvCnPr>
                                <wps:spPr bwMode="auto">
                                  <a:xfrm flipV="1">
                                    <a:off x="934" y="433"/>
                                    <a:ext cx="665" cy="1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2" name="Line 1144"/>
                                <wps:cNvCnPr>
                                  <a:cxnSpLocks noChangeShapeType="1"/>
                                </wps:cNvCnPr>
                                <wps:spPr bwMode="auto">
                                  <a:xfrm>
                                    <a:off x="1599" y="433"/>
                                    <a:ext cx="658" cy="6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3" name="Line 1145"/>
                                <wps:cNvCnPr>
                                  <a:cxnSpLocks noChangeShapeType="1"/>
                                </wps:cNvCnPr>
                                <wps:spPr bwMode="auto">
                                  <a:xfrm>
                                    <a:off x="2257" y="493"/>
                                    <a:ext cx="665" cy="194"/>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4" name="Line 1146"/>
                                <wps:cNvCnPr>
                                  <a:cxnSpLocks noChangeShapeType="1"/>
                                </wps:cNvCnPr>
                                <wps:spPr bwMode="auto">
                                  <a:xfrm flipV="1">
                                    <a:off x="2922" y="635"/>
                                    <a:ext cx="658" cy="5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5" name="Line 1147"/>
                                <wps:cNvCnPr>
                                  <a:cxnSpLocks noChangeShapeType="1"/>
                                </wps:cNvCnPr>
                                <wps:spPr bwMode="auto">
                                  <a:xfrm>
                                    <a:off x="3580" y="635"/>
                                    <a:ext cx="658" cy="16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6" name="Line 1148"/>
                                <wps:cNvCnPr>
                                  <a:cxnSpLocks noChangeShapeType="1"/>
                                </wps:cNvCnPr>
                                <wps:spPr bwMode="auto">
                                  <a:xfrm>
                                    <a:off x="4238" y="800"/>
                                    <a:ext cx="665" cy="89"/>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7" name="Line 1149"/>
                                <wps:cNvCnPr>
                                  <a:cxnSpLocks noChangeShapeType="1"/>
                                </wps:cNvCnPr>
                                <wps:spPr bwMode="auto">
                                  <a:xfrm flipV="1">
                                    <a:off x="4903" y="837"/>
                                    <a:ext cx="658" cy="5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8" name="Line 1150"/>
                                <wps:cNvCnPr>
                                  <a:cxnSpLocks noChangeShapeType="1"/>
                                </wps:cNvCnPr>
                                <wps:spPr bwMode="auto">
                                  <a:xfrm flipV="1">
                                    <a:off x="5561" y="523"/>
                                    <a:ext cx="665" cy="314"/>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69" name="Line 1151"/>
                                <wps:cNvCnPr>
                                  <a:cxnSpLocks noChangeShapeType="1"/>
                                </wps:cNvCnPr>
                                <wps:spPr bwMode="auto">
                                  <a:xfrm flipV="1">
                                    <a:off x="934" y="329"/>
                                    <a:ext cx="665" cy="134"/>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0" name="Line 1152"/>
                                <wps:cNvCnPr>
                                  <a:cxnSpLocks noChangeShapeType="1"/>
                                </wps:cNvCnPr>
                                <wps:spPr bwMode="auto">
                                  <a:xfrm>
                                    <a:off x="1599" y="329"/>
                                    <a:ext cx="658" cy="1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1" name="Line 1153"/>
                                <wps:cNvCnPr>
                                  <a:cxnSpLocks noChangeShapeType="1"/>
                                </wps:cNvCnPr>
                                <wps:spPr bwMode="auto">
                                  <a:xfrm>
                                    <a:off x="2257" y="344"/>
                                    <a:ext cx="665" cy="11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2" name="Line 1154"/>
                                <wps:cNvCnPr>
                                  <a:cxnSpLocks noChangeShapeType="1"/>
                                </wps:cNvCnPr>
                                <wps:spPr bwMode="auto">
                                  <a:xfrm>
                                    <a:off x="2922" y="456"/>
                                    <a:ext cx="658" cy="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3" name="Line 1155"/>
                                <wps:cNvCnPr>
                                  <a:cxnSpLocks noChangeShapeType="1"/>
                                </wps:cNvCnPr>
                                <wps:spPr bwMode="auto">
                                  <a:xfrm>
                                    <a:off x="3580" y="456"/>
                                    <a:ext cx="658" cy="523"/>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4" name="Line 1156"/>
                                <wps:cNvCnPr>
                                  <a:cxnSpLocks noChangeShapeType="1"/>
                                </wps:cNvCnPr>
                                <wps:spPr bwMode="auto">
                                  <a:xfrm flipV="1">
                                    <a:off x="4238" y="680"/>
                                    <a:ext cx="665" cy="299"/>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5" name="Line 1157"/>
                                <wps:cNvCnPr>
                                  <a:cxnSpLocks noChangeShapeType="1"/>
                                </wps:cNvCnPr>
                                <wps:spPr bwMode="auto">
                                  <a:xfrm flipV="1">
                                    <a:off x="4903" y="531"/>
                                    <a:ext cx="658" cy="149"/>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6" name="Line 1158"/>
                                <wps:cNvCnPr>
                                  <a:cxnSpLocks noChangeShapeType="1"/>
                                </wps:cNvCnPr>
                                <wps:spPr bwMode="auto">
                                  <a:xfrm flipV="1">
                                    <a:off x="5561" y="232"/>
                                    <a:ext cx="665" cy="299"/>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77" name="Line 1159"/>
                                <wps:cNvCnPr>
                                  <a:cxnSpLocks noChangeShapeType="1"/>
                                </wps:cNvCnPr>
                                <wps:spPr bwMode="auto">
                                  <a:xfrm>
                                    <a:off x="934" y="374"/>
                                    <a:ext cx="665" cy="1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78" name="Line 1160"/>
                                <wps:cNvCnPr>
                                  <a:cxnSpLocks noChangeShapeType="1"/>
                                </wps:cNvCnPr>
                                <wps:spPr bwMode="auto">
                                  <a:xfrm flipV="1">
                                    <a:off x="1599" y="344"/>
                                    <a:ext cx="658" cy="4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79" name="Line 1161"/>
                                <wps:cNvCnPr>
                                  <a:cxnSpLocks noChangeShapeType="1"/>
                                </wps:cNvCnPr>
                                <wps:spPr bwMode="auto">
                                  <a:xfrm>
                                    <a:off x="2257" y="344"/>
                                    <a:ext cx="665" cy="74"/>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0" name="Line 1162"/>
                                <wps:cNvCnPr>
                                  <a:cxnSpLocks noChangeShapeType="1"/>
                                </wps:cNvCnPr>
                                <wps:spPr bwMode="auto">
                                  <a:xfrm flipV="1">
                                    <a:off x="2922" y="344"/>
                                    <a:ext cx="658" cy="74"/>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1" name="Line 1163"/>
                                <wps:cNvCnPr>
                                  <a:cxnSpLocks noChangeShapeType="1"/>
                                </wps:cNvCnPr>
                                <wps:spPr bwMode="auto">
                                  <a:xfrm>
                                    <a:off x="3580" y="344"/>
                                    <a:ext cx="658" cy="64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2" name="Line 1164"/>
                                <wps:cNvCnPr>
                                  <a:cxnSpLocks noChangeShapeType="1"/>
                                </wps:cNvCnPr>
                                <wps:spPr bwMode="auto">
                                  <a:xfrm flipV="1">
                                    <a:off x="4238" y="590"/>
                                    <a:ext cx="665" cy="396"/>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3" name="Line 1165"/>
                                <wps:cNvCnPr>
                                  <a:cxnSpLocks noChangeShapeType="1"/>
                                </wps:cNvCnPr>
                                <wps:spPr bwMode="auto">
                                  <a:xfrm>
                                    <a:off x="4903" y="590"/>
                                    <a:ext cx="658" cy="5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4" name="Line 1166"/>
                                <wps:cNvCnPr>
                                  <a:cxnSpLocks noChangeShapeType="1"/>
                                </wps:cNvCnPr>
                                <wps:spPr bwMode="auto">
                                  <a:xfrm flipV="1">
                                    <a:off x="5561" y="321"/>
                                    <a:ext cx="665" cy="3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85" name="Freeform 1167"/>
                                <wps:cNvSpPr>
                                  <a:spLocks/>
                                </wps:cNvSpPr>
                                <wps:spPr bwMode="auto">
                                  <a:xfrm>
                                    <a:off x="897" y="441"/>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86" name="Freeform 1168"/>
                                <wps:cNvSpPr>
                                  <a:spLocks/>
                                </wps:cNvSpPr>
                                <wps:spPr bwMode="auto">
                                  <a:xfrm>
                                    <a:off x="1562" y="374"/>
                                    <a:ext cx="75" cy="74"/>
                                  </a:xfrm>
                                  <a:custGeom>
                                    <a:avLst/>
                                    <a:gdLst>
                                      <a:gd name="T0" fmla="*/ 37 w 75"/>
                                      <a:gd name="T1" fmla="*/ 0 h 74"/>
                                      <a:gd name="T2" fmla="*/ 75 w 75"/>
                                      <a:gd name="T3" fmla="*/ 37 h 74"/>
                                      <a:gd name="T4" fmla="*/ 37 w 75"/>
                                      <a:gd name="T5" fmla="*/ 74 h 74"/>
                                      <a:gd name="T6" fmla="*/ 0 w 75"/>
                                      <a:gd name="T7" fmla="*/ 37 h 74"/>
                                      <a:gd name="T8" fmla="*/ 37 w 75"/>
                                      <a:gd name="T9" fmla="*/ 0 h 74"/>
                                    </a:gdLst>
                                    <a:ahLst/>
                                    <a:cxnLst>
                                      <a:cxn ang="0">
                                        <a:pos x="T0" y="T1"/>
                                      </a:cxn>
                                      <a:cxn ang="0">
                                        <a:pos x="T2" y="T3"/>
                                      </a:cxn>
                                      <a:cxn ang="0">
                                        <a:pos x="T4" y="T5"/>
                                      </a:cxn>
                                      <a:cxn ang="0">
                                        <a:pos x="T6" y="T7"/>
                                      </a:cxn>
                                      <a:cxn ang="0">
                                        <a:pos x="T8" y="T9"/>
                                      </a:cxn>
                                    </a:cxnLst>
                                    <a:rect l="0" t="0" r="r" b="b"/>
                                    <a:pathLst>
                                      <a:path w="75" h="74">
                                        <a:moveTo>
                                          <a:pt x="37" y="0"/>
                                        </a:moveTo>
                                        <a:lnTo>
                                          <a:pt x="75"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87" name="Freeform 1169"/>
                                <wps:cNvSpPr>
                                  <a:spLocks/>
                                </wps:cNvSpPr>
                                <wps:spPr bwMode="auto">
                                  <a:xfrm>
                                    <a:off x="2220" y="389"/>
                                    <a:ext cx="75" cy="74"/>
                                  </a:xfrm>
                                  <a:custGeom>
                                    <a:avLst/>
                                    <a:gdLst>
                                      <a:gd name="T0" fmla="*/ 37 w 75"/>
                                      <a:gd name="T1" fmla="*/ 0 h 74"/>
                                      <a:gd name="T2" fmla="*/ 75 w 75"/>
                                      <a:gd name="T3" fmla="*/ 37 h 74"/>
                                      <a:gd name="T4" fmla="*/ 37 w 75"/>
                                      <a:gd name="T5" fmla="*/ 74 h 74"/>
                                      <a:gd name="T6" fmla="*/ 0 w 75"/>
                                      <a:gd name="T7" fmla="*/ 37 h 74"/>
                                      <a:gd name="T8" fmla="*/ 37 w 75"/>
                                      <a:gd name="T9" fmla="*/ 0 h 74"/>
                                    </a:gdLst>
                                    <a:ahLst/>
                                    <a:cxnLst>
                                      <a:cxn ang="0">
                                        <a:pos x="T0" y="T1"/>
                                      </a:cxn>
                                      <a:cxn ang="0">
                                        <a:pos x="T2" y="T3"/>
                                      </a:cxn>
                                      <a:cxn ang="0">
                                        <a:pos x="T4" y="T5"/>
                                      </a:cxn>
                                      <a:cxn ang="0">
                                        <a:pos x="T6" y="T7"/>
                                      </a:cxn>
                                      <a:cxn ang="0">
                                        <a:pos x="T8" y="T9"/>
                                      </a:cxn>
                                    </a:cxnLst>
                                    <a:rect l="0" t="0" r="r" b="b"/>
                                    <a:pathLst>
                                      <a:path w="75" h="74">
                                        <a:moveTo>
                                          <a:pt x="37" y="0"/>
                                        </a:moveTo>
                                        <a:lnTo>
                                          <a:pt x="75"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88" name="Freeform 1170"/>
                                <wps:cNvSpPr>
                                  <a:spLocks/>
                                </wps:cNvSpPr>
                                <wps:spPr bwMode="auto">
                                  <a:xfrm>
                                    <a:off x="2885" y="650"/>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89" name="Freeform 1171"/>
                                <wps:cNvSpPr>
                                  <a:spLocks/>
                                </wps:cNvSpPr>
                                <wps:spPr bwMode="auto">
                                  <a:xfrm>
                                    <a:off x="3543" y="643"/>
                                    <a:ext cx="74" cy="74"/>
                                  </a:xfrm>
                                  <a:custGeom>
                                    <a:avLst/>
                                    <a:gdLst>
                                      <a:gd name="T0" fmla="*/ 37 w 74"/>
                                      <a:gd name="T1" fmla="*/ 0 h 74"/>
                                      <a:gd name="T2" fmla="*/ 74 w 74"/>
                                      <a:gd name="T3" fmla="*/ 37 h 74"/>
                                      <a:gd name="T4" fmla="*/ 37 w 74"/>
                                      <a:gd name="T5" fmla="*/ 74 h 74"/>
                                      <a:gd name="T6" fmla="*/ 0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74" y="37"/>
                                        </a:lnTo>
                                        <a:lnTo>
                                          <a:pt x="37" y="74"/>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90" name="Freeform 1172"/>
                                <wps:cNvSpPr>
                                  <a:spLocks/>
                                </wps:cNvSpPr>
                                <wps:spPr bwMode="auto">
                                  <a:xfrm>
                                    <a:off x="4200" y="986"/>
                                    <a:ext cx="75" cy="75"/>
                                  </a:xfrm>
                                  <a:custGeom>
                                    <a:avLst/>
                                    <a:gdLst>
                                      <a:gd name="T0" fmla="*/ 38 w 75"/>
                                      <a:gd name="T1" fmla="*/ 0 h 75"/>
                                      <a:gd name="T2" fmla="*/ 75 w 75"/>
                                      <a:gd name="T3" fmla="*/ 38 h 75"/>
                                      <a:gd name="T4" fmla="*/ 38 w 75"/>
                                      <a:gd name="T5" fmla="*/ 75 h 75"/>
                                      <a:gd name="T6" fmla="*/ 0 w 75"/>
                                      <a:gd name="T7" fmla="*/ 38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8"/>
                                        </a:lnTo>
                                        <a:lnTo>
                                          <a:pt x="38" y="75"/>
                                        </a:lnTo>
                                        <a:lnTo>
                                          <a:pt x="0" y="38"/>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91" name="Freeform 1173"/>
                                <wps:cNvSpPr>
                                  <a:spLocks/>
                                </wps:cNvSpPr>
                                <wps:spPr bwMode="auto">
                                  <a:xfrm>
                                    <a:off x="4866" y="867"/>
                                    <a:ext cx="74" cy="75"/>
                                  </a:xfrm>
                                  <a:custGeom>
                                    <a:avLst/>
                                    <a:gdLst>
                                      <a:gd name="T0" fmla="*/ 37 w 74"/>
                                      <a:gd name="T1" fmla="*/ 0 h 75"/>
                                      <a:gd name="T2" fmla="*/ 74 w 74"/>
                                      <a:gd name="T3" fmla="*/ 37 h 75"/>
                                      <a:gd name="T4" fmla="*/ 37 w 74"/>
                                      <a:gd name="T5" fmla="*/ 75 h 75"/>
                                      <a:gd name="T6" fmla="*/ 0 w 74"/>
                                      <a:gd name="T7" fmla="*/ 37 h 75"/>
                                      <a:gd name="T8" fmla="*/ 37 w 74"/>
                                      <a:gd name="T9" fmla="*/ 0 h 75"/>
                                    </a:gdLst>
                                    <a:ahLst/>
                                    <a:cxnLst>
                                      <a:cxn ang="0">
                                        <a:pos x="T0" y="T1"/>
                                      </a:cxn>
                                      <a:cxn ang="0">
                                        <a:pos x="T2" y="T3"/>
                                      </a:cxn>
                                      <a:cxn ang="0">
                                        <a:pos x="T4" y="T5"/>
                                      </a:cxn>
                                      <a:cxn ang="0">
                                        <a:pos x="T6" y="T7"/>
                                      </a:cxn>
                                      <a:cxn ang="0">
                                        <a:pos x="T8" y="T9"/>
                                      </a:cxn>
                                    </a:cxnLst>
                                    <a:rect l="0" t="0" r="r" b="b"/>
                                    <a:pathLst>
                                      <a:path w="74" h="75">
                                        <a:moveTo>
                                          <a:pt x="37" y="0"/>
                                        </a:moveTo>
                                        <a:lnTo>
                                          <a:pt x="74"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92" name="Freeform 1174"/>
                                <wps:cNvSpPr>
                                  <a:spLocks/>
                                </wps:cNvSpPr>
                                <wps:spPr bwMode="auto">
                                  <a:xfrm>
                                    <a:off x="5523" y="628"/>
                                    <a:ext cx="75" cy="74"/>
                                  </a:xfrm>
                                  <a:custGeom>
                                    <a:avLst/>
                                    <a:gdLst>
                                      <a:gd name="T0" fmla="*/ 38 w 75"/>
                                      <a:gd name="T1" fmla="*/ 0 h 74"/>
                                      <a:gd name="T2" fmla="*/ 75 w 75"/>
                                      <a:gd name="T3" fmla="*/ 37 h 74"/>
                                      <a:gd name="T4" fmla="*/ 38 w 75"/>
                                      <a:gd name="T5" fmla="*/ 74 h 74"/>
                                      <a:gd name="T6" fmla="*/ 0 w 75"/>
                                      <a:gd name="T7" fmla="*/ 37 h 74"/>
                                      <a:gd name="T8" fmla="*/ 38 w 75"/>
                                      <a:gd name="T9" fmla="*/ 0 h 74"/>
                                    </a:gdLst>
                                    <a:ahLst/>
                                    <a:cxnLst>
                                      <a:cxn ang="0">
                                        <a:pos x="T0" y="T1"/>
                                      </a:cxn>
                                      <a:cxn ang="0">
                                        <a:pos x="T2" y="T3"/>
                                      </a:cxn>
                                      <a:cxn ang="0">
                                        <a:pos x="T4" y="T5"/>
                                      </a:cxn>
                                      <a:cxn ang="0">
                                        <a:pos x="T6" y="T7"/>
                                      </a:cxn>
                                      <a:cxn ang="0">
                                        <a:pos x="T8" y="T9"/>
                                      </a:cxn>
                                    </a:cxnLst>
                                    <a:rect l="0" t="0" r="r" b="b"/>
                                    <a:pathLst>
                                      <a:path w="75" h="74">
                                        <a:moveTo>
                                          <a:pt x="38" y="0"/>
                                        </a:moveTo>
                                        <a:lnTo>
                                          <a:pt x="75" y="37"/>
                                        </a:lnTo>
                                        <a:lnTo>
                                          <a:pt x="38" y="74"/>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93" name="Freeform 1175"/>
                                <wps:cNvSpPr>
                                  <a:spLocks/>
                                </wps:cNvSpPr>
                                <wps:spPr bwMode="auto">
                                  <a:xfrm>
                                    <a:off x="6189" y="329"/>
                                    <a:ext cx="74" cy="75"/>
                                  </a:xfrm>
                                  <a:custGeom>
                                    <a:avLst/>
                                    <a:gdLst>
                                      <a:gd name="T0" fmla="*/ 37 w 74"/>
                                      <a:gd name="T1" fmla="*/ 0 h 75"/>
                                      <a:gd name="T2" fmla="*/ 74 w 74"/>
                                      <a:gd name="T3" fmla="*/ 37 h 75"/>
                                      <a:gd name="T4" fmla="*/ 37 w 74"/>
                                      <a:gd name="T5" fmla="*/ 75 h 75"/>
                                      <a:gd name="T6" fmla="*/ 0 w 74"/>
                                      <a:gd name="T7" fmla="*/ 37 h 75"/>
                                      <a:gd name="T8" fmla="*/ 37 w 74"/>
                                      <a:gd name="T9" fmla="*/ 0 h 75"/>
                                    </a:gdLst>
                                    <a:ahLst/>
                                    <a:cxnLst>
                                      <a:cxn ang="0">
                                        <a:pos x="T0" y="T1"/>
                                      </a:cxn>
                                      <a:cxn ang="0">
                                        <a:pos x="T2" y="T3"/>
                                      </a:cxn>
                                      <a:cxn ang="0">
                                        <a:pos x="T4" y="T5"/>
                                      </a:cxn>
                                      <a:cxn ang="0">
                                        <a:pos x="T6" y="T7"/>
                                      </a:cxn>
                                      <a:cxn ang="0">
                                        <a:pos x="T8" y="T9"/>
                                      </a:cxn>
                                    </a:cxnLst>
                                    <a:rect l="0" t="0" r="r" b="b"/>
                                    <a:pathLst>
                                      <a:path w="74" h="75">
                                        <a:moveTo>
                                          <a:pt x="37" y="0"/>
                                        </a:moveTo>
                                        <a:lnTo>
                                          <a:pt x="74"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694" name="Rectangle 1176"/>
                                <wps:cNvSpPr>
                                  <a:spLocks noChangeArrowheads="1"/>
                                </wps:cNvSpPr>
                                <wps:spPr bwMode="auto">
                                  <a:xfrm>
                                    <a:off x="897" y="486"/>
                                    <a:ext cx="75"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95" name="Rectangle 1177"/>
                                <wps:cNvSpPr>
                                  <a:spLocks noChangeArrowheads="1"/>
                                </wps:cNvSpPr>
                                <wps:spPr bwMode="auto">
                                  <a:xfrm>
                                    <a:off x="1562" y="269"/>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96" name="Rectangle 1178"/>
                                <wps:cNvSpPr>
                                  <a:spLocks noChangeArrowheads="1"/>
                                </wps:cNvSpPr>
                                <wps:spPr bwMode="auto">
                                  <a:xfrm>
                                    <a:off x="2220" y="374"/>
                                    <a:ext cx="75"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97" name="Rectangle 1179"/>
                                <wps:cNvSpPr>
                                  <a:spLocks noChangeArrowheads="1"/>
                                </wps:cNvSpPr>
                                <wps:spPr bwMode="auto">
                                  <a:xfrm>
                                    <a:off x="2885" y="673"/>
                                    <a:ext cx="75"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98" name="Rectangle 1180"/>
                                <wps:cNvSpPr>
                                  <a:spLocks noChangeArrowheads="1"/>
                                </wps:cNvSpPr>
                                <wps:spPr bwMode="auto">
                                  <a:xfrm>
                                    <a:off x="3543" y="590"/>
                                    <a:ext cx="74"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99" name="Rectangle 1181"/>
                                <wps:cNvSpPr>
                                  <a:spLocks noChangeArrowheads="1"/>
                                </wps:cNvSpPr>
                                <wps:spPr bwMode="auto">
                                  <a:xfrm>
                                    <a:off x="4200" y="1188"/>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700" name="Rectangle 1182"/>
                                <wps:cNvSpPr>
                                  <a:spLocks noChangeArrowheads="1"/>
                                </wps:cNvSpPr>
                                <wps:spPr bwMode="auto">
                                  <a:xfrm>
                                    <a:off x="4866" y="1166"/>
                                    <a:ext cx="74"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701" name="Rectangle 1183"/>
                                <wps:cNvSpPr>
                                  <a:spLocks noChangeArrowheads="1"/>
                                </wps:cNvSpPr>
                                <wps:spPr bwMode="auto">
                                  <a:xfrm>
                                    <a:off x="5523" y="1054"/>
                                    <a:ext cx="75" cy="74"/>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702" name="Rectangle 1184"/>
                                <wps:cNvSpPr>
                                  <a:spLocks noChangeArrowheads="1"/>
                                </wps:cNvSpPr>
                                <wps:spPr bwMode="auto">
                                  <a:xfrm>
                                    <a:off x="6189" y="590"/>
                                    <a:ext cx="74"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703" name="Freeform 1185"/>
                                <wps:cNvSpPr>
                                  <a:spLocks/>
                                </wps:cNvSpPr>
                                <wps:spPr bwMode="auto">
                                  <a:xfrm>
                                    <a:off x="912" y="426"/>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4" name="Freeform 1186"/>
                                <wps:cNvSpPr>
                                  <a:spLocks/>
                                </wps:cNvSpPr>
                                <wps:spPr bwMode="auto">
                                  <a:xfrm>
                                    <a:off x="1577" y="411"/>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5" name="Freeform 1187"/>
                                <wps:cNvSpPr>
                                  <a:spLocks/>
                                </wps:cNvSpPr>
                                <wps:spPr bwMode="auto">
                                  <a:xfrm>
                                    <a:off x="2235" y="471"/>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6" name="Freeform 1188"/>
                                <wps:cNvSpPr>
                                  <a:spLocks/>
                                </wps:cNvSpPr>
                                <wps:spPr bwMode="auto">
                                  <a:xfrm>
                                    <a:off x="2900" y="665"/>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7" name="Freeform 1189"/>
                                <wps:cNvSpPr>
                                  <a:spLocks/>
                                </wps:cNvSpPr>
                                <wps:spPr bwMode="auto">
                                  <a:xfrm>
                                    <a:off x="3558" y="613"/>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8" name="Freeform 1190"/>
                                <wps:cNvSpPr>
                                  <a:spLocks/>
                                </wps:cNvSpPr>
                                <wps:spPr bwMode="auto">
                                  <a:xfrm>
                                    <a:off x="4215" y="777"/>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09" name="Freeform 1191"/>
                                <wps:cNvSpPr>
                                  <a:spLocks/>
                                </wps:cNvSpPr>
                                <wps:spPr bwMode="auto">
                                  <a:xfrm>
                                    <a:off x="4881" y="867"/>
                                    <a:ext cx="44" cy="45"/>
                                  </a:xfrm>
                                  <a:custGeom>
                                    <a:avLst/>
                                    <a:gdLst>
                                      <a:gd name="T0" fmla="*/ 22 w 44"/>
                                      <a:gd name="T1" fmla="*/ 0 h 45"/>
                                      <a:gd name="T2" fmla="*/ 44 w 44"/>
                                      <a:gd name="T3" fmla="*/ 45 h 45"/>
                                      <a:gd name="T4" fmla="*/ 0 w 44"/>
                                      <a:gd name="T5" fmla="*/ 45 h 45"/>
                                      <a:gd name="T6" fmla="*/ 22 w 44"/>
                                      <a:gd name="T7" fmla="*/ 0 h 45"/>
                                    </a:gdLst>
                                    <a:ahLst/>
                                    <a:cxnLst>
                                      <a:cxn ang="0">
                                        <a:pos x="T0" y="T1"/>
                                      </a:cxn>
                                      <a:cxn ang="0">
                                        <a:pos x="T2" y="T3"/>
                                      </a:cxn>
                                      <a:cxn ang="0">
                                        <a:pos x="T4" y="T5"/>
                                      </a:cxn>
                                      <a:cxn ang="0">
                                        <a:pos x="T6" y="T7"/>
                                      </a:cxn>
                                    </a:cxnLst>
                                    <a:rect l="0" t="0" r="r" b="b"/>
                                    <a:pathLst>
                                      <a:path w="44" h="45">
                                        <a:moveTo>
                                          <a:pt x="22" y="0"/>
                                        </a:moveTo>
                                        <a:lnTo>
                                          <a:pt x="44"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10" name="Freeform 1192"/>
                                <wps:cNvSpPr>
                                  <a:spLocks/>
                                </wps:cNvSpPr>
                                <wps:spPr bwMode="auto">
                                  <a:xfrm>
                                    <a:off x="5538" y="815"/>
                                    <a:ext cx="45" cy="44"/>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11" name="Freeform 1193"/>
                                <wps:cNvSpPr>
                                  <a:spLocks/>
                                </wps:cNvSpPr>
                                <wps:spPr bwMode="auto">
                                  <a:xfrm>
                                    <a:off x="6203" y="501"/>
                                    <a:ext cx="45" cy="44"/>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712" name="Rectangle 1194"/>
                                <wps:cNvSpPr>
                                  <a:spLocks noChangeArrowheads="1"/>
                                </wps:cNvSpPr>
                                <wps:spPr bwMode="auto">
                                  <a:xfrm>
                                    <a:off x="889" y="418"/>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13" name="Line 1195"/>
                                <wps:cNvCnPr>
                                  <a:cxnSpLocks noChangeShapeType="1"/>
                                </wps:cNvCnPr>
                                <wps:spPr bwMode="auto">
                                  <a:xfrm flipH="1" flipV="1">
                                    <a:off x="897" y="42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14" name="Line 1196"/>
                                <wps:cNvCnPr>
                                  <a:cxnSpLocks noChangeShapeType="1"/>
                                </wps:cNvCnPr>
                                <wps:spPr bwMode="auto">
                                  <a:xfrm>
                                    <a:off x="934" y="463"/>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15" name="Line 1197"/>
                                <wps:cNvCnPr>
                                  <a:cxnSpLocks noChangeShapeType="1"/>
                                </wps:cNvCnPr>
                                <wps:spPr bwMode="auto">
                                  <a:xfrm flipH="1">
                                    <a:off x="897" y="463"/>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16" name="Line 1198"/>
                                <wps:cNvCnPr>
                                  <a:cxnSpLocks noChangeShapeType="1"/>
                                </wps:cNvCnPr>
                                <wps:spPr bwMode="auto">
                                  <a:xfrm flipV="1">
                                    <a:off x="934" y="426"/>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17" name="Rectangle 1199"/>
                                <wps:cNvSpPr>
                                  <a:spLocks noChangeArrowheads="1"/>
                                </wps:cNvSpPr>
                                <wps:spPr bwMode="auto">
                                  <a:xfrm>
                                    <a:off x="1555" y="284"/>
                                    <a:ext cx="104"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18" name="Line 1200"/>
                                <wps:cNvCnPr>
                                  <a:cxnSpLocks noChangeShapeType="1"/>
                                </wps:cNvCnPr>
                                <wps:spPr bwMode="auto">
                                  <a:xfrm flipH="1" flipV="1">
                                    <a:off x="1562" y="291"/>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19" name="Line 1201"/>
                                <wps:cNvCnPr>
                                  <a:cxnSpLocks noChangeShapeType="1"/>
                                </wps:cNvCnPr>
                                <wps:spPr bwMode="auto">
                                  <a:xfrm>
                                    <a:off x="1599" y="329"/>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0" name="Line 1202"/>
                                <wps:cNvCnPr>
                                  <a:cxnSpLocks noChangeShapeType="1"/>
                                </wps:cNvCnPr>
                                <wps:spPr bwMode="auto">
                                  <a:xfrm flipH="1">
                                    <a:off x="1562" y="32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1" name="Line 1203"/>
                                <wps:cNvCnPr>
                                  <a:cxnSpLocks noChangeShapeType="1"/>
                                </wps:cNvCnPr>
                                <wps:spPr bwMode="auto">
                                  <a:xfrm flipV="1">
                                    <a:off x="1599" y="291"/>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2" name="Rectangle 1204"/>
                                <wps:cNvSpPr>
                                  <a:spLocks noChangeArrowheads="1"/>
                                </wps:cNvSpPr>
                                <wps:spPr bwMode="auto">
                                  <a:xfrm>
                                    <a:off x="2212" y="299"/>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23" name="Line 1205"/>
                                <wps:cNvCnPr>
                                  <a:cxnSpLocks noChangeShapeType="1"/>
                                </wps:cNvCnPr>
                                <wps:spPr bwMode="auto">
                                  <a:xfrm flipH="1" flipV="1">
                                    <a:off x="2220" y="306"/>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4" name="Line 1206"/>
                                <wps:cNvCnPr>
                                  <a:cxnSpLocks noChangeShapeType="1"/>
                                </wps:cNvCnPr>
                                <wps:spPr bwMode="auto">
                                  <a:xfrm>
                                    <a:off x="2257" y="344"/>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5" name="Line 1207"/>
                                <wps:cNvCnPr>
                                  <a:cxnSpLocks noChangeShapeType="1"/>
                                </wps:cNvCnPr>
                                <wps:spPr bwMode="auto">
                                  <a:xfrm flipH="1">
                                    <a:off x="2220" y="344"/>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6" name="Line 1208"/>
                                <wps:cNvCnPr>
                                  <a:cxnSpLocks noChangeShapeType="1"/>
                                </wps:cNvCnPr>
                                <wps:spPr bwMode="auto">
                                  <a:xfrm flipV="1">
                                    <a:off x="2257" y="306"/>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7" name="Rectangle 1209"/>
                                <wps:cNvSpPr>
                                  <a:spLocks noChangeArrowheads="1"/>
                                </wps:cNvSpPr>
                                <wps:spPr bwMode="auto">
                                  <a:xfrm>
                                    <a:off x="2878" y="411"/>
                                    <a:ext cx="104"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28" name="Line 1210"/>
                                <wps:cNvCnPr>
                                  <a:cxnSpLocks noChangeShapeType="1"/>
                                </wps:cNvCnPr>
                                <wps:spPr bwMode="auto">
                                  <a:xfrm flipH="1" flipV="1">
                                    <a:off x="2885" y="418"/>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29" name="Line 1211"/>
                                <wps:cNvCnPr>
                                  <a:cxnSpLocks noChangeShapeType="1"/>
                                </wps:cNvCnPr>
                                <wps:spPr bwMode="auto">
                                  <a:xfrm>
                                    <a:off x="2922" y="456"/>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0" name="Line 1212"/>
                                <wps:cNvCnPr>
                                  <a:cxnSpLocks noChangeShapeType="1"/>
                                </wps:cNvCnPr>
                                <wps:spPr bwMode="auto">
                                  <a:xfrm flipH="1">
                                    <a:off x="2885" y="45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1" name="Line 1213"/>
                                <wps:cNvCnPr>
                                  <a:cxnSpLocks noChangeShapeType="1"/>
                                </wps:cNvCnPr>
                                <wps:spPr bwMode="auto">
                                  <a:xfrm flipV="1">
                                    <a:off x="2922" y="418"/>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2" name="Rectangle 1214"/>
                                <wps:cNvSpPr>
                                  <a:spLocks noChangeArrowheads="1"/>
                                </wps:cNvSpPr>
                                <wps:spPr bwMode="auto">
                                  <a:xfrm>
                                    <a:off x="3535" y="411"/>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33" name="Line 1215"/>
                                <wps:cNvCnPr>
                                  <a:cxnSpLocks noChangeShapeType="1"/>
                                </wps:cNvCnPr>
                                <wps:spPr bwMode="auto">
                                  <a:xfrm flipH="1" flipV="1">
                                    <a:off x="3543" y="418"/>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4" name="Line 1216"/>
                                <wps:cNvCnPr>
                                  <a:cxnSpLocks noChangeShapeType="1"/>
                                </wps:cNvCnPr>
                                <wps:spPr bwMode="auto">
                                  <a:xfrm>
                                    <a:off x="3580" y="45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5" name="Line 1217"/>
                                <wps:cNvCnPr>
                                  <a:cxnSpLocks noChangeShapeType="1"/>
                                </wps:cNvCnPr>
                                <wps:spPr bwMode="auto">
                                  <a:xfrm flipH="1">
                                    <a:off x="3543" y="456"/>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6" name="Line 1218"/>
                                <wps:cNvCnPr>
                                  <a:cxnSpLocks noChangeShapeType="1"/>
                                </wps:cNvCnPr>
                                <wps:spPr bwMode="auto">
                                  <a:xfrm flipV="1">
                                    <a:off x="3580" y="418"/>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7" name="Rectangle 1219"/>
                                <wps:cNvSpPr>
                                  <a:spLocks noChangeArrowheads="1"/>
                                </wps:cNvSpPr>
                                <wps:spPr bwMode="auto">
                                  <a:xfrm>
                                    <a:off x="4193" y="934"/>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38" name="Line 1220"/>
                                <wps:cNvCnPr>
                                  <a:cxnSpLocks noChangeShapeType="1"/>
                                </wps:cNvCnPr>
                                <wps:spPr bwMode="auto">
                                  <a:xfrm flipH="1" flipV="1">
                                    <a:off x="4200" y="942"/>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39" name="Line 1221"/>
                                <wps:cNvCnPr>
                                  <a:cxnSpLocks noChangeShapeType="1"/>
                                </wps:cNvCnPr>
                                <wps:spPr bwMode="auto">
                                  <a:xfrm>
                                    <a:off x="4238" y="979"/>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0" name="Line 1222"/>
                                <wps:cNvCnPr>
                                  <a:cxnSpLocks noChangeShapeType="1"/>
                                </wps:cNvCnPr>
                                <wps:spPr bwMode="auto">
                                  <a:xfrm flipH="1">
                                    <a:off x="4200" y="979"/>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1" name="Line 1223"/>
                                <wps:cNvCnPr>
                                  <a:cxnSpLocks noChangeShapeType="1"/>
                                </wps:cNvCnPr>
                                <wps:spPr bwMode="auto">
                                  <a:xfrm flipV="1">
                                    <a:off x="4238" y="94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2" name="Rectangle 1224"/>
                                <wps:cNvSpPr>
                                  <a:spLocks noChangeArrowheads="1"/>
                                </wps:cNvSpPr>
                                <wps:spPr bwMode="auto">
                                  <a:xfrm>
                                    <a:off x="4858" y="635"/>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43" name="Line 1225"/>
                                <wps:cNvCnPr>
                                  <a:cxnSpLocks noChangeShapeType="1"/>
                                </wps:cNvCnPr>
                                <wps:spPr bwMode="auto">
                                  <a:xfrm flipH="1" flipV="1">
                                    <a:off x="4866"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4" name="Line 1226"/>
                                <wps:cNvCnPr>
                                  <a:cxnSpLocks noChangeShapeType="1"/>
                                </wps:cNvCnPr>
                                <wps:spPr bwMode="auto">
                                  <a:xfrm>
                                    <a:off x="4903"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5" name="Line 1227"/>
                                <wps:cNvCnPr>
                                  <a:cxnSpLocks noChangeShapeType="1"/>
                                </wps:cNvCnPr>
                                <wps:spPr bwMode="auto">
                                  <a:xfrm flipH="1">
                                    <a:off x="4866" y="6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6" name="Line 1228"/>
                                <wps:cNvCnPr>
                                  <a:cxnSpLocks noChangeShapeType="1"/>
                                </wps:cNvCnPr>
                                <wps:spPr bwMode="auto">
                                  <a:xfrm flipV="1">
                                    <a:off x="4903" y="643"/>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7" name="Rectangle 1229"/>
                                <wps:cNvSpPr>
                                  <a:spLocks noChangeArrowheads="1"/>
                                </wps:cNvSpPr>
                                <wps:spPr bwMode="auto">
                                  <a:xfrm>
                                    <a:off x="5516" y="486"/>
                                    <a:ext cx="104"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48" name="Line 1230"/>
                                <wps:cNvCnPr>
                                  <a:cxnSpLocks noChangeShapeType="1"/>
                                </wps:cNvCnPr>
                                <wps:spPr bwMode="auto">
                                  <a:xfrm flipH="1" flipV="1">
                                    <a:off x="5523" y="493"/>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49" name="Line 1231"/>
                                <wps:cNvCnPr>
                                  <a:cxnSpLocks noChangeShapeType="1"/>
                                </wps:cNvCnPr>
                                <wps:spPr bwMode="auto">
                                  <a:xfrm>
                                    <a:off x="5561" y="531"/>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0" name="Line 1232"/>
                                <wps:cNvCnPr>
                                  <a:cxnSpLocks noChangeShapeType="1"/>
                                </wps:cNvCnPr>
                                <wps:spPr bwMode="auto">
                                  <a:xfrm flipH="1">
                                    <a:off x="5523" y="531"/>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1" name="Line 1233"/>
                                <wps:cNvCnPr>
                                  <a:cxnSpLocks noChangeShapeType="1"/>
                                </wps:cNvCnPr>
                                <wps:spPr bwMode="auto">
                                  <a:xfrm flipV="1">
                                    <a:off x="5561" y="493"/>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2" name="Rectangle 1234"/>
                                <wps:cNvSpPr>
                                  <a:spLocks noChangeArrowheads="1"/>
                                </wps:cNvSpPr>
                                <wps:spPr bwMode="auto">
                                  <a:xfrm>
                                    <a:off x="6181" y="187"/>
                                    <a:ext cx="105"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53" name="Line 1235"/>
                                <wps:cNvCnPr>
                                  <a:cxnSpLocks noChangeShapeType="1"/>
                                </wps:cNvCnPr>
                                <wps:spPr bwMode="auto">
                                  <a:xfrm flipH="1" flipV="1">
                                    <a:off x="6189" y="194"/>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4" name="Line 1236"/>
                                <wps:cNvCnPr>
                                  <a:cxnSpLocks noChangeShapeType="1"/>
                                </wps:cNvCnPr>
                                <wps:spPr bwMode="auto">
                                  <a:xfrm>
                                    <a:off x="6226" y="23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5" name="Line 1237"/>
                                <wps:cNvCnPr>
                                  <a:cxnSpLocks noChangeShapeType="1"/>
                                </wps:cNvCnPr>
                                <wps:spPr bwMode="auto">
                                  <a:xfrm flipH="1">
                                    <a:off x="6189" y="232"/>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6" name="Line 1238"/>
                                <wps:cNvCnPr>
                                  <a:cxnSpLocks noChangeShapeType="1"/>
                                </wps:cNvCnPr>
                                <wps:spPr bwMode="auto">
                                  <a:xfrm flipV="1">
                                    <a:off x="6226" y="194"/>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757" name="Rectangle 1239"/>
                                <wps:cNvSpPr>
                                  <a:spLocks noChangeArrowheads="1"/>
                                </wps:cNvSpPr>
                                <wps:spPr bwMode="auto">
                                  <a:xfrm>
                                    <a:off x="904" y="344"/>
                                    <a:ext cx="75"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58" name="Line 1240"/>
                                <wps:cNvCnPr>
                                  <a:cxnSpLocks noChangeShapeType="1"/>
                                </wps:cNvCnPr>
                                <wps:spPr bwMode="auto">
                                  <a:xfrm flipH="1" flipV="1">
                                    <a:off x="912" y="35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59" name="Line 1241"/>
                                <wps:cNvCnPr>
                                  <a:cxnSpLocks noChangeShapeType="1"/>
                                </wps:cNvCnPr>
                                <wps:spPr bwMode="auto">
                                  <a:xfrm>
                                    <a:off x="934" y="374"/>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0" name="Line 1242"/>
                                <wps:cNvCnPr>
                                  <a:cxnSpLocks noChangeShapeType="1"/>
                                </wps:cNvCnPr>
                                <wps:spPr bwMode="auto">
                                  <a:xfrm flipH="1">
                                    <a:off x="912" y="37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1" name="Line 1243"/>
                                <wps:cNvCnPr>
                                  <a:cxnSpLocks noChangeShapeType="1"/>
                                </wps:cNvCnPr>
                                <wps:spPr bwMode="auto">
                                  <a:xfrm flipV="1">
                                    <a:off x="934" y="351"/>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2" name="Line 1244"/>
                                <wps:cNvCnPr>
                                  <a:cxnSpLocks noChangeShapeType="1"/>
                                </wps:cNvCnPr>
                                <wps:spPr bwMode="auto">
                                  <a:xfrm flipV="1">
                                    <a:off x="934" y="351"/>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3" name="Line 1245"/>
                                <wps:cNvCnPr>
                                  <a:cxnSpLocks noChangeShapeType="1"/>
                                </wps:cNvCnPr>
                                <wps:spPr bwMode="auto">
                                  <a:xfrm>
                                    <a:off x="934" y="37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4" name="Rectangle 1246"/>
                                <wps:cNvSpPr>
                                  <a:spLocks noChangeArrowheads="1"/>
                                </wps:cNvSpPr>
                                <wps:spPr bwMode="auto">
                                  <a:xfrm>
                                    <a:off x="1570" y="359"/>
                                    <a:ext cx="74"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65" name="Line 1247"/>
                                <wps:cNvCnPr>
                                  <a:cxnSpLocks noChangeShapeType="1"/>
                                </wps:cNvCnPr>
                                <wps:spPr bwMode="auto">
                                  <a:xfrm flipH="1" flipV="1">
                                    <a:off x="1577" y="366"/>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6" name="Line 1248"/>
                                <wps:cNvCnPr>
                                  <a:cxnSpLocks noChangeShapeType="1"/>
                                </wps:cNvCnPr>
                                <wps:spPr bwMode="auto">
                                  <a:xfrm>
                                    <a:off x="1599" y="389"/>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7" name="Line 1249"/>
                                <wps:cNvCnPr>
                                  <a:cxnSpLocks noChangeShapeType="1"/>
                                </wps:cNvCnPr>
                                <wps:spPr bwMode="auto">
                                  <a:xfrm flipH="1">
                                    <a:off x="1577" y="38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8" name="Line 1250"/>
                                <wps:cNvCnPr>
                                  <a:cxnSpLocks noChangeShapeType="1"/>
                                </wps:cNvCnPr>
                                <wps:spPr bwMode="auto">
                                  <a:xfrm flipV="1">
                                    <a:off x="1599" y="366"/>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69" name="Line 1251"/>
                                <wps:cNvCnPr>
                                  <a:cxnSpLocks noChangeShapeType="1"/>
                                </wps:cNvCnPr>
                                <wps:spPr bwMode="auto">
                                  <a:xfrm flipV="1">
                                    <a:off x="1599" y="366"/>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0" name="Line 1252"/>
                                <wps:cNvCnPr>
                                  <a:cxnSpLocks noChangeShapeType="1"/>
                                </wps:cNvCnPr>
                                <wps:spPr bwMode="auto">
                                  <a:xfrm>
                                    <a:off x="1599" y="389"/>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1" name="Rectangle 1253"/>
                                <wps:cNvSpPr>
                                  <a:spLocks noChangeArrowheads="1"/>
                                </wps:cNvSpPr>
                                <wps:spPr bwMode="auto">
                                  <a:xfrm>
                                    <a:off x="2227" y="314"/>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72" name="Line 1254"/>
                                <wps:cNvCnPr>
                                  <a:cxnSpLocks noChangeShapeType="1"/>
                                </wps:cNvCnPr>
                                <wps:spPr bwMode="auto">
                                  <a:xfrm flipH="1" flipV="1">
                                    <a:off x="2235" y="32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3" name="Line 1255"/>
                                <wps:cNvCnPr>
                                  <a:cxnSpLocks noChangeShapeType="1"/>
                                </wps:cNvCnPr>
                                <wps:spPr bwMode="auto">
                                  <a:xfrm>
                                    <a:off x="2257" y="344"/>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4" name="Line 1256"/>
                                <wps:cNvCnPr>
                                  <a:cxnSpLocks noChangeShapeType="1"/>
                                </wps:cNvCnPr>
                                <wps:spPr bwMode="auto">
                                  <a:xfrm flipH="1">
                                    <a:off x="2235" y="34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5" name="Line 1257"/>
                                <wps:cNvCnPr>
                                  <a:cxnSpLocks noChangeShapeType="1"/>
                                </wps:cNvCnPr>
                                <wps:spPr bwMode="auto">
                                  <a:xfrm flipV="1">
                                    <a:off x="2257" y="321"/>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6" name="Line 1258"/>
                                <wps:cNvCnPr>
                                  <a:cxnSpLocks noChangeShapeType="1"/>
                                </wps:cNvCnPr>
                                <wps:spPr bwMode="auto">
                                  <a:xfrm flipV="1">
                                    <a:off x="2257" y="321"/>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7" name="Line 1259"/>
                                <wps:cNvCnPr>
                                  <a:cxnSpLocks noChangeShapeType="1"/>
                                </wps:cNvCnPr>
                                <wps:spPr bwMode="auto">
                                  <a:xfrm>
                                    <a:off x="2257" y="34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78" name="Rectangle 1260"/>
                                <wps:cNvSpPr>
                                  <a:spLocks noChangeArrowheads="1"/>
                                </wps:cNvSpPr>
                                <wps:spPr bwMode="auto">
                                  <a:xfrm>
                                    <a:off x="2892" y="389"/>
                                    <a:ext cx="75"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79" name="Line 1261"/>
                                <wps:cNvCnPr>
                                  <a:cxnSpLocks noChangeShapeType="1"/>
                                </wps:cNvCnPr>
                                <wps:spPr bwMode="auto">
                                  <a:xfrm flipH="1" flipV="1">
                                    <a:off x="2900" y="396"/>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0" name="Line 1262"/>
                                <wps:cNvCnPr>
                                  <a:cxnSpLocks noChangeShapeType="1"/>
                                </wps:cNvCnPr>
                                <wps:spPr bwMode="auto">
                                  <a:xfrm>
                                    <a:off x="2922" y="418"/>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1" name="Line 1263"/>
                                <wps:cNvCnPr>
                                  <a:cxnSpLocks noChangeShapeType="1"/>
                                </wps:cNvCnPr>
                                <wps:spPr bwMode="auto">
                                  <a:xfrm flipH="1">
                                    <a:off x="2900" y="418"/>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2" name="Line 1264"/>
                                <wps:cNvCnPr>
                                  <a:cxnSpLocks noChangeShapeType="1"/>
                                </wps:cNvCnPr>
                                <wps:spPr bwMode="auto">
                                  <a:xfrm flipV="1">
                                    <a:off x="2922" y="396"/>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3" name="Line 1265"/>
                                <wps:cNvCnPr>
                                  <a:cxnSpLocks noChangeShapeType="1"/>
                                </wps:cNvCnPr>
                                <wps:spPr bwMode="auto">
                                  <a:xfrm flipV="1">
                                    <a:off x="2922" y="396"/>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4" name="Line 1266"/>
                                <wps:cNvCnPr>
                                  <a:cxnSpLocks noChangeShapeType="1"/>
                                </wps:cNvCnPr>
                                <wps:spPr bwMode="auto">
                                  <a:xfrm>
                                    <a:off x="2922" y="418"/>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5" name="Rectangle 1267"/>
                                <wps:cNvSpPr>
                                  <a:spLocks noChangeArrowheads="1"/>
                                </wps:cNvSpPr>
                                <wps:spPr bwMode="auto">
                                  <a:xfrm>
                                    <a:off x="3550" y="314"/>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86" name="Line 1268"/>
                                <wps:cNvCnPr>
                                  <a:cxnSpLocks noChangeShapeType="1"/>
                                </wps:cNvCnPr>
                                <wps:spPr bwMode="auto">
                                  <a:xfrm flipH="1" flipV="1">
                                    <a:off x="3558" y="32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7" name="Line 1269"/>
                                <wps:cNvCnPr>
                                  <a:cxnSpLocks noChangeShapeType="1"/>
                                </wps:cNvCnPr>
                                <wps:spPr bwMode="auto">
                                  <a:xfrm>
                                    <a:off x="3580" y="34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8" name="Line 1270"/>
                                <wps:cNvCnPr>
                                  <a:cxnSpLocks noChangeShapeType="1"/>
                                </wps:cNvCnPr>
                                <wps:spPr bwMode="auto">
                                  <a:xfrm flipH="1">
                                    <a:off x="3558" y="34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89" name="Line 1271"/>
                                <wps:cNvCnPr>
                                  <a:cxnSpLocks noChangeShapeType="1"/>
                                </wps:cNvCnPr>
                                <wps:spPr bwMode="auto">
                                  <a:xfrm flipV="1">
                                    <a:off x="3580" y="32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0" name="Line 1272"/>
                                <wps:cNvCnPr>
                                  <a:cxnSpLocks noChangeShapeType="1"/>
                                </wps:cNvCnPr>
                                <wps:spPr bwMode="auto">
                                  <a:xfrm flipV="1">
                                    <a:off x="3580" y="321"/>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1" name="Line 1273"/>
                                <wps:cNvCnPr>
                                  <a:cxnSpLocks noChangeShapeType="1"/>
                                </wps:cNvCnPr>
                                <wps:spPr bwMode="auto">
                                  <a:xfrm>
                                    <a:off x="3580" y="34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2" name="Rectangle 1274"/>
                                <wps:cNvSpPr>
                                  <a:spLocks noChangeArrowheads="1"/>
                                </wps:cNvSpPr>
                                <wps:spPr bwMode="auto">
                                  <a:xfrm>
                                    <a:off x="4208" y="956"/>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93" name="Line 1275"/>
                                <wps:cNvCnPr>
                                  <a:cxnSpLocks noChangeShapeType="1"/>
                                </wps:cNvCnPr>
                                <wps:spPr bwMode="auto">
                                  <a:xfrm flipH="1" flipV="1">
                                    <a:off x="4215" y="964"/>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4" name="Line 1276"/>
                                <wps:cNvCnPr>
                                  <a:cxnSpLocks noChangeShapeType="1"/>
                                </wps:cNvCnPr>
                                <wps:spPr bwMode="auto">
                                  <a:xfrm>
                                    <a:off x="4238" y="986"/>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5" name="Line 1277"/>
                                <wps:cNvCnPr>
                                  <a:cxnSpLocks noChangeShapeType="1"/>
                                </wps:cNvCnPr>
                                <wps:spPr bwMode="auto">
                                  <a:xfrm flipH="1">
                                    <a:off x="4215" y="986"/>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6" name="Line 1278"/>
                                <wps:cNvCnPr>
                                  <a:cxnSpLocks noChangeShapeType="1"/>
                                </wps:cNvCnPr>
                                <wps:spPr bwMode="auto">
                                  <a:xfrm flipV="1">
                                    <a:off x="4238" y="96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7" name="Line 1279"/>
                                <wps:cNvCnPr>
                                  <a:cxnSpLocks noChangeShapeType="1"/>
                                </wps:cNvCnPr>
                                <wps:spPr bwMode="auto">
                                  <a:xfrm flipV="1">
                                    <a:off x="4238" y="96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8" name="Line 1280"/>
                                <wps:cNvCnPr>
                                  <a:cxnSpLocks noChangeShapeType="1"/>
                                </wps:cNvCnPr>
                                <wps:spPr bwMode="auto">
                                  <a:xfrm>
                                    <a:off x="4238" y="986"/>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799" name="Rectangle 1281"/>
                                <wps:cNvSpPr>
                                  <a:spLocks noChangeArrowheads="1"/>
                                </wps:cNvSpPr>
                                <wps:spPr bwMode="auto">
                                  <a:xfrm>
                                    <a:off x="4873" y="560"/>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00" name="Line 1282"/>
                                <wps:cNvCnPr>
                                  <a:cxnSpLocks noChangeShapeType="1"/>
                                </wps:cNvCnPr>
                                <wps:spPr bwMode="auto">
                                  <a:xfrm flipH="1" flipV="1">
                                    <a:off x="4881" y="568"/>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1" name="Line 1283"/>
                                <wps:cNvCnPr>
                                  <a:cxnSpLocks noChangeShapeType="1"/>
                                </wps:cNvCnPr>
                                <wps:spPr bwMode="auto">
                                  <a:xfrm>
                                    <a:off x="4903" y="590"/>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2" name="Line 1284"/>
                                <wps:cNvCnPr>
                                  <a:cxnSpLocks noChangeShapeType="1"/>
                                </wps:cNvCnPr>
                                <wps:spPr bwMode="auto">
                                  <a:xfrm flipH="1">
                                    <a:off x="4881" y="590"/>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3" name="Line 1285"/>
                                <wps:cNvCnPr>
                                  <a:cxnSpLocks noChangeShapeType="1"/>
                                </wps:cNvCnPr>
                                <wps:spPr bwMode="auto">
                                  <a:xfrm flipV="1">
                                    <a:off x="4903" y="568"/>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4" name="Line 1286"/>
                                <wps:cNvCnPr>
                                  <a:cxnSpLocks noChangeShapeType="1"/>
                                </wps:cNvCnPr>
                                <wps:spPr bwMode="auto">
                                  <a:xfrm flipV="1">
                                    <a:off x="4903" y="568"/>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5" name="Line 1287"/>
                                <wps:cNvCnPr>
                                  <a:cxnSpLocks noChangeShapeType="1"/>
                                </wps:cNvCnPr>
                                <wps:spPr bwMode="auto">
                                  <a:xfrm>
                                    <a:off x="4903" y="590"/>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6" name="Rectangle 1288"/>
                                <wps:cNvSpPr>
                                  <a:spLocks noChangeArrowheads="1"/>
                                </wps:cNvSpPr>
                                <wps:spPr bwMode="auto">
                                  <a:xfrm>
                                    <a:off x="5531" y="613"/>
                                    <a:ext cx="75"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07" name="Line 1289"/>
                                <wps:cNvCnPr>
                                  <a:cxnSpLocks noChangeShapeType="1"/>
                                </wps:cNvCnPr>
                                <wps:spPr bwMode="auto">
                                  <a:xfrm flipH="1" flipV="1">
                                    <a:off x="5538" y="620"/>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8" name="Line 1290"/>
                                <wps:cNvCnPr>
                                  <a:cxnSpLocks noChangeShapeType="1"/>
                                </wps:cNvCnPr>
                                <wps:spPr bwMode="auto">
                                  <a:xfrm>
                                    <a:off x="5561" y="643"/>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09" name="Line 1291"/>
                                <wps:cNvCnPr>
                                  <a:cxnSpLocks noChangeShapeType="1"/>
                                </wps:cNvCnPr>
                                <wps:spPr bwMode="auto">
                                  <a:xfrm flipH="1">
                                    <a:off x="5538" y="643"/>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0" name="Line 1292"/>
                                <wps:cNvCnPr>
                                  <a:cxnSpLocks noChangeShapeType="1"/>
                                </wps:cNvCnPr>
                                <wps:spPr bwMode="auto">
                                  <a:xfrm flipV="1">
                                    <a:off x="5561" y="620"/>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1" name="Line 1293"/>
                                <wps:cNvCnPr>
                                  <a:cxnSpLocks noChangeShapeType="1"/>
                                </wps:cNvCnPr>
                                <wps:spPr bwMode="auto">
                                  <a:xfrm flipV="1">
                                    <a:off x="5561" y="620"/>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2" name="Line 1294"/>
                                <wps:cNvCnPr>
                                  <a:cxnSpLocks noChangeShapeType="1"/>
                                </wps:cNvCnPr>
                                <wps:spPr bwMode="auto">
                                  <a:xfrm>
                                    <a:off x="5561" y="643"/>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3" name="Rectangle 1295"/>
                                <wps:cNvSpPr>
                                  <a:spLocks noChangeArrowheads="1"/>
                                </wps:cNvSpPr>
                                <wps:spPr bwMode="auto">
                                  <a:xfrm>
                                    <a:off x="6196" y="291"/>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14" name="Line 1296"/>
                                <wps:cNvCnPr>
                                  <a:cxnSpLocks noChangeShapeType="1"/>
                                </wps:cNvCnPr>
                                <wps:spPr bwMode="auto">
                                  <a:xfrm flipH="1" flipV="1">
                                    <a:off x="6203" y="299"/>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5" name="Line 1297"/>
                                <wps:cNvCnPr>
                                  <a:cxnSpLocks noChangeShapeType="1"/>
                                </wps:cNvCnPr>
                                <wps:spPr bwMode="auto">
                                  <a:xfrm>
                                    <a:off x="6226" y="321"/>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6" name="Line 1298"/>
                                <wps:cNvCnPr>
                                  <a:cxnSpLocks noChangeShapeType="1"/>
                                </wps:cNvCnPr>
                                <wps:spPr bwMode="auto">
                                  <a:xfrm flipH="1">
                                    <a:off x="6203" y="321"/>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7" name="Line 1299"/>
                                <wps:cNvCnPr>
                                  <a:cxnSpLocks noChangeShapeType="1"/>
                                </wps:cNvCnPr>
                                <wps:spPr bwMode="auto">
                                  <a:xfrm flipV="1">
                                    <a:off x="6226" y="29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8" name="Line 1300"/>
                                <wps:cNvCnPr>
                                  <a:cxnSpLocks noChangeShapeType="1"/>
                                </wps:cNvCnPr>
                                <wps:spPr bwMode="auto">
                                  <a:xfrm flipV="1">
                                    <a:off x="6226" y="299"/>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19" name="Line 1301"/>
                                <wps:cNvCnPr>
                                  <a:cxnSpLocks noChangeShapeType="1"/>
                                </wps:cNvCnPr>
                                <wps:spPr bwMode="auto">
                                  <a:xfrm>
                                    <a:off x="6226" y="321"/>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20" name="Rectangle 1302"/>
                                <wps:cNvSpPr>
                                  <a:spLocks noChangeArrowheads="1"/>
                                </wps:cNvSpPr>
                                <wps:spPr bwMode="auto">
                                  <a:xfrm>
                                    <a:off x="142" y="2922"/>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2F9D29" w14:textId="77777777" w:rsidR="00B44842" w:rsidRDefault="00B44842" w:rsidP="00B44842">
                                      <w:r>
                                        <w:rPr>
                                          <w:rFonts w:ascii="Arial" w:hAnsi="Arial" w:cs="Arial"/>
                                          <w:color w:val="000000"/>
                                          <w:sz w:val="12"/>
                                          <w:szCs w:val="12"/>
                                        </w:rPr>
                                        <w:t>1</w:t>
                                      </w:r>
                                    </w:p>
                                  </w:txbxContent>
                                </wps:txbx>
                                <wps:bodyPr rot="0" vert="horz" wrap="none" lIns="0" tIns="0" rIns="0" bIns="0" anchor="t" anchorCtr="0">
                                  <a:spAutoFit/>
                                </wps:bodyPr>
                              </wps:wsp>
                              <wps:wsp>
                                <wps:cNvPr id="24821" name="Rectangle 1303"/>
                                <wps:cNvSpPr>
                                  <a:spLocks noChangeArrowheads="1"/>
                                </wps:cNvSpPr>
                                <wps:spPr bwMode="auto">
                                  <a:xfrm>
                                    <a:off x="142" y="1973"/>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19B16F" w14:textId="77777777" w:rsidR="00B44842" w:rsidRDefault="00B44842" w:rsidP="00B44842">
                                      <w:r>
                                        <w:rPr>
                                          <w:rFonts w:ascii="Arial" w:hAnsi="Arial" w:cs="Arial"/>
                                          <w:color w:val="000000"/>
                                          <w:sz w:val="12"/>
                                          <w:szCs w:val="12"/>
                                        </w:rPr>
                                        <w:t>2</w:t>
                                      </w:r>
                                    </w:p>
                                  </w:txbxContent>
                                </wps:txbx>
                                <wps:bodyPr rot="0" vert="horz" wrap="none" lIns="0" tIns="0" rIns="0" bIns="0" anchor="t" anchorCtr="0">
                                  <a:spAutoFit/>
                                </wps:bodyPr>
                              </wps:wsp>
                              <wps:wsp>
                                <wps:cNvPr id="24822" name="Rectangle 1304"/>
                                <wps:cNvSpPr>
                                  <a:spLocks noChangeArrowheads="1"/>
                                </wps:cNvSpPr>
                                <wps:spPr bwMode="auto">
                                  <a:xfrm>
                                    <a:off x="142" y="1024"/>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E472E" w14:textId="77777777" w:rsidR="00B44842" w:rsidRDefault="00B44842" w:rsidP="00B44842">
                                      <w:r>
                                        <w:rPr>
                                          <w:rFonts w:ascii="Arial" w:hAnsi="Arial" w:cs="Arial"/>
                                          <w:color w:val="000000"/>
                                          <w:sz w:val="12"/>
                                          <w:szCs w:val="12"/>
                                        </w:rPr>
                                        <w:t>3</w:t>
                                      </w:r>
                                    </w:p>
                                  </w:txbxContent>
                                </wps:txbx>
                                <wps:bodyPr rot="0" vert="horz" wrap="none" lIns="0" tIns="0" rIns="0" bIns="0" anchor="t" anchorCtr="0">
                                  <a:spAutoFit/>
                                </wps:bodyPr>
                              </wps:wsp>
                            </wpg:wgp>
                            <wps:wsp>
                              <wps:cNvPr id="24823" name="Rectangle 1306"/>
                              <wps:cNvSpPr>
                                <a:spLocks noChangeArrowheads="1"/>
                              </wps:cNvSpPr>
                              <wps:spPr bwMode="auto">
                                <a:xfrm>
                                  <a:off x="90170" y="47625"/>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5BF06" w14:textId="77777777" w:rsidR="00B44842" w:rsidRDefault="00B44842" w:rsidP="00B44842">
                                    <w:r>
                                      <w:rPr>
                                        <w:rFonts w:ascii="Arial" w:hAnsi="Arial" w:cs="Arial"/>
                                        <w:color w:val="000000"/>
                                        <w:sz w:val="12"/>
                                        <w:szCs w:val="12"/>
                                      </w:rPr>
                                      <w:t>4</w:t>
                                    </w:r>
                                  </w:p>
                                </w:txbxContent>
                              </wps:txbx>
                              <wps:bodyPr rot="0" vert="horz" wrap="none" lIns="0" tIns="0" rIns="0" bIns="0" anchor="t" anchorCtr="0">
                                <a:spAutoFit/>
                              </wps:bodyPr>
                            </wps:wsp>
                            <wps:wsp>
                              <wps:cNvPr id="24824" name="Rectangle 1307"/>
                              <wps:cNvSpPr>
                                <a:spLocks noChangeArrowheads="1"/>
                              </wps:cNvSpPr>
                              <wps:spPr bwMode="auto">
                                <a:xfrm>
                                  <a:off x="579120"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9C3D4" w14:textId="77777777" w:rsidR="00B44842" w:rsidRDefault="00B44842" w:rsidP="00B44842">
                                    <w:r>
                                      <w:rPr>
                                        <w:rFonts w:ascii="Arial" w:hAnsi="Arial" w:cs="Arial"/>
                                        <w:b/>
                                        <w:bCs/>
                                        <w:color w:val="000000"/>
                                        <w:sz w:val="10"/>
                                        <w:szCs w:val="10"/>
                                      </w:rPr>
                                      <w:t>1</w:t>
                                    </w:r>
                                  </w:p>
                                </w:txbxContent>
                              </wps:txbx>
                              <wps:bodyPr rot="0" vert="horz" wrap="none" lIns="0" tIns="0" rIns="0" bIns="0" anchor="t" anchorCtr="0">
                                <a:spAutoFit/>
                              </wps:bodyPr>
                            </wps:wsp>
                            <wps:wsp>
                              <wps:cNvPr id="24825" name="Rectangle 1308"/>
                              <wps:cNvSpPr>
                                <a:spLocks noChangeArrowheads="1"/>
                              </wps:cNvSpPr>
                              <wps:spPr bwMode="auto">
                                <a:xfrm>
                                  <a:off x="1001395"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8A1A12" w14:textId="77777777" w:rsidR="00B44842" w:rsidRDefault="00B44842" w:rsidP="00B44842">
                                    <w:r>
                                      <w:rPr>
                                        <w:rFonts w:ascii="Arial" w:hAnsi="Arial" w:cs="Arial"/>
                                        <w:b/>
                                        <w:bCs/>
                                        <w:color w:val="000000"/>
                                        <w:sz w:val="10"/>
                                        <w:szCs w:val="10"/>
                                      </w:rPr>
                                      <w:t>2</w:t>
                                    </w:r>
                                  </w:p>
                                </w:txbxContent>
                              </wps:txbx>
                              <wps:bodyPr rot="0" vert="horz" wrap="none" lIns="0" tIns="0" rIns="0" bIns="0" anchor="t" anchorCtr="0">
                                <a:spAutoFit/>
                              </wps:bodyPr>
                            </wps:wsp>
                            <wps:wsp>
                              <wps:cNvPr id="24826" name="Rectangle 1309"/>
                              <wps:cNvSpPr>
                                <a:spLocks noChangeArrowheads="1"/>
                              </wps:cNvSpPr>
                              <wps:spPr bwMode="auto">
                                <a:xfrm>
                                  <a:off x="1419225"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7DF27" w14:textId="77777777" w:rsidR="00B44842" w:rsidRDefault="00B44842" w:rsidP="00B44842">
                                    <w:r>
                                      <w:rPr>
                                        <w:rFonts w:ascii="Arial" w:hAnsi="Arial" w:cs="Arial"/>
                                        <w:b/>
                                        <w:bCs/>
                                        <w:color w:val="000000"/>
                                        <w:sz w:val="10"/>
                                        <w:szCs w:val="10"/>
                                      </w:rPr>
                                      <w:t>3</w:t>
                                    </w:r>
                                  </w:p>
                                </w:txbxContent>
                              </wps:txbx>
                              <wps:bodyPr rot="0" vert="horz" wrap="none" lIns="0" tIns="0" rIns="0" bIns="0" anchor="t" anchorCtr="0">
                                <a:spAutoFit/>
                              </wps:bodyPr>
                            </wps:wsp>
                            <wps:wsp>
                              <wps:cNvPr id="24827" name="Rectangle 1310"/>
                              <wps:cNvSpPr>
                                <a:spLocks noChangeArrowheads="1"/>
                              </wps:cNvSpPr>
                              <wps:spPr bwMode="auto">
                                <a:xfrm>
                                  <a:off x="1841500"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1CC090" w14:textId="77777777" w:rsidR="00B44842" w:rsidRDefault="00B44842" w:rsidP="00B44842">
                                    <w:r>
                                      <w:rPr>
                                        <w:rFonts w:ascii="Arial" w:hAnsi="Arial" w:cs="Arial"/>
                                        <w:b/>
                                        <w:bCs/>
                                        <w:color w:val="000000"/>
                                        <w:sz w:val="10"/>
                                        <w:szCs w:val="10"/>
                                      </w:rPr>
                                      <w:t>4</w:t>
                                    </w:r>
                                  </w:p>
                                </w:txbxContent>
                              </wps:txbx>
                              <wps:bodyPr rot="0" vert="horz" wrap="none" lIns="0" tIns="0" rIns="0" bIns="0" anchor="t" anchorCtr="0">
                                <a:spAutoFit/>
                              </wps:bodyPr>
                            </wps:wsp>
                            <wps:wsp>
                              <wps:cNvPr id="24828" name="Rectangle 1311"/>
                              <wps:cNvSpPr>
                                <a:spLocks noChangeArrowheads="1"/>
                              </wps:cNvSpPr>
                              <wps:spPr bwMode="auto">
                                <a:xfrm>
                                  <a:off x="2259330"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31BB52" w14:textId="77777777" w:rsidR="00B44842" w:rsidRDefault="00B44842" w:rsidP="00B44842">
                                    <w:r>
                                      <w:rPr>
                                        <w:rFonts w:ascii="Arial" w:hAnsi="Arial" w:cs="Arial"/>
                                        <w:b/>
                                        <w:bCs/>
                                        <w:color w:val="000000"/>
                                        <w:sz w:val="10"/>
                                        <w:szCs w:val="10"/>
                                      </w:rPr>
                                      <w:t>5</w:t>
                                    </w:r>
                                  </w:p>
                                </w:txbxContent>
                              </wps:txbx>
                              <wps:bodyPr rot="0" vert="horz" wrap="none" lIns="0" tIns="0" rIns="0" bIns="0" anchor="t" anchorCtr="0">
                                <a:spAutoFit/>
                              </wps:bodyPr>
                            </wps:wsp>
                            <wps:wsp>
                              <wps:cNvPr id="24829" name="Rectangle 1312"/>
                              <wps:cNvSpPr>
                                <a:spLocks noChangeArrowheads="1"/>
                              </wps:cNvSpPr>
                              <wps:spPr bwMode="auto">
                                <a:xfrm>
                                  <a:off x="2676525"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FA9AF" w14:textId="77777777" w:rsidR="00B44842" w:rsidRDefault="00B44842" w:rsidP="00B44842">
                                    <w:r>
                                      <w:rPr>
                                        <w:rFonts w:ascii="Arial" w:hAnsi="Arial" w:cs="Arial"/>
                                        <w:b/>
                                        <w:bCs/>
                                        <w:color w:val="000000"/>
                                        <w:sz w:val="10"/>
                                        <w:szCs w:val="10"/>
                                      </w:rPr>
                                      <w:t>6</w:t>
                                    </w:r>
                                  </w:p>
                                </w:txbxContent>
                              </wps:txbx>
                              <wps:bodyPr rot="0" vert="horz" wrap="none" lIns="0" tIns="0" rIns="0" bIns="0" anchor="t" anchorCtr="0">
                                <a:spAutoFit/>
                              </wps:bodyPr>
                            </wps:wsp>
                            <wps:wsp>
                              <wps:cNvPr id="24830" name="Rectangle 1313"/>
                              <wps:cNvSpPr>
                                <a:spLocks noChangeArrowheads="1"/>
                              </wps:cNvSpPr>
                              <wps:spPr bwMode="auto">
                                <a:xfrm>
                                  <a:off x="3099435"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C195F" w14:textId="77777777" w:rsidR="00B44842" w:rsidRDefault="00B44842" w:rsidP="00B44842">
                                    <w:r>
                                      <w:rPr>
                                        <w:rFonts w:ascii="Arial" w:hAnsi="Arial" w:cs="Arial"/>
                                        <w:b/>
                                        <w:bCs/>
                                        <w:color w:val="000000"/>
                                        <w:sz w:val="10"/>
                                        <w:szCs w:val="10"/>
                                      </w:rPr>
                                      <w:t>7</w:t>
                                    </w:r>
                                  </w:p>
                                </w:txbxContent>
                              </wps:txbx>
                              <wps:bodyPr rot="0" vert="horz" wrap="none" lIns="0" tIns="0" rIns="0" bIns="0" anchor="t" anchorCtr="0">
                                <a:spAutoFit/>
                              </wps:bodyPr>
                            </wps:wsp>
                            <wps:wsp>
                              <wps:cNvPr id="24831" name="Rectangle 1314"/>
                              <wps:cNvSpPr>
                                <a:spLocks noChangeArrowheads="1"/>
                              </wps:cNvSpPr>
                              <wps:spPr bwMode="auto">
                                <a:xfrm>
                                  <a:off x="3516630"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970FE" w14:textId="77777777" w:rsidR="00B44842" w:rsidRDefault="00B44842" w:rsidP="00B44842">
                                    <w:r>
                                      <w:rPr>
                                        <w:rFonts w:ascii="Arial" w:hAnsi="Arial" w:cs="Arial"/>
                                        <w:b/>
                                        <w:bCs/>
                                        <w:color w:val="000000"/>
                                        <w:sz w:val="10"/>
                                        <w:szCs w:val="10"/>
                                      </w:rPr>
                                      <w:t>8</w:t>
                                    </w:r>
                                  </w:p>
                                </w:txbxContent>
                              </wps:txbx>
                              <wps:bodyPr rot="0" vert="horz" wrap="none" lIns="0" tIns="0" rIns="0" bIns="0" anchor="t" anchorCtr="0">
                                <a:spAutoFit/>
                              </wps:bodyPr>
                            </wps:wsp>
                            <wps:wsp>
                              <wps:cNvPr id="24832" name="Rectangle 1315"/>
                              <wps:cNvSpPr>
                                <a:spLocks noChangeArrowheads="1"/>
                              </wps:cNvSpPr>
                              <wps:spPr bwMode="auto">
                                <a:xfrm>
                                  <a:off x="3938905" y="1950085"/>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055E6D" w14:textId="77777777" w:rsidR="00B44842" w:rsidRDefault="00B44842" w:rsidP="00B44842">
                                    <w:r>
                                      <w:rPr>
                                        <w:rFonts w:ascii="Arial" w:hAnsi="Arial" w:cs="Arial"/>
                                        <w:b/>
                                        <w:bCs/>
                                        <w:color w:val="000000"/>
                                        <w:sz w:val="10"/>
                                        <w:szCs w:val="10"/>
                                      </w:rPr>
                                      <w:t>9</w:t>
                                    </w:r>
                                  </w:p>
                                </w:txbxContent>
                              </wps:txbx>
                              <wps:bodyPr rot="0" vert="horz" wrap="none" lIns="0" tIns="0" rIns="0" bIns="0" anchor="t" anchorCtr="0">
                                <a:spAutoFit/>
                              </wps:bodyPr>
                            </wps:wsp>
                            <wps:wsp>
                              <wps:cNvPr id="24833" name="Rectangle 1316"/>
                              <wps:cNvSpPr>
                                <a:spLocks noChangeArrowheads="1"/>
                              </wps:cNvSpPr>
                              <wps:spPr bwMode="auto">
                                <a:xfrm>
                                  <a:off x="3630930" y="1096010"/>
                                  <a:ext cx="545465" cy="550545"/>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834" name="Line 1317"/>
                              <wps:cNvCnPr>
                                <a:cxnSpLocks noChangeShapeType="1"/>
                              </wps:cNvCnPr>
                              <wps:spPr bwMode="auto">
                                <a:xfrm>
                                  <a:off x="3654425" y="1157605"/>
                                  <a:ext cx="137795" cy="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35" name="Freeform 1318"/>
                              <wps:cNvSpPr>
                                <a:spLocks/>
                              </wps:cNvSpPr>
                              <wps:spPr bwMode="auto">
                                <a:xfrm>
                                  <a:off x="3696970" y="1134110"/>
                                  <a:ext cx="47625" cy="4762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836" name="Rectangle 1319"/>
                              <wps:cNvSpPr>
                                <a:spLocks noChangeArrowheads="1"/>
                              </wps:cNvSpPr>
                              <wps:spPr bwMode="auto">
                                <a:xfrm>
                                  <a:off x="3811270" y="1115060"/>
                                  <a:ext cx="3727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D7E59" w14:textId="77777777" w:rsidR="00B44842" w:rsidRDefault="00B44842" w:rsidP="00B44842">
                                    <w:r>
                                      <w:rPr>
                                        <w:rFonts w:ascii="Arial" w:hAnsi="Arial" w:cs="Arial"/>
                                        <w:color w:val="000000"/>
                                        <w:sz w:val="12"/>
                                        <w:szCs w:val="12"/>
                                      </w:rPr>
                                      <w:t>Academics</w:t>
                                    </w:r>
                                  </w:p>
                                </w:txbxContent>
                              </wps:txbx>
                              <wps:bodyPr rot="0" vert="horz" wrap="none" lIns="0" tIns="0" rIns="0" bIns="0" anchor="t" anchorCtr="0">
                                <a:spAutoFit/>
                              </wps:bodyPr>
                            </wps:wsp>
                            <wps:wsp>
                              <wps:cNvPr id="24837" name="Line 1320"/>
                              <wps:cNvCnPr>
                                <a:cxnSpLocks noChangeShapeType="1"/>
                              </wps:cNvCnPr>
                              <wps:spPr bwMode="auto">
                                <a:xfrm>
                                  <a:off x="3654425" y="1266825"/>
                                  <a:ext cx="137795" cy="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38" name="Rectangle 1321"/>
                              <wps:cNvSpPr>
                                <a:spLocks noChangeArrowheads="1"/>
                              </wps:cNvSpPr>
                              <wps:spPr bwMode="auto">
                                <a:xfrm>
                                  <a:off x="3696970" y="1243330"/>
                                  <a:ext cx="47625" cy="4762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839" name="Rectangle 1322"/>
                              <wps:cNvSpPr>
                                <a:spLocks noChangeArrowheads="1"/>
                              </wps:cNvSpPr>
                              <wps:spPr bwMode="auto">
                                <a:xfrm>
                                  <a:off x="3811270" y="1224280"/>
                                  <a:ext cx="3600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81DD5" w14:textId="77777777" w:rsidR="00B44842" w:rsidRDefault="00B44842" w:rsidP="00B44842">
                                    <w:r>
                                      <w:rPr>
                                        <w:rFonts w:ascii="Arial" w:hAnsi="Arial" w:cs="Arial"/>
                                        <w:color w:val="000000"/>
                                        <w:sz w:val="12"/>
                                        <w:szCs w:val="12"/>
                                      </w:rPr>
                                      <w:t>Employers</w:t>
                                    </w:r>
                                  </w:p>
                                </w:txbxContent>
                              </wps:txbx>
                              <wps:bodyPr rot="0" vert="horz" wrap="none" lIns="0" tIns="0" rIns="0" bIns="0" anchor="t" anchorCtr="0">
                                <a:spAutoFit/>
                              </wps:bodyPr>
                            </wps:wsp>
                            <wps:wsp>
                              <wps:cNvPr id="24840" name="Line 1323"/>
                              <wps:cNvCnPr>
                                <a:cxnSpLocks noChangeShapeType="1"/>
                              </wps:cNvCnPr>
                              <wps:spPr bwMode="auto">
                                <a:xfrm>
                                  <a:off x="3654425" y="1376045"/>
                                  <a:ext cx="137795" cy="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841" name="Freeform 1324"/>
                              <wps:cNvSpPr>
                                <a:spLocks/>
                              </wps:cNvSpPr>
                              <wps:spPr bwMode="auto">
                                <a:xfrm>
                                  <a:off x="3706495" y="1362075"/>
                                  <a:ext cx="28575" cy="27940"/>
                                </a:xfrm>
                                <a:custGeom>
                                  <a:avLst/>
                                  <a:gdLst>
                                    <a:gd name="T0" fmla="*/ 23 w 45"/>
                                    <a:gd name="T1" fmla="*/ 0 h 44"/>
                                    <a:gd name="T2" fmla="*/ 45 w 45"/>
                                    <a:gd name="T3" fmla="*/ 44 h 44"/>
                                    <a:gd name="T4" fmla="*/ 0 w 45"/>
                                    <a:gd name="T5" fmla="*/ 44 h 44"/>
                                    <a:gd name="T6" fmla="*/ 23 w 45"/>
                                    <a:gd name="T7" fmla="*/ 0 h 44"/>
                                  </a:gdLst>
                                  <a:ahLst/>
                                  <a:cxnLst>
                                    <a:cxn ang="0">
                                      <a:pos x="T0" y="T1"/>
                                    </a:cxn>
                                    <a:cxn ang="0">
                                      <a:pos x="T2" y="T3"/>
                                    </a:cxn>
                                    <a:cxn ang="0">
                                      <a:pos x="T4" y="T5"/>
                                    </a:cxn>
                                    <a:cxn ang="0">
                                      <a:pos x="T6" y="T7"/>
                                    </a:cxn>
                                  </a:cxnLst>
                                  <a:rect l="0" t="0" r="r" b="b"/>
                                  <a:pathLst>
                                    <a:path w="45" h="44">
                                      <a:moveTo>
                                        <a:pt x="23" y="0"/>
                                      </a:moveTo>
                                      <a:lnTo>
                                        <a:pt x="45" y="44"/>
                                      </a:lnTo>
                                      <a:lnTo>
                                        <a:pt x="0" y="44"/>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842" name="Rectangle 1325"/>
                              <wps:cNvSpPr>
                                <a:spLocks noChangeArrowheads="1"/>
                              </wps:cNvSpPr>
                              <wps:spPr bwMode="auto">
                                <a:xfrm>
                                  <a:off x="3811270" y="1333500"/>
                                  <a:ext cx="3009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98560B" w14:textId="77777777" w:rsidR="00B44842" w:rsidRDefault="00B44842" w:rsidP="00B44842">
                                    <w:r>
                                      <w:rPr>
                                        <w:rFonts w:ascii="Arial" w:hAnsi="Arial" w:cs="Arial"/>
                                        <w:color w:val="000000"/>
                                        <w:sz w:val="12"/>
                                        <w:szCs w:val="12"/>
                                      </w:rPr>
                                      <w:t>Students</w:t>
                                    </w:r>
                                  </w:p>
                                </w:txbxContent>
                              </wps:txbx>
                              <wps:bodyPr rot="0" vert="horz" wrap="none" lIns="0" tIns="0" rIns="0" bIns="0" anchor="t" anchorCtr="0">
                                <a:spAutoFit/>
                              </wps:bodyPr>
                            </wps:wsp>
                            <wps:wsp>
                              <wps:cNvPr id="24843" name="Line 1326"/>
                              <wps:cNvCnPr>
                                <a:cxnSpLocks noChangeShapeType="1"/>
                              </wps:cNvCnPr>
                              <wps:spPr bwMode="auto">
                                <a:xfrm>
                                  <a:off x="3654425" y="1485265"/>
                                  <a:ext cx="137795" cy="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844" name="Rectangle 1327"/>
                              <wps:cNvSpPr>
                                <a:spLocks noChangeArrowheads="1"/>
                              </wps:cNvSpPr>
                              <wps:spPr bwMode="auto">
                                <a:xfrm>
                                  <a:off x="3692525" y="1456690"/>
                                  <a:ext cx="66040" cy="66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45" name="Line 1328"/>
                              <wps:cNvCnPr>
                                <a:cxnSpLocks noChangeShapeType="1"/>
                              </wps:cNvCnPr>
                              <wps:spPr bwMode="auto">
                                <a:xfrm flipH="1" flipV="1">
                                  <a:off x="3696970" y="1461770"/>
                                  <a:ext cx="24130"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846" name="Line 1329"/>
                              <wps:cNvCnPr>
                                <a:cxnSpLocks noChangeShapeType="1"/>
                              </wps:cNvCnPr>
                              <wps:spPr bwMode="auto">
                                <a:xfrm>
                                  <a:off x="3721100" y="1485265"/>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847" name="Line 1330"/>
                              <wps:cNvCnPr>
                                <a:cxnSpLocks noChangeShapeType="1"/>
                              </wps:cNvCnPr>
                              <wps:spPr bwMode="auto">
                                <a:xfrm flipH="1">
                                  <a:off x="3696970" y="1485265"/>
                                  <a:ext cx="24130"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848" name="Line 1331"/>
                              <wps:cNvCnPr>
                                <a:cxnSpLocks noChangeShapeType="1"/>
                              </wps:cNvCnPr>
                              <wps:spPr bwMode="auto">
                                <a:xfrm flipV="1">
                                  <a:off x="3721100" y="1461770"/>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849" name="Rectangle 1332"/>
                              <wps:cNvSpPr>
                                <a:spLocks noChangeArrowheads="1"/>
                              </wps:cNvSpPr>
                              <wps:spPr bwMode="auto">
                                <a:xfrm>
                                  <a:off x="3811270" y="1442720"/>
                                  <a:ext cx="3263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1B0CC" w14:textId="77777777" w:rsidR="00B44842" w:rsidRDefault="00B44842" w:rsidP="00B44842">
                                    <w:r>
                                      <w:rPr>
                                        <w:rFonts w:ascii="Arial" w:hAnsi="Arial" w:cs="Arial"/>
                                        <w:color w:val="000000"/>
                                        <w:sz w:val="12"/>
                                        <w:szCs w:val="12"/>
                                      </w:rPr>
                                      <w:t>Clinicians</w:t>
                                    </w:r>
                                  </w:p>
                                </w:txbxContent>
                              </wps:txbx>
                              <wps:bodyPr rot="0" vert="horz" wrap="none" lIns="0" tIns="0" rIns="0" bIns="0" anchor="t" anchorCtr="0">
                                <a:spAutoFit/>
                              </wps:bodyPr>
                            </wps:wsp>
                            <wps:wsp>
                              <wps:cNvPr id="24850" name="Line 1333"/>
                              <wps:cNvCnPr>
                                <a:cxnSpLocks noChangeShapeType="1"/>
                              </wps:cNvCnPr>
                              <wps:spPr bwMode="auto">
                                <a:xfrm>
                                  <a:off x="3654425" y="1594485"/>
                                  <a:ext cx="137795" cy="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1" name="Rectangle 1334"/>
                              <wps:cNvSpPr>
                                <a:spLocks noChangeArrowheads="1"/>
                              </wps:cNvSpPr>
                              <wps:spPr bwMode="auto">
                                <a:xfrm>
                                  <a:off x="3702050" y="1575435"/>
                                  <a:ext cx="46990"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52" name="Line 1335"/>
                              <wps:cNvCnPr>
                                <a:cxnSpLocks noChangeShapeType="1"/>
                              </wps:cNvCnPr>
                              <wps:spPr bwMode="auto">
                                <a:xfrm flipH="1" flipV="1">
                                  <a:off x="3706495" y="157988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3" name="Line 1336"/>
                              <wps:cNvCnPr>
                                <a:cxnSpLocks noChangeShapeType="1"/>
                              </wps:cNvCnPr>
                              <wps:spPr bwMode="auto">
                                <a:xfrm>
                                  <a:off x="3721100" y="159448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4" name="Line 1337"/>
                              <wps:cNvCnPr>
                                <a:cxnSpLocks noChangeShapeType="1"/>
                              </wps:cNvCnPr>
                              <wps:spPr bwMode="auto">
                                <a:xfrm flipH="1">
                                  <a:off x="3706495" y="159448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5" name="Line 1338"/>
                              <wps:cNvCnPr>
                                <a:cxnSpLocks noChangeShapeType="1"/>
                              </wps:cNvCnPr>
                              <wps:spPr bwMode="auto">
                                <a:xfrm flipV="1">
                                  <a:off x="3721100" y="157988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6" name="Line 1339"/>
                              <wps:cNvCnPr>
                                <a:cxnSpLocks noChangeShapeType="1"/>
                              </wps:cNvCnPr>
                              <wps:spPr bwMode="auto">
                                <a:xfrm flipV="1">
                                  <a:off x="3721100" y="157988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7" name="Line 1340"/>
                              <wps:cNvCnPr>
                                <a:cxnSpLocks noChangeShapeType="1"/>
                              </wps:cNvCnPr>
                              <wps:spPr bwMode="auto">
                                <a:xfrm>
                                  <a:off x="3721100" y="159448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858" name="Rectangle 1341"/>
                              <wps:cNvSpPr>
                                <a:spLocks noChangeArrowheads="1"/>
                              </wps:cNvSpPr>
                              <wps:spPr bwMode="auto">
                                <a:xfrm>
                                  <a:off x="3811270" y="1551940"/>
                                  <a:ext cx="2755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1E6E21" w14:textId="77777777" w:rsidR="00B44842" w:rsidRDefault="00B44842" w:rsidP="00B44842">
                                    <w:r>
                                      <w:rPr>
                                        <w:rFonts w:ascii="Arial" w:hAnsi="Arial" w:cs="Arial"/>
                                        <w:color w:val="000000"/>
                                        <w:sz w:val="12"/>
                                        <w:szCs w:val="12"/>
                                      </w:rPr>
                                      <w:t>Patients</w:t>
                                    </w:r>
                                  </w:p>
                                </w:txbxContent>
                              </wps:txbx>
                              <wps:bodyPr rot="0" vert="horz" wrap="none" lIns="0" tIns="0" rIns="0" bIns="0" anchor="t" anchorCtr="0">
                                <a:spAutoFit/>
                              </wps:bodyPr>
                            </wps:wsp>
                            <wps:wsp>
                              <wps:cNvPr id="24859" name="Rectangle 1342"/>
                              <wps:cNvSpPr>
                                <a:spLocks noChangeArrowheads="1"/>
                              </wps:cNvSpPr>
                              <wps:spPr bwMode="auto">
                                <a:xfrm>
                                  <a:off x="23495" y="23495"/>
                                  <a:ext cx="4152900" cy="2021840"/>
                                </a:xfrm>
                                <a:prstGeom prst="rect">
                                  <a:avLst/>
                                </a:prstGeom>
                                <a:noFill/>
                                <a:ln w="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8E737EF" id="Canvas 24860" o:spid="_x0000_s1575" editas="canvas" style="position:absolute;margin-left:-3.1pt;margin-top:19.1pt;width:332.25pt;height:170.15pt;z-index:251661312" coordsize="42195,21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">
                      <v:shape id="_x0000_s1576" type="#_x0000_t75" style="position:absolute;width:42195;height:21609;visibility:visible;mso-wrap-style:square">
                        <v:fill o:detectmouseclick="t"/>
                        <v:path o:connecttype="none"/>
                      </v:shape>
                      <v:group id="Group 1305" o:spid="_x0000_s1577" style="position:absolute;left:234;width:41529;height:20466" coordorigin="37,37" coordsize="6540,3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zxEiMcAAADe&#10;AAAADwAAAAAAAAAAAAAAAACqAgAAZHJzL2Rvd25yZXYueG1sUEsFBgAAAAAEAAQA+gAAAJ4DAAAA&#10;AA==&#10;">
                        <v:rect id="Rectangle 1105" o:spid="_x0000_s1578" style="position:absolute;left:37;top:37;width:6540;height:3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Be3MYA&#10;AADeAAAADwAAAGRycy9kb3ducmV2LnhtbESPQWvCQBSE7wX/w/IK3uqmsUhIXUMUxB68aAvN8ZF9&#10;ZoPZtzG7avrv3UKhx2FmvmGWxWg7caPBt44VvM4SEMS10y03Cr4+ty8ZCB+QNXaOScEPeShWk6cl&#10;5trd+UC3Y2hEhLDPUYEJoc+l9LUhi37meuLondxgMUQ5NFIPeI9w28k0SRbSYstxwWBPG0P1+Xi1&#10;Cqi7bL+zrDxUu/W6Tnpdmd2+Umr6PJbvIAKN4T/81/7QCtK3RTqH3zvxCsjV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Be3MYAAADeAAAADwAAAAAAAAAAAAAAAACYAgAAZHJz&#10;L2Rvd25yZXYueG1sUEsFBgAAAAAEAAQA9QAAAIsDAAAAAA==&#10;" strokeweight="0"/>
                        <v:rect id="Rectangle 1106" o:spid="_x0000_s1579" style="position:absolute;left:605;top:142;width:5950;height:2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7xXcYA&#10;AADeAAAADwAAAGRycy9kb3ducmV2LnhtbESPQWvCQBSE70L/w/IKXqRuDCKSukoRpEEEabSeH9nX&#10;JDT7Nma3Sfz3rlDwOMzMN8xqM5hadNS6yrKC2TQCQZxbXXGh4HzavS1BOI+ssbZMCm7kYLN+Ga0w&#10;0bbnL+oyX4gAYZeggtL7JpHS5SUZdFPbEAfvx7YGfZBtIXWLfYCbWsZRtJAGKw4LJTa0LSn/zf6M&#10;gj4/dpfT4VMeJ5fU8jW9brPvvVLj1+HjHYSnwT/D/+1UK4jni3gOjzvhCs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7xXcYAAADeAAAADwAAAAAAAAAAAAAAAACYAgAAZHJz&#10;L2Rvd25yZXYueG1sUEsFBgAAAAAEAAQA9QAAAIsDAAAAAA==&#10;" filled="f" stroked="f"/>
                        <v:line id="Line 1107" o:spid="_x0000_s1580" style="position:absolute;visibility:visible;mso-wrap-style:square" from="605,2040" to="6555,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GNsYAAADeAAAADwAAAGRycy9kb3ducmV2LnhtbESPT2vCQBTE7wW/w/IEb3Vj0JimriJi&#10;sb35F3p8ZF+TxezbkF01/fbdQqHHYWZ+wyxWvW3EnTpvHCuYjBMQxKXThisF59Pbcw7CB2SNjWNS&#10;8E0eVsvB0wIL7R58oPsxVCJC2BeooA6hLaT0ZU0W/di1xNH7cp3FEGVXSd3hI8JtI9MkyaRFw3Gh&#10;xpY2NZXX480qMPtsN/uYX14ucrsLk8/8mht7Vmo07NevIAL14T/8137XCtJpls7g9068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kRjbGAAAA3gAAAA8AAAAAAAAA&#10;AAAAAAAAoQIAAGRycy9kb3ducmV2LnhtbFBLBQYAAAAABAAEAPkAAACUAwAAAAA=&#10;" strokeweight="0"/>
                        <v:line id="Line 1108" o:spid="_x0000_s1581" style="position:absolute;visibility:visible;mso-wrap-style:square" from="605,1091" to="6555,1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bYQccAAADeAAAADwAAAGRycy9kb3ducmV2LnhtbESPQWvCQBSE7wX/w/IKvenG0MY0dRUR&#10;i/WmqUKPj+xrsph9G7JbTf99VxB6HGbmG2a+HGwrLtR741jBdJKAIK6cNlwrOH6+j3MQPiBrbB2T&#10;gl/ysFyMHuZYaHflA13KUIsIYV+ggiaErpDSVw1Z9BPXEUfv2/UWQ5R9LXWP1wi3rUyTJJMWDceF&#10;BjtaN1Sdyx+rwOyz7ctudno9yc02TL/yc27sUamnx2H1BiLQEP7D9/aHVpA+Z2kGtzvxCs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dthBxwAAAN4AAAAPAAAAAAAA&#10;AAAAAAAAAKECAABkcnMvZG93bnJldi54bWxQSwUGAAAAAAQABAD5AAAAlQMAAAAA&#10;" strokeweight="0"/>
                        <v:line id="Line 1109" o:spid="_x0000_s1582" style="position:absolute;visibility:visible;mso-wrap-style:square" from="605,142" to="6555,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p92scAAADeAAAADwAAAGRycy9kb3ducmV2LnhtbESPT2vCQBTE7wW/w/IK3urGoDGmriJi&#10;0d5a/0CPj+xrsph9G7Jbjd/eLRR6HGbmN8xi1dtGXKnzxrGC8SgBQVw6bbhScDq+veQgfEDW2Dgm&#10;BXfysFoOnhZYaHfjT7oeQiUihH2BCuoQ2kJKX9Zk0Y9cSxy9b9dZDFF2ldQd3iLcNjJNkkxaNBwX&#10;amxpU1N5OfxYBeYj203fZ+f5WW53YfyVX3JjT0oNn/v1K4hAffgP/7X3WkE6ydIZ/N6JV0Au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On3axwAAAN4AAAAPAAAAAAAA&#10;AAAAAAAAAKECAABkcnMvZG93bnJldi54bWxQSwUGAAAAAAQABAD5AAAAlQMAAAAA&#10;" strokeweight="0"/>
                        <v:rect id="Rectangle 1110" o:spid="_x0000_s1583" style="position:absolute;left:605;top:142;width:5950;height:2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xnWMMA&#10;AADeAAAADwAAAGRycy9kb3ducmV2LnhtbERPXWvCMBR9H/gfwhX2tqaWUqQaZQwKbmOIVvD10lzb&#10;bs1NSTKt/355GPh4ON/r7WQGcSXne8sKFkkKgrixuudWwamuXpYgfEDWOFgmBXfysN3MntZYanvj&#10;A12PoRUxhH2JCroQxlJK33Rk0Cd2JI7cxTqDIULXSu3wFsPNILM0LaTBnmNDhyO9ddT8HH+NgiKv&#10;LvvB1h/mLpef+y/k73d3Vup5Pr2uQASawkP8795pBVleZHFvvBOv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MxnWMMAAADeAAAADwAAAAAAAAAAAAAAAACYAgAAZHJzL2Rv&#10;d25yZXYueG1sUEsFBgAAAAAEAAQA9QAAAIgDAAAAAA==&#10;" filled="f" strokecolor="gray" strokeweight=".35pt"/>
                        <v:line id="Line 1111" o:spid="_x0000_s1584" style="position:absolute;visibility:visible;mso-wrap-style:square" from="605,142" to="605,2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lMM8YAAADeAAAADwAAAGRycy9kb3ducmV2LnhtbESPQWvCQBSE74L/YXkFb7ox2DSmriKl&#10;YntTq9DjI/uaLGbfhuyq6b/vFgSPw8x8wyxWvW3ElTpvHCuYThIQxKXThisFx6/NOAfhA7LGxjEp&#10;+CUPq+VwsMBCuxvv6XoIlYgQ9gUqqENoCyl9WZNFP3EtcfR+XGcxRNlVUnd4i3DbyDRJMmnRcFyo&#10;saW3msrz4WIVmF22ff58Oc1P8n0bpt/5OTf2qNToqV+/ggjUh0f43v7QCtJZls7h/06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pTDPGAAAA3gAAAA8AAAAAAAAA&#10;AAAAAAAAoQIAAGRycy9kb3ducmV2LnhtbFBLBQYAAAAABAAEAPkAAACUAwAAAAA=&#10;" strokeweight="0"/>
                        <v:line id="Line 1112" o:spid="_x0000_s1585" style="position:absolute;visibility:visible;mso-wrap-style:square" from="568,2989" to="605,2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pzc8UAAADeAAAADwAAAGRycy9kb3ducmV2LnhtbESPy2rCQBSG9wXfYTiCuzpR2xijo4i0&#10;WHdeweUhc0wGM2dCZqrp23cWhS5//hvfYtXZWjyo9caxgtEwAUFcOG24VHA+fb5mIHxA1lg7JgU/&#10;5GG17L0sMNfuyQd6HEMp4gj7HBVUITS5lL6oyKIfuoY4ejfXWgxRtqXULT7juK3lOElSadFwfKiw&#10;oU1Fxf34bRWYfbp9300vs4v82IbRNbtnxp6VGvS79RxEoC78h//aX1rB+C2dRICIE1F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gpzc8UAAADeAAAADwAAAAAAAAAA&#10;AAAAAAChAgAAZHJzL2Rvd25yZXYueG1sUEsFBgAAAAAEAAQA+QAAAJMDAAAAAA==&#10;" strokeweight="0"/>
                        <v:line id="Line 1113" o:spid="_x0000_s1586" style="position:absolute;visibility:visible;mso-wrap-style:square" from="568,2040" to="605,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bW6McAAADeAAAADwAAAGRycy9kb3ducmV2LnhtbESPT2vCQBTE7wW/w/KE3uomto0xdRWR&#10;FvXW+gc8PrKvyWL2bchuNf32XaHgcZiZ3zCzRW8bcaHOG8cK0lECgrh02nCl4LD/eMpB+ICssXFM&#10;Cn7Jw2I+eJhhod2Vv+iyC5WIEPYFKqhDaAspfVmTRT9yLXH0vl1nMUTZVVJ3eI1w28hxkmTSouG4&#10;UGNLq5rK8+7HKjCf2fp1OzlOj/J9HdJTfs6NPSj1OOyXbyAC9eEe/m9vtILxS/acwu1OvAJy/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RtboxwAAAN4AAAAPAAAAAAAA&#10;AAAAAAAAAKECAABkcnMvZG93bnJldi54bWxQSwUGAAAAAAQABAD5AAAAlQMAAAAA&#10;" strokeweight="0"/>
                        <v:line id="Line 1114" o:spid="_x0000_s1587" style="position:absolute;visibility:visible;mso-wrap-style:square" from="568,1091" to="605,1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RIn8cAAADeAAAADwAAAGRycy9kb3ducmV2LnhtbESPT2vCQBTE74LfYXlCb7oxbWNMXUWk&#10;xfbW+gc8PrKvyWL2bchuNX57t1DocZiZ3zCLVW8bcaHOG8cKppMEBHHptOFKwWH/Ns5B+ICssXFM&#10;Cm7kYbUcDhZYaHflL7rsQiUihH2BCuoQ2kJKX9Zk0U9cSxy9b9dZDFF2ldQdXiPcNjJNkkxaNBwX&#10;amxpU1N53v1YBeYz2z5/zI7zo3zdhukpP+fGHpR6GPXrFxCB+vAf/mu/awXpU/aYwu+deAXk8g4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lEifxwAAAN4AAAAPAAAAAAAA&#10;AAAAAAAAAKECAABkcnMvZG93bnJldi54bWxQSwUGAAAAAAQABAD5AAAAlQMAAAAA&#10;" strokeweight="0"/>
                        <v:line id="Line 1115" o:spid="_x0000_s1588" style="position:absolute;visibility:visible;mso-wrap-style:square" from="568,142" to="605,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tBMcAAADeAAAADwAAAGRycy9kb3ducmV2LnhtbESPT2vCQBTE7wW/w/IK3pqN/9I0dRWR&#10;inprrUKPj+xrsph9G7JbTb99VxB6HGbmN8x82dtGXKjzxrGCUZKCIC6dNlwpOH5unnIQPiBrbByT&#10;gl/ysFwMHuZYaHflD7ocQiUihH2BCuoQ2kJKX9Zk0SeuJY7et+sshii7SuoOrxFuGzlO00xaNBwX&#10;amxpXVN5PvxYBeY92872z6eXk3zbhtFXfs6NPSo1fOxXryAC9eE/fG/vtILxNJtM4HYnXgG5+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2O0ExwAAAN4AAAAPAAAAAAAA&#10;AAAAAAAAAKECAABkcnMvZG93bnJldi54bWxQSwUGAAAAAAQABAD5AAAAlQMAAAAA&#10;" strokeweight="0"/>
                        <v:line id="Line 1116" o:spid="_x0000_s1589" style="position:absolute;visibility:visible;mso-wrap-style:square" from="605,2989" to="6555,2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F1cMcAAADeAAAADwAAAGRycy9kb3ducmV2LnhtbESPS2vDMBCE74X8B7GF3ho5jzquGyWE&#10;0JLmlifkuFhbW8RaGUtNnH8fFQo5DjPzDTOdd7YWF2q9caxg0E9AEBdOGy4VHPZfrxkIH5A11o5J&#10;wY08zGe9pynm2l15S5ddKEWEsM9RQRVCk0vpi4os+r5riKP341qLIcq2lLrFa4TbWg6TJJUWDceF&#10;ChtaVlScd79Wgdmkq7f15Ph+lJ+rMDhl58zYg1Ivz93iA0SgLjzC/+1vrWA4Tkdj+LsTr4Cc3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MXVwxwAAAN4AAAAPAAAAAAAA&#10;AAAAAAAAAKECAABkcnMvZG93bnJldi54bWxQSwUGAAAAAAQABAD5AAAAlQMAAAAA&#10;" strokeweight="0"/>
                        <v:line id="Line 1117" o:spid="_x0000_s1590" style="position:absolute;flip:y;visibility:visible;mso-wrap-style:square" from="605,2989" to="605,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BKjMkAAADeAAAADwAAAGRycy9kb3ducmV2LnhtbESPT0sDMRTE70K/Q3iCN5u1alvWpqVU&#10;LCJo6b9Db6+b5+7SzcuSpN347RtB8DjMzG+YySyaRlzI+dqygod+BoK4sLrmUsFu+3Y/BuEDssbG&#10;Min4IQ+zae9mgrm2Ha/psgmlSBD2OSqoQmhzKX1RkUHfty1x8r6tMxiSdKXUDrsEN40cZNlQGqw5&#10;LVTY0qKi4rQ5GwXrrxEf3fIcT/HYfa4O+/Jj/zpX6u42zl9ABIrhP/zXftcKBk/Dx2f4vZOugJxe&#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JASozJAAAA3gAAAA8AAAAA&#10;AAAAAAAAAAAAoQIAAGRycy9kb3ducmV2LnhtbFBLBQYAAAAABAAEAPkAAACXAwAAAAA=&#10;" strokeweight="0"/>
                        <v:line id="Line 1118" o:spid="_x0000_s1591" style="position:absolute;flip:y;visibility:visible;mso-wrap-style:square" from="1263,2989" to="1263,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LU+8kAAADeAAAADwAAAGRycy9kb3ducmV2LnhtbESPQWsCMRSE70L/Q3iF3mq2VrZlaxRp&#10;aSmCFm099PbcvO4ubl6WJLrx3xuh4HGYmW+YySyaVhzJ+caygodhBoK4tLrhSsHP9/v9MwgfkDW2&#10;lknBiTzMpjeDCRba9rym4yZUIkHYF6igDqErpPRlTQb90HbEyfuzzmBI0lVSO+wT3LRylGW5NNhw&#10;Wqixo9eayv3mYBSsV0+8cx+HuI+7fvn1u60W27e5Une3cf4CIlAM1/B/+1MrGI3zxxwud9IVkNM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KS1PvJAAAA3gAAAA8AAAAA&#10;AAAAAAAAAAAAoQIAAGRycy9kb3ducmV2LnhtbFBLBQYAAAAABAAEAPkAAACXAwAAAAA=&#10;" strokeweight="0"/>
                        <v:line id="Line 1119" o:spid="_x0000_s1592" style="position:absolute;flip:y;visibility:visible;mso-wrap-style:square" from="1928,2989" to="1928,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5xYMgAAADeAAAADwAAAGRycy9kb3ducmV2LnhtbESPT2sCMRTE74V+h/AKvdVstWhZjSIt&#10;liK0xX8Hb8/N6+7i5mVJohu/vREKPQ4z8xtmMoumEWdyvras4LmXgSAurK65VLDdLJ5eQfiArLGx&#10;TAou5GE2vb+bYK5txys6r0MpEoR9jgqqENpcSl9UZND3bEucvF/rDIYkXSm1wy7BTSP7WTaUBmtO&#10;CxW29FZRcVyfjILV94gP7uMUj/HQff3sd+Vy9z5X6vEhzscgAsXwH/5rf2oF/ZfhYAS3O+kKyOk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d5xYMgAAADeAAAADwAAAAAA&#10;AAAAAAAAAAChAgAAZHJzL2Rvd25yZXYueG1sUEsFBgAAAAAEAAQA+QAAAJYDAAAAAA==&#10;" strokeweight="0"/>
                        <v:line id="Line 1120" o:spid="_x0000_s1593" style="position:absolute;flip:y;visibility:visible;mso-wrap-style:square" from="2586,2989" to="2586,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HlEsUAAADeAAAADwAAAGRycy9kb3ducmV2LnhtbERPy2oCMRTdF/yHcIXuaqa22DIaRZSW&#10;UlDxtXB3ndzODE5uhiQ66d+bRaHLw3lPZtE04kbO15YVPA8yEMSF1TWXCg77j6d3ED4ga2wsk4Jf&#10;8jCb9h4mmGvb8ZZuu1CKFMI+RwVVCG0upS8qMugHtiVO3I91BkOCrpTaYZfCTSOHWTaSBmtODRW2&#10;tKiouOyuRsF2/cZn93mNl3juVpvTsfw+LudKPfbjfAwiUAz/4j/3l1YwfB29pL3pTroCcn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HlEsUAAADeAAAADwAAAAAAAAAA&#10;AAAAAAChAgAAZHJzL2Rvd25yZXYueG1sUEsFBgAAAAAEAAQA+QAAAJMDAAAAAA==&#10;" strokeweight="0"/>
                        <v:line id="Line 1121" o:spid="_x0000_s1594" style="position:absolute;flip:y;visibility:visible;mso-wrap-style:square" from="3251,2989" to="3251,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1AickAAADeAAAADwAAAGRycy9kb3ducmV2LnhtbESPT0sDMRTE70K/Q3iCN5u1Sm3XpqVU&#10;LCJo6b9Db6+b5+7SzcuSpN347RtB8DjMzG+YySyaRlzI+dqygod+BoK4sLrmUsFu+3Y/AuEDssbG&#10;Min4IQ+zae9mgrm2Ha/psgmlSBD2OSqoQmhzKX1RkUHfty1x8r6tMxiSdKXUDrsEN40cZNlQGqw5&#10;LVTY0qKi4rQ5GwXrr2c+uuU5nuKx+1wd9uXH/nWu1N1tnL+ACBTDf/iv/a4VDJ6Gj2P4vZOugJxe&#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MNQInJAAAA3gAAAA8AAAAA&#10;AAAAAAAAAAAAoQIAAGRycy9kb3ducmV2LnhtbFBLBQYAAAAABAAEAPkAAACXAwAAAAA=&#10;" strokeweight="0"/>
                        <v:line id="Line 1122" o:spid="_x0000_s1595" style="position:absolute;flip:y;visibility:visible;mso-wrap-style:square" from="3909,2989" to="3909,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GaacYAAADeAAAADwAAAGRycy9kb3ducmV2LnhtbESPzWoCMRSF9wXfIVzBXc0oYmVqFFFa&#10;pGBFWxfdXSfXmcHJzZBEJ317syh0eTh/fPNlNI24k/O1ZQWjYQaCuLC65lLB99fb8wyED8gaG8uk&#10;4Jc8LBe9pznm2nZ8oPsxlCKNsM9RQRVCm0vpi4oM+qFtiZN3sc5gSNKVUjvs0rhp5DjLptJgzemh&#10;wpbWFRXX480oOHy+8Nm93+I1nrvd/udUfpw2K6UG/bh6BREohv/wX3urFYwn00kCSDgJBeTi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xmmnGAAAA3gAAAA8AAAAAAAAA&#10;AAAAAAAAoQIAAGRycy9kb3ducmV2LnhtbFBLBQYAAAAABAAEAPkAAACUAwAAAAA=&#10;" strokeweight="0"/>
                        <v:line id="Line 1123" o:spid="_x0000_s1596" style="position:absolute;flip:y;visibility:visible;mso-wrap-style:square" from="4574,2989" to="4574,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0/8sgAAADeAAAADwAAAGRycy9kb3ducmV2LnhtbESPQWsCMRSE74L/ITyhN80qYstqFGlR&#10;SqEtWj14e26eu4ublyWJbvrvm0Khx2FmvmEWq2gacSfna8sKxqMMBHFhdc2lgsPXZvgEwgdkjY1l&#10;UvBNHlbLfm+BubYd7+i+D6VIEPY5KqhCaHMpfVGRQT+yLXHyLtYZDEm6UmqHXYKbRk6ybCYN1pwW&#10;KmzpuaLiur8ZBbuPRz677S1e47l7/zwdy7fjy1qph0Fcz0EEiuE//Nd+1Qom09l0DL930hW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X0/8sgAAADeAAAADwAAAAAA&#10;AAAAAAAAAAChAgAAZHJzL2Rvd25yZXYueG1sUEsFBgAAAAAEAAQA+QAAAJYDAAAAAA==&#10;" strokeweight="0"/>
                        <v:line id="Line 1124" o:spid="_x0000_s1597" style="position:absolute;flip:y;visibility:visible;mso-wrap-style:square" from="5232,2989" to="5232,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hcgAAADeAAAADwAAAGRycy9kb3ducmV2LnhtbESPQWsCMRSE70L/Q3gFb5rtIrZsjSIt&#10;igitaOuht+fmdXdx87Ik0Y3/vikUehxm5htmtoimFVdyvrGs4GGcgSAurW64UvD5sRo9gfABWWNr&#10;mRTcyMNifjeYYaFtz3u6HkIlEoR9gQrqELpCSl/WZNCPbUecvG/rDIYkXSW1wz7BTSvzLJtKgw2n&#10;hRo7eqmpPB8uRsH+/ZFPbn2J53jq33Zfx2p7fF0qNbyPy2cQgWL4D/+1N1pBPplOcvi9k66AnP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a+hhcgAAADeAAAADwAAAAAA&#10;AAAAAAAAAAChAgAAZHJzL2Rvd25yZXYueG1sUEsFBgAAAAAEAAQA+QAAAJYDAAAAAA==&#10;" strokeweight="0"/>
                        <v:line id="Line 1125" o:spid="_x0000_s1598" style="position:absolute;flip:y;visibility:visible;mso-wrap-style:square" from="5897,2989" to="5897,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MEHskAAADeAAAADwAAAGRycy9kb3ducmV2LnhtbESPS2vDMBCE74X+B7GF3ho5D9LiRAmh&#10;JSUE2pLXIbeNtbFNrJWRlFj991Wh0OMwM98w03k0jbiR87VlBf1eBoK4sLrmUsF+t3x6AeEDssbG&#10;Min4Jg/z2f3dFHNtO97QbRtKkSDsc1RQhdDmUvqiIoO+Z1vi5J2tMxiSdKXUDrsEN40cZNlYGqw5&#10;LVTY0mtFxWV7NQo2n898cu/XeImn7uPreCjXh7eFUo8PcTEBESiG//Bfe6UVDEbj0RB+76QrIG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rjBB7JAAAA3gAAAA8AAAAA&#10;AAAAAAAAAAAAoQIAAGRycy9kb3ducmV2LnhtbFBLBQYAAAAABAAEAPkAAACXAwAAAAA=&#10;" strokeweight="0"/>
                        <v:line id="Line 1126" o:spid="_x0000_s1599" style="position:absolute;flip:y;visibility:visible;mso-wrap-style:square" from="6555,2989" to="6555,3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qcasgAAADeAAAADwAAAGRycy9kb3ducmV2LnhtbESPQWsCMRSE74X+h/AK3mq2smjZGkVa&#10;FClY0dZDb8/N6+7i5mVJopv+e1MQehxm5htmOo+mFRdyvrGs4GmYgSAurW64UvD1uXx8BuEDssbW&#10;Min4JQ/z2f3dFAtte97RZR8qkSDsC1RQh9AVUvqyJoN+aDvi5P1YZzAk6SqpHfYJblo5yrKxNNhw&#10;Wqixo9eaytP+bBTsPiZ8dKtzPMVjv9l+H6r3w9tCqcFDXLyACBTDf/jWXmsFo3yc5/B3J10BObs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QqcasgAAADeAAAADwAAAAAA&#10;AAAAAAAAAAChAgAAZHJzL2Rvd25yZXYueG1sUEsFBgAAAAAEAAQA+QAAAJYDAAAAAA==&#10;" strokeweight="0"/>
                        <v:line id="Line 1127" o:spid="_x0000_s1600" style="position:absolute;flip:y;visibility:visible;mso-wrap-style:square" from="934,411" to="1599,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09QsUAAADeAAAADwAAAGRycy9kb3ducmV2LnhtbESPQWvCQBSE74X+h+UJ3upG0VCiq0hp&#10;oYiXasHrI/tMotn3wu7WxP76bqHQ4zAz3zCrzeBadSMfGmED00kGirgU23Bl4PP49vQMKkRki60w&#10;GbhTgM368WGFhZWeP+h2iJVKEA4FGqhj7AqtQ1mTwzCRjjh5Z/EOY5K+0tZjn+Cu1bMsy7XDhtNC&#10;jR291FReD1/OQJ+LfDdS7vxrnOZbtwvV5bQ3ZjwatktQkYb4H/5rv1sDs3k+X8DvnXQF9P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a09QsUAAADeAAAADwAAAAAAAAAA&#10;AAAAAAChAgAAZHJzL2Rvd25yZXYueG1sUEsFBgAAAAAEAAQA+QAAAJMDAAAAAA==&#10;" strokecolor="navy"/>
                        <v:line id="Line 1128" o:spid="_x0000_s1601" style="position:absolute;visibility:visible;mso-wrap-style:square" from="1599,411" to="2257,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a+/8cAAADeAAAADwAAAGRycy9kb3ducmV2LnhtbESPQWvCQBSE74L/YXmCN900pKGkrlIV&#10;aQ89qC2U3h7Z12xo9m3MrjH9911B8DjMzDfMYjXYRvTU+dqxgod5AoK4dLrmSsHnx272BMIHZI2N&#10;Y1LwRx5Wy/FogYV2Fz5QfwyViBD2BSowIbSFlL40ZNHPXUscvR/XWQxRdpXUHV4i3DYyTZJcWqw5&#10;LhhsaWOo/D2erYLT1z49bdfO9O33+fGVs937QI1S08nw8gwi0BDu4Vv7TStIszzL4XonXgG5/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Vr7/xwAAAN4AAAAPAAAAAAAA&#10;AAAAAAAAAKECAABkcnMvZG93bnJldi54bWxQSwUGAAAAAAQABAD5AAAAlQMAAAAA&#10;" strokecolor="navy"/>
                        <v:line id="Line 1129" o:spid="_x0000_s1602" style="position:absolute;visibility:visible;mso-wrap-style:square" from="2257,426" to="2922,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obZMcAAADeAAAADwAAAGRycy9kb3ducmV2LnhtbESPQWvCQBSE74L/YXlCb3XTEK1EV2kV&#10;aQ89tFYQb4/sMxuafRuza4z/vlsoeBxm5htmseptLTpqfeVYwdM4AUFcOF1xqWD/vX2cgfABWWPt&#10;mBTcyMNqORwsMNfuyl/U7UIpIoR9jgpMCE0upS8MWfRj1xBH7+RaiyHKtpS6xWuE21qmSTKVFiuO&#10;CwYbWhsqfnYXq+B8+EzPm1dnuuZ4mbxxtv3oqVbqYdS/zEEE6sM9/N9+1wrSbJo9w9+deAXk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GhtkxwAAAN4AAAAPAAAAAAAA&#10;AAAAAAAAAKECAABkcnMvZG93bnJldi54bWxQSwUGAAAAAAQABAD5AAAAlQMAAAAA&#10;" strokecolor="navy"/>
                        <v:line id="Line 1130" o:spid="_x0000_s1603" style="position:absolute;flip:y;visibility:visible;mso-wrap-style:square" from="2922,680" to="358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yS3MMAAADeAAAADwAAAGRycy9kb3ducmV2LnhtbERPTWvCQBC9C/6HZYTedKNIKKmbIKWF&#10;Il60Qq9Ddpqkzc6E3a1J/fXuodDj433vqsn16ko+dMIG1qsMFHEttuPGwOX9dfkIKkRki70wGfil&#10;AFU5n+2wsDLyia7n2KgUwqFAA22MQ6F1qFtyGFYyECfuU7zDmKBvtPU4pnDX602W5dphx6mhxYGe&#10;W6q/zz/OwJiL3DqpD/4lrvO9O4Tm6+NozMNi2j+BijTFf/Gf+80a2Gzzbdqb7qQroM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sktzDAAAA3gAAAA8AAAAAAAAAAAAA&#10;AAAAoQIAAGRycy9kb3ducmV2LnhtbFBLBQYAAAAABAAEAPkAAACRAwAAAAA=&#10;" strokecolor="navy"/>
                        <v:line id="Line 1131" o:spid="_x0000_s1604" style="position:absolute;visibility:visible;mso-wrap-style:square" from="3580,680" to="4238,10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kqjccAAADeAAAADwAAAGRycy9kb3ducmV2LnhtbESPQWvCQBSE74L/YXlCb3XTEKVGV2kV&#10;aQ89tFYQb4/sMxuafRuza4z/vlsoeBxm5htmseptLTpqfeVYwdM4AUFcOF1xqWD/vX18BuEDssba&#10;MSm4kYfVcjhYYK7dlb+o24VSRAj7HBWYEJpcSl8YsujHriGO3sm1FkOUbSl1i9cIt7VMk2QqLVYc&#10;Fww2tDZU/OwuVsH58JmeN6/OdM3xMnnjbPvRU63Uw6h/mYMI1Id7+L/9rhWk2TSbwd+deAXk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ySqNxwAAAN4AAAAPAAAAAAAA&#10;AAAAAAAAAKECAABkcnMvZG93bnJldi54bWxQSwUGAAAAAAQABAD5AAAAlQMAAAAA&#10;" strokecolor="navy"/>
                        <v:line id="Line 1132" o:spid="_x0000_s1605" style="position:absolute;flip:y;visibility:visible;mso-wrap-style:square" from="4238,904" to="4903,10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IB8QAAADeAAAADwAAAGRycy9kb3ducmV2LnhtbESPTWvCQBCG7wX/wzJCb3Wj1CCpq4hU&#10;EOnFD+h1yE6T1OxM2N2atL++exA8vrxfPMv14Fp1Ix8aYQPTSQaKuBTbcGXgct69LECFiGyxFSYD&#10;vxRgvRo9LbGw0vORbqdYqTTCoUADdYxdoXUoa3IYJtIRJ+9LvMOYpK+09dincdfqWZbl2mHD6aHG&#10;jrY1ldfTjzPQ5yJ/jZQH/x6n+cYdQvX9+WHM83jYvIGKNMRH+N7eWwOz13yeABJOQgG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AwgHxAAAAN4AAAAPAAAAAAAAAAAA&#10;AAAAAKECAABkcnMvZG93bnJldi54bWxQSwUGAAAAAAQABAD5AAAAkgMAAAAA&#10;" strokecolor="navy"/>
                        <v:line id="Line 1133" o:spid="_x0000_s1606" style="position:absolute;flip:y;visibility:visible;mso-wrap-style:square" from="4903,665" to="5561,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tnMYAAADeAAAADwAAAGRycy9kb3ducmV2LnhtbESPQWvCQBSE74X+h+UVequbSBskuoqU&#10;CkV6qS14fWSfSTT7XthdTeqvdwuFHoeZ+YZZrEbXqQv50AobyCcZKOJKbMu1ge+vzdMMVIjIFjth&#10;MvBDAVbL+7sFllYG/qTLLtYqQTiUaKCJsS+1DlVDDsNEeuLkHcQ7jEn6WluPQ4K7Tk+zrNAOW04L&#10;Dfb02lB12p2dgaEQubZSbf1bzIu124b6uP8w5vFhXM9BRRrjf/iv/W4NTJ+Llxx+76Qro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PrZzGAAAA3gAAAA8AAAAAAAAA&#10;AAAAAAAAoQIAAGRycy9kb3ducmV2LnhtbFBLBQYAAAAABAAEAPkAAACUAwAAAAA=&#10;" strokecolor="navy"/>
                        <v:line id="Line 1134" o:spid="_x0000_s1607" style="position:absolute;flip:y;visibility:visible;mso-wrap-style:square" from="5561,366" to="6226,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0z68UAAADeAAAADwAAAGRycy9kb3ducmV2LnhtbESPQUvDQBSE7wX/w/IEb+0mQYPEbkMR&#10;BSlerILXR/aZpM2+F3bXJvrrXaHQ4zAz3zDrenaDOpEPvbCBfJWBIm7E9twa+Hh/Xt6DChHZ4iBM&#10;Bn4oQL25WqyxsjLxG532sVUJwqFCA12MY6V1aDpyGFYyEifvS7zDmKRvtfU4JbgbdJFlpXbYc1ro&#10;cKTHjprj/tsZmEqR316anX+Kebl1u9AePl+Nubmetw+gIs3xEj63X6yB4ra8K+D/TroCe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50z68UAAADeAAAADwAAAAAAAAAA&#10;AAAAAAChAgAAZHJzL2Rvd25yZXYueG1sUEsFBgAAAAAEAAQA+QAAAJMDAAAAAA==&#10;" strokecolor="navy"/>
                        <v:line id="Line 1135" o:spid="_x0000_s1608" style="position:absolute;flip:y;visibility:visible;mso-wrap-style:square" from="934,306" to="1599,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QImMcAAADeAAAADwAAAGRycy9kb3ducmV2LnhtbESP3WrCQBSE7wt9h+UUelc3tTZIdJVW&#10;EYSiUP+uT7PHJJo9G7Jr3L69KxR6OczMN8x4GkwtOmpdZVnBay8BQZxbXXGhYLddvAxBOI+ssbZM&#10;Cn7JwXTy+DDGTNsrf1O38YWIEHYZKii9bzIpXV6SQdezDXH0jrY16KNsC6lbvEa4qWU/SVJpsOK4&#10;UGJDs5Ly8+ZiFKwOX0VY5eGHPhen+X6QHtehk0o9P4WPEQhPwf+H/9pLraA/SN/f4H4nXgE5u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FAiYxwAAAN4AAAAPAAAAAAAA&#10;AAAAAAAAAKECAABkcnMvZG93bnJldi54bWxQSwUGAAAAAAQABAD5AAAAlQMAAAAA&#10;" strokecolor="fuchsia"/>
                        <v:line id="Line 1136" o:spid="_x0000_s1609" style="position:absolute;visibility:visible;mso-wrap-style:square" from="1599,306" to="2257,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VWE8YAAADeAAAADwAAAGRycy9kb3ducmV2LnhtbESPQWvCQBSE7wX/w/IEL1I3kVQkdRWJ&#10;CIKHUlvw+si+JqHZt2F3jdFf7wqFHoeZ+YZZbQbTip6cbywrSGcJCOLS6oYrBd9f+9clCB+QNbaW&#10;ScGNPGzWo5cV5tpe+ZP6U6hEhLDPUUEdQpdL6cuaDPqZ7Yij92OdwRClq6R2eI1w08p5kiykwYbj&#10;Qo0dFTWVv6eLUfCxuxdpOU2PNpvSrj9fbhJdodRkPGzfQQQawn/4r33QCubZ4i2D5514BeT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FVhPGAAAA3gAAAA8AAAAAAAAA&#10;AAAAAAAAoQIAAGRycy9kb3ducmV2LnhtbFBLBQYAAAAABAAEAPkAAACUAwAAAAA=&#10;" strokecolor="fuchsia"/>
                        <v:line id="Line 1137" o:spid="_x0000_s1610" style="position:absolute;visibility:visible;mso-wrap-style:square" from="2257,411" to="2922,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nziMYAAADeAAAADwAAAGRycy9kb3ducmV2LnhtbESPQWvCQBSE70L/w/IKXqRuIioldZUS&#10;EQoexCh4fWRfk9Ds27C7xthf7wqFHoeZ+YZZbQbTip6cbywrSKcJCOLS6oYrBefT7u0dhA/IGlvL&#10;pOBOHjbrl9EKM21vfKS+CJWIEPYZKqhD6DIpfVmTQT+1HXH0vq0zGKJ0ldQObxFuWjlLkqU02HBc&#10;qLGjvKbyp7gaBYftb56Wk3Rv5xPa9pfrXaLLlRq/Dp8fIAIN4T/81/7SCmbz5WIBzzvxCs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J84jGAAAA3gAAAA8AAAAAAAAA&#10;AAAAAAAAoQIAAGRycy9kb3ducmV2LnhtbFBLBQYAAAAABAAEAPkAAACUAwAAAAA=&#10;" strokecolor="fuchsia"/>
                        <v:line id="Line 1138" o:spid="_x0000_s1611" style="position:absolute;flip:y;visibility:visible;mso-wrap-style:square" from="2922,628" to="3580,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OrAMYAAADeAAAADwAAAGRycy9kb3ducmV2LnhtbESPQWvCQBSE70L/w/IK3nRT0VCiq9QW&#10;oVAsaNXza/aZpGbfhuwa13/vCgWPw8x8w8wWwdSio9ZVlhW8DBMQxLnVFRcKdj+rwSsI55E11pZJ&#10;wZUcLOZPvRlm2l54Q93WFyJC2GWooPS+yaR0eUkG3dA2xNE72tagj7ItpG7xEuGmlqMkSaXBiuNC&#10;iQ29l5SftmejYH34KsI6D7+0XP197Mfp8Tt0Uqn+c3ibgvAU/CP83/7UCkbjdJLC/U68An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jqwDGAAAA3gAAAA8AAAAAAAAA&#10;AAAAAAAAoQIAAGRycy9kb3ducmV2LnhtbFBLBQYAAAAABAAEAPkAAACUAwAAAAA=&#10;" strokecolor="fuchsia"/>
                        <v:line id="Line 1139" o:spid="_x0000_s1612" style="position:absolute;visibility:visible;mso-wrap-style:square" from="3580,628" to="4238,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fIZMcAAADeAAAADwAAAGRycy9kb3ducmV2LnhtbESPQWvCQBSE74X+h+UVehHdRKxKdJUS&#10;EQoeSq3g9ZF9JsHs27C7xuiv7woFj8PMfMMs171pREfO15YVpKMEBHFhdc2lgsPvdjgH4QOyxsYy&#10;KbiRh/Xq9WWJmbZX/qFuH0oRIewzVFCF0GZS+qIig35kW+LonawzGKJ0pdQOrxFuGjlOkqk0WHNc&#10;qLClvKLivL8YBd+be54Wg3RnJwPadMfLTaLLlXp/6z8XIAL14Rn+b39pBePJ9GMGjzvxCsjV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l8hkxwAAAN4AAAAPAAAAAAAA&#10;AAAAAAAAAKECAABkcnMvZG93bnJldi54bWxQSwUGAAAAAAQABAD5AAAAlQMAAAAA&#10;" strokecolor="fuchsia"/>
                        <v:line id="Line 1140" o:spid="_x0000_s1613" style="position:absolute;flip:y;visibility:visible;mso-wrap-style:square" from="4238,1203" to="4903,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Ca6cMAAADeAAAADwAAAGRycy9kb3ducmV2LnhtbERPXWvCMBR9H+w/hDvwbaYTLaMaZSqC&#10;IAo69fmuubadzU1pYo3/3jwM9ng435NZMLXoqHWVZQUf/QQEcW51xYWC4/fq/ROE88gaa8uk4EEO&#10;ZtPXlwlm2t55T93BFyKGsMtQQel9k0np8pIMur5tiCN3sa1BH2FbSN3iPYabWg6SJJUGK44NJTa0&#10;KCm/Hm5Gwfa8KcI2Dz80X/0uT8P0sgudVKr3Fr7GIDwF/y/+c6+1gsEwHcW98U68AnL6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wmunDAAAA3gAAAA8AAAAAAAAAAAAA&#10;AAAAoQIAAGRycy9kb3ducmV2LnhtbFBLBQYAAAAABAAEAPkAAACRAwAAAAA=&#10;" strokecolor="fuchsia"/>
                        <v:line id="Line 1141" o:spid="_x0000_s1614" style="position:absolute;flip:y;visibility:visible;mso-wrap-style:square" from="4903,1091" to="5561,1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cscAAADeAAAADwAAAGRycy9kb3ducmV2LnhtbESPQWvCQBSE7wX/w/IEb3Wj2NCmrtIq&#10;QkEUarXnZ/aZpM2+Ddk1rv/eFQo9DjPzDTOdB1OLjlpXWVYwGiYgiHOrKy4U7L9Wj88gnEfWWFsm&#10;BVdyMJ/1HqaYaXvhT+p2vhARwi5DBaX3TSaly0sy6Ia2IY7eybYGfZRtIXWLlwg3tRwnSSoNVhwX&#10;SmxoUVL+uzsbBZvvdRE2eTjS++pneZikp23opFKDfnh7BeEp+P/wX/tDKxhP0qcXuN+JV0DO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D9yxwAAAN4AAAAPAAAAAAAA&#10;AAAAAAAAAKECAABkcnMvZG93bnJldi54bWxQSwUGAAAAAAQABAD5AAAAlQMAAAAA&#10;" strokecolor="fuchsia"/>
                        <v:line id="Line 1142" o:spid="_x0000_s1615" style="position:absolute;flip:y;visibility:visible;mso-wrap-style:square" from="5561,628" to="6226,1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pcUsQAAADeAAAADwAAAGRycy9kb3ducmV2LnhtbESPy4rCMBSG98K8QzgD7mw6IkWqUeaC&#10;IIiCOuP6THNsO9OclCbW+PZmIbj8+W9882Uwjeipc7VlBW9JCoK4sLrmUsH3cTWagnAeWWNjmRTc&#10;yMFy8TKYY67tlffUH3wp4gi7HBVU3re5lK6oyKBLbEscvbPtDPoou1LqDq9x3DRynKaZNFhzfKiw&#10;pc+Kiv/DxSjYnjZl2Bbhlz5Wf18/k+y8C71Uavga3mcgPAX/DD/aa61gPMmyCBBxIgrIx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qlxSxAAAAN4AAAAPAAAAAAAAAAAA&#10;AAAAAKECAABkcnMvZG93bnJldi54bWxQSwUGAAAAAAQABAD5AAAAkgMAAAAA&#10;" strokecolor="fuchsia"/>
                        <v:line id="Line 1143" o:spid="_x0000_s1616" style="position:absolute;flip:y;visibility:visible;mso-wrap-style:square" from="934,433" to="1599,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YkOccAAADeAAAADwAAAGRycy9kb3ducmV2LnhtbESPT2sCMRTE7wW/Q3hCbzVrsEvZGsUK&#10;gvQg+Idib4/Nc3dx87JNom6/vSkUPA4z8xtmOu9tK67kQ+NYw3iUgSAunWm40nDYr17eQISIbLB1&#10;TBp+KcB8NniaYmHcjbd03cVKJAiHAjXUMXaFlKGsyWIYuY44eSfnLcYkfSWNx1uC21aqLMulxYbT&#10;Qo0dLWsqz7uL1XBsNodX6zcf3z+f6rifKJWdui+tn4f94h1EpD4+wv/ttdGgJnk+hr876QrI2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ViQ5xwAAAN4AAAAPAAAAAAAA&#10;AAAAAAAAAKECAABkcnMvZG93bnJldi54bWxQSwUGAAAAAAQABAD5AAAAlQMAAAAA&#10;" strokecolor="red"/>
                        <v:line id="Line 1144" o:spid="_x0000_s1617" style="position:absolute;visibility:visible;mso-wrap-style:square" from="1599,433" to="2257,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VXdcYAAADeAAAADwAAAGRycy9kb3ducmV2LnhtbESPQWvCQBSE74X+h+UVeqsbQwkSXaUI&#10;hZKLNkb0+Mg+k9js25BdY/z3XUHwOMzMN8xiNZpWDNS7xrKC6SQCQVxa3XCloNh9f8xAOI+ssbVM&#10;Cm7kYLV8fVlgqu2Vf2nIfSUChF2KCmrvu1RKV9Zk0E1sRxy8k+0N+iD7SuoerwFuWhlHUSINNhwW&#10;auxoXVP5l1+MguPunB3W+ZAVUSedabLpZjvslXp/G7/mIDyN/hl+tH+0gvgzSWK43wlX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3VV3XGAAAA3gAAAA8AAAAAAAAA&#10;AAAAAAAAoQIAAGRycy9kb3ducmV2LnhtbFBLBQYAAAAABAAEAPkAAACUAwAAAAA=&#10;" strokecolor="red"/>
                        <v:line id="Line 1145" o:spid="_x0000_s1618" style="position:absolute;visibility:visible;mso-wrap-style:square" from="2257,493" to="2922,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ny7scAAADeAAAADwAAAGRycy9kb3ducmV2LnhtbESPT2vCQBTE7wW/w/IK3urGPwSJrlIE&#10;oeSijRE9PrLPJG32bchuY/z23ULB4zAzv2HW28E0oqfO1ZYVTCcRCOLC6ppLBflp/7YE4TyyxsYy&#10;KXiQg+1m9LLGRNs7f1Kf+VIECLsEFVTet4mUrqjIoJvYljh4N9sZ9EF2pdQd3gPcNHIWRbE0WHNY&#10;qLClXUXFd/ZjFFxPX+lll/VpHrXSmTqdHo79Wanx6/C+AuFp8M/wf/tDK5gt4ngOf3fCFZ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mfLuxwAAAN4AAAAPAAAAAAAA&#10;AAAAAAAAAKECAABkcnMvZG93bnJldi54bWxQSwUGAAAAAAQABAD5AAAAlQMAAAAA&#10;" strokecolor="red"/>
                        <v:line id="Line 1146" o:spid="_x0000_s1619" style="position:absolute;flip:y;visibility:visible;mso-wrap-style:square" from="2922,635" to="358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GHoccAAADeAAAADwAAAGRycy9kb3ducmV2LnhtbESPQWsCMRSE74X+h/AKvdWsYbvIahQr&#10;CKUHoSqit8fmubu4edkmqW7/fVMoeBxm5htmthhsJ67kQ+tYw3iUgSCunGm51rDfrV8mIEJENtg5&#10;Jg0/FGAxf3yYYWncjT/puo21SBAOJWpoYuxLKUPVkMUwcj1x8s7OW4xJ+loaj7cEt51UWVZIiy2n&#10;hQZ7WjVUXbbfVsOx3exfrd+8nb4+1HGXK5Wd+4PWz0/Dcgoi0hDv4f/2u9Gg8qLI4e9OugJy/g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IYehxwAAAN4AAAAPAAAAAAAA&#10;AAAAAAAAAKECAABkcnMvZG93bnJldi54bWxQSwUGAAAAAAQABAD5AAAAlQMAAAAA&#10;" strokecolor="red"/>
                        <v:line id="Line 1147" o:spid="_x0000_s1620" style="position:absolute;visibility:visible;mso-wrap-style:square" from="3580,635" to="4238,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zPAcYAAADeAAAADwAAAGRycy9kb3ducmV2LnhtbESPQWvCQBSE7wX/w/IK3upG0SDRVYog&#10;lFy0MaLHR/aZpM2+DdltjP++Wyh4HGbmG2a9HUwjeupcbVnBdBKBIC6srrlUkJ/2b0sQziNrbCyT&#10;ggc52G5GL2tMtL3zJ/WZL0WAsEtQQeV9m0jpiooMuoltiYN3s51BH2RXSt3hPcBNI2dRFEuDNYeF&#10;ClvaVVR8Zz9GwfX0lV52WZ/mUSudqdPp4diflRq/Du8rEJ4G/wz/tz+0gtk8jhfwdydc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8zwHGAAAA3gAAAA8AAAAAAAAA&#10;AAAAAAAAoQIAAGRycy9kb3ducmV2LnhtbFBLBQYAAAAABAAEAPkAAACUAwAAAAA=&#10;" strokecolor="red"/>
                        <v:line id="Line 1148" o:spid="_x0000_s1621" style="position:absolute;visibility:visible;mso-wrap-style:square" from="4238,800" to="4903,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5RdsUAAADeAAAADwAAAGRycy9kb3ducmV2LnhtbESPQYvCMBSE74L/ITzBm6aKFKlGEUGQ&#10;XtytLuvx0TzbavNSmli7/36zsOBxmJlvmPW2N7XoqHWVZQWzaQSCOLe64kLB5XyYLEE4j6yxtkwK&#10;fsjBdjMcrDHR9sWf1GW+EAHCLkEFpfdNIqXLSzLoprYhDt7NtgZ9kG0hdYuvADe1nEdRLA1WHBZK&#10;bGhfUv7InkbB9XxPv/dZl16iRjpTpbPTR/el1HjU71YgPPX+Hf5vH7WC+SKOY/i7E66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u5RdsUAAADeAAAADwAAAAAAAAAA&#10;AAAAAAChAgAAZHJzL2Rvd25yZXYueG1sUEsFBgAAAAAEAAQA+QAAAJMDAAAAAA==&#10;" strokecolor="red"/>
                        <v:line id="Line 1149" o:spid="_x0000_s1622" style="position:absolute;flip:y;visibility:visible;mso-wrap-style:square" from="4903,837" to="5561,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Z1scAAADeAAAADwAAAGRycy9kb3ducmV2LnhtbESPQWsCMRSE74X+h/AKvdVsg65lNUor&#10;COJBqIrY22Pz3F3cvGyTVNd/3xQKHoeZ+YaZznvbigv50DjW8DrIQBCXzjRcadjvli9vIEJENtg6&#10;Jg03CjCfPT5MsTDuyp902cZKJAiHAjXUMXaFlKGsyWIYuI44eSfnLcYkfSWNx2uC21aqLMulxYbT&#10;Qo0dLWoqz9sfq+HYbPYj6zcfX99rddwNlcpO3UHr56f+fQIiUh/v4f/2ymhQwzwfw9+ddAXk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8xnWxwAAAN4AAAAPAAAAAAAA&#10;AAAAAAAAAKECAABkcnMvZG93bnJldi54bWxQSwUGAAAAAAQABAD5AAAAlQMAAAAA&#10;" strokecolor="red"/>
                        <v:line id="Line 1150" o:spid="_x0000_s1623" style="position:absolute;flip:y;visibility:visible;mso-wrap-style:square" from="5561,523" to="6226,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yNpMQAAADeAAAADwAAAGRycy9kb3ducmV2LnhtbERPz2vCMBS+D/wfwhN2m+mCFumMMgcD&#10;2UGYiujt0TzbsualJlHrf78cBI8f3+/ZoretuJIPjWMN76MMBHHpTMOVht32+20KIkRkg61j0nCn&#10;AIv54GWGhXE3/qXrJlYihXAoUEMdY1dIGcqaLIaR64gTd3LeYkzQV9J4vKVw20qVZbm02HBqqLGj&#10;r5rKv83Fajg0693E+vXyeP5Rh+1YqezU7bV+HfafHyAi9fEpfrhXRoMa53nam+6kK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bI2kxAAAAN4AAAAPAAAAAAAAAAAA&#10;AAAAAKECAABkcnMvZG93bnJldi54bWxQSwUGAAAAAAQABAD5AAAAkgMAAAAA&#10;" strokecolor="red"/>
                        <v:line id="Line 1151" o:spid="_x0000_s1624" style="position:absolute;flip:y;visibility:visible;mso-wrap-style:square" from="934,329" to="1599,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UfLsYAAADeAAAADwAAAGRycy9kb3ducmV2LnhtbESPzWrCQBSF9wXfYbiCm1InSgk2dRRR&#10;RMFFaXTh8pq5TUYzd0Jm1Pj2HaHQ5eH8fJzpvLO1uFHrjWMFo2ECgrhw2nCp4LBfv01A+ICssXZM&#10;Ch7kYT7rvUwx0+7O33TLQyniCPsMFVQhNJmUvqjIoh+6hjh6P661GKJsS6lbvMdxW8txkqTSouFI&#10;qLChZUXFJb/aCEl2F37I1Sn98mdHr95sJkej1KDfLT5BBOrCf/ivvdUKxu9p+gHPO/EK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WVHy7GAAAA3gAAAA8AAAAAAAAA&#10;AAAAAAAAoQIAAGRycy9kb3ducmV2LnhtbFBLBQYAAAAABAAEAPkAAACUAwAAAAA=&#10;" strokecolor="aqua"/>
                        <v:line id="Line 1152" o:spid="_x0000_s1625" style="position:absolute;visibility:visible;mso-wrap-style:square" from="1599,329" to="225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f58QAAADeAAAADwAAAGRycy9kb3ducmV2LnhtbESPXWvCMBSG7wf+h3AE72baUnR0RhFB&#10;poKCbuDtoTlrOpuT0mRa/725ELx8eb94ZoveNuJKna8dK0jHCQji0umaKwU/3+v3DxA+IGtsHJOC&#10;O3lYzAdvMyy0u/GRrqdQiTjCvkAFJoS2kNKXhiz6sWuJo/frOoshyq6SusNbHLeNzJJkIi3WHB8M&#10;trQyVF5O/1aBs5i16d8uZ5Mfv/aH+3mb+rNSo2G//AQRqA+v8LO90QqyfDKNABEnooC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R/nxAAAAN4AAAAPAAAAAAAAAAAA&#10;AAAAAKECAABkcnMvZG93bnJldi54bWxQSwUGAAAAAAQABAD5AAAAkgMAAAAA&#10;" strokecolor="aqua"/>
                        <v:line id="Line 1153" o:spid="_x0000_s1626" style="position:absolute;visibility:visible;mso-wrap-style:square" from="2257,344" to="2922,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G6fMYAAADeAAAADwAAAGRycy9kb3ducmV2LnhtbESP3WrCQBSE7wu+w3IE7+omIViJriKC&#10;1BZa8Ae8PWSP2Wj2bMhuNb59t1DwcpiZb5j5sreNuFHna8cK0nECgrh0uuZKwfGweZ2C8AFZY+OY&#10;FDzIw3IxeJljod2dd3Tbh0pECPsCFZgQ2kJKXxqy6MeuJY7e2XUWQ5RdJXWH9wi3jcySZCIt1hwX&#10;DLa0NlRe9z9WgbOYtenlM2eT796/vh+nj9SflBoN+9UMRKA+PMP/7a1WkOWTtxT+7sQr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xunzGAAAA3gAAAA8AAAAAAAAA&#10;AAAAAAAAoQIAAGRycy9kb3ducmV2LnhtbFBLBQYAAAAABAAEAPkAAACUAwAAAAA=&#10;" strokecolor="aqua"/>
                        <v:line id="Line 1154" o:spid="_x0000_s1627" style="position:absolute;visibility:visible;mso-wrap-style:square" from="2922,456" to="3580,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kC8YAAADeAAAADwAAAGRycy9kb3ducmV2LnhtbESP3WrCQBSE7wu+w3IE7+omIViJriKC&#10;1BZa8Ae8PWSP2Wj2bMhuNb59t1DwcpiZb5j5sreNuFHna8cK0nECgrh0uuZKwfGweZ2C8AFZY+OY&#10;FDzIw3IxeJljod2dd3Tbh0pECPsCFZgQ2kJKXxqy6MeuJY7e2XUWQ5RdJXWH9wi3jcySZCIt1hwX&#10;DLa0NlRe9z9WgbOYtenlM2eT796/vh+nj9SflBoN+9UMRKA+PMP/7a1WkOWTtwz+7sQr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VjJAvGAAAA3gAAAA8AAAAAAAAA&#10;AAAAAAAAoQIAAGRycy9kb3ducmV2LnhtbFBLBQYAAAAABAAEAPkAAACUAwAAAAA=&#10;" strokecolor="aqua"/>
                        <v:line id="Line 1155" o:spid="_x0000_s1628" style="position:absolute;visibility:visible;mso-wrap-style:square" from="3580,456" to="4238,9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kMYAAADeAAAADwAAAGRycy9kb3ducmV2LnhtbESP3WrCQBSE7wu+w3KE3tVNYrASXUUK&#10;xbZgwR/w9pA9ZqPZsyG71fj2XaHQy2FmvmHmy9424kqdrx0rSEcJCOLS6ZorBYf9+8sUhA/IGhvH&#10;pOBOHpaLwdMcC+1uvKXrLlQiQtgXqMCE0BZS+tKQRT9yLXH0Tq6zGKLsKqk7vEW4bWSWJBNpsea4&#10;YLClN0PlZfdjFTiLWZuev3I2+Xa9+b4fP1N/VOp52K9mIAL14T/81/7QCrJ88jqGx514Be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vgZDGAAAA3gAAAA8AAAAAAAAA&#10;AAAAAAAAoQIAAGRycy9kb3ducmV2LnhtbFBLBQYAAAAABAAEAPkAAACUAwAAAAA=&#10;" strokecolor="aqua"/>
                        <v:line id="Line 1156" o:spid="_x0000_s1629" style="position:absolute;flip:y;visibility:visible;mso-wrap-style:square" from="4238,680" to="4903,9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0mbcYAAADeAAAADwAAAGRycy9kb3ducmV2LnhtbESPzWrCQBSF94LvMFyhm1InDRIldRRp&#10;KS10IcYuXF4zt8lo5k7ITGN8+45QcHk4Px9nuR5sI3rqvHGs4HmagCAunTZcKfjevz8tQPiArLFx&#10;TAqu5GG9Go+WmGt34R31RahEHGGfo4I6hDaX0pc1WfRT1xJH78d1FkOUXSV1h5c4bhuZJkkmLRqO&#10;hBpbeq2pPBe/NkKSrzNf5dsx2/qTo0dvPhYHo9TDZNi8gAg0hHv4v/2pFaSzbD6D2514Be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NJm3GAAAA3gAAAA8AAAAAAAAA&#10;AAAAAAAAoQIAAGRycy9kb3ducmV2LnhtbFBLBQYAAAAABAAEAPkAAACUAwAAAAA=&#10;" strokecolor="aqua"/>
                        <v:line id="Line 1157" o:spid="_x0000_s1630" style="position:absolute;flip:y;visibility:visible;mso-wrap-style:square" from="4903,531" to="5561,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GD9sYAAADeAAAADwAAAGRycy9kb3ducmV2LnhtbESPzWoCMRSF9wXfIVyhm6IZpZ3KaBSx&#10;SAUXonXR5e3kOhOd3AyTqOPbG6Hg8nB+Ps5k1tpKXKjxxrGCQT8BQZw7bbhQsP9Z9kYgfEDWWDkm&#10;BTfyMJt2XiaYaXflLV12oRBxhH2GCsoQ6kxKn5dk0fddTRy9g2sshiibQuoGr3HcVnKYJKm0aDgS&#10;SqxpUVJ+2p1thCTrE9/k11+68UdHb958j36NUq/ddj4GEagNz/B/e6UVDN/Tzw943IlXQE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Bg/bGAAAA3gAAAA8AAAAAAAAA&#10;AAAAAAAAoQIAAGRycy9kb3ducmV2LnhtbFBLBQYAAAAABAAEAPkAAACUAwAAAAA=&#10;" strokecolor="aqua"/>
                        <v:line id="Line 1158" o:spid="_x0000_s1631" style="position:absolute;flip:y;visibility:visible;mso-wrap-style:square" from="5561,232" to="6226,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MdgcYAAADeAAAADwAAAGRycy9kb3ducmV2LnhtbESPzWrCQBSF9wXfYbiCG9FJRVKJjiIW&#10;qdBFaXTh8pq5JqOZOyEz1fj2nYLQ5eH8fJzFqrO1uFHrjWMFr+MEBHHhtOFSwWG/Hc1A+ICssXZM&#10;Ch7kYbXsvSww0+7O33TLQyniCPsMFVQhNJmUvqjIoh+7hjh6Z9daDFG2pdQt3uO4reUkSVJp0XAk&#10;VNjQpqLimv/YCEk+r/yQ76f0y18cDb35mB2NUoN+t56DCNSF//CzvdMKJtP0LYW/O/EK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THYHGAAAA3gAAAA8AAAAAAAAA&#10;AAAAAAAAoQIAAGRycy9kb3ducmV2LnhtbFBLBQYAAAAABAAEAPkAAACUAwAAAAA=&#10;" strokecolor="aqua"/>
                        <v:line id="Line 1159" o:spid="_x0000_s1632" style="position:absolute;visibility:visible;mso-wrap-style:square" from="934,374" to="159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2Uo8YAAADeAAAADwAAAGRycy9kb3ducmV2LnhtbESP3WoCMRSE74W+QziF3mlWKVnZGkUK&#10;QpFW/HuAw+a4u3Rzsk1Sd/v2jSB4OczMN8xiNdhWXMmHxrGG6SQDQVw603Cl4XzajOcgQkQ22Dom&#10;DX8UYLV8Gi2wMK7nA12PsRIJwqFADXWMXSFlKGuyGCauI07exXmLMUlfSeOxT3DbylmWKWmx4bRQ&#10;Y0fvNZXfx1+rYe6/VF5eNjt1yHvzuf2ptju11/rleVi/gYg0xEf43v4wGmavKs/hdidd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tlKPGAAAA3gAAAA8AAAAAAAAA&#10;AAAAAAAAoQIAAGRycy9kb3ducmV2LnhtbFBLBQYAAAAABAAEAPkAAACUAwAAAAA=&#10;" strokecolor="purple" strokeweight=".35pt"/>
                        <v:line id="Line 1160" o:spid="_x0000_s1633" style="position:absolute;flip:y;visibility:visible;mso-wrap-style:square" from="1599,344" to="2257,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qMYAAADeAAAADwAAAGRycy9kb3ducmV2LnhtbERPW2vCMBR+F/wP4Qh7kZlMREc1yqYM&#10;dIhgd8HHQ3Nsi81J10St+/XLw8DHj+8+W7S2EhdqfOlYw9NAgSDOnCk51/D58fb4DMIHZIOVY9Jw&#10;Iw+Lebczw8S4K+/pkoZcxBD2CWooQqgTKX1WkEU/cDVx5I6usRgibHJpGrzGcFvJoVJjabHk2FBg&#10;TcuCslN6thr6r1v19b5UuLmNdoffcnX+Xv30tX7otS9TEIHacBf/u9dGw3A0nsS98U6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vv7qjGAAAA3gAAAA8AAAAAAAAA&#10;AAAAAAAAoQIAAGRycy9kb3ducmV2LnhtbFBLBQYAAAAABAAEAPkAAACUAwAAAAA=&#10;" strokecolor="purple" strokeweight=".35pt"/>
                        <v:line id="Line 1161" o:spid="_x0000_s1634" style="position:absolute;visibility:visible;mso-wrap-style:square" from="2257,344" to="2922,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6lSscAAADeAAAADwAAAGRycy9kb3ducmV2LnhtbESPUWvCMBSF3wf7D+EO9jbTyUi1GmUM&#10;hCFTpvMHXJprW2xuuiSz3b83guDj4ZzzHc58OdhWnMmHxrGG11EGgrh0puFKw+Fn9TIBESKywdYx&#10;afinAMvF48McC+N63tF5HyuRIBwK1FDH2BVShrImi2HkOuLkHZ23GJP0lTQe+wS3rRxnmZIWG04L&#10;NXb0UVN52v9ZDRO/UXl5XG3VLu/N1/q3Wm/Vt9bPT8P7DESkId7Dt/an0TB+U/kUrnfSFZCL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qVKxwAAAN4AAAAPAAAAAAAA&#10;AAAAAAAAAKECAABkcnMvZG93bnJldi54bWxQSwUGAAAAAAQABAD5AAAAlQMAAAAA&#10;" strokecolor="purple" strokeweight=".35pt"/>
                        <v:line id="Line 1162" o:spid="_x0000_s1635" style="position:absolute;flip:y;visibility:visible;mso-wrap-style:square" from="2922,344" to="3580,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ySiccAAADeAAAADwAAAGRycy9kb3ducmV2LnhtbESPzWoCMRSF94LvEK7gRjSpiMholKoI&#10;VUSo1dLlZXI7Mzi5mU6ijn36ZlFweTh/fLNFY0txo9oXjjW8DBQI4tSZgjMNp49NfwLCB2SDpWPS&#10;8CAPi3m7NcPEuDu/0+0YMhFH2CeoIQ+hSqT0aU4W/cBVxNH7drXFEGWdSVPjPY7bUg6VGkuLBceH&#10;HCta5ZRejlerobfcq/NupXD7GB2+fov19XP909O622lepyACNeEZ/m+/GQ3D0XgSASJORA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TJKJxwAAAN4AAAAPAAAAAAAA&#10;AAAAAAAAAKECAABkcnMvZG93bnJldi54bWxQSwUGAAAAAAQABAD5AAAAlQMAAAAA&#10;" strokecolor="purple" strokeweight=".35pt"/>
                        <v:line id="Line 1163" o:spid="_x0000_s1636" style="position:absolute;visibility:visible;mso-wrap-style:square" from="3580,344" to="4238,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3Za8YAAADeAAAADwAAAGRycy9kb3ducmV2LnhtbESPUWvCMBSF3wf7D+EO9jZTZcTSGUUE&#10;QWSTqfsBl+baFpubmkTb/ftFEPZ4OOd8hzNbDLYVN/KhcaxhPMpAEJfONFxp+Dmu33IQISIbbB2T&#10;hl8KsJg/P82wMK7nPd0OsRIJwqFADXWMXSFlKGuyGEauI07eyXmLMUlfSeOxT3DbykmWKWmx4bRQ&#10;Y0ermsrz4Wo15P5LTcvTeqf20958bi/Vdqe+tX59GZYfICIN8T/8aG+Mhsm7ysdwv5Ou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d2WvGAAAA3gAAAA8AAAAAAAAA&#10;AAAAAAAAoQIAAGRycy9kb3ducmV2LnhtbFBLBQYAAAAABAAEAPkAAACUAwAAAAA=&#10;" strokecolor="purple" strokeweight=".35pt"/>
                        <v:line id="Line 1164" o:spid="_x0000_s1637" style="position:absolute;flip:y;visibility:visible;mso-wrap-style:square" from="4238,590" to="4903,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KpZckAAADeAAAADwAAAGRycy9kb3ducmV2LnhtbESPQWsCMRSE70L/Q3gFL1ITFxHZGsUq&#10;BVtEqLbi8bF57i7dvKybqGt/fVMoeBxm5htmMmttJS7U+NKxhkFfgSDOnCk51/C5e30ag/AB2WDl&#10;mDTcyMNs+tCZYGrclT/osg25iBD2KWooQqhTKX1WkEXfdzVx9I6usRiibHJpGrxGuK1kotRIWiw5&#10;LhRY06Kg7Ht7thp6L2v19b5Q+HYbbg4/5fK8X556Wncf2/kziEBtuIf/2yujIRmOxgn83YlXQE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SqWXJAAAA3gAAAA8AAAAA&#10;AAAAAAAAAAAAoQIAAGRycy9kb3ducmV2LnhtbFBLBQYAAAAABAAEAPkAAACXAwAAAAA=&#10;" strokecolor="purple" strokeweight=".35pt"/>
                        <v:line id="Line 1165" o:spid="_x0000_s1638" style="position:absolute;visibility:visible;mso-wrap-style:square" from="4903,590" to="556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Pih8cAAADeAAAADwAAAGRycy9kb3ducmV2LnhtbESPzWrDMBCE74W+g9hCb42ctCjGiRJK&#10;IVBCE/L3AIu1sU2slSupsfv2UaGQ4zAz3zDz5WBbcSUfGscaxqMMBHHpTMOVhtNx9ZKDCBHZYOuY&#10;NPxSgOXi8WGOhXE97+l6iJVIEA4Faqhj7AopQ1mTxTByHXHyzs5bjEn6ShqPfYLbVk6yTEmLDaeF&#10;Gjv6qKm8HH6shtxv1LQ8r7ZqP+3N1/q7Wm/VTuvnp+F9BiLSEO/h//an0TB5U/kr/N1JV0Au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g+KHxwAAAN4AAAAPAAAAAAAA&#10;AAAAAAAAAKECAABkcnMvZG93bnJldi54bWxQSwUGAAAAAAQABAD5AAAAlQMAAAAA&#10;" strokecolor="purple" strokeweight=".35pt"/>
                        <v:line id="Line 1166" o:spid="_x0000_s1639" style="position:absolute;flip:y;visibility:visible;mso-wrap-style:square" from="5561,321" to="6226,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eUiskAAADeAAAADwAAAGRycy9kb3ducmV2LnhtbESPQWsCMRSE70L/Q3gFL1KTyiKyNYpV&#10;ClpEqLbi8bF57i7dvGw3Udf++kYoeBxm5htmPG1tJc7U+NKxhue+AkGcOVNyruFz9/Y0AuEDssHK&#10;MWm4kofp5KEzxtS4C3/QeRtyESHsU9RQhFCnUvqsIIu+72ri6B1dYzFE2eTSNHiJcFvJgVJDabHk&#10;uFBgTfOCsu/tyWrova7V1/tc4eqabA6/5eK0X/z0tO4+trMXEIHacA//t5dGwyAZjhK43YlXQE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93lIrJAAAA3gAAAA8AAAAA&#10;AAAAAAAAAAAAoQIAAGRycy9kb3ducmV2LnhtbFBLBQYAAAAABAAEAPkAAACXAwAAAAA=&#10;" strokecolor="purple" strokeweight=".35pt"/>
                        <v:shape id="Freeform 1167" o:spid="_x0000_s1640" style="position:absolute;left:897;top:441;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KmI8cA&#10;AADeAAAADwAAAGRycy9kb3ducmV2LnhtbESPQWvCQBSE74L/YXlCb7qpjSLRVUqhUCgqmlLw9sw+&#10;k9DdtyG7jfHfu0Khx2FmvmFWm94a0VHra8cKnicJCOLC6ZpLBV/5+3gBwgdkjcYxKbiRh816OFhh&#10;pt2VD9QdQykihH2GCqoQmkxKX1Rk0U9cQxy9i2sthijbUuoWrxFujZwmyVxarDkuVNjQW0XFz/HX&#10;Kjic85fTLjU23+779DvRnck/90o9jfrXJYhAffgP/7U/tIJpOl/M4HEnXgG5v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ipiPHAAAA3gAAAA8AAAAAAAAAAAAAAAAAmAIAAGRy&#10;cy9kb3ducmV2LnhtbFBLBQYAAAAABAAEAPUAAACMAwAAAAA=&#10;" path="m37,l75,37,37,75,,37,37,xe" fillcolor="navy" strokecolor="navy" strokeweight=".35pt">
                          <v:path arrowok="t" o:connecttype="custom" o:connectlocs="37,0;75,37;37,75;0,37;37,0" o:connectangles="0,0,0,0,0"/>
                        </v:shape>
                        <v:shape id="Freeform 1168" o:spid="_x0000_s1641" style="position:absolute;left:1562;top:374;width:75;height:74;visibility:visible;mso-wrap-style:square;v-text-anchor:top" coordsize="7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Z3lscA&#10;AADeAAAADwAAAGRycy9kb3ducmV2LnhtbESPQWvCQBSE74L/YXlCb7ppKEGiq0hFW+lBanvw+Mw+&#10;NyHZtyG7NfHfdwtCj8PMfMMs14NtxI06XzlW8DxLQBAXTldsFHx/7aZzED4ga2wck4I7eVivxqMl&#10;5tr1/Em3UzAiQtjnqKAMoc2l9EVJFv3MtcTRu7rOYoiyM1J32Ee4bWSaJJm0WHFcKLGl15KK+vRj&#10;FVRvH+dLj+nWHPi+T+v6eDD7q1JPk2GzABFoCP/hR/tdK0hfsnkGf3fiF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Wd5bHAAAA3gAAAA8AAAAAAAAAAAAAAAAAmAIAAGRy&#10;cy9kb3ducmV2LnhtbFBLBQYAAAAABAAEAPUAAACMAwAAAAA=&#10;" path="m37,l75,37,37,74,,37,37,xe" fillcolor="navy" strokecolor="navy" strokeweight=".35pt">
                          <v:path arrowok="t" o:connecttype="custom" o:connectlocs="37,0;75,37;37,74;0,37;37,0" o:connectangles="0,0,0,0,0"/>
                        </v:shape>
                        <v:shape id="Freeform 1169" o:spid="_x0000_s1642" style="position:absolute;left:2220;top:389;width:75;height:74;visibility:visible;mso-wrap-style:square;v-text-anchor:top" coordsize="7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rSDccA&#10;AADeAAAADwAAAGRycy9kb3ducmV2LnhtbESPQWvCQBSE74X+h+UVetONoahEV5GW2ooHqfXg8Zl9&#10;bkKyb0N2a+K/dwWhx2FmvmHmy97W4kKtLx0rGA0TEMS50yUbBYffz8EUhA/IGmvHpOBKHpaL56c5&#10;Ztp1/EOXfTAiQthnqKAIocmk9HlBFv3QNcTRO7vWYoiyNVK32EW4rWWaJGNpseS4UGBD7wXl1f7P&#10;Kii/tsdTh+mH2fB1nVbVbmPWZ6VeX/rVDESgPvyHH+1vrSB9G08ncL8Tr4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a0g3HAAAA3gAAAA8AAAAAAAAAAAAAAAAAmAIAAGRy&#10;cy9kb3ducmV2LnhtbFBLBQYAAAAABAAEAPUAAACMAwAAAAA=&#10;" path="m37,l75,37,37,74,,37,37,xe" fillcolor="navy" strokecolor="navy" strokeweight=".35pt">
                          <v:path arrowok="t" o:connecttype="custom" o:connectlocs="37,0;75,37;37,74;0,37;37,0" o:connectangles="0,0,0,0,0"/>
                        </v:shape>
                        <v:shape id="Freeform 1170" o:spid="_x0000_s1643" style="position:absolute;left:2885;top:65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MJvcQA&#10;AADeAAAADwAAAGRycy9kb3ducmV2LnhtbERPXWvCMBR9F/Yfwh34pum0iHRGkcFgMJzYirC3a3Nt&#10;i8lNabJa//3yIPh4ON+rzWCN6KnzjWMFb9MEBHHpdMOVgmPxOVmC8AFZo3FMCu7kYbN+Ga0w0+7G&#10;B+rzUIkYwj5DBXUIbSalL2uy6KeuJY7cxXUWQ4RdJXWHtxhujZwlyUJabDg21NjSR03lNf+zCg7n&#10;Yv77kxpb7PZDekp0b4rvvVLj12H7DiLQEJ7ih/tLK5ili2XcG+/EK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jCb3EAAAA3gAAAA8AAAAAAAAAAAAAAAAAmAIAAGRycy9k&#10;b3ducmV2LnhtbFBLBQYAAAAABAAEAPUAAACJAwAAAAA=&#10;" path="m37,l75,37,37,75,,37,37,xe" fillcolor="navy" strokecolor="navy" strokeweight=".35pt">
                          <v:path arrowok="t" o:connecttype="custom" o:connectlocs="37,0;75,37;37,75;0,37;37,0" o:connectangles="0,0,0,0,0"/>
                        </v:shape>
                        <v:shape id="Freeform 1171" o:spid="_x0000_s1644" style="position:absolute;left:3543;top:643;width:74;height:74;visibility:visible;mso-wrap-style:square;v-text-anchor:top" coordsize="7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YhOcUA&#10;AADeAAAADwAAAGRycy9kb3ducmV2LnhtbESPS2vCQBSF94X+h+EWuqsTtRWNToIopeLOB7i9Zq5J&#10;NHMnzExN+u87hYLLw3l8nEXem0bcyfnasoLhIAFBXFhdc6ngePh8m4LwAVljY5kU/JCHPHt+WmCq&#10;bcc7uu9DKeII+xQVVCG0qZS+qMigH9iWOHoX6wyGKF0ptcMujptGjpJkIg3WHAkVtrSqqLjtv03k&#10;dnjays26XH204637ouvybA5Kvb70yzmIQH14hP/bG61g9D6ZzuDvTrw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iE5xQAAAN4AAAAPAAAAAAAAAAAAAAAAAJgCAABkcnMv&#10;ZG93bnJldi54bWxQSwUGAAAAAAQABAD1AAAAigMAAAAA&#10;" path="m37,l74,37,37,74,,37,37,xe" fillcolor="navy" strokecolor="navy" strokeweight=".35pt">
                          <v:path arrowok="t" o:connecttype="custom" o:connectlocs="37,0;74,37;37,74;0,37;37,0" o:connectangles="0,0,0,0,0"/>
                        </v:shape>
                        <v:shape id="Freeform 1172" o:spid="_x0000_s1645" style="position:absolute;left:4200;top:986;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TZsYA&#10;AADeAAAADwAAAGRycy9kb3ducmV2LnhtbESPXWvCMBSG7wX/QziCd5qqRbZqFBkMBHGiHYPdHZtj&#10;W0xOShNr9++Xi8EuX94vnvW2t0Z01PrasYLZNAFBXDhdc6ngM3+fvIDwAVmjcUwKfsjDdjMcrDHT&#10;7sln6i6hFHGEfYYKqhCaTEpfVGTRT11DHL2bay2GKNtS6hafcdwaOU+SpbRYc3yosKG3ior75WEV&#10;nK/54vsjNTY/nvr0K9GdyQ8npcajfrcCEagP/+G/9l4rmKfL1wgQcSIK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TZsYAAADeAAAADwAAAAAAAAAAAAAAAACYAgAAZHJz&#10;L2Rvd25yZXYueG1sUEsFBgAAAAAEAAQA9QAAAIsDAAAAAA==&#10;" path="m38,l75,38,38,75,,38,38,xe" fillcolor="navy" strokecolor="navy" strokeweight=".35pt">
                          <v:path arrowok="t" o:connecttype="custom" o:connectlocs="38,0;75,38;38,75;0,38;38,0" o:connectangles="0,0,0,0,0"/>
                        </v:shape>
                        <v:shape id="Freeform 1173" o:spid="_x0000_s1646" style="position:absolute;left:4866;top:867;width:74;height:75;visibility:visible;mso-wrap-style:square;v-text-anchor:top" coordsize="7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YLxMYA&#10;AADeAAAADwAAAGRycy9kb3ducmV2LnhtbESPQWvCQBSE70L/w/IK3uomoqFNXUVFqcWTaQWPj+wz&#10;Cd19G7Krpv/eLRQ8DjPzDTNb9NaIK3W+cawgHSUgiEunG64UfH9tX15B+ICs0TgmBb/kYTF/Gsww&#10;1+7GB7oWoRIRwj5HBXUIbS6lL2uy6EeuJY7e2XUWQ5RdJXWHtwi3Ro6TJJMWG44LNba0rqn8KS5W&#10;wTLDzyNlZrovNuZjel750zb1Sg2f++U7iEB9eIT/2zutYDzJ3lL4uxOv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YLxMYAAADeAAAADwAAAAAAAAAAAAAAAACYAgAAZHJz&#10;L2Rvd25yZXYueG1sUEsFBgAAAAAEAAQA9QAAAIsDAAAAAA==&#10;" path="m37,l74,37,37,75,,37,37,xe" fillcolor="navy" strokecolor="navy" strokeweight=".35pt">
                          <v:path arrowok="t" o:connecttype="custom" o:connectlocs="37,0;74,37;37,75;0,37;37,0" o:connectangles="0,0,0,0,0"/>
                        </v:shape>
                        <v:shape id="Freeform 1174" o:spid="_x0000_s1647" style="position:absolute;left:5523;top:628;width:75;height:74;visibility:visible;mso-wrap-style:square;v-text-anchor:top" coordsize="7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nSMgA&#10;AADeAAAADwAAAGRycy9kb3ducmV2LnhtbESPzWrDMBCE74W+g9hCbo1cUULqRAmlpfkhh9I0hxw3&#10;1kY2tlbGUmLn7atCocdhZr5h5svBNeJKXag8a3gaZyCIC28qthoO3x+PUxAhIhtsPJOGGwVYLu7v&#10;5pgb3/MXXffRigThkKOGMsY2lzIUJTkMY98SJ+/sO4cxyc5K02Gf4K6RKssm0mHFaaHElt5KKur9&#10;xWmo1rvjqUf1brd8W6m6/tza1Vnr0cPwOgMRaYj/4b/2xmhQz5MXBb930hWQi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dOdIyAAAAN4AAAAPAAAAAAAAAAAAAAAAAJgCAABk&#10;cnMvZG93bnJldi54bWxQSwUGAAAAAAQABAD1AAAAjQMAAAAA&#10;" path="m38,l75,37,38,74,,37,38,xe" fillcolor="navy" strokecolor="navy" strokeweight=".35pt">
                          <v:path arrowok="t" o:connecttype="custom" o:connectlocs="38,0;75,37;38,74;0,37;38,0" o:connectangles="0,0,0,0,0"/>
                        </v:shape>
                        <v:shape id="Freeform 1175" o:spid="_x0000_s1648" style="position:absolute;left:6189;top:329;width:74;height:75;visibility:visible;mso-wrap-style:square;v-text-anchor:top" coordsize="7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gwKMYA&#10;AADeAAAADwAAAGRycy9kb3ducmV2LnhtbESPQWvCQBSE7wX/w/IEb3Wj1aDRVWxRWunJqODxkX0m&#10;obtvQ3bV9N93C4Ueh5n5hlmuO2vEnVpfO1YwGiYgiAunay4VnI675xkIH5A1Gsek4Js8rFe9pyVm&#10;2j34QPc8lCJC2GeooAqhyaT0RUUW/dA1xNG7utZiiLItpW7xEeHWyHGSpNJizXGhwobeKiq+8ptV&#10;sElxf6bUTD/zrXmfXl/9ZTfySg363WYBIlAX/sN/7Q+tYDxJ5y/weyde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gwKMYAAADeAAAADwAAAAAAAAAAAAAAAACYAgAAZHJz&#10;L2Rvd25yZXYueG1sUEsFBgAAAAAEAAQA9QAAAIsDAAAAAA==&#10;" path="m37,l74,37,37,75,,37,37,xe" fillcolor="navy" strokecolor="navy" strokeweight=".35pt">
                          <v:path arrowok="t" o:connecttype="custom" o:connectlocs="37,0;74,37;37,75;0,37;37,0" o:connectangles="0,0,0,0,0"/>
                        </v:shape>
                        <v:rect id="Rectangle 1176" o:spid="_x0000_s1649" style="position:absolute;left:897;top:486;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Y/soA&#10;AADeAAAADwAAAGRycy9kb3ducmV2LnhtbESPQUvDQBSE74X+h+UJXordGGqNaTehSot6KGhbD709&#10;ss8kNPs2ZNck/ntXEDwOM/MNs85H04ieOldbVnA7j0AQF1bXXCo4HXc3CQjnkTU2lknBNznIs+lk&#10;jam2A79Tf/ClCBB2KSqovG9TKV1RkUE3ty1x8D5tZ9AH2ZVSdzgEuGlkHEVLabDmsFBhS08VFZfD&#10;l1GQvJ3b+22/OSX74+xDxs+vj/vhTqnrq3GzAuFp9P/hv/aLVhAvlg8L+L0TroDM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GrGP7KAAAA3gAAAA8AAAAAAAAAAAAAAAAAmAIA&#10;AGRycy9kb3ducmV2LnhtbFBLBQYAAAAABAAEAPUAAACPAwAAAAA=&#10;" fillcolor="fuchsia" strokecolor="fuchsia" strokeweight=".35pt"/>
                        <v:rect id="Rectangle 1177" o:spid="_x0000_s1650" style="position:absolute;left:1562;top:269;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e9ZcoA&#10;AADeAAAADwAAAGRycy9kb3ducmV2LnhtbESPQUvDQBSE74X+h+UJXordGNoa025ClYp6KGhbD709&#10;ss8kNPs2ZNck/ntXEDwOM/MNs8lH04ieOldbVnA7j0AQF1bXXCo4HZ9uEhDOI2tsLJOCb3KQZ9PJ&#10;BlNtB36n/uBLESDsUlRQed+mUrqiIoNublvi4H3azqAPsiul7nAIcNPIOIpW0mDNYaHClh4rKi6H&#10;L6MgeTu3d7t+e0r2x9mHjJ9fH/bDUqnrq3G7BuFp9P/hv/aLVhAvVvdL+L0TroDM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7nvWXKAAAA3gAAAA8AAAAAAAAAAAAAAAAAmAIA&#10;AGRycy9kb3ducmV2LnhtbFBLBQYAAAAABAAEAPUAAACPAwAAAAA=&#10;" fillcolor="fuchsia" strokecolor="fuchsia" strokeweight=".35pt"/>
                        <v:rect id="Rectangle 1178" o:spid="_x0000_s1651" style="position:absolute;left:2220;top:374;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UjEsoA&#10;AADeAAAADwAAAGRycy9kb3ducmV2LnhtbESPQUvDQBSE74L/YXlCL9JuDJrGtNvSFsX2UNC2Hrw9&#10;sq9JMPs2ZLdJ/PeuUPA4zMw3zHw5mFp01LrKsoKHSQSCOLe64kLB6fg6TkE4j6yxtkwKfsjBcnF7&#10;M8dM254/qDv4QgQIuwwVlN43mZQuL8mgm9iGOHhn2xr0QbaF1C32AW5qGUdRIg1WHBZKbGhTUv59&#10;uBgF6ftXM33pVqd0f7z/lPHbbr3vn5Qa3Q2rGQhPg/8PX9tbrSB+TJ4T+LsTroBc/A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41IxLKAAAA3gAAAA8AAAAAAAAAAAAAAAAAmAIA&#10;AGRycy9kb3ducmV2LnhtbFBLBQYAAAAABAAEAPUAAACPAwAAAAA=&#10;" fillcolor="fuchsia" strokecolor="fuchsia" strokeweight=".35pt"/>
                        <v:rect id="Rectangle 1179" o:spid="_x0000_s1652" style="position:absolute;left:2885;top:673;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mGicoA&#10;AADeAAAADwAAAGRycy9kb3ducmV2LnhtbESPT2vCQBTE7wW/w/IEL0U3DVVj6ioqLbYHwX899PbI&#10;viah2bchuybpt+8WCj0OM/MbZrnuTSVaalxpWcHDJAJBnFldcq7genkZJyCcR9ZYWSYF3+RgvRrc&#10;LTHVtuMTtWefiwBhl6KCwvs6ldJlBRl0E1sTB+/TNgZ9kE0udYNdgJtKxlE0kwZLDgsF1rQrKPs6&#10;34yC5PhRz5/bzTU5XO7fZbx/2x66qVKjYb95AuGp9//hv/arVhA/zhZz+L0TroBc/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F5honKAAAA3gAAAA8AAAAAAAAAAAAAAAAAmAIA&#10;AGRycy9kb3ducmV2LnhtbFBLBQYAAAAABAAEAPUAAACPAwAAAAA=&#10;" fillcolor="fuchsia" strokecolor="fuchsia" strokeweight=".35pt"/>
                        <v:rect id="Rectangle 1180" o:spid="_x0000_s1653" style="position:absolute;left:3543;top:590;width:74;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S+8cA&#10;AADeAAAADwAAAGRycy9kb3ducmV2LnhtbERPy2rCQBTdC/2H4Ra6EZ0YWo3RUWxpsV0I9bVwd8lc&#10;k2DmTshMk/j3nUWhy8N5L9e9qURLjSstK5iMIxDEmdUl5wpOx49RAsJ5ZI2VZVJwJwfr1cNgiam2&#10;He+pPfhchBB2KSoovK9TKV1WkEE3tjVx4K62MegDbHKpG+xCuKlkHEVTabDk0FBgTW8FZbfDj1GQ&#10;fF/q2Xu7OSW74/As4+3X6657Uerpsd8sQHjq/b/4z/2pFcTP03nYG+6E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mEvvHAAAA3gAAAA8AAAAAAAAAAAAAAAAAmAIAAGRy&#10;cy9kb3ducmV2LnhtbFBLBQYAAAAABAAEAPUAAACMAwAAAAA=&#10;" fillcolor="fuchsia" strokecolor="fuchsia" strokeweight=".35pt"/>
                        <v:rect id="Rectangle 1181" o:spid="_x0000_s1654" style="position:absolute;left:4200;top:1188;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3YMoA&#10;AADeAAAADwAAAGRycy9kb3ducmV2LnhtbESPT2vCQBTE7wW/w/KEXkrdGKqN0VVsabEehNY/B2+P&#10;7DMJZt+G7DZJv323UPA4zMxvmMWqN5VoqXGlZQXjUQSCOLO65FzB8fD+mIBwHlljZZkU/JCD1XJw&#10;t8BU246/qN37XAQIuxQVFN7XqZQuK8igG9maOHgX2xj0QTa51A12AW4qGUfRVBosOSwUWNNrQdl1&#10;/20UJJ/n+vmtXR+T3eHhJOPN9mXXTZS6H/brOQhPvb+F/9sfWkH8NJ3N4O9OuAJy+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qt2DKAAAA3gAAAA8AAAAAAAAAAAAAAAAAmAIA&#10;AGRycy9kb3ducmV2LnhtbFBLBQYAAAAABAAEAPUAAACPAwAAAAA=&#10;" fillcolor="fuchsia" strokecolor="fuchsia" strokeweight=".35pt"/>
                        <v:rect id="Rectangle 1182" o:spid="_x0000_s1655" style="position:absolute;left:4866;top:1166;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E58gA&#10;AADeAAAADwAAAGRycy9kb3ducmV2LnhtbESPy2rCQBSG9wXfYTiFbopOGloN0VFssVgXgteFu0Pm&#10;NAlmzoTMmMS37ywKLn/+G99s0ZtKtNS40rKCt1EEgjizuuRcwen4PUxAOI+ssbJMCu7kYDEfPM0w&#10;1bbjPbUHn4swwi5FBYX3dSqlywoy6Ea2Jg7er20M+iCbXOoGuzBuKhlH0VgaLDk8FFjTV0HZ9XAz&#10;CpLdpZ6s2uUp2R5fzzJebz633YdSL8/9cgrCU+8f4f/2j1YQv0+iABBwAgr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e4TnyAAAAN4AAAAPAAAAAAAAAAAAAAAAAJgCAABk&#10;cnMvZG93bnJldi54bWxQSwUGAAAAAAQABAD1AAAAjQMAAAAA&#10;" fillcolor="fuchsia" strokecolor="fuchsia" strokeweight=".35pt"/>
                        <v:rect id="Rectangle 1183" o:spid="_x0000_s1656" style="position:absolute;left:5523;top:1054;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chfMoA&#10;AADeAAAADwAAAGRycy9kb3ducmV2LnhtbESPT2vCQBTE74V+h+UJvRTdGKyG6Cq2tFgPQuufg7dH&#10;9pmEZt+G7DaJ394tFDwOM/MbZrHqTSVaalxpWcF4FIEgzqwuOVdwPHwMExDOI2usLJOCKzlYLR8f&#10;Fphq2/E3tXufiwBhl6KCwvs6ldJlBRl0I1sTB+9iG4M+yCaXusEuwE0l4yiaSoMlh4UCa3orKPvZ&#10;/xoFyde5nr2362OyOzyfZLzZvu66F6WeBv16DsJT7+/h//anVhBPZtEY/u6EKyCX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83IXzKAAAA3gAAAA8AAAAAAAAAAAAAAAAAmAIA&#10;AGRycy9kb3ducmV2LnhtbFBLBQYAAAAABAAEAPUAAACPAwAAAAA=&#10;" fillcolor="fuchsia" strokecolor="fuchsia" strokeweight=".35pt"/>
                        <v:rect id="Rectangle 1184" o:spid="_x0000_s1657" style="position:absolute;left:6189;top:590;width:74;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C8kA&#10;AADeAAAADwAAAGRycy9kb3ducmV2LnhtbESPT2vCQBTE7wW/w/IEL0U3hlZDdBVbLG0Pgn8P3h7Z&#10;ZxLMvg3ZbZJ++26h0OMwM79hluveVKKlxpWWFUwnEQjizOqScwXn09s4AeE8ssbKMin4Jgfr1eBh&#10;iam2HR+oPfpcBAi7FBUU3teplC4ryKCb2Jo4eDfbGPRBNrnUDXYBbioZR9FMGiw5LBRY02tB2f34&#10;ZRQk+2s937abc7I7PV5k/P75suuelRoN+80ChKfe/4f/2h9aQfw0j2L4vROugFz9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W/C8kAAADeAAAADwAAAAAAAAAAAAAAAACYAgAA&#10;ZHJzL2Rvd25yZXYueG1sUEsFBgAAAAAEAAQA9QAAAI4DAAAAAA==&#10;" fillcolor="fuchsia" strokecolor="fuchsia" strokeweight=".35pt"/>
                        <v:shape id="Freeform 1185" o:spid="_x0000_s1658" style="position:absolute;left:912;top:426;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WkBcQA&#10;AADeAAAADwAAAGRycy9kb3ducmV2LnhtbESPQWsCMRSE70L/Q3gFb27StVRZjVIKFeuta3t/bp67&#10;Szcv2yTq+u9NoeBxmJlvmOV6sJ04kw+tYw1PmQJBXDnTcq3ha/8+mYMIEdlg55g0XCnAevUwWmJh&#10;3IU/6VzGWiQIhwI1NDH2hZShashiyFxPnLyj8xZjkr6WxuMlwW0nc6VepMWW00KDPb01VP2UJ6vh&#10;ozvQzpTf+WaIHsNvxRvlp1qPH4fXBYhIQ7yH/9tboyF/nqkp/N1JV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FpAXEAAAA3gAAAA8AAAAAAAAAAAAAAAAAmAIAAGRycy9k&#10;b3ducmV2LnhtbFBLBQYAAAAABAAEAPUAAACJAwAAAAA=&#10;" path="m22,l45,45,,45,22,xe" fillcolor="red" strokecolor="red" strokeweight=".35pt">
                          <v:path arrowok="t" o:connecttype="custom" o:connectlocs="22,0;45,45;0,45;22,0" o:connectangles="0,0,0,0"/>
                        </v:shape>
                        <v:shape id="Freeform 1186" o:spid="_x0000_s1659" style="position:absolute;left:1577;top:411;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w8ccMA&#10;AADeAAAADwAAAGRycy9kb3ducmV2LnhtbESPQWsCMRSE74X+h/AK3mrSVaqsRimCor11be/PzXN3&#10;6eZlm0Rd/30jCB6HmfmGmS9724oz+dA41vA2VCCIS2carjR879evUxAhIhtsHZOGKwVYLp6f5pgb&#10;d+EvOhexEgnCIUcNdYxdLmUoa7IYhq4jTt7ReYsxSV9J4/GS4LaVmVLv0mLDaaHGjlY1lb/FyWrY&#10;tQf6NMVPtumjx/BX8kb5kdaDl/5jBiJSHx/he3trNGTjiRrD7U6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w8ccMAAADeAAAADwAAAAAAAAAAAAAAAACYAgAAZHJzL2Rv&#10;d25yZXYueG1sUEsFBgAAAAAEAAQA9QAAAIgDAAAAAA==&#10;" path="m22,l45,45,,45,22,xe" fillcolor="red" strokecolor="red" strokeweight=".35pt">
                          <v:path arrowok="t" o:connecttype="custom" o:connectlocs="22,0;45,45;0,45;22,0" o:connectangles="0,0,0,0"/>
                        </v:shape>
                        <v:shape id="Freeform 1187" o:spid="_x0000_s1660" style="position:absolute;left:2235;top:471;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CZ6sQA&#10;AADeAAAADwAAAGRycy9kb3ducmV2LnhtbESPzW7CMBCE75V4B2srcQO7gf4oxSCEBILeSNv7Nt4m&#10;UeN1sA2Et8dISD2OZuYbzWzR21acyIfGsYansQJBXDrTcKXh63M9egMRIrLB1jFpuFCAxXzwMMPc&#10;uDPv6VTESiQIhxw11DF2uZShrMliGLuOOHm/zluMSfpKGo/nBLetzJR6kRYbTgs1drSqqfwrjlbD&#10;rv2hD1N8Z5s+egyHkjfKT7QePvbLdxCR+vgfvre3RkM2fVXPcLuTroC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gmerEAAAA3gAAAA8AAAAAAAAAAAAAAAAAmAIAAGRycy9k&#10;b3ducmV2LnhtbFBLBQYAAAAABAAEAPUAAACJAwAAAAA=&#10;" path="m22,l45,45,,45,22,xe" fillcolor="red" strokecolor="red" strokeweight=".35pt">
                          <v:path arrowok="t" o:connecttype="custom" o:connectlocs="22,0;45,45;0,45;22,0" o:connectangles="0,0,0,0"/>
                        </v:shape>
                        <v:shape id="Freeform 1188" o:spid="_x0000_s1661" style="position:absolute;left:2900;top:66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IHncQA&#10;AADeAAAADwAAAGRycy9kb3ducmV2LnhtbESPQWsCMRSE70L/Q3gFb27StWjZGqUUKurNtb2/bl53&#10;l25etknU9d83guBxmJlvmMVqsJ04kQ+tYw1PmQJBXDnTcq3h8/AxeQERIrLBzjFpuFCA1fJhtMDC&#10;uDPv6VTGWiQIhwI1NDH2hZShashiyFxPnLwf5y3GJH0tjcdzgttO5krNpMWW00KDPb03VP2WR6th&#10;233TzpRf+XqIHsNfxWvlp1qPH4e3VxCRhngP39oboyF/nqsZXO+kK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yB53EAAAA3gAAAA8AAAAAAAAAAAAAAAAAmAIAAGRycy9k&#10;b3ducmV2LnhtbFBLBQYAAAAABAAEAPUAAACJAwAAAAA=&#10;" path="m22,l45,45,,45,22,xe" fillcolor="red" strokecolor="red" strokeweight=".35pt">
                          <v:path arrowok="t" o:connecttype="custom" o:connectlocs="22,0;45,45;0,45;22,0" o:connectangles="0,0,0,0"/>
                        </v:shape>
                        <v:shape id="Freeform 1189" o:spid="_x0000_s1662" style="position:absolute;left:3558;top:613;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ifcMUA&#10;AADeAAAADwAAAGRycy9kb3ducmV2LnhtbESPQWsCMRSE70L/Q3gFL1KzK6KyNYqUtnjt2tLrY/N2&#10;szR5WZJU13/fCAWPw8x8w2z3o7PiTCH2nhWU8wIEceN1z52Cz9Pb0wZETMgarWdScKUI+93DZIuV&#10;9hf+oHOdOpEhHCtUYFIaKiljY8hhnPuBOHutDw5TlqGTOuAlw52Vi6JYSYc95wWDA70Yan7qX6fg&#10;Ndnl6b3sbbk5zL7Cd91ia6RS08fx8Awi0Zju4f/2UStYLNfFGm538hWQu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aJ9wxQAAAN4AAAAPAAAAAAAAAAAAAAAAAJgCAABkcnMv&#10;ZG93bnJldi54bWxQSwUGAAAAAAQABAD1AAAAigMAAAAA&#10;" path="m22,l44,45,,45,22,xe" fillcolor="red" strokecolor="red" strokeweight=".35pt">
                          <v:path arrowok="t" o:connecttype="custom" o:connectlocs="22,0;44,45;0,45;22,0" o:connectangles="0,0,0,0"/>
                        </v:shape>
                        <v:shape id="Freeform 1190" o:spid="_x0000_s1663" style="position:absolute;left:4215;top:777;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2dMEA&#10;AADeAAAADwAAAGRycy9kb3ducmV2LnhtbERPz0/CMBS+k/g/NM+EG7QOAmbQLcZEItwYeH+sz21x&#10;fZ1thfnf04OJxy/f72052l5cyYfOsYanuQJBXDvTcaPhfHqbPYMIEdlg75g0/FKAsniYbDE37sZH&#10;ulaxESmEQ44a2hiHXMpQt2QxzN1AnLhP5y3GBH0jjcdbCre9zJRaSYsdp4YWB3ptqf6qfqyGfX+h&#10;g6k+st0YPYbvmnfKL7SePo4vGxCRxvgv/nO/Gw3Zcq3S3nQnXQF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NnTBAAAA3gAAAA8AAAAAAAAAAAAAAAAAmAIAAGRycy9kb3du&#10;cmV2LnhtbFBLBQYAAAAABAAEAPUAAACGAwAAAAA=&#10;" path="m23,l45,45,,45,23,xe" fillcolor="red" strokecolor="red" strokeweight=".35pt">
                          <v:path arrowok="t" o:connecttype="custom" o:connectlocs="23,0;45,45;0,45;23,0" o:connectangles="0,0,0,0"/>
                        </v:shape>
                        <v:shape id="Freeform 1191" o:spid="_x0000_s1664" style="position:absolute;left:4881;top:867;width:44;height:45;visibility:visible;mso-wrap-style:square;v-text-anchor:top" coordsize="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uumcUA&#10;AADeAAAADwAAAGRycy9kb3ducmV2LnhtbESPQWsCMRSE74X+h/AKXkrNrkhrt0aRYsVr15ZeH5u3&#10;m6XJy5Kkuv33RhA8DjPzDbNcj86KI4XYe1ZQTgsQxI3XPXcKvg4fTwsQMSFrtJ5JwT9FWK/u75ZY&#10;aX/iTzrWqRMZwrFCBSaloZIyNoYcxqkfiLPX+uAwZRk6qQOeMtxZOSuKZ+mw57xgcKB3Q81v/ecU&#10;bJOdH3Zlb8vF5vE7/NQttkYqNXkYN28gEo3pFr6291rBbP5SvMLlTr4CcnU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u66ZxQAAAN4AAAAPAAAAAAAAAAAAAAAAAJgCAABkcnMv&#10;ZG93bnJldi54bWxQSwUGAAAAAAQABAD1AAAAigMAAAAA&#10;" path="m22,l44,45,,45,22,xe" fillcolor="red" strokecolor="red" strokeweight=".35pt">
                          <v:path arrowok="t" o:connecttype="custom" o:connectlocs="22,0;44,45;0,45;22,0" o:connectangles="0,0,0,0"/>
                        </v:shape>
                        <v:shape id="Freeform 1192" o:spid="_x0000_s1665" style="position:absolute;left:5538;top:815;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wGTMUA&#10;AADeAAAADwAAAGRycy9kb3ducmV2LnhtbESP32rCMBTG7wXfIZyBNzJTxbnRGaUKwtYbtdsDHJpj&#10;U9aclCRqffvlYrDLj+8fv/V2sJ24kQ+tYwXzWQaCuHa65UbB99fh+Q1EiMgaO8ek4EEBtpvxaI25&#10;dnc+062KjUgjHHJUYGLscylDbchimLmeOHkX5y3GJH0jtcd7GredXGTZSlpsOT0Y7GlvqP6prlZB&#10;aY51aV6ywuxOn9Yvp1VRXvZKTZ6G4h1EpCH+h//aH1rBYvk6TwAJJ6G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fAZMxQAAAN4AAAAPAAAAAAAAAAAAAAAAAJgCAABkcnMv&#10;ZG93bnJldi54bWxQSwUGAAAAAAQABAD1AAAAigMAAAAA&#10;" path="m23,l45,44,,44,23,xe" fillcolor="red" strokecolor="red" strokeweight=".35pt">
                          <v:path arrowok="t" o:connecttype="custom" o:connectlocs="23,0;45,44;0,44;23,0" o:connectangles="0,0,0,0"/>
                        </v:shape>
                        <v:shape id="Freeform 1193" o:spid="_x0000_s1666" style="position:absolute;left:6203;top:501;width:45;height:44;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Cj18cA&#10;AADeAAAADwAAAGRycy9kb3ducmV2LnhtbESPUUvDMBSF3wf+h3AFX4ZNOzaVumzUgeD6Mq3+gEtz&#10;1xSbm5LErf77RRD2eDjnfIez3k52ECfyoXesoMhyEMSt0z13Cr4+X++fQISIrHFwTAp+KcB2czNb&#10;Y6ndmT/o1MROJAiHEhWYGMdSytAashgyNxIn7+i8xZik76T2eE5wO8hFnj9Iiz2nBYMj7Qy1382P&#10;VVCbQ1ubVV6Zl/e99ct5U9XHnVJ3t1P1DCLSFK/h//abVrBYPhYF/N1JV0B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wo9fHAAAA3gAAAA8AAAAAAAAAAAAAAAAAmAIAAGRy&#10;cy9kb3ducmV2LnhtbFBLBQYAAAAABAAEAPUAAACMAwAAAAA=&#10;" path="m23,l45,44,,44,23,xe" fillcolor="red" strokecolor="red" strokeweight=".35pt">
                          <v:path arrowok="t" o:connecttype="custom" o:connectlocs="23,0;45,44;0,44;23,0" o:connectangles="0,0,0,0"/>
                        </v:shape>
                        <v:rect id="Rectangle 1194" o:spid="_x0000_s1667" style="position:absolute;left:889;top:418;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YJkscA&#10;AADeAAAADwAAAGRycy9kb3ducmV2LnhtbESPQWvCQBSE70L/w/IKXkrdGIqW1FVEEEMRxGg9P7Kv&#10;SWj2bcxuk/Tfu0LB4zAz3zCL1WBq0VHrKssKppMIBHFudcWFgvNp+/oOwnlkjbVlUvBHDlbLp9EC&#10;E217PlKX+UIECLsEFZTeN4mULi/JoJvYhjh437Y16INsC6lb7APc1DKOopk0WHFYKLGhTUn5T/Zr&#10;FPT5obuc9jt5eLmklq/pdZN9fSo1fh7WHyA8Df4R/m+nWkH8Np/G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2CZLHAAAA3gAAAA8AAAAAAAAAAAAAAAAAmAIAAGRy&#10;cy9kb3ducmV2LnhtbFBLBQYAAAAABAAEAPUAAACMAwAAAAA=&#10;" filled="f" stroked="f"/>
                        <v:line id="Line 1195" o:spid="_x0000_s1668" style="position:absolute;flip:x y;visibility:visible;mso-wrap-style:square" from="897,426" to="934,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dO/8UAAADeAAAADwAAAGRycy9kb3ducmV2LnhtbESPQWvCQBSE7wX/w/IEb3UTbatEVykF&#10;QXqLpqC3R/aZBLNvQ3bV9d+7gtDjMDPfMMt1MK24Uu8aywrScQKCuLS64UpBsd+8z0E4j6yxtUwK&#10;7uRgvRq8LTHT9sY5XXe+EhHCLkMFtfddJqUrazLoxrYjjt7J9gZ9lH0ldY+3CDetnCTJlzTYcFyo&#10;saOfmsrz7mIUhM3h+HvviqL6+9xifkxDXpig1GgYvhcgPAX/H361t1rB5GOWTuF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dO/8UAAADeAAAADwAAAAAAAAAA&#10;AAAAAAChAgAAZHJzL2Rvd25yZXYueG1sUEsFBgAAAAAEAAQA+QAAAJMDAAAAAA==&#10;" strokecolor="aqua" strokeweight=".35pt"/>
                        <v:line id="Line 1196" o:spid="_x0000_s1669" style="position:absolute;visibility:visible;mso-wrap-style:square" from="934,463" to="972,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DswsgAAADeAAAADwAAAGRycy9kb3ducmV2LnhtbESPT2sCMRTE74V+h/AKXopmlaWV1Sil&#10;IIgHpVahvT02b//o5mVJ4rp+e1MoeBxm5jfMfNmbRnTkfG1ZwXiUgCDOra65VHD4Xg2nIHxA1thY&#10;JgU38rBcPD/NMdP2yl/U7UMpIoR9hgqqENpMSp9XZNCPbEscvcI6gyFKV0rt8BrhppGTJHmTBmuO&#10;CxW29FlRft5fjAK3LW5HDt1qlxTrn3Rzft38ni5KDV76jxmIQH14hP/ba61gkr6PU/i7E6+AXN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2DswsgAAADeAAAADwAAAAAA&#10;AAAAAAAAAAChAgAAZHJzL2Rvd25yZXYueG1sUEsFBgAAAAAEAAQA+QAAAJYDAAAAAA==&#10;" strokecolor="aqua" strokeweight=".35pt"/>
                        <v:line id="Line 1197" o:spid="_x0000_s1670" style="position:absolute;flip:x;visibility:visible;mso-wrap-style:square" from="897,463" to="934,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t/8YAAADeAAAADwAAAGRycy9kb3ducmV2LnhtbESP3WrCQBSE7wXfYTlC73SjtCrRVdpC&#10;oVeCPw9wyJ5k0+acTbOrSfv0bqHQy2FmvmG2+4EbdaMu1F4MzGcZKJLC21oqA5fz23QNKkQUi40X&#10;MvBNAfa78WiLufW9HOl2ipVKEAk5GnAxtrnWoXDEGGa+JUle6TvGmGRXadthn+Dc6EWWLTVjLWnB&#10;YUuvjorP05UNfC3PH7y+vpQcDm3/4wZ9ZCyNeZgMzxtQkYb4H/5rv1sDi8fV/Al+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7f/GAAAA3gAAAA8AAAAAAAAA&#10;AAAAAAAAoQIAAGRycy9kb3ducmV2LnhtbFBLBQYAAAAABAAEAPkAAACUAwAAAAA=&#10;" strokecolor="aqua" strokeweight=".35pt"/>
                        <v:line id="Line 1198" o:spid="_x0000_s1671" style="position:absolute;flip:y;visibility:visible;mso-wrap-style:square" from="934,426" to="972,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5ziMUAAADeAAAADwAAAGRycy9kb3ducmV2LnhtbESPzWrDMBCE74W+g9hCb42cUJzgRAlt&#10;odBTID8PsFhry4l35VpK7Pbpo0Ihx2FmvmFWm5FbdaU+NF4MTCcZKJLS20ZqA8fD58sCVIgoFlsv&#10;ZOCHAmzWjw8rLKwfZEfXfaxVgkgo0ICLsSu0DqUjxjDxHUnyKt8zxiT7WtsehwTnVs+yLNeMjaQF&#10;hx19OCrP+wsb+M4PJ15c3isO2274daPeMVbGPD+Nb0tQkcZ4D/+3v6yB2et8msPfnXQF9P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5ziMUAAADeAAAADwAAAAAAAAAA&#10;AAAAAAChAgAAZHJzL2Rvd25yZXYueG1sUEsFBgAAAAAEAAQA+QAAAJMDAAAAAA==&#10;" strokecolor="aqua" strokeweight=".35pt"/>
                        <v:rect id="Rectangle 1199" o:spid="_x0000_s1672" style="position:absolute;left:1555;top:284;width:104;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GqCscA&#10;AADeAAAADwAAAGRycy9kb3ducmV2LnhtbESPQWvCQBSE74L/YXlCL6IbpWhJXUWE0lAEaayeH9nX&#10;JJh9G7PbJP57VxB6HGbmG2a16U0lWmpcaVnBbBqBIM6sLjlX8HP8mLyBcB5ZY2WZFNzIwWY9HKww&#10;1rbjb2pTn4sAYRejgsL7OpbSZQUZdFNbEwfv1zYGfZBNLnWDXYCbSs6jaCENlhwWCqxpV1B2Sf+M&#10;gi47tOfj/lMexufE8jW57tLTl1Ivo377DsJT7//Dz3aiFcxfl7MlPO6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BqgrHAAAA3gAAAA8AAAAAAAAAAAAAAAAAmAIAAGRy&#10;cy9kb3ducmV2LnhtbFBLBQYAAAAABAAEAPUAAACMAwAAAAA=&#10;" filled="f" stroked="f"/>
                        <v:line id="Line 1200" o:spid="_x0000_s1673" style="position:absolute;flip:x y;visibility:visible;mso-wrap-style:square" from="1562,291" to="1599,3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PcjsMAAADeAAAADwAAAGRycy9kb3ducmV2LnhtbERPz2vCMBS+C/sfwhvsZtPK5kbXKGMg&#10;yG7VCOvt0by1Zc1LaTKN//1yEDx+fL+rbbSjONPsB8cKiiwHQdw6M3CnQB93yzcQPiAbHB2Tgit5&#10;2G4eFhWWxl24pvMhdCKFsC9RQR/CVErp254s+sxNxIn7cbPFkODcSTPjJYXbUa7yfC0tDpwaepzo&#10;s6f29/BnFcTdd/N1nbTuTi97rJsi1tpGpZ4e48c7iEAx3MU3994oWD2/FmlvupOu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D3I7DAAAA3gAAAA8AAAAAAAAAAAAA&#10;AAAAoQIAAGRycy9kb3ducmV2LnhtbFBLBQYAAAAABAAEAPkAAACRAwAAAAA=&#10;" strokecolor="aqua" strokeweight=".35pt"/>
                        <v:line id="Line 1201" o:spid="_x0000_s1674" style="position:absolute;visibility:visible;mso-wrap-style:square" from="1599,329" to="1637,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DXMgAAADeAAAADwAAAGRycy9kb3ducmV2LnhtbESPT2sCMRTE74V+h/AKvZSaVUTb1Sil&#10;IIgHRW2h3h6bt3/q5mVJ4rp+eyMIHoeZ+Q0znXemFi05X1lW0O8lIIgzqysuFPzsF+8fIHxA1lhb&#10;JgUX8jCfPT9NMdX2zFtqd6EQEcI+RQVlCE0qpc9KMuh7tiGOXm6dwRClK6R2eI5wU8tBkoykwYrj&#10;QokNfZeUHXcno8Ct88svh3axSfLl33B1fFsd/k9Kvb50XxMQgbrwCN/bS61gMBz3P+F2J14BObs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WFDXMgAAADeAAAADwAAAAAA&#10;AAAAAAAAAAChAgAAZHJzL2Rvd25yZXYueG1sUEsFBgAAAAAEAAQA+QAAAJYDAAAAAA==&#10;" strokecolor="aqua" strokeweight=".35pt"/>
                        <v:line id="Line 1202" o:spid="_x0000_s1675" style="position:absolute;flip:x;visibility:visible;mso-wrap-style:square" from="1562,329" to="159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eE2sMAAADeAAAADwAAAGRycy9kb3ducmV2LnhtbESPz2rCQBDG74W+wzKF3urGIFZSV1FB&#10;8FRQ+wBDdpKNZmZjdjVpn757KPT48f3jt1yP3KoH9aHxYmA6yUCRlN42Uhv4Ou/fFqBCRLHYeiED&#10;3xRgvXp+WmJh/SBHepxirdKIhAINuBi7QutQOmIME9+RJK/yPWNMsq+17XFI49zqPMvmmrGR9OCw&#10;o52j8nq6s4Hb/HzhxX1bcfjshh836iNjZczry7j5ABVpjP/hv/bBGshn73kCSDgJBf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3hNrDAAAA3gAAAA8AAAAAAAAAAAAA&#10;AAAAoQIAAGRycy9kb3ducmV2LnhtbFBLBQYAAAAABAAEAPkAAACRAwAAAAA=&#10;" strokecolor="aqua" strokeweight=".35pt"/>
                        <v:line id="Line 1203" o:spid="_x0000_s1676" style="position:absolute;flip:y;visibility:visible;mso-wrap-style:square" from="1599,291" to="1637,3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shQcUAAADeAAAADwAAAGRycy9kb3ducmV2LnhtbESPzWrDMBCE74W+g9hCb40cU9LgRAlt&#10;odBTID8PsFhry6135VpK7OTpo0Cgx2FmvmGW65FbdaI+NF4MTCcZKJLS20ZqA4f918scVIgoFlsv&#10;ZOBMAdarx4clFtYPsqXTLtYqQSQUaMDF2BVah9IRY5j4jiR5le8ZY5J9rW2PQ4Jzq/Msm2nGRtKC&#10;w44+HZW/uyMb+Jvtf3h+/Kg4bLrh4ka9ZayMeX4a3xegIo3xP3xvf1sD+etbPoXbnXQF9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shQcUAAADeAAAADwAAAAAAAAAA&#10;AAAAAAChAgAAZHJzL2Rvd25yZXYueG1sUEsFBgAAAAAEAAQA+QAAAJMDAAAAAA==&#10;" strokecolor="aqua" strokeweight=".35pt"/>
                        <v:rect id="Rectangle 1204" o:spid="_x0000_s1677" style="position:absolute;left:2212;top:299;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rDL8cA&#10;AADeAAAADwAAAGRycy9kb3ducmV2LnhtbESPQWvCQBSE74L/YXlCL6KbhtKW1FVEKA0iSGP1/Mi+&#10;JsHs25hdk/TfuwXB4zAz3zCL1WBq0VHrKssKnucRCOLc6ooLBT+Hz9k7COeRNdaWScEfOVgtx6MF&#10;Jtr2/E1d5gsRIOwSVFB63yRSurwkg25uG+Lg/drWoA+yLaRusQ9wU8s4il6lwYrDQokNbUrKz9nV&#10;KOjzfXc67L7kfnpKLV/SyyY7bpV6mgzrDxCeBv8I39upVhC/vMUx/N8JV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awy/HAAAA3gAAAA8AAAAAAAAAAAAAAAAAmAIAAGRy&#10;cy9kb3ducmV2LnhtbFBLBQYAAAAABAAEAPUAAACMAwAAAAA=&#10;" filled="f" stroked="f"/>
                        <v:line id="Line 1205" o:spid="_x0000_s1678" style="position:absolute;flip:x y;visibility:visible;mso-wrap-style:square" from="2220,306" to="225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uEQsUAAADeAAAADwAAAGRycy9kb3ducmV2LnhtbESPQWvCQBSE7wX/w/IEb3VjbKtEVykF&#10;QXqLpqC3R/aZBLNvQ3bV9d+7gtDjMDPfMMt1MK24Uu8aywom4wQEcWl1w5WCYr95n4NwHllja5kU&#10;3MnBejV4W2Km7Y1zuu58JSKEXYYKau+7TEpX1mTQjW1HHL2T7Q36KPtK6h5vEW5amSbJlzTYcFyo&#10;saOfmsrz7mIUhM3h+HvviqL6+9xifpyEvDBBqdEwfC9AeAr+P/xqb7WC9GOWTuF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AuEQsUAAADeAAAADwAAAAAAAAAA&#10;AAAAAAChAgAAZHJzL2Rvd25yZXYueG1sUEsFBgAAAAAEAAQA+QAAAJMDAAAAAA==&#10;" strokecolor="aqua" strokeweight=".35pt"/>
                        <v:line id="Line 1206" o:spid="_x0000_s1679" style="position:absolute;visibility:visible;mso-wrap-style:square" from="2257,344" to="2295,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wmf8gAAADeAAAADwAAAGRycy9kb3ducmV2LnhtbESPT2sCMRTE74V+h/AKvRTNdllaWY1S&#10;CoJ4aFEr6O2xefunbl6WJK7rt2+EgsdhZn7DzBaDaUVPzjeWFbyOExDEhdUNVwp+dsvRBIQPyBpb&#10;y6TgSh4W88eHGebaXnhD/TZUIkLY56igDqHLpfRFTQb92HbE0SutMxiidJXUDi8RblqZJsmbNNhw&#10;XKixo8+aitP2bBS4r/K659Avv5NydcjWp5f18fes1PPT8DEFEWgI9/B/e6UVpNl7msHtTrwCcv4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Qwmf8gAAADeAAAADwAAAAAA&#10;AAAAAAAAAAChAgAAZHJzL2Rvd25yZXYueG1sUEsFBgAAAAAEAAQA+QAAAJYDAAAAAA==&#10;" strokecolor="aqua" strokeweight=".35pt"/>
                        <v:line id="Line 1207" o:spid="_x0000_s1680" style="position:absolute;flip:x;visibility:visible;mso-wrap-style:square" from="2220,344" to="2257,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AnQsUAAADeAAAADwAAAGRycy9kb3ducmV2LnhtbESPUWvCQBCE3wv9D8cWfKuXhmol9RRb&#10;KPSpoPYHLLlNLm12L+ZOE/vre4Lg4zAz3zDL9citOlEfGi8GnqYZKJLS20ZqA9/7j8cFqBBRLLZe&#10;yMCZAqxX93dLLKwfZEunXaxVgkgo0ICLsSu0DqUjxjD1HUnyKt8zxiT7WtsehwTnVudZNteMjaQF&#10;hx29Oyp/d0c2cJjvf3hxfKs4fHXDnxv1lrEyZvIwbl5BRRrjLXxtf1oD+fNLPoP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YAnQsUAAADeAAAADwAAAAAAAAAA&#10;AAAAAAChAgAAZHJzL2Rvd25yZXYueG1sUEsFBgAAAAAEAAQA+QAAAJMDAAAAAA==&#10;" strokecolor="aqua" strokeweight=".35pt"/>
                        <v:line id="Line 1208" o:spid="_x0000_s1681" style="position:absolute;flip:y;visibility:visible;mso-wrap-style:square" from="2257,306" to="2295,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K5NcUAAADeAAAADwAAAGRycy9kb3ducmV2LnhtbESPzWrDMBCE74W8g9hCb41cU5zgRglp&#10;odBTIT8PsFhry4135VhK7Pbpq0Ihx2FmvmFWm4k7daUhtF4MPM0zUCSVt600Bo6H98clqBBRLHZe&#10;yMA3BdisZ3crLK0fZUfXfWxUgkgo0YCLsS+1DpUjxjD3PUnyaj8wxiSHRtsBxwTnTudZVmjGVtKC&#10;w57eHFWn/YUNnIvDFy8vrzWHz378cZPeMdbGPNxP2xdQkaZ4C/+3P6yB/HmRF/B3J10B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K5NcUAAADeAAAADwAAAAAAAAAA&#10;AAAAAAChAgAAZHJzL2Rvd25yZXYueG1sUEsFBgAAAAAEAAQA+QAAAJMDAAAAAA==&#10;" strokecolor="aqua" strokeweight=".35pt"/>
                        <v:rect id="Rectangle 1209" o:spid="_x0000_s1682" style="position:absolute;left:2878;top:411;width:104;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1gt8cA&#10;AADeAAAADwAAAGRycy9kb3ducmV2LnhtbESPQWvCQBSE74X+h+UVeil1YyhaUlcRQQxFEKP1/Mi+&#10;JqHZtzG7TeK/dwXB4zAz3zCzxWBq0VHrKssKxqMIBHFudcWFguNh/f4JwnlkjbVlUnAhB4v589MM&#10;E2173lOX+UIECLsEFZTeN4mULi/JoBvZhjh4v7Y16INsC6lb7APc1DKOook0WHFYKLGhVUn5X/Zv&#10;FPT5rjsdthu5ezulls/peZX9fCv1+jIsv0B4GvwjfG+nWkH8MY2ncLsTr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9tYLfHAAAA3gAAAA8AAAAAAAAAAAAAAAAAmAIAAGRy&#10;cy9kb3ducmV2LnhtbFBLBQYAAAAABAAEAPUAAACMAwAAAAA=&#10;" filled="f" stroked="f"/>
                        <v:line id="Line 1210" o:spid="_x0000_s1683" style="position:absolute;flip:x y;visibility:visible;mso-wrap-style:square" from="2885,418" to="2922,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WM8MAAADeAAAADwAAAGRycy9kb3ducmV2LnhtbERPz2vCMBS+D/wfwhN2m6lF5+iMMgaC&#10;7FYXQW+P5q0ta15KE9v435vDYMeP7/d2H20nRhp861jBcpGBIK6cablWoL8PL28gfEA22DkmBXfy&#10;sN/NnrZYGDdxSeMp1CKFsC9QQRNCX0jpq4Ys+oXriRP34waLIcGhlmbAKYXbTuZZ9iottpwaGuzp&#10;s6Hq93SzCuLhcv2691rX5/URy+syltpGpZ7n8eMdRKAY/sV/7qNRkK82edqb7qQrIH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vFjPDAAAA3gAAAA8AAAAAAAAAAAAA&#10;AAAAoQIAAGRycy9kb3ducmV2LnhtbFBLBQYAAAAABAAEAPkAAACRAwAAAAA=&#10;" strokecolor="aqua" strokeweight=".35pt"/>
                        <v:line id="Line 1211" o:spid="_x0000_s1684" style="position:absolute;visibility:visible;mso-wrap-style:square" from="2922,456" to="2960,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2J4cgAAADeAAAADwAAAGRycy9kb3ducmV2LnhtbESPT2sCMRTE7wW/Q3hCL0WzXaTVrVFK&#10;QRAPFm0FvT02b//UzcuSxHX99qZQ6HGYmd8w82VvGtGR87VlBc/jBARxbnXNpYLvr9VoCsIHZI2N&#10;ZVJwIw/LxeBhjpm2V95Rtw+liBD2GSqoQmgzKX1ekUE/ti1x9ArrDIYoXSm1w2uEm0amSfIiDdYc&#10;Fyps6aOi/Ly/GAVuW9wOHLrVZ1Ksj5PN+Wlz+rko9Tjs399ABOrDf/ivvdYK0slrOoPfO/EKyM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w2J4cgAAADeAAAADwAAAAAA&#10;AAAAAAAAAAChAgAAZHJzL2Rvd25yZXYueG1sUEsFBgAAAAAEAAQA+QAAAJYDAAAAAA==&#10;" strokecolor="aqua" strokeweight=".35pt"/>
                        <v:line id="Line 1212" o:spid="_x0000_s1685" style="position:absolute;flip:x;visibility:visible;mso-wrap-style:square" from="2885,456" to="2922,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4SB8QAAADeAAAADwAAAGRycy9kb3ducmV2LnhtbESP22rCQBCG7wu+wzKCd3WjFpXoKm2h&#10;0KuChwcYspNsNDMbs6tJ+/Tdi0Ivf/4T33Y/cKMe1IXai4HZNANFUnhbS2XgfPp4XoMKEcVi44UM&#10;fFOA/W70tMXc+l4O9DjGSqURCTkacDG2udahcMQYpr4lSV7pO8aYZFdp22GfxrnR8yxbasZa0oPD&#10;lt4dFdfjnQ3clqcLr+9vJYevtv9xgz4wlsZMxsPrBlSkIf6H/9qf1sD8ZbVIAAknoYD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LhIHxAAAAN4AAAAPAAAAAAAAAAAA&#10;AAAAAKECAABkcnMvZG93bnJldi54bWxQSwUGAAAAAAQABAD5AAAAkgMAAAAA&#10;" strokecolor="aqua" strokeweight=".35pt"/>
                        <v:line id="Line 1213" o:spid="_x0000_s1686" style="position:absolute;flip:y;visibility:visible;mso-wrap-style:square" from="2922,418" to="2960,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K3nMYAAADeAAAADwAAAGRycy9kb3ducmV2LnhtbESP3WrCQBSE7wXfYTlC73SjLSrRVdpC&#10;oVeCPw9wyJ5k0+acTbOrSfv0bqHQy2FmvmG2+4EbdaMu1F4MzGcZKJLC21oqA5fz23QNKkQUi40X&#10;MvBNAfa78WiLufW9HOl2ipVKEAk5GnAxtrnWoXDEGGa+JUle6TvGmGRXadthn+Dc6EWWLTVjLWnB&#10;YUuvjorP05UNfC3PH7y+vpQcDm3/4wZ9ZCyNeZgMzxtQkYb4H/5rv1sDi6fV4xx+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it5zGAAAA3gAAAA8AAAAAAAAA&#10;AAAAAAAAoQIAAGRycy9kb3ducmV2LnhtbFBLBQYAAAAABAAEAPkAAACUAwAAAAA=&#10;" strokecolor="aqua" strokeweight=".35pt"/>
                        <v:rect id="Rectangle 1214" o:spid="_x0000_s1687" style="position:absolute;left:3535;top:411;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V8scA&#10;AADeAAAADwAAAGRycy9kb3ducmV2LnhtbESPQWvCQBSE7wX/w/KEXkQ3TaWW1FWKUBpEkMbW8yP7&#10;TILZtzG7TdJ/7wpCj8PMfMMs14OpRUetqywreJpFIIhzqysuFHwfPqavIJxH1lhbJgV/5GC9Gj0s&#10;MdG25y/qMl+IAGGXoILS+yaR0uUlGXQz2xAH72Rbgz7ItpC6xT7ATS3jKHqRBisOCyU2tCkpP2e/&#10;RkGf77vjYfcp95NjavmSXjbZz1apx/Hw/gbC0+D/w/d2qhXE88VzDLc74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DVfLHAAAA3gAAAA8AAAAAAAAAAAAAAAAAmAIAAGRy&#10;cy9kb3ducmV2LnhtbFBLBQYAAAAABAAEAPUAAACMAwAAAAA=&#10;" filled="f" stroked="f"/>
                        <v:line id="Line 1215" o:spid="_x0000_s1688" style="position:absolute;flip:x y;visibility:visible;mso-wrap-style:square" from="3543,418" to="3580,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ISn8YAAADeAAAADwAAAGRycy9kb3ducmV2LnhtbESPzWrDMBCE74W8g9hCb42cuH84UUII&#10;BExvTh1Ibou1sU2tlbEUW3n7qlDocZiZb5j1NphOjDS41rKCxTwBQVxZ3XKtoPw6PH+AcB5ZY2eZ&#10;FNzJwXYze1hjpu3EBY1HX4sIYZehgsb7PpPSVQ0ZdHPbE0fvageDPsqhlnrAKcJNJ5dJ8iYNthwX&#10;Guxp31D1fbwZBeFwvnze+7KsT685FpdFKEoTlHp6DLsVCE/B/4f/2rlWsHx5T1P4vROvgN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HSEp/GAAAA3gAAAA8AAAAAAAAA&#10;AAAAAAAAoQIAAGRycy9kb3ducmV2LnhtbFBLBQYAAAAABAAEAPkAAACUAwAAAAA=&#10;" strokecolor="aqua" strokeweight=".35pt"/>
                        <v:line id="Line 1216" o:spid="_x0000_s1689" style="position:absolute;visibility:visible;mso-wrap-style:square" from="3580,456" to="3617,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WwosgAAADeAAAADwAAAGRycy9kb3ducmV2LnhtbESPT2sCMRTE70K/Q3iFXkSztUuVrVFK&#10;QRAPLdoKents3v6pm5cliev67Y1Q6HGYmd8w82VvGtGR87VlBc/jBARxbnXNpYKf79VoBsIHZI2N&#10;ZVJwJQ/LxcNgjpm2F95StwuliBD2GSqoQmgzKX1ekUE/ti1x9ArrDIYoXSm1w0uEm0ZOkuRVGqw5&#10;LlTY0kdF+Wl3NgrcZ3Hdc+hWX0mxPqSb03Bz/D0r9fTYv7+BCNSH//Bfe60VTNLpSwr3O/EKyMUN&#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NWwosgAAADeAAAADwAAAAAA&#10;AAAAAAAAAAChAgAAZHJzL2Rvd25yZXYueG1sUEsFBgAAAAAEAAQA+QAAAJYDAAAAAA==&#10;" strokecolor="aqua" strokeweight=".35pt"/>
                        <v:line id="Line 1217" o:spid="_x0000_s1690" style="position:absolute;flip:x;visibility:visible;mso-wrap-style:square" from="3543,456" to="3580,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mxn8YAAADeAAAADwAAAGRycy9kb3ducmV2LnhtbESPzWrDMBCE74W+g9hCbo2cpE2CGyWk&#10;hUJPhfw8wGKtLTfelWMpsdunrwqFHIeZ+YZZbQZu1JW6UHsxMBlnoEgKb2upDBwP749LUCGiWGy8&#10;kIFvCrBZ39+tMLe+lx1d97FSCSIhRwMuxjbXOhSOGMPYtyTJK33HGJPsKm077BOcGz3NsrlmrCUt&#10;OGzpzVFx2l/YwHl++OLl5bXk8Nn2P27QO8bSmNHDsH0BFWmIt/B/+8MamD4tZs/wdyddAb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ZsZ/GAAAA3gAAAA8AAAAAAAAA&#10;AAAAAAAAoQIAAGRycy9kb3ducmV2LnhtbFBLBQYAAAAABAAEAPkAAACUAwAAAAA=&#10;" strokecolor="aqua" strokeweight=".35pt"/>
                        <v:line id="Line 1218" o:spid="_x0000_s1691" style="position:absolute;flip:y;visibility:visible;mso-wrap-style:square" from="3580,418" to="361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sv6MUAAADeAAAADwAAAGRycy9kb3ducmV2LnhtbESPUWvCQBCE34X+h2MLvumltqSSekoV&#10;Cn0S1P6AJbfJpc3upbnTxP56r1Do4zAz3zCrzcitulAfGi8GHuYZKJLS20ZqAx+nt9kSVIgoFlsv&#10;ZOBKATbru8kKC+sHOdDlGGuVIBIKNOBi7AqtQ+mIMcx9R5K8yveMMcm+1rbHIcG51YssyzVjI2nB&#10;YUc7R+XX8cwGvvPTJy/P24rDvht+3KgPjJUx0/vx9QVUpDH+h//a79bA4un5MYf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Isv6MUAAADeAAAADwAAAAAAAAAA&#10;AAAAAAChAgAAZHJzL2Rvd25yZXYueG1sUEsFBgAAAAAEAAQA+QAAAJMDAAAAAA==&#10;" strokecolor="aqua" strokeweight=".35pt"/>
                        <v:rect id="Rectangle 1219" o:spid="_x0000_s1692" style="position:absolute;left:4193;top:934;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T2ascA&#10;AADeAAAADwAAAGRycy9kb3ducmV2LnhtbESPQWvCQBSE74L/YXlCL6KbWlGJrlKE0iCCNLaeH9nX&#10;JDT7Nma3SfrvXaHgcZiZb5jNrjeVaKlxpWUFz9MIBHFmdcm5gs/z22QFwnlkjZVlUvBHDnbb4WCD&#10;sbYdf1Cb+lwECLsYFRTe17GULivIoJvamjh437Yx6INscqkb7ALcVHIWRQtpsOSwUGBN+4Kyn/TX&#10;KOiyU3s5H9/laXxJLF+T6z79Oij1NOpf1yA89f4R/m8nWsFsvnxZwv1OuAJye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09mrHAAAA3gAAAA8AAAAAAAAAAAAAAAAAmAIAAGRy&#10;cy9kb3ducmV2LnhtbFBLBQYAAAAABAAEAPUAAACMAwAAAAA=&#10;" filled="f" stroked="f"/>
                        <v:line id="Line 1220" o:spid="_x0000_s1693" style="position:absolute;flip:x y;visibility:visible;mso-wrap-style:square" from="4200,942" to="4238,9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A7sMAAADeAAAADwAAAGRycy9kb3ducmV2LnhtbERPz2vCMBS+D/wfwhO8zVTdpnSNIoJQ&#10;dqvrYL09mre22LyUJtr43y+HwY4f3+/sEEwv7jS6zrKC1TIBQVxb3XGjoPw8P+9AOI+ssbdMCh7k&#10;4LCfPWWYajtxQfeLb0QMYZeigtb7IZXS1S0ZdEs7EEfux44GfYRjI/WIUww3vVwnyZs02HFsaHGg&#10;U0v19XIzCsL5u/p4DGXZfL3mWFSrUJQmKLWYh+M7CE/B/4v/3LlWsH7ZbuLeeCde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92gO7DAAAA3gAAAA8AAAAAAAAAAAAA&#10;AAAAoQIAAGRycy9kb3ducmV2LnhtbFBLBQYAAAAABAAEAPkAAACRAwAAAAA=&#10;" strokecolor="aqua" strokeweight=".35pt"/>
                        <v:line id="Line 1221" o:spid="_x0000_s1694" style="position:absolute;visibility:visible;mso-wrap-style:square" from="4238,979" to="4275,1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QfPMkAAADeAAAADwAAAGRycy9kb3ducmV2LnhtbESPT2sCMRTE74V+h/AKvUjNasXWrVGk&#10;IIgHRW2h3h6bt3/q5mVJ4rp++0YQehxm5jfMdN6ZWrTkfGVZwaCfgCDOrK64UPB1WL68g/ABWWNt&#10;mRRcycN89vgwxVTbC++o3YdCRAj7FBWUITSplD4ryaDv24Y4erl1BkOUrpDa4SXCTS2HSTKWBiuO&#10;CyU29FlSdtqfjQK3ya/fHNrlNslXP6P1qbc+/p6Ven7qFh8gAnXhP3xvr7SC4ejtdQK3O/EK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bUHzzJAAAA3gAAAA8AAAAA&#10;AAAAAAAAAAAAoQIAAGRycy9kb3ducmV2LnhtbFBLBQYAAAAABAAEAPkAAACXAwAAAAA=&#10;" strokecolor="aqua" strokeweight=".35pt"/>
                        <v:line id="Line 1222" o:spid="_x0000_s1695" style="position:absolute;flip:x;visibility:visible;mso-wrap-style:square" from="4200,979" to="4238,1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hhesQAAADeAAAADwAAAGRycy9kb3ducmV2LnhtbESPy2rDMBBF94H+g5hCd4lcE9LgRjFJ&#10;oNBVIY8PGKyx5cYzci0ldvv11aLQ5eW+OJty4k7daQitFwPPiwwUSeVtK42By/ltvgYVIorFzgsZ&#10;+KYA5fZhtsHC+lGOdD/FRqURCQUacDH2hdahcsQYFr4nSV7tB8aY5NBoO+CYxrnTeZatNGMr6cFh&#10;TwdH1fV0YwNfq/Mnr2/7msNHP/64SR8Za2OeHqfdK6hIU/wP/7XfrYF8+bJMAAknoYD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KGF6xAAAAN4AAAAPAAAAAAAAAAAA&#10;AAAAAKECAABkcnMvZG93bnJldi54bWxQSwUGAAAAAAQABAD5AAAAkgMAAAAA&#10;" strokecolor="aqua" strokeweight=".35pt"/>
                        <v:line id="Line 1223" o:spid="_x0000_s1696" style="position:absolute;flip:y;visibility:visible;mso-wrap-style:square" from="4238,942" to="4275,9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TE4cUAAADeAAAADwAAAGRycy9kb3ducmV2LnhtbESP3WrCQBSE7wt9h+UUvKsbRaykrtIW&#10;Cl4J/jzAIXuSTZtzNs2uJvr0riD0cpiZb5jleuBGnakLtRcDk3EGiqTwtpbKwPHw/boAFSKKxcYL&#10;GbhQgPXq+WmJufW97Oi8j5VKEAk5GnAxtrnWoXDEGMa+JUle6TvGmGRXadthn+Dc6GmWzTVjLWnB&#10;YUtfjorf/YkN/M0PP7w4fZYctm1/dYPeMZbGjF6Gj3dQkYb4H360N9bAdPY2m8D9TroCe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2TE4cUAAADeAAAADwAAAAAAAAAA&#10;AAAAAAChAgAAZHJzL2Rvd25yZXYueG1sUEsFBgAAAAAEAAQA+QAAAJMDAAAAAA==&#10;" strokecolor="aqua" strokeweight=".35pt"/>
                        <v:rect id="Rectangle 1224" o:spid="_x0000_s1697" style="position:absolute;left:4858;top:635;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Umj8cA&#10;AADeAAAADwAAAGRycy9kb3ducmV2LnhtbESPQWvCQBSE70L/w/IKvZS6MYiW1FVEEEMRxGg9P7Kv&#10;SWj2bcxuk/Tfu0LB4zAz3zCL1WBq0VHrKssKJuMIBHFudcWFgvNp+/YOwnlkjbVlUvBHDlbLp9EC&#10;E217PlKX+UIECLsEFZTeN4mULi/JoBvbhjh437Y16INsC6lb7APc1DKOopk0WHFYKLGhTUn5T/Zr&#10;FPT5obuc9jt5eL2klq/pdZN9fSr18jysP0B4Gvwj/N9OtYJ4Op/G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FJo/HAAAA3gAAAA8AAAAAAAAAAAAAAAAAmAIAAGRy&#10;cy9kb3ducmV2LnhtbFBLBQYAAAAABAAEAPUAAACMAwAAAAA=&#10;" filled="f" stroked="f"/>
                        <v:line id="Line 1225" o:spid="_x0000_s1698" style="position:absolute;flip:x y;visibility:visible;mso-wrap-style:square" from="4866,643" to="4903,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Rh4sUAAADeAAAADwAAAGRycy9kb3ducmV2LnhtbESPQYvCMBSE74L/IbyFvWmqq+7SNYoI&#10;gnirVtDbo3nblm1eShM1/nsjCB6HmfmGmS+DacSVOldbVjAaJiCIC6trLhXkh83gB4TzyBoby6Tg&#10;Tg6Wi35vjqm2N87ouveliBB2KSqovG9TKV1RkUE3tC1x9P5sZ9BH2ZVSd3iLcNPIcZLMpMGa40KF&#10;La0rKv73F6MgbE7n3b3N8/I43WJ2HoUsN0Gpz4+w+gXhKfh3+NXeagXjyffkC5534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Rh4sUAAADeAAAADwAAAAAAAAAA&#10;AAAAAAChAgAAZHJzL2Rvd25yZXYueG1sUEsFBgAAAAAEAAQA+QAAAJMDAAAAAA==&#10;" strokecolor="aqua" strokeweight=".35pt"/>
                        <v:line id="Line 1226" o:spid="_x0000_s1699" style="position:absolute;visibility:visible;mso-wrap-style:square" from="4903,680" to="4940,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PD38gAAADeAAAADwAAAGRycy9kb3ducmV2LnhtbESPW2sCMRSE3wX/QziFvkjNVhYtW6NI&#10;QRAfWrwU2rfD5uylbk6WJK7rv28EwcdhZr5h5sveNKIj52vLCl7HCQji3OqaSwXHw/rlDYQPyBob&#10;y6TgSh6Wi+Fgjpm2F95Rtw+liBD2GSqoQmgzKX1ekUE/ti1x9ArrDIYoXSm1w0uEm0ZOkmQqDdYc&#10;Fyps6aOi/LQ/GwXus7h+c+jWX0mx+Um3p9H29++s1PNTv3oHEagPj/C9vdEKJuksTeF2J14Bufg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NPD38gAAADeAAAADwAAAAAA&#10;AAAAAAAAAAChAgAAZHJzL2Rvd25yZXYueG1sUEsFBgAAAAAEAAQA+QAAAJYDAAAAAA==&#10;" strokecolor="aqua" strokeweight=".35pt"/>
                        <v:line id="Line 1227" o:spid="_x0000_s1700" style="position:absolute;flip:x;visibility:visible;mso-wrap-style:square" from="4866,680" to="490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C4sUAAADeAAAADwAAAGRycy9kb3ducmV2LnhtbESPzWrDMBCE74G+g9hCbonckD+cKKEt&#10;FHoq5OcBFmttufWuXEuJnT59FSj0OMzMN8x2P3CjrtSF2ouBp2kGiqTwtpbKwPn0NlmDChHFYuOF&#10;DNwowH73MNpibn0vB7oeY6USREKOBlyMba51KBwxhqlvSZJX+o4xJtlV2nbYJzg3epZlS81YS1pw&#10;2NKro+LreGED38vTJ68vLyWHj7b/cYM+MJbGjB+H5w2oSEP8D/+1362B2Xw1X8D9TroCevc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F/C4sUAAADeAAAADwAAAAAAAAAA&#10;AAAAAAChAgAAZHJzL2Rvd25yZXYueG1sUEsFBgAAAAAEAAQA+QAAAJMDAAAAAA==&#10;" strokecolor="aqua" strokeweight=".35pt"/>
                        <v:line id="Line 1228" o:spid="_x0000_s1701" style="position:absolute;flip:y;visibility:visible;mso-wrap-style:square" from="4903,643" to="494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1clcUAAADeAAAADwAAAGRycy9kb3ducmV2LnhtbESPzWrDMBCE74W+g9hCb43cENzgRAlt&#10;INBTIT8PsFhry4l35VpK7Pbpq0Cgx2FmvmGW65FbdaU+NF4MvE4yUCSlt43UBo6H7cscVIgoFlsv&#10;ZOCHAqxXjw9LLKwfZEfXfaxVgkgo0ICLsSu0DqUjxjDxHUnyKt8zxiT7WtsehwTnVk+zLNeMjaQF&#10;hx1tHJXn/YUNfOeHE88vHxWHr274daPeMVbGPD+N7wtQkcb4H763P62B6extlsPtTroC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1clcUAAADeAAAADwAAAAAAAAAA&#10;AAAAAAChAgAAZHJzL2Rvd25yZXYueG1sUEsFBgAAAAAEAAQA+QAAAJMDAAAAAA==&#10;" strokecolor="aqua" strokeweight=".35pt"/>
                        <v:rect id="Rectangle 1229" o:spid="_x0000_s1702" style="position:absolute;left:5516;top:486;width:104;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KFF8cA&#10;AADeAAAADwAAAGRycy9kb3ducmV2LnhtbESPQWvCQBSE7wX/w/KEXopuKqIldRURSoMIYqyeH9nX&#10;JJh9G7Nrkv77riB4HGbmG2ax6k0lWmpcaVnB+zgCQZxZXXKu4Of4NfoA4TyyxsoyKfgjB6vl4GWB&#10;sbYdH6hNfS4ChF2MCgrv61hKlxVk0I1tTRy8X9sY9EE2udQNdgFuKjmJopk0WHJYKLCmTUHZJb0Z&#10;BV22b8/H3bfcv50Ty9fkuklPW6Veh/36E4Sn3j/Dj3aiFUym8+kc7nfC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yhRfHAAAA3gAAAA8AAAAAAAAAAAAAAAAAmAIAAGRy&#10;cy9kb3ducmV2LnhtbFBLBQYAAAAABAAEAPUAAACMAwAAAAA=&#10;" filled="f" stroked="f"/>
                        <v:line id="Line 1230" o:spid="_x0000_s1703" style="position:absolute;flip:x y;visibility:visible;mso-wrap-style:square" from="5523,493" to="556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Dzk8EAAADeAAAADwAAAGRycy9kb3ducmV2LnhtbERPTYvCMBC9L/gfwgje1lRRV6pRRBDE&#10;W7ULehuasS02k9JEjf/eHASPj/e9XAfTiAd1rrasYDRMQBAXVtdcKshPu985COeRNTaWScGLHKxX&#10;vZ8lpto+OaPH0ZcihrBLUUHlfZtK6YqKDLqhbYkjd7WdQR9hV0rd4TOGm0aOk2QmDdYcGypsaVtR&#10;cTvejYKwO18OrzbPy//pHrPLKGS5CUoN+mGzAOEp+K/4495rBePJ3yTujXfiFZCr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cPOTwQAAAN4AAAAPAAAAAAAAAAAAAAAA&#10;AKECAABkcnMvZG93bnJldi54bWxQSwUGAAAAAAQABAD5AAAAjwMAAAAA&#10;" strokecolor="aqua" strokeweight=".35pt"/>
                        <v:line id="Line 1231" o:spid="_x0000_s1704" style="position:absolute;visibility:visible;mso-wrap-style:square" from="5561,531" to="5598,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JsQcgAAADeAAAADwAAAGRycy9kb3ducmV2LnhtbESPT2sCMRTE7wW/Q3hCL0WzlaXVrVFK&#10;QRAPFm0FvT02b//UzcuSxHX99qZQ6HGYmd8w82VvGtGR87VlBc/jBARxbnXNpYLvr9VoCsIHZI2N&#10;ZVJwIw/LxeBhjpm2V95Rtw+liBD2GSqoQmgzKX1ekUE/ti1x9ArrDIYoXSm1w2uEm0ZOkuRFGqw5&#10;LlTY0kdF+Xl/MQrctrgdOHSrz6RYH9PN+Wlz+rko9Tjs399ABOrDf/ivvdYKJulrOoPfO/EKyM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tJsQcgAAADeAAAADwAAAAAA&#10;AAAAAAAAAAChAgAAZHJzL2Rvd25yZXYueG1sUEsFBgAAAAAEAAQA+QAAAJYDAAAAAA==&#10;" strokecolor="aqua" strokeweight=".35pt"/>
                        <v:line id="Line 1232" o:spid="_x0000_s1705" style="position:absolute;flip:x;visibility:visible;mso-wrap-style:square" from="5523,531" to="5561,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3p8QAAADeAAAADwAAAGRycy9kb3ducmV2LnhtbESP22rCQBCG7wu+wzKCd3WjWJXoKm2h&#10;0KuChwcYspNsNDMbs6tJ+/Tdi0Ivf/4T33Y/cKMe1IXai4HZNANFUnhbS2XgfPp4XoMKEcVi44UM&#10;fFOA/W70tMXc+l4O9DjGSqURCTkacDG2udahcMQYpr4lSV7pO8aYZFdp22GfxrnR8yxbasZa0oPD&#10;lt4dFdfjnQ3clqcLr+9vJYevtv9xgz4wlsZMxsPrBlSkIf6H/9qf1sB8sXpJAAknoYD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8fenxAAAAN4AAAAPAAAAAAAAAAAA&#10;AAAAAKECAABkcnMvZG93bnJldi54bWxQSwUGAAAAAAQABAD5AAAAkgMAAAAA&#10;" strokecolor="aqua" strokeweight=".35pt"/>
                        <v:line id="Line 1233" o:spid="_x0000_s1706" style="position:absolute;flip:y;visibility:visible;mso-wrap-style:square" from="5561,493" to="5598,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1SPMYAAADeAAAADwAAAGRycy9kb3ducmV2LnhtbESP3WrCQBSE7wXfYTlC73SjtCrRVdpC&#10;oVeCPw9wyJ5k0+acTbOrSfv0bqHQy2FmvmG2+4EbdaMu1F4MzGcZKJLC21oqA5fz23QNKkQUi40X&#10;MvBNAfa78WiLufW9HOl2ipVKEAk5GnAxtrnWoXDEGGa+JUle6TvGmGRXadthn+Dc6EWWLTVjLWnB&#10;YUuvjorP05UNfC3PH7y+vpQcDm3/4wZ9ZCyNeZgMzxtQkYb4H/5rv1sDi8fV0xx+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9UjzGAAAA3gAAAA8AAAAAAAAA&#10;AAAAAAAAoQIAAGRycy9kb3ducmV2LnhtbFBLBQYAAAAABAAEAPkAAACUAwAAAAA=&#10;" strokecolor="aqua" strokeweight=".35pt"/>
                        <v:rect id="Rectangle 1234" o:spid="_x0000_s1707" style="position:absolute;left:6181;top:187;width:105;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wUscA&#10;AADeAAAADwAAAGRycy9kb3ducmV2LnhtbESPQWvCQBSE7wX/w/KEXkQ3DbWW1FWKUBpEkMbW8yP7&#10;TILZtzG7TdJ/7wpCj8PMfMMs14OpRUetqywreJpFIIhzqysuFHwfPqavIJxH1lhbJgV/5GC9Gj0s&#10;MdG25y/qMl+IAGGXoILS+yaR0uUlGXQz2xAH72Rbgz7ItpC6xT7ATS3jKHqRBisOCyU2tCkpP2e/&#10;RkGf77vjYfcp95NjavmSXjbZz1apx/Hw/gbC0+D/w/d2qhXEz4t5DLc74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csFLHAAAA3gAAAA8AAAAAAAAAAAAAAAAAmAIAAGRy&#10;cy9kb3ducmV2LnhtbFBLBQYAAAAABAAEAPUAAACMAwAAAAA=&#10;" filled="f" stroked="f"/>
                        <v:line id="Line 1235" o:spid="_x0000_s1708" style="position:absolute;flip:x y;visibility:visible;mso-wrap-style:square" from="6189,194" to="6226,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33P8UAAADeAAAADwAAAGRycy9kb3ducmV2LnhtbESPT4vCMBTE78J+h/AW9qaprv+oRlkE&#10;QbxVu7DeHs2zLdu8lCZq/PZGEDwOM/MbZrkOphFX6lxtWcFwkIAgLqyuuVSQH7f9OQjnkTU2lknB&#10;nRysVx+9Jaba3jij68GXIkLYpaig8r5NpXRFRQbdwLbE0TvbzqCPsiul7vAW4aaRoySZSoM1x4UK&#10;W9pUVPwfLkZB2P6d9vc2z8vfyQ6z0zBkuQlKfX2GnwUIT8G/w6/2TisYjWeTb3je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A33P8UAAADeAAAADwAAAAAAAAAA&#10;AAAAAAChAgAAZHJzL2Rvd25yZXYueG1sUEsFBgAAAAAEAAQA+QAAAJMDAAAAAA==&#10;" strokecolor="aqua" strokeweight=".35pt"/>
                        <v:line id="Line 1236" o:spid="_x0000_s1709" style="position:absolute;visibility:visible;mso-wrap-style:square" from="6226,232" to="6263,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pVAsgAAADeAAAADwAAAGRycy9kb3ducmV2LnhtbESPT2sCMRTE7wW/Q3hCL0WzlW2VrVFK&#10;QRAPFm0FvT02b//UzcuSxHX99qZQ6HGYmd8w82VvGtGR87VlBc/jBARxbnXNpYLvr9VoBsIHZI2N&#10;ZVJwIw/LxeBhjpm2V95Rtw+liBD2GSqoQmgzKX1ekUE/ti1x9ArrDIYoXSm1w2uEm0ZOkuRVGqw5&#10;LlTY0kdF+Xl/MQrctrgdOHSrz6RYH9PN+Wlz+rko9Tjs399ABOrDf/ivvdYKJun0JYXfO/EKyM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QpVAsgAAADeAAAADwAAAAAA&#10;AAAAAAAAAAChAgAAZHJzL2Rvd25yZXYueG1sUEsFBgAAAAAEAAQA+QAAAJYDAAAAAA==&#10;" strokecolor="aqua" strokeweight=".35pt"/>
                        <v:line id="Line 1237" o:spid="_x0000_s1710" style="position:absolute;flip:x;visibility:visible;mso-wrap-style:square" from="6189,232" to="6226,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ZUP8YAAADeAAAADwAAAGRycy9kb3ducmV2LnhtbESP3WrCQBSE7wt9h+UUvKubilpJXaUV&#10;hF4J/jzAIXuSTZtzNs2uJu3TdwXBy2FmvmGW64EbdaEu1F4MvIwzUCSFt7VUBk7H7fMCVIgoFhsv&#10;ZOCXAqxXjw9LzK3vZU+XQ6xUgkjI0YCLsc21DoUjxjD2LUnySt8xxiS7StsO+wTnRk+ybK4Za0kL&#10;DlvaOCq+D2c28DM/fvHi/FFy2LX9nxv0nrE0ZvQ0vL+BijTEe/jW/rQGJtPX2Qy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mGVD/GAAAA3gAAAA8AAAAAAAAA&#10;AAAAAAAAoQIAAGRycy9kb3ducmV2LnhtbFBLBQYAAAAABAAEAPkAAACUAwAAAAA=&#10;" strokecolor="aqua" strokeweight=".35pt"/>
                        <v:line id="Line 1238" o:spid="_x0000_s1711" style="position:absolute;flip:y;visibility:visible;mso-wrap-style:square" from="6226,194" to="6263,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TKSMUAAADeAAAADwAAAGRycy9kb3ducmV2LnhtbESPUWvCQBCE34X+h2MLvuml0qaSekoV&#10;Cn0S1P6AJbfJpc3upbnTxP56r1Do4zAz3zCrzcitulAfGi8GHuYZKJLS20ZqAx+nt9kSVIgoFlsv&#10;ZOBKATbru8kKC+sHOdDlGGuVIBIKNOBi7AqtQ+mIMcx9R5K8yveMMcm+1rbHIcG51YssyzVjI2nB&#10;YUc7R+XX8cwGvvPTJy/P24rDvht+3KgPjJUx0/vx9QVUpDH+h//a79bA4vH5KYf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TKSMUAAADeAAAADwAAAAAAAAAA&#10;AAAAAAChAgAAZHJzL2Rvd25yZXYueG1sUEsFBgAAAAAEAAQA+QAAAJMDAAAAAA==&#10;" strokecolor="aqua" strokeweight=".35pt"/>
                        <v:rect id="Rectangle 1239" o:spid="_x0000_s1712" style="position:absolute;left:904;top:344;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sTysgA&#10;AADeAAAADwAAAGRycy9kb3ducmV2LnhtbESP3WrCQBSE7wXfYTlCb0Q3lfpDdJUilAYRpLH1+pA9&#10;TUKzZ2N2m6Rv7woFL4eZ+YbZ7HpTiZYaV1pW8DyNQBBnVpecK/g8v01WIJxH1lhZJgV/5GC3HQ42&#10;GGvb8Qe1qc9FgLCLUUHhfR1L6bKCDLqprYmD920bgz7IJpe6wS7ATSVnUbSQBksOCwXWtC8o+0l/&#10;jYIuO7WX8/FdnsaXxPI1ue7Tr4NST6P+dQ3CU+8f4f92ohXMXpbzJdzvhCsgt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3axPKyAAAAN4AAAAPAAAAAAAAAAAAAAAAAJgCAABk&#10;cnMvZG93bnJldi54bWxQSwUGAAAAAAQABAD1AAAAjQMAAAAA&#10;" filled="f" stroked="f"/>
                        <v:line id="Line 1240" o:spid="_x0000_s1713" style="position:absolute;flip:x y;visibility:visible;mso-wrap-style:square" from="912,351" to="934,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L/KsQAAADeAAAADwAAAGRycy9kb3ducmV2LnhtbERPXWvCMBR9H/gfwhV8m+lkq9IZRRyV&#10;wWC0VXy+NHdNWXNTmli7f788DPZ4ON/b/WQ7MdLgW8cKnpYJCOLa6ZYbBZdz/rgB4QOyxs4xKfgh&#10;D/vd7GGLmXZ3LmmsQiNiCPsMFZgQ+kxKXxuy6JeuJ47clxsshgiHRuoB7zHcdnKVJKm02HJsMNjT&#10;0VD9Xd2sgtRc3qbCFLdTmRv8+LxWm5C2Si3m0+EVRKAp/Iv/3O9awep5/RL3xjvxCsjd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Mv8qxAAAAN4AAAAPAAAAAAAAAAAA&#10;AAAAAKECAABkcnMvZG93bnJldi54bWxQSwUGAAAAAAQABAD5AAAAkgMAAAAA&#10;" strokecolor="purple" strokeweight=".35pt"/>
                        <v:line id="Line 1241" o:spid="_x0000_s1714" style="position:absolute;visibility:visible;mso-wrap-style:square" from="934,374" to="957,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2t8cAAADeAAAADwAAAGRycy9kb3ducmV2LnhtbESP3WrCQBSE7wu+w3KE3tWNUhNNXUUK&#10;QpEq/j3AIXtMQrNn092tiW/fFQq9HGbmG2ax6k0jbuR8bVnBeJSAIC6srrlUcDlvXmYgfEDW2Fgm&#10;BXfysFoOnhaYa9vxkW6nUIoIYZ+jgiqENpfSFxUZ9CPbEkfvap3BEKUrpXbYRbhp5CRJUmmw5rhQ&#10;YUvvFRVfpx+jYOZ2aVZcN/v0mHX6c/tdbvfpQannYb9+AxGoD//hv/aHVjB5zaZzeNyJV0A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6va3xwAAAN4AAAAPAAAAAAAA&#10;AAAAAAAAAKECAABkcnMvZG93bnJldi54bWxQSwUGAAAAAAQABAD5AAAAlQMAAAAA&#10;" strokecolor="purple" strokeweight=".35pt"/>
                        <v:line id="Line 1242" o:spid="_x0000_s1715" style="position:absolute;flip:x;visibility:visible;mso-wrap-style:square" from="912,374" to="934,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F77sgAAADeAAAADwAAAGRycy9kb3ducmV2LnhtbESPXWvCMBSG7wX/QzjCbmQmE9FRjbIp&#10;Ax0i2H3g5aE5tsXmpGui1v365WLg5cv7xTNbtLYSF2p86VjD00CBIM6cKTnX8Pnx9vgMwgdkg5Vj&#10;0nAjD4t5tzPDxLgr7+mShlzEEfYJaihCqBMpfVaQRT9wNXH0jq6xGKJscmkavMZxW8mhUmNpseT4&#10;UGBNy4KyU3q2GvqvW/X1vlS4uY12h99ydf5e/fS1fui1L1MQgdpwD/+310bDcDQZR4CIE1FAz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qF77sgAAADeAAAADwAAAAAA&#10;AAAAAAAAAAChAgAAZHJzL2Rvd25yZXYueG1sUEsFBgAAAAAEAAQA+QAAAJYDAAAAAA==&#10;" strokecolor="purple" strokeweight=".35pt"/>
                        <v:line id="Line 1243" o:spid="_x0000_s1716" style="position:absolute;flip:y;visibility:visible;mso-wrap-style:square" from="934,351" to="957,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3edckAAADeAAAADwAAAGRycy9kb3ducmV2LnhtbESP3WoCMRSE7wt9h3AEb0QTRaxsjdIq&#10;gpVSqH/08rA57i7dnGw3Udc+vSkIvRxm5htmMmtsKc5U+8Kxhn5PgSBOnSk407DbLrtjED4gGywd&#10;k4YreZhNHx8mmBh34U86b0ImIoR9ghryEKpESp/mZNH3XEUcvaOrLYYo60yaGi8Rbks5UGokLRYc&#10;F3KsaJ5T+r05WQ2d13e1X88Vvl2HH1+/xeJ0WPx0tG63mpdnEIGa8B++t1dGw2D4NOrD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nt3nXJAAAA3gAAAA8AAAAA&#10;AAAAAAAAAAAAoQIAAGRycy9kb3ducmV2LnhtbFBLBQYAAAAABAAEAPkAAACXAwAAAAA=&#10;" strokecolor="purple" strokeweight=".35pt"/>
                        <v:line id="Line 1244" o:spid="_x0000_s1717" style="position:absolute;flip:y;visibility:visible;mso-wrap-style:square" from="934,351" to="934,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JP0ACygAAAN4AAAAPAAAA&#10;AAAAAAAAAAAAAKECAABkcnMvZG93bnJldi54bWxQSwUGAAAAAAQABAD5AAAAmAMAAAAA&#10;" strokecolor="purple" strokeweight=".35pt"/>
                        <v:line id="Line 1245" o:spid="_x0000_s1718" style="position:absolute;visibility:visible;mso-wrap-style:square" from="934,374" to="934,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4L4McAAADeAAAADwAAAGRycy9kb3ducmV2LnhtbESPUWvCMBSF3wf7D+EOfJupTlKpRhkD&#10;YYiT6fwBl+baFpubLsls/ffLYODj4ZzzHc5yPdhWXMmHxrGGyTgDQVw603Cl4fS1eZ6DCBHZYOuY&#10;NNwowHr1+LDEwrieD3Q9xkokCIcCNdQxdoWUoazJYhi7jjh5Z+ctxiR9JY3HPsFtK6dZpqTFhtNC&#10;jR291VRejj9Ww9x/qLw8b/bqkPdmt/2utnv1qfXoaXhdgIg0xHv4v/1uNExnuXqBvzvpCs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bgvgxwAAAN4AAAAPAAAAAAAA&#10;AAAAAAAAAKECAABkcnMvZG93bnJldi54bWxQSwUGAAAAAAQABAD5AAAAlQMAAAAA&#10;" strokecolor="purple" strokeweight=".35pt"/>
                        <v:rect id="Rectangle 1246" o:spid="_x0000_s1719" style="position:absolute;left:1570;top:359;width:74;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VHAMcA&#10;AADeAAAADwAAAGRycy9kb3ducmV2LnhtbESPQWvCQBSE7wX/w/KEXkQ3FdGSuooIpUEEMVbPj+xr&#10;Esy+jdk1Sf99VxB6HGbmG2a57k0lWmpcaVnB2yQCQZxZXXKu4Pv0OX4H4TyyxsoyKfglB+vV4GWJ&#10;sbYdH6lNfS4ChF2MCgrv61hKlxVk0E1sTRy8H9sY9EE2udQNdgFuKjmNork0WHJYKLCmbUHZNb0b&#10;BV12aC+n/Zc8jC6J5Vty26bnnVKvw37zAcJT7//Dz3aiFUxni/kM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VRwDHAAAA3gAAAA8AAAAAAAAAAAAAAAAAmAIAAGRy&#10;cy9kb3ducmV2LnhtbFBLBQYAAAAABAAEAPUAAACMAwAAAAA=&#10;" filled="f" stroked="f"/>
                        <v:line id="Line 1247" o:spid="_x0000_s1720" style="position:absolute;flip:x y;visibility:visible;mso-wrap-style:square" from="1577,366" to="159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aCcUAAADeAAAADwAAAGRycy9kb3ducmV2LnhtbESPQWvCQBSE7wX/w/IEb3VT0VRSVxFF&#10;EYSiUTw/sq/Z0OzbkF01/ntXKPQ4zMw3zGzR2VrcqPWVYwUfwwQEceF0xaWC82nzPgXhA7LG2jEp&#10;eJCHxbz3NsNMuzsf6ZaHUkQI+wwVmBCaTEpfGLLoh64hjt6Pay2GKNtS6hbvEW5rOUqSVFqsOC4Y&#10;bGhlqPjNr1ZBas7r7mAO1+1xY3D/fcmnIa2UGvS75ReIQF34D/+1d1rBaPyZTuB1J14BOX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1+aCcUAAADeAAAADwAAAAAAAAAA&#10;AAAAAAChAgAAZHJzL2Rvd25yZXYueG1sUEsFBgAAAAAEAAQA+QAAAJMDAAAAAA==&#10;" strokecolor="purple" strokeweight=".35pt"/>
                        <v:line id="Line 1248" o:spid="_x0000_s1721" style="position:absolute;visibility:visible;mso-wrap-style:square" from="1599,389" to="1622,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oeMYAAADeAAAADwAAAGRycy9kb3ducmV2LnhtbESPUWvCMBSF3wf+h3AF32aqSCrVKCII&#10;QzaZbj/g0lzbYnNTk8x2/34ZDPZ4OOd8h7PeDrYVD/KhcaxhNs1AEJfONFxp+Pw4PC9BhIhssHVM&#10;Gr4pwHYzelpjYVzPZ3pcYiUShEOBGuoYu0LKUNZkMUxdR5y8q/MWY5K+ksZjn+C2lfMsU9Jiw2mh&#10;xo72NZW3y5fVsPRvKi+vh5M65715Pd6r40m9az0ZD7sViEhD/A//tV+MhvkiVwp+76QrID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ZqHjGAAAA3gAAAA8AAAAAAAAA&#10;AAAAAAAAoQIAAGRycy9kb3ducmV2LnhtbFBLBQYAAAAABAAEAPkAAACUAwAAAAA=&#10;" strokecolor="purple" strokeweight=".35pt"/>
                        <v:line id="Line 1249" o:spid="_x0000_s1722" style="position:absolute;flip:x;visibility:visible;mso-wrap-style:square" from="1577,389" to="1599,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jjmskAAADeAAAADwAAAGRycy9kb3ducmV2LnhtbESP3WoCMRSE7wt9h3CE3ogmiqhsjdIq&#10;hVZKof7Ry8PmuLt0c7Juoq4+vSkIvRxm5htmMmtsKU5U+8Kxhl5XgSBOnSk407BZv3XGIHxANlg6&#10;Jg0X8jCbPj5MMDHuzN90WoVMRAj7BDXkIVSJlD7NyaLvuoo4entXWwxR1pk0NZ4j3Jayr9RQWiw4&#10;LuRY0Tyn9Hd1tBrar59qu5wr/LgMvn6uxeK4WxzaWj+1mpdnEIGa8B++t9+Nhv5gNBzB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lI45rJAAAA3gAAAA8AAAAA&#10;AAAAAAAAAAAAoQIAAGRycy9kb3ducmV2LnhtbFBLBQYAAAAABAAEAPkAAACXAwAAAAA=&#10;" strokecolor="purple" strokeweight=".35pt"/>
                        <v:line id="Line 1250" o:spid="_x0000_s1723" style="position:absolute;flip:y;visibility:visible;mso-wrap-style:square" from="1599,366" to="1622,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d36MYAAADeAAAADwAAAGRycy9kb3ducmV2LnhtbERPW2vCMBR+F/wP4Qh7kZlMREc1yqYM&#10;dIhgd8HHQ3Nsi81J10St+/XLw8DHj+8+W7S2EhdqfOlYw9NAgSDOnCk51/D58fb4DMIHZIOVY9Jw&#10;Iw+Lebczw8S4K+/pkoZcxBD2CWooQqgTKX1WkEU/cDVx5I6usRgibHJpGrzGcFvJoVJjabHk2FBg&#10;TcuCslN6thr6r1v19b5UuLmNdoffcnX+Xv30tX7otS9TEIHacBf/u9dGw3A0Gce98U6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Xd+jGAAAA3gAAAA8AAAAAAAAA&#10;AAAAAAAAoQIAAGRycy9kb3ducmV2LnhtbFBLBQYAAAAABAAEAPkAAACUAwAAAAA=&#10;" strokecolor="purple" strokeweight=".35pt"/>
                        <v:line id="Line 1251" o:spid="_x0000_s1724" style="position:absolute;flip:y;visibility:visible;mso-wrap-style:square" from="1599,366" to="159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vSc8oAAADeAAAADwAAAGRycy9kb3ducmV2LnhtbESP3WoCMRSE7wt9h3AKvRFNKmJ1NUqr&#10;FKpIwV+8PGxOd5duTrabqGufvikIvRxm5htmPG1sKc5U+8KxhqeOAkGcOlNwpmG3fWsPQPiAbLB0&#10;TBqu5GE6ub8bY2Lchdd03oRMRAj7BDXkIVSJlD7NyaLvuIo4ep+uthiirDNparxEuC1lV6m+tFhw&#10;XMixollO6dfmZDW0Xldqv5wpXFx7H8efYn46zL9bWj8+NC8jEIGa8B++td+Nhm7vuT+EvzvxCsjJ&#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Hm9JzygAAAN4AAAAPAAAA&#10;AAAAAAAAAAAAAKECAABkcnMvZG93bnJldi54bWxQSwUGAAAAAAQABAD5AAAAmAMAAAAA&#10;" strokecolor="purple" strokeweight=".35pt"/>
                        <v:line id="Line 1252" o:spid="_x0000_s1725" style="position:absolute;visibility:visible;mso-wrap-style:square" from="1599,389" to="1599,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UDSsQAAADeAAAADwAAAGRycy9kb3ducmV2LnhtbESP24rCMBCG7xd8hzCCd2uqSCvVKCII&#10;i7iyHh5gaMa22Ey6SbT17c3Fwl7+/Ce+5bo3jXiS87VlBZNxAoK4sLrmUsH1svucg/ABWWNjmRS8&#10;yMN6NfhYYq5txyd6nkMp4gj7HBVUIbS5lL6oyKAf25Y4ejfrDIYoXSm1wy6Om0ZOkySVBmuODxW2&#10;tK2ouJ8fRsHcfadZcdsd01PW6cP+t9wf0x+lRsN+swARqA//4b/2l1YwnWVZBIg4EQXk6g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ZQNKxAAAAN4AAAAPAAAAAAAAAAAA&#10;AAAAAKECAABkcnMvZG93bnJldi54bWxQSwUGAAAAAAQABAD5AAAAkgMAAAAA&#10;" strokecolor="purple" strokeweight=".35pt"/>
                        <v:rect id="Rectangle 1253" o:spid="_x0000_s1726" style="position:absolute;left:2227;top:314;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tyRccA&#10;AADeAAAADwAAAGRycy9kb3ducmV2LnhtbESPQWvCQBSE74L/YXlCL6IbpWhJXUWE0lAEaayeH9nX&#10;JJh9G7PbJP57VxB6HGbmG2a16U0lWmpcaVnBbBqBIM6sLjlX8HP8mLyBcB5ZY2WZFNzIwWY9HKww&#10;1rbjb2pTn4sAYRejgsL7OpbSZQUZdFNbEwfv1zYGfZBNLnWDXYCbSs6jaCENlhwWCqxpV1B2Sf+M&#10;gi47tOfj/lMexufE8jW57tLTl1Ivo377DsJT7//Dz3aiFcxfl8sZPO6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7ckXHAAAA3gAAAA8AAAAAAAAAAAAAAAAAmAIAAGRy&#10;cy9kb3ducmV2LnhtbFBLBQYAAAAABAAEAPUAAACMAwAAAAA=&#10;" filled="f" stroked="f"/>
                        <v:line id="Line 1254" o:spid="_x0000_s1727" style="position:absolute;flip:x y;visibility:visible;mso-wrap-style:square" from="2235,321" to="225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oMYAAADeAAAADwAAAGRycy9kb3ducmV2LnhtbESPQWvCQBSE7wX/w/IK3uqmQaKkboIo&#10;SqFQTCo9P7Kv2WD2bciumv77bqHQ4zAz3zCbcrK9uNHoO8cKnhcJCOLG6Y5bBeePw9MahA/IGnvH&#10;pOCbPJTF7GGDuXZ3ruhWh1ZECPscFZgQhlxK3xiy6BduII7elxsthijHVuoR7xFue5kmSSYtdhwX&#10;DA60M9Rc6qtVkJnzfjqZ0/VYHQy+vX/W65B1Ss0fp+0LiEBT+A//tV+1gnS5WqXweydeAVn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1vlKDGAAAA3gAAAA8AAAAAAAAA&#10;AAAAAAAAoQIAAGRycy9kb3ducmV2LnhtbFBLBQYAAAAABAAEAPkAAACUAwAAAAA=&#10;" strokecolor="purple" strokeweight=".35pt"/>
                        <v:line id="Line 1255" o:spid="_x0000_s1728" style="position:absolute;visibility:visible;mso-wrap-style:square" from="2257,344" to="2280,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edPccAAADeAAAADwAAAGRycy9kb3ducmV2LnhtbESP3WrCQBSE7wu+w3IE7+qmVhJJs4oU&#10;hCJWqu0DHLInPzR7Nu5uTXz7bqHg5TAz3zDFZjSduJLzrWUFT/MEBHFpdcu1gq/P3eMKhA/IGjvL&#10;pOBGHjbryUOBubYDn+h6DrWIEPY5KmhC6HMpfdmQQT+3PXH0KusMhihdLbXDIcJNJxdJkkqDLceF&#10;Bnt6baj8Pv8YBSv3nmZltTump2zQh/2l3h/TD6Vm03H7AiLQGO7h//abVrBYZtkz/N2JV0C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t509xwAAAN4AAAAPAAAAAAAA&#10;AAAAAAAAAKECAABkcnMvZG93bnJldi54bWxQSwUGAAAAAAQABAD5AAAAlQMAAAAA&#10;" strokecolor="purple" strokeweight=".35pt"/>
                        <v:line id="Line 1256" o:spid="_x0000_s1729" style="position:absolute;flip:x;visibility:visible;mso-wrap-style:square" from="2235,344" to="2257,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rMMkAAADeAAAADwAAAGRycy9kb3ducmV2LnhtbESPQWsCMRSE7wX/Q3iCF6mJsmhZjVKV&#10;QlukUNtKj4/N6+7Szcu6ibr6601B6HGYmW+Y2aK1lThS40vHGoYDBYI4c6bkXMPnx9P9AwgfkA1W&#10;jknDmTws5p27GabGnfidjtuQiwhhn6KGIoQ6ldJnBVn0A1cTR+/HNRZDlE0uTYOnCLeVHCk1lhZL&#10;jgsF1rQqKPvdHqyG/nKjvl5XCl/Oydv3pVwfdut9X+tet32cggjUhv/wrf1sNIySySSBvzvxCsj5&#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xD6zDJAAAA3gAAAA8AAAAA&#10;AAAAAAAAAAAAoQIAAGRycy9kb3ducmV2LnhtbFBLBQYAAAAABAAEAPkAAACXAwAAAAA=&#10;" strokecolor="purple" strokeweight=".35pt"/>
                        <v:line id="Line 1257" o:spid="_x0000_s1730" style="position:absolute;flip:y;visibility:visible;mso-wrap-style:square" from="2257,321" to="2280,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9Oq8oAAADeAAAADwAAAGRycy9kb3ducmV2LnhtbESP3WoCMRSE7wt9h3AKvRFNKrbKapRW&#10;KVSRgr94edic7i7dnGw3Udc+fVMQvBxm5htmNGlsKU5U+8KxhqeOAkGcOlNwpmG7eW8PQPiAbLB0&#10;TBou5GEyvr8bYWLcmVd0WodMRAj7BDXkIVSJlD7NyaLvuIo4el+uthiirDNpajxHuC1lV6kXabHg&#10;uJBjRdOc0u/10WpovS3VbjFVOL/0Pg+/xey4n/20tH58aF6HIAI14Ra+tj+Mhm6v33+G/zvxCsjx&#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DD06rygAAAN4AAAAPAAAA&#10;AAAAAAAAAAAAAKECAABkcnMvZG93bnJldi54bWxQSwUGAAAAAAQABAD5AAAAmAMAAAAA&#10;" strokecolor="purple" strokeweight=".35pt"/>
                        <v:line id="Line 1258" o:spid="_x0000_s1731" style="position:absolute;flip:y;visibility:visible;mso-wrap-style:square" from="2257,321" to="225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3Q3MkAAADeAAAADwAAAGRycy9kb3ducmV2LnhtbESP3WoCMRSE7wt9h3CE3ogmiqhsjdIq&#10;hVZKof7Ry8PmuLt0c7Juoq4+vSkIvRxm5htmMmtsKU5U+8Kxhl5XgSBOnSk407BZv3XGIHxANlg6&#10;Jg0X8jCbPj5MMDHuzN90WoVMRAj7BDXkIVSJlD7NyaLvuoo4entXWwxR1pk0NZ4j3Jayr9RQWiw4&#10;LuRY0Tyn9Hd1tBrar59qu5wr/LgMvn6uxeK4WxzaWj+1mpdnEIGa8B++t9+Nhv5gNBrC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Pd0NzJAAAA3gAAAA8AAAAA&#10;AAAAAAAAAAAAoQIAAGRycy9kb3ducmV2LnhtbFBLBQYAAAAABAAEAPkAAACXAwAAAAA=&#10;" strokecolor="purple" strokeweight=".35pt"/>
                        <v:line id="Line 1259" o:spid="_x0000_s1732" style="position:absolute;visibility:visible;mso-wrap-style:square" from="2257,344" to="2257,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ybPsYAAADeAAAADwAAAGRycy9kb3ducmV2LnhtbESP3WoCMRSE74W+QziF3mlWKRvZGkUK&#10;QpFW/HuAw+a4u3Rzsk1Sd/v2jSB4OczMN8xiNdhWXMmHxrGG6SQDQVw603Cl4XzajOcgQkQ22Dom&#10;DX8UYLV8Gi2wMK7nA12PsRIJwqFADXWMXSFlKGuyGCauI07exXmLMUlfSeOxT3DbylmW5dJiw2mh&#10;xo7eayq/j79Ww9x/5aq8bHb5QfXmc/tTbXf5XuuX52H9BiLSEB/he/vDaJi9KqXgdidd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aMmz7GAAAA3gAAAA8AAAAAAAAA&#10;AAAAAAAAoQIAAGRycy9kb3ducmV2LnhtbFBLBQYAAAAABAAEAPkAAACUAwAAAAA=&#10;" strokecolor="purple" strokeweight=".35pt"/>
                        <v:rect id="Rectangle 1260" o:spid="_x0000_s1733" style="position:absolute;left:2892;top:389;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Hb2MUA&#10;AADeAAAADwAAAGRycy9kb3ducmV2LnhtbERPTWvCQBC9F/oflin0UnSjFC0xGymCNJSCmFTPQ3ZM&#10;QrOzMbtN0n/fPQgeH+872U6mFQP1rrGsYDGPQBCXVjdcKfgu9rM3EM4ja2wtk4I/crBNHx8SjLUd&#10;+UhD7isRQtjFqKD2vouldGVNBt3cdsSBu9jeoA+wr6TucQzhppXLKFpJgw2Hhho72tVU/uS/RsFY&#10;HoZz8fUhDy/nzPI1u+7y06dSz0/T+waEp8nfxTd3phUsX9frsDfcCVdAp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QdvYxQAAAN4AAAAPAAAAAAAAAAAAAAAAAJgCAABkcnMv&#10;ZG93bnJldi54bWxQSwUGAAAAAAQABAD1AAAAigMAAAAA&#10;" filled="f" stroked="f"/>
                        <v:line id="Line 1261" o:spid="_x0000_s1734" style="position:absolute;flip:x y;visibility:visible;mso-wrap-style:square" from="2900,396" to="2922,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sG0cUAAADeAAAADwAAAGRycy9kb3ducmV2LnhtbESPQWvCQBSE7wX/w/IEb3WjSNToKtJi&#10;KQhFo3h+ZJ/ZYPZtyK6a/vuuUPA4zMw3zHLd2VrcqfWVYwWjYQKCuHC64lLB6bh9n4HwAVlj7ZgU&#10;/JKH9ar3tsRMuwcf6J6HUkQI+wwVmBCaTEpfGLLoh64hjt7FtRZDlG0pdYuPCLe1HCdJKi1WHBcM&#10;NvRhqLjmN6sgNafPbm/2t6/D1uDu55zPQlopNeh3mwWIQF14hf/b31rBeDKdzuF5J14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8sG0cUAAADeAAAADwAAAAAAAAAA&#10;AAAAAAChAgAAZHJzL2Rvd25yZXYueG1sUEsFBgAAAAAEAAQA+QAAAJMDAAAAAA==&#10;" strokecolor="purple" strokeweight=".35pt"/>
                        <v:line id="Line 1262" o:spid="_x0000_s1735" style="position:absolute;visibility:visible;mso-wrap-style:square" from="2922,418" to="2945,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BzbcQAAADeAAAADwAAAGRycy9kb3ducmV2LnhtbESP32rCMBTG7wXfIRzBO00VaUtnlCEI&#10;Q1Sm7gEOzbEta066JNru7ZcLYZcf3z9+6+1gWvEk5xvLChbzBARxaXXDlYKv236Wg/ABWWNrmRT8&#10;koftZjxaY6Ftzxd6XkMl4gj7AhXUIXSFlL6syaCf2444enfrDIYoXSW1wz6Om1YukySVBhuODzV2&#10;tKup/L4+jILcndKsvO/P6SXr9fHwUx3O6adS08nw/gYi0BD+w6/2h1awXGV5BIg4EQX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sHNtxAAAAN4AAAAPAAAAAAAAAAAA&#10;AAAAAKECAABkcnMvZG93bnJldi54bWxQSwUGAAAAAAQABAD5AAAAkgMAAAAA&#10;" strokecolor="purple" strokeweight=".35pt"/>
                        <v:line id="Line 1263" o:spid="_x0000_s1736" style="position:absolute;flip:x;visibility:visible;mso-wrap-style:square" from="2900,418" to="2922,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E4j8kAAADeAAAADwAAAGRycy9kb3ducmV2LnhtbESP3WoCMRSE7wt9h3AEb0QTRVrZGqVV&#10;Cq2Ugr/08rA57i7dnKybqKtPbwpCL4eZ+YYZTxtbihPVvnCsod9TIIhTZwrONGzW790RCB+QDZaO&#10;ScOFPEwnjw9jTIw785JOq5CJCGGfoIY8hCqR0qc5WfQ9VxFHb+9qiyHKOpOmxnOE21IOlHqSFguO&#10;CzlWNMsp/V0drYbO25faLmYKPy/D759rMT/u5oeO1u1W8/oCIlAT/sP39ofRMBg+j/rwdydeATm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nhOI/JAAAA3gAAAA8AAAAA&#10;AAAAAAAAAAAAoQIAAGRycy9kb3ducmV2LnhtbFBLBQYAAAAABAAEAPkAAACXAwAAAAA=&#10;" strokecolor="purple" strokeweight=".35pt"/>
                        <v:line id="Line 1264" o:spid="_x0000_s1737" style="position:absolute;flip:y;visibility:visible;mso-wrap-style:square" from="2922,396" to="2945,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Om+MoAAADeAAAADwAAAGRycy9kb3ducmV2LnhtbESPQWvCQBSE70L/w/IKvUjdbRAr0VVa&#10;RbAihaat9PjIviah2bcxu2r013cLQo/DzHzDTOedrcWRWl851vAwUCCIc2cqLjR8vK/uxyB8QDZY&#10;OyYNZ/Iwn930ppgad+I3OmahEBHCPkUNZQhNKqXPS7LoB64hjt63ay2GKNtCmhZPEW5rmSg1khYr&#10;jgslNrQoKf/JDlZD/3mrPjcLhS/n4evXpVoedst9X+u72+5pAiJQF/7D1/baaEiGj+ME/u7EKyBn&#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5M6b4ygAAAN4AAAAPAAAA&#10;AAAAAAAAAAAAAKECAABkcnMvZG93bnJldi54bWxQSwUGAAAAAAQABAD5AAAAmAMAAAAA&#10;" strokecolor="purple" strokeweight=".35pt"/>
                        <v:line id="Line 1265" o:spid="_x0000_s1738" style="position:absolute;flip:y;visibility:visible;mso-wrap-style:square" from="2922,396" to="2922,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WfwNjygAAAN4AAAAPAAAA&#10;AAAAAAAAAAAAAKECAABkcnMvZG93bnJldi54bWxQSwUGAAAAAAQABAD5AAAAmAMAAAAA&#10;" strokecolor="purple" strokeweight=".35pt"/>
                        <v:line id="Line 1266" o:spid="_x0000_s1739" style="position:absolute;visibility:visible;mso-wrap-style:square" from="2922,418" to="2922,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t1bscAAADeAAAADwAAAGRycy9kb3ducmV2LnhtbESP3WrCQBSE7wt9h+UUelc3FUlC6kak&#10;IIhUqdoHOGRPfjB7Nu5uTfr2bqHQy2FmvmGWq8n04kbOd5YVvM4SEMSV1R03Cr7Om5cchA/IGnvL&#10;pOCHPKzKx4clFtqOfKTbKTQiQtgXqKANYSik9FVLBv3MDsTRq60zGKJ0jdQOxwg3vZwnSSoNdhwX&#10;WhzovaXqcvo2CnK3T7Oq3hzSYzbqj9212R3ST6Wen6b1G4hAU/gP/7W3WsF8keUL+L0Tr4As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i3VuxwAAAN4AAAAPAAAAAAAA&#10;AAAAAAAAAKECAABkcnMvZG93bnJldi54bWxQSwUGAAAAAAQABAD5AAAAlQMAAAAA&#10;" strokecolor="purple" strokeweight=".35pt"/>
                        <v:rect id="Rectangle 1267" o:spid="_x0000_s1740" style="position:absolute;left:3550;top:314;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UEYccA&#10;AADeAAAADwAAAGRycy9kb3ducmV2LnhtbESPQWvCQBSE74L/YXlCL1I3ldpKdJUilAYRpLF6fmSf&#10;STD7Nma3SfrvXaHgcZiZb5jlujeVaKlxpWUFL5MIBHFmdcm5gp/D5/MchPPIGivLpOCPHKxXw8ES&#10;Y207/qY29bkIEHYxKii8r2MpXVaQQTexNXHwzrYx6INscqkb7ALcVHIaRW/SYMlhocCaNgVll/TX&#10;KOiyfXs67L7kfnxKLF+T6yY9bpV6GvUfCxCeev8I/7cTrWD6+j6fwf1OuAJyd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VBGHHAAAA3gAAAA8AAAAAAAAAAAAAAAAAmAIAAGRy&#10;cy9kb3ducmV2LnhtbFBLBQYAAAAABAAEAPUAAACMAwAAAAA=&#10;" filled="f" stroked="f"/>
                        <v:line id="Line 1268" o:spid="_x0000_s1741" style="position:absolute;flip:x y;visibility:visible;mso-wrap-style:square" from="3558,321" to="3580,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HihMYAAADeAAAADwAAAGRycy9kb3ducmV2LnhtbESPQWvCQBSE74X+h+UVequbSokhZiOl&#10;xVIoFBPF8yP7zAazb0N21fjv3ULB4zAz3zDFarK9ONPoO8cKXmcJCOLG6Y5bBbvt+iUD4QOyxt4x&#10;KbiSh1X5+FBgrt2FKzrXoRURwj5HBSaEIZfSN4Ys+pkbiKN3cKPFEOXYSj3iJcJtL+dJkkqLHccF&#10;gwN9GGqO9ckqSM3uc9qYzemrWhv8+d3XWUg7pZ6fpvcliEBTuIf/299awfxtkaXwdydeAV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B4oTGAAAA3gAAAA8AAAAAAAAA&#10;AAAAAAAAoQIAAGRycy9kb3ducmV2LnhtbFBLBQYAAAAABAAEAPkAAACUAwAAAAA=&#10;" strokecolor="purple" strokeweight=".35pt"/>
                        <v:line id="Line 1269" o:spid="_x0000_s1742" style="position:absolute;visibility:visible;mso-wrap-style:square" from="3580,344" to="3602,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nrGcYAAADeAAAADwAAAGRycy9kb3ducmV2LnhtbESP3WrCQBSE7wu+w3IE7+qmIklIXaUI&#10;goiV+vMAh+wxCc2ejburiW/fLRR6OczMN8xiNZhWPMj5xrKCt2kCgri0uuFKweW8ec1B+ICssbVM&#10;Cp7kYbUcvSyw0LbnIz1OoRIRwr5ABXUIXSGlL2sy6Ke2I47e1TqDIUpXSe2wj3DTylmSpNJgw3Gh&#10;xo7WNZXfp7tRkLvPNCuvm0N6zHq9392q3SH9UmoyHj7eQQQawn/4r73VCmbzLM/g9068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Z6xnGAAAA3gAAAA8AAAAAAAAA&#10;AAAAAAAAoQIAAGRycy9kb3ducmV2LnhtbFBLBQYAAAAABAAEAPkAAACUAwAAAAA=&#10;" strokecolor="purple" strokeweight=".35pt"/>
                        <v:line id="Line 1270" o:spid="_x0000_s1743" style="position:absolute;flip:x;visibility:visible;mso-wrap-style:square" from="3558,344" to="3580,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uREscAAADeAAAADwAAAGRycy9kb3ducmV2LnhtbERPW2vCMBR+H/gfwhH2IppMZEo1ihcG&#10;2xgDqxs+HppjW2xOuiZq3a9fHgY+fnz32aK1lbhQ40vHGp4GCgRx5kzJuYb97qU/AeEDssHKMWm4&#10;kYfFvPMww8S4K2/pkoZcxBD2CWooQqgTKX1WkEU/cDVx5I6usRgibHJpGrzGcFvJoVLP0mLJsaHA&#10;mtYFZaf0bDX0Vh/q632t8O02+jz8lpvz9+anp/Vjt11OQQRqw1387341Goaj8STujXfiFZD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25ESxwAAAN4AAAAPAAAAAAAA&#10;AAAAAAAAAKECAABkcnMvZG93bnJldi54bWxQSwUGAAAAAAQABAD5AAAAlQMAAAAA&#10;" strokecolor="purple" strokeweight=".35pt"/>
                        <v:line id="Line 1271" o:spid="_x0000_s1744" style="position:absolute;flip:y;visibility:visible;mso-wrap-style:square" from="3580,321" to="3602,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c0icoAAADeAAAADwAAAGRycy9kb3ducmV2LnhtbESP3WoCMRSE7wt9h3AKvRFNKtLqapRW&#10;KVSRgr94edic7i7dnGw3Udc+fVMQvBxm5htmNGlsKU5U+8KxhqeOAkGcOlNwpmG7eW/3QfiAbLB0&#10;TBou5GEyvr8bYWLcmVd0WodMRAj7BDXkIVSJlD7NyaLvuIo4el+uthiirDNpajxHuC1lV6lnabHg&#10;uJBjRdOc0u/10WpovS3VbjFVOL/0Pg+/xey4n/20tH58aF6HIAI14Ra+tj+Mhm7vpT+A/zvxCsjx&#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3lzSJygAAAN4AAAAPAAAA&#10;AAAAAAAAAAAAAKECAABkcnMvZG93bnJldi54bWxQSwUGAAAAAAQABAD5AAAAmAMAAAAA&#10;" strokecolor="purple" strokeweight=".35pt"/>
                        <v:line id="Line 1272" o:spid="_x0000_s1745" style="position:absolute;flip:y;visibility:visible;mso-wrap-style:square" from="3580,321" to="3580,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QLycgAAADeAAAADwAAAGRycy9kb3ducmV2LnhtbESPzWoCMRSF94LvEK7QjdSkIrUdjdIq&#10;QluKUFvF5WVynRmc3IyTqKNPbxYFl4fzxzeeNrYUJ6p94VjDU0+BIE6dKTjT8Pe7eHwB4QOywdIx&#10;abiQh+mk3RpjYtyZf+i0CpmII+wT1JCHUCVS+jQni77nKuLo7VxtMURZZ9LUeI7jtpR9pZ6lxYLj&#10;Q44VzXJK96uj1dB9/1brr5nCz8tgub0W8+Nmfuhq/dBp3kYgAjXhHv5vfxgN/cHwNQJEnIgCcnI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3QLycgAAADeAAAADwAAAAAA&#10;AAAAAAAAAAChAgAAZHJzL2Rvd25yZXYueG1sUEsFBgAAAAAEAAQA+QAAAJYDAAAAAA==&#10;" strokecolor="purple" strokeweight=".35pt"/>
                        <v:line id="Line 1273" o:spid="_x0000_s1746" style="position:absolute;visibility:visible;mso-wrap-style:square" from="3580,344" to="3580,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VAK8cAAADeAAAADwAAAGRycy9kb3ducmV2LnhtbESP0WrCQBRE3wv9h+UWfKsbRRKbZiNF&#10;EESqVNsPuGSvSWj2btxdTfr3bqHQx2FmzjDFajSduJHzrWUFs2kCgriyuuVawdfn5nkJwgdkjZ1l&#10;UvBDHlbl40OBubYDH+l2CrWIEPY5KmhC6HMpfdWQQT+1PXH0ztYZDFG6WmqHQ4SbTs6TJJUGW44L&#10;Dfa0bqj6Pl2NgqXbp1l13hzSYzbo992l3h3SD6UmT+PbK4hAY/gP/7W3WsF8kb3M4PdOvAKy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JUArxwAAAN4AAAAPAAAAAAAA&#10;AAAAAAAAAKECAABkcnMvZG93bnJldi54bWxQSwUGAAAAAAQABAD5AAAAlQMAAAAA&#10;" strokecolor="purple" strokeweight=".35pt"/>
                        <v:rect id="Rectangle 1274" o:spid="_x0000_s1747" style="position:absolute;left:4208;top:956;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UKyMcA&#10;AADeAAAADwAAAGRycy9kb3ducmV2LnhtbESPQWvCQBSE7wX/w/KEXkQ3DcXa1FWKUBpEkMbW8yP7&#10;TILZtzG7TdJ/7wpCj8PMfMMs14OpRUetqywreJpFIIhzqysuFHwfPqYLEM4ja6wtk4I/crBejR6W&#10;mGjb8xd1mS9EgLBLUEHpfZNI6fKSDLqZbYiDd7KtQR9kW0jdYh/gppZxFM2lwYrDQokNbUrKz9mv&#10;UdDn++542H3K/eSYWr6kl032s1XqcTy8v4HwNPj/8L2dagXx88trDLc74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lCsjHAAAA3gAAAA8AAAAAAAAAAAAAAAAAmAIAAGRy&#10;cy9kb3ducmV2LnhtbFBLBQYAAAAABAAEAPUAAACMAwAAAAA=&#10;" filled="f" stroked="f"/>
                        <v:line id="Line 1275" o:spid="_x0000_s1748" style="position:absolute;flip:x y;visibility:visible;mso-wrap-style:square" from="4215,964" to="4238,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XwcYAAADeAAAADwAAAGRycy9kb3ducmV2LnhtbESPQWvCQBSE74L/YXlCb7rRlmijq4hi&#10;EQqiqXh+ZF+zodm3Ibtq+u+7QsHjMDPfMItVZ2txo9ZXjhWMRwkI4sLpiksF56/dcAbCB2SNtWNS&#10;8EseVst+b4GZdnc+0S0PpYgQ9hkqMCE0mZS+MGTRj1xDHL1v11oMUbal1C3eI9zWcpIkqbRYcVww&#10;2NDGUPGTX62C1Jy33dEcrx+nncHPwyWfhbRS6mXQrecgAnXhGf5v77WCydv0/RUed+IV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v18HGAAAA3gAAAA8AAAAAAAAA&#10;AAAAAAAAoQIAAGRycy9kb3ducmV2LnhtbFBLBQYAAAAABAAEAPkAAACUAwAAAAA=&#10;" strokecolor="purple" strokeweight=".35pt"/>
                        <v:line id="Line 1276" o:spid="_x0000_s1749" style="position:absolute;visibility:visible;mso-wrap-style:square" from="4238,986" to="4260,1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Ljs8cAAADeAAAADwAAAGRycy9kb3ducmV2LnhtbESP3WrCQBSE7wu+w3IE7+qmIommriIF&#10;QcSKP32AQ/aYhGbPxt2tiW/fLRS8HGbmG2ax6k0j7uR8bVnB2zgBQVxYXXOp4OuyeZ2B8AFZY2OZ&#10;FDzIw2o5eFlgrm3HJ7qfQykihH2OCqoQ2lxKX1Rk0I9tSxy9q3UGQ5SulNphF+GmkZMkSaXBmuNC&#10;hS19VFR8n3+Mgpn7TLPiujmkp6zT+92t3B3So1KjYb9+BxGoD8/wf3urFUym2XwKf3fiF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UuOzxwAAAN4AAAAPAAAAAAAA&#10;AAAAAAAAAKECAABkcnMvZG93bnJldi54bWxQSwUGAAAAAAQABAD5AAAAlQMAAAAA&#10;" strokecolor="purple" strokeweight=".35pt"/>
                        <v:line id="Line 1277" o:spid="_x0000_s1750" style="position:absolute;flip:x;visibility:visible;mso-wrap-style:square" from="4215,986" to="4238,1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OoUcoAAADeAAAADwAAAGRycy9kb3ducmV2LnhtbESPQWsCMRSE74X+h/AKvYgmFat2NUqr&#10;FGwRQa3i8bF53V26edluoq799Y1Q6HGYmW+Y8bSxpThR7QvHGh46CgRx6kzBmYaP7Wt7CMIHZIOl&#10;Y9JwIQ/Tye3NGBPjzrym0yZkIkLYJ6ghD6FKpPRpThZ9x1XE0ft0tcUQZZ1JU+M5wm0pu0r1pcWC&#10;40KOFc1ySr82R6uh9bJUu/eZwrdLb3X4KebH/fy7pfX9XfM8AhGoCf/hv/bCaOj2Bk+P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zA6hRygAAAN4AAAAPAAAA&#10;AAAAAAAAAAAAAKECAABkcnMvZG93bnJldi54bWxQSwUGAAAAAAQABAD5AAAAmAMAAAAA&#10;" strokecolor="purple" strokeweight=".35pt"/>
                        <v:line id="Line 1278" o:spid="_x0000_s1751" style="position:absolute;flip:y;visibility:visible;mso-wrap-style:square" from="4238,964" to="4260,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E2JsoAAADeAAAADwAAAGRycy9kb3ducmV2LnhtbESP3WoCMRSE7wt9h3AKvRFNKmJ1NUqr&#10;FKpIwV+8PGxOd5duTrabqGufvikIvRxm5htmPG1sKc5U+8KxhqeOAkGcOlNwpmG3fWsPQPiAbLB0&#10;TBqu5GE6ub8bY2Lchdd03oRMRAj7BDXkIVSJlD7NyaLvuIo4ep+uthiirDNparxEuC1lV6m+tFhw&#10;XMixollO6dfmZDW0Xldqv5wpXFx7H8efYn46zL9bWj8+NC8jEIGa8B++td+Nhm7vediHvzvxCsjJ&#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D0TYmygAAAN4AAAAPAAAA&#10;AAAAAAAAAAAAAKECAABkcnMvZG93bnJldi54bWxQSwUGAAAAAAQABAD5AAAAmAMAAAAA&#10;" strokecolor="purple" strokeweight=".35pt"/>
                        <v:line id="Line 1279" o:spid="_x0000_s1752" style="position:absolute;flip:y;visibility:visible;mso-wrap-style:square" from="4238,964" to="4238,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snZO9ygAAAN4AAAAPAAAA&#10;AAAAAAAAAAAAAKECAABkcnMvZG93bnJldi54bWxQSwUGAAAAAAQABAD5AAAAmAMAAAAA&#10;" strokecolor="purple" strokeweight=".35pt"/>
                        <v:line id="Line 1280" o:spid="_x0000_s1753" style="position:absolute;visibility:visible;mso-wrap-style:square" from="4238,986" to="4238,1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ptsMAAADeAAAADwAAAGRycy9kb3ducmV2LnhtbERP3WrCMBS+H/gO4Qi7m6kyWq1GkYEg&#10;sol/D3Bojm2xOemSaLu3Xy4ELz++/8WqN414kPO1ZQXjUQKCuLC65lLB5bz5mILwAVljY5kU/JGH&#10;1XLwtsBc246P9DiFUsQQ9jkqqEJocyl9UZFBP7ItceSu1hkMEbpSaoddDDeNnCRJKg3WHBsqbOmr&#10;ouJ2uhsFU/eTZsV1s0+PWae/d7/lbp8elHof9us5iEB9eImf7q1WMPnMZnFvvBOv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f6bbDAAAA3gAAAA8AAAAAAAAAAAAA&#10;AAAAoQIAAGRycy9kb3ducmV2LnhtbFBLBQYAAAAABAAEAPkAAACRAwAAAAA=&#10;" strokecolor="purple" strokeweight=".35pt"/>
                        <v:rect id="Rectangle 1281" o:spid="_x0000_s1754" style="position:absolute;left:4873;top:56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GYuccA&#10;AADeAAAADwAAAGRycy9kb3ducmV2LnhtbESPQWvCQBSE74L/YXlCL1I3lWJrdJUilAYRpLF6fmSf&#10;STD7Nma3SfrvXaHgcZiZb5jlujeVaKlxpWUFL5MIBHFmdcm5gp/D5/M7COeRNVaWScEfOVivhoMl&#10;xtp2/E1t6nMRIOxiVFB4X8dSuqwgg25ia+LgnW1j0AfZ5FI32AW4qeQ0imbSYMlhocCaNgVll/TX&#10;KOiyfXs67L7kfnxKLF+T6yY9bpV6GvUfCxCeev8I/7cTrWD6+jafw/1OuAJyd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BmLnHAAAA3gAAAA8AAAAAAAAAAAAAAAAAmAIAAGRy&#10;cy9kb3ducmV2LnhtbFBLBQYAAAAABAAEAPUAAACMAwAAAAA=&#10;" filled="f" stroked="f"/>
                        <v:line id="Line 1282" o:spid="_x0000_s1755" style="position:absolute;flip:x y;visibility:visible;mso-wrap-style:square" from="4881,568" to="4903,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IZ8MAAADeAAAADwAAAGRycy9kb3ducmV2LnhtbESPzYrCMBSF94LvEK4wO02VoZSOUURR&#10;hAHRWmZ9aa5NsbkpTdTO25vFwCwP549vuR5sK57U+8axgvksAUFcOd1wraC87qcZCB+QNbaOScEv&#10;eVivxqMl5tq9+ELPItQijrDPUYEJocul9JUhi37mOuLo3VxvMUTZ11L3+IrjtpWLJEmlxYbjg8GO&#10;toaqe/GwClJT7oazOT8Ol73B79NPkYW0UepjMmy+QAQawn/4r33UChafWRIBIk5EAbl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DSGfDAAAA3gAAAA8AAAAAAAAAAAAA&#10;AAAAoQIAAGRycy9kb3ducmV2LnhtbFBLBQYAAAAABAAEAPkAAACRAwAAAAA=&#10;" strokecolor="purple" strokeweight=".35pt"/>
                        <v:line id="Line 1283" o:spid="_x0000_s1756" style="position:absolute;visibility:visible;mso-wrap-style:square" from="4903,590" to="4925,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tB+sYAAADeAAAADwAAAGRycy9kb3ducmV2LnhtbESP3WrCQBSE7wu+w3IE7+pGkRiiq5SC&#10;IGKl/jzAIXtMQrNn093VxLfvCkIvh5n5hlmue9OIOzlfW1YwGScgiAuray4VXM6b9wyED8gaG8uk&#10;4EEe1qvB2xJzbTs+0v0UShEh7HNUUIXQ5lL6oiKDfmxb4uhdrTMYonSl1A67CDeNnCZJKg3WHBcq&#10;bOmzouLndDMKMveVzovr5pAe553e737L3SH9Vmo07D8WIAL14T/8am+1guksSybwvBOv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bQfrGAAAA3gAAAA8AAAAAAAAA&#10;AAAAAAAAoQIAAGRycy9kb3ducmV2LnhtbFBLBQYAAAAABAAEAPkAAACUAwAAAAA=&#10;" strokecolor="purple" strokeweight=".35pt"/>
                        <v:line id="Line 1284" o:spid="_x0000_s1757" style="position:absolute;flip:x;visibility:visible;mso-wrap-style:square" from="4881,590" to="4903,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Qx9MkAAADeAAAADwAAAGRycy9kb3ducmV2LnhtbESP3WoCMRSE7wu+QziF3ogmLlJkNUpV&#10;Cm0pBX/x8rA57i5uTrabqGufvikUvBxm5htmMmttJS7U+NKxhkFfgSDOnCk517DdvPZGIHxANlg5&#10;Jg038jCbdh4mmBp35RVd1iEXEcI+RQ1FCHUqpc8Ksuj7riaO3tE1FkOUTS5Ng9cIt5VMlHqWFkuO&#10;CwXWtCgoO63PVkN3/ql2HwuF77fh1+GnXJ73y++u1k+P7csYRKA23MP/7TejIRmOVAJ/d+IVkN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JUMfTJAAAA3gAAAA8AAAAA&#10;AAAAAAAAAAAAoQIAAGRycy9kb3ducmV2LnhtbFBLBQYAAAAABAAEAPkAAACXAwAAAAA=&#10;" strokecolor="purple" strokeweight=".35pt"/>
                        <v:line id="Line 1285" o:spid="_x0000_s1758" style="position:absolute;flip:y;visibility:visible;mso-wrap-style:square" from="4903,568" to="4925,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iUb8kAAADeAAAADwAAAGRycy9kb3ducmV2LnhtbESP3WoCMRSE7wt9h3AK3ogmtSKyNYpV&#10;Cm0Rwb/Sy8PmdHdxc7Juoq4+vSkUvBxm5htmNGlsKU5U+8KxhueuAkGcOlNwpmG7ee8MQfiAbLB0&#10;TBou5GEyfnwYYWLcmVd0WodMRAj7BDXkIVSJlD7NyaLvuoo4er+uthiirDNpajxHuC1lT6mBtFhw&#10;XMixollO6X59tBrabwu1+5op/Lz0lz/XYn78nh/aWreemukriEBNuIf/2x9GQ68/VC/wdydeATm+&#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0YlG/JAAAA3gAAAA8AAAAA&#10;AAAAAAAAAAAAoQIAAGRycy9kb3ducmV2LnhtbFBLBQYAAAAABAAEAPkAAACXAwAAAAA=&#10;" strokecolor="purple" strokeweight=".35pt"/>
                        <v:line id="Line 1286" o:spid="_x0000_s1759" style="position:absolute;flip:y;visibility:visible;mso-wrap-style:square" from="4903,568" to="4903,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EMG8kAAADeAAAADwAAAGRycy9kb3ducmV2LnhtbESP3WoCMRSE7wt9h3AK3ogmlaXIapRW&#10;EdoiBX/p5WFzurt0c7Juoq4+vSkUvBxm5htmPG1tJU7U+NKxhue+AkGcOVNyrmG7WfSGIHxANlg5&#10;Jg0X8jCdPD6MMTXuzCs6rUMuIoR9ihqKEOpUSp8VZNH3XU0cvR/XWAxRNrk0DZ4j3FZyoNSLtFhy&#10;XCiwpllB2e/6aDV035Zq9zlT+HFJvr6v5fy4nx+6Wnee2tcRiEBtuIf/2+9GwyAZqgT+7sQrICc3&#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LxDBvJAAAA3gAAAA8AAAAA&#10;AAAAAAAAAAAAoQIAAGRycy9kb3ducmV2LnhtbFBLBQYAAAAABAAEAPkAAACXAwAAAAA=&#10;" strokecolor="purple" strokeweight=".35pt"/>
                        <v:line id="Line 1287" o:spid="_x0000_s1760" style="position:absolute;visibility:visible;mso-wrap-style:square" from="4903,590" to="4903,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BH+ccAAADeAAAADwAAAGRycy9kb3ducmV2LnhtbESP3WrCQBSE7wu+w3IE7+qmYmNIXUUK&#10;gkgVf/oAh+wxCc2ejbtbE9/eLRS8HGbmG2a+7E0jbuR8bVnB2zgBQVxYXXOp4Pu8fs1A+ICssbFM&#10;Cu7kYbkYvMwx17bjI91OoRQRwj5HBVUIbS6lLyoy6Me2JY7exTqDIUpXSu2wi3DTyEmSpNJgzXGh&#10;wpY+Kyp+Tr9GQeZ26ay4rPfpcdbpr+213O7Tg1KjYb/6ABGoD8/wf3ujFUymWfIOf3fiF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oEf5xwAAAN4AAAAPAAAAAAAA&#10;AAAAAAAAAKECAABkcnMvZG93bnJldi54bWxQSwUGAAAAAAQABAD5AAAAlQMAAAAA&#10;" strokecolor="purple" strokeweight=".35pt"/>
                        <v:rect id="Rectangle 1288" o:spid="_x0000_s1761" style="position:absolute;left:5531;top:613;width:75;height: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GscA&#10;AADeAAAADwAAAGRycy9kb3ducmV2LnhtbESP3WrCQBSE7wXfYTmCN6KbShGJriKCNJSCNP5cH7LH&#10;JJg9G7Nrkr59t1DwcpiZb5j1tjeVaKlxpWUFb7MIBHFmdcm5gvPpMF2CcB5ZY2WZFPyQg+1mOFhj&#10;rG3H39SmPhcBwi5GBYX3dSylywoy6Ga2Jg7ezTYGfZBNLnWDXYCbSs6jaCENlhwWCqxpX1B2T59G&#10;QZcd2+vp60MeJ9fE8iN57NPLp1LjUb9bgfDU+1f4v51oBfP3ZbSAvzvhCs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0gDRrHAAAA3gAAAA8AAAAAAAAAAAAAAAAAmAIAAGRy&#10;cy9kb3ducmV2LnhtbFBLBQYAAAAABAAEAPUAAACMAwAAAAA=&#10;" filled="f" stroked="f"/>
                        <v:line id="Line 1289" o:spid="_x0000_s1762" style="position:absolute;flip:x y;visibility:visible;mso-wrap-style:square" from="5538,620" to="556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rQE8UAAADeAAAADwAAAGRycy9kb3ducmV2LnhtbESPQWvCQBSE7wX/w/IEb3WjlDREVxHF&#10;IhSKRvH8yD6zwezbkF01/nu3UOhxmJlvmPmyt424U+drxwom4wQEcel0zZWC03H7noHwAVlj45gU&#10;PMnDcjF4m2Ou3YMPdC9CJSKEfY4KTAhtLqUvDVn0Y9cSR+/iOoshyq6SusNHhNtGTpMklRZrjgsG&#10;W1obKq/FzSpIzWnT783+9nXYGvz+ORdZSGulRsN+NQMRqA//4b/2TiuYfmTJJ/zeiVdAL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6rQE8UAAADeAAAADwAAAAAAAAAA&#10;AAAAAAChAgAAZHJzL2Rvd25yZXYueG1sUEsFBgAAAAAEAAQA+QAAAJMDAAAAAA==&#10;" strokecolor="purple" strokeweight=".35pt"/>
                        <v:line id="Line 1290" o:spid="_x0000_s1763" style="position:absolute;visibility:visible;mso-wrap-style:square" from="5561,643" to="5583,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HoZ8MAAADeAAAADwAAAGRycy9kb3ducmV2LnhtbERPy4rCMBTdC/MP4QruNFWGWjpGkQFB&#10;RMXHfMClubbF5qYmGdv5+8lCcHk478WqN414kvO1ZQXTSQKCuLC65lLBz3UzzkD4gKyxsUwK/sjD&#10;avkxWGCubcdnel5CKWII+xwVVCG0uZS+qMign9iWOHI36wyGCF0ptcMuhptGzpIklQZrjg0VtvRd&#10;UXG//BoFmTuk8+K2Oabneaf3u0e5O6YnpUbDfv0FIlAf3uKXe6sVzD6zJO6Nd+IV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h6GfDAAAA3gAAAA8AAAAAAAAAAAAA&#10;AAAAoQIAAGRycy9kb3ducmV2LnhtbFBLBQYAAAAABAAEAPkAAACRAwAAAAA=&#10;" strokecolor="purple" strokeweight=".35pt"/>
                        <v:line id="Line 1291" o:spid="_x0000_s1764" style="position:absolute;flip:x;visibility:visible;mso-wrap-style:square" from="5538,643" to="5561,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CjhckAAADeAAAADwAAAGRycy9kb3ducmV2LnhtbESPQWsCMRSE7wX/Q3iCF9GkIsVujWIV&#10;wRYRqm3p8bF53V3cvKybqKu/3giFHoeZ+YYZTxtbihPVvnCs4bGvQBCnzhScafjcLXsjED4gGywd&#10;k4YLeZhOWg9jTIw78wedtiETEcI+QQ15CFUipU9zsuj7riKO3q+rLYYo60yaGs8Rbks5UOpJWiw4&#10;LuRY0TyndL89Wg3d17X6ep8rfLsMNz/XYnH8Xhy6WnfazewFRKAm/If/2iujYTAcqWe434lXQE5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zwo4XJAAAA3gAAAA8AAAAA&#10;AAAAAAAAAAAAoQIAAGRycy9kb3ducmV2LnhtbFBLBQYAAAAABAAEAPkAAACXAwAAAAA=&#10;" strokecolor="purple" strokeweight=".35pt"/>
                        <v:line id="Line 1292" o:spid="_x0000_s1765" style="position:absolute;flip:y;visibility:visible;mso-wrap-style:square" from="5561,620" to="558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cxccAAADeAAAADwAAAGRycy9kb3ducmV2LnhtbESPy2oCMRSG9wXfIRzBjdREkSJTo3ih&#10;oEUKaisuD5PjzODkZDqJOvbpzULo8ue/8Y2njS3FlWpfONbQ7ykQxKkzBWcavvcfryMQPiAbLB2T&#10;hjt5mE5aL2NMjLvxlq67kIk4wj5BDXkIVSKlT3Oy6HuuIo7eydUWQ5R1Jk2NtzhuSzlQ6k1aLDg+&#10;5FjRIqf0vLtYDd35Rv18LhSu78Ov41+xvByWv12tO+1m9g4iUBP+w8/2ymgYDEf9CBBxIgrIy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E5zFxwAAAN4AAAAPAAAAAAAA&#10;AAAAAAAAAKECAABkcnMvZG93bnJldi54bWxQSwUGAAAAAAQABAD5AAAAlQMAAAAA&#10;" strokecolor="purple" strokeweight=".35pt"/>
                        <v:line id="Line 1293" o:spid="_x0000_s1766" style="position:absolute;flip:y;visibility:visible;mso-wrap-style:square" from="5561,620" to="556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85XskAAADeAAAADwAAAGRycy9kb3ducmV2LnhtbESPQWsCMRSE70L/Q3iFXqQmKyKyNUqr&#10;FFRE0Lbi8bF53V26edluoq7++kYQehxm5htmPG1tJU7U+NKxhqSnQBBnzpSca/j8eH8egfAB2WDl&#10;mDRcyMN08tAZY2rcmbd02oVcRAj7FDUUIdSplD4ryKLvuZo4et+usRiibHJpGjxHuK1kX6mhtFhy&#10;XCiwpllB2c/uaDV039bqazVTuLwMNodrOT/u579drZ8e29cXEIHa8B++txdGQ38wShK43YlXQE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dfOV7JAAAA3gAAAA8AAAAA&#10;AAAAAAAAAAAAoQIAAGRycy9kb3ducmV2LnhtbFBLBQYAAAAABAAEAPkAAACXAwAAAAA=&#10;" strokecolor="purple" strokeweight=".35pt"/>
                        <v:line id="Line 1294" o:spid="_x0000_s1767" style="position:absolute;visibility:visible;mso-wrap-style:square" from="5561,643" to="5561,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BJUMcAAADeAAAADwAAAGRycy9kb3ducmV2LnhtbESP3WrCQBSE74W+w3IKvdONocSQuhEp&#10;CEWqVO0DHLInP5g9m+5uTfr2bqHQy2FmvmHWm8n04kbOd5YVLBcJCOLK6o4bBZ+X3TwH4QOyxt4y&#10;KfghD5vyYbbGQtuRT3Q7h0ZECPsCFbQhDIWUvmrJoF/YgTh6tXUGQ5SukdrhGOGml2mSZNJgx3Gh&#10;xYFeW6qu52+jIHeHbFXVu2N2Wo36ff/V7I/Zh1JPj9P2BUSgKfyH/9pvWkH6nC9T+L0Tr4As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kElQxwAAAN4AAAAPAAAAAAAA&#10;AAAAAAAAAKECAABkcnMvZG93bnJldi54bWxQSwUGAAAAAAQABAD5AAAAlQMAAAAA&#10;" strokecolor="purple" strokeweight=".35pt"/>
                        <v:rect id="Rectangle 1295" o:spid="_x0000_s1768" style="position:absolute;left:6196;top:291;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44X8cA&#10;AADeAAAADwAAAGRycy9kb3ducmV2LnhtbESPQWvCQBSE74L/YXlCL6VutEUkuooI0iCCGKvnR/Y1&#10;Cc2+jdk1Sf+9Wyh4HGbmG2a57k0lWmpcaVnBZByBIM6sLjlX8HXevc1BOI+ssbJMCn7JwXo1HCwx&#10;1rbjE7Wpz0WAsItRQeF9HUvpsoIMurGtiYP3bRuDPsgml7rBLsBNJadRNJMGSw4LBda0LSj7Se9G&#10;QZcd2+v58CmPr9fE8i25bdPLXqmXUb9ZgPDU+2f4v51oBdOP+eQd/u6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OOF/HAAAA3gAAAA8AAAAAAAAAAAAAAAAAmAIAAGRy&#10;cy9kb3ducmV2LnhtbFBLBQYAAAAABAAEAPUAAACMAwAAAAA=&#10;" filled="f" stroked="f"/>
                        <v:line id="Line 1296" o:spid="_x0000_s1769" style="position:absolute;flip:x y;visibility:visible;mso-wrap-style:square" from="6203,299" to="6226,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HYucQAAADeAAAADwAAAGRycy9kb3ducmV2LnhtbESPQYvCMBSE7wv+h/AEb2uqSCnVKKK4&#10;LAiLdmXPj+bZFJuX0kSt/94sCB6HmfmGWax624gbdb52rGAyTkAQl07XXCk4/e4+MxA+IGtsHJOC&#10;B3lYLQcfC8y1u/ORbkWoRISwz1GBCaHNpfSlIYt+7Fri6J1dZzFE2VVSd3iPcNvIaZKk0mLNccFg&#10;SxtD5aW4WgWpOW37gzlcv447g/ufvyILaa3UaNiv5yAC9eEdfrW/tYLpLJvM4P9OvA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odi5xAAAAN4AAAAPAAAAAAAAAAAA&#10;AAAAAKECAABkcnMvZG93bnJldi54bWxQSwUGAAAAAAQABAD5AAAAkgMAAAAA&#10;" strokecolor="purple" strokeweight=".35pt"/>
                        <v:line id="Line 1297" o:spid="_x0000_s1770" style="position:absolute;visibility:visible;mso-wrap-style:square" from="6226,321" to="6248,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nRJMcAAADeAAAADwAAAGRycy9kb3ducmV2LnhtbESPzWrDMBCE74W+g9hCb42ckDrGsRxC&#10;IRBCG5qfB1isjW1irRxJjd23rwqFHoeZ+YYpVqPpxJ2cby0rmE4SEMSV1S3XCs6nzUsGwgdkjZ1l&#10;UvBNHlbl40OBubYDH+h+DLWIEPY5KmhC6HMpfdWQQT+xPXH0LtYZDFG6WmqHQ4SbTs6SJJUGW44L&#10;Dfb01lB1PX4ZBZn7SBfVZbNPD4tBv+9u9W6ffir1/DSulyACjeE//NfeagWzeTZ9hd878QrI8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edEkxwAAAN4AAAAPAAAAAAAA&#10;AAAAAAAAAKECAABkcnMvZG93bnJldi54bWxQSwUGAAAAAAQABAD5AAAAlQMAAAAA&#10;" strokecolor="purple" strokeweight=".35pt"/>
                        <v:line id="Line 1298" o:spid="_x0000_s1771" style="position:absolute;flip:x;visibility:visible;mso-wrap-style:square" from="6203,321" to="6226,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ahKskAAADeAAAADwAAAGRycy9kb3ducmV2LnhtbESP3WoCMRSE74W+QziF3ogmioisRqlK&#10;oRYp+EsvD5vT3aWbk3UTde3TN0LBy2FmvmEms8aW4kK1Lxxr6HUVCOLUmYIzDfvdW2cEwgdkg6Vj&#10;0nAjD7PpU2uCiXFX3tBlGzIRIewT1JCHUCVS+jQni77rKuLofbvaYoiyzqSp8RrhtpR9pYbSYsFx&#10;IceKFjmlP9uz1dCer9XhY6FwdRt8fv0Wy/NxeWpr/fLcvI5BBGrCI/zffjca+oNRbwj3O/EKyO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i2oSrJAAAA3gAAAA8AAAAA&#10;AAAAAAAAAAAAoQIAAGRycy9kb3ducmV2LnhtbFBLBQYAAAAABAAEAPkAAACXAwAAAAA=&#10;" strokecolor="purple" strokeweight=".35pt"/>
                        <v:line id="Line 1299" o:spid="_x0000_s1772" style="position:absolute;flip:y;visibility:visible;mso-wrap-style:square" from="6226,299" to="6248,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EsckAAADeAAAADwAAAGRycy9kb3ducmV2LnhtbESP3WoCMRSE7wt9h3AEb0QTRVrZGqVV&#10;Cq2Ugr/08rA57i7dnKybqKtPbwpCL4eZ+YYZTxtbihPVvnCsod9TIIhTZwrONGzW790RCB+QDZaO&#10;ScOFPEwnjw9jTIw785JOq5CJCGGfoIY8hCqR0qc5WfQ9VxFHb+9qiyHKOpOmxnOE21IOlHqSFguO&#10;CzlWNMsp/V0drYbO25faLmYKPy/D759rMT/u5oeO1u1W8/oCIlAT/sP39ofRMBiO+s/wdydeATm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f6BLHJAAAA3gAAAA8AAAAA&#10;AAAAAAAAAAAAoQIAAGRycy9kb3ducmV2LnhtbFBLBQYAAAAABAAEAPkAAACXAwAAAAA=&#10;" strokecolor="purple" strokeweight=".35pt"/>
                        <v:line id="Line 1300" o:spid="_x0000_s1773" style="position:absolute;flip:y;visibility:visible;mso-wrap-style:square" from="6226,299" to="6226,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WQw8YAAADeAAAADwAAAGRycy9kb3ducmV2LnhtbERPy2oCMRTdF/yHcAU3UhNFikyN4oOC&#10;Fimorbi8TK4zg5Ob6STq2K83C6HLw3mPp40txZVqXzjW0O8pEMSpMwVnGr73H68jED4gGywdk4Y7&#10;eZhOWi9jTIy78Zauu5CJGMI+QQ15CFUipU9zsuh7riKO3MnVFkOEdSZNjbcYbks5UOpNWiw4NuRY&#10;0SKn9Ly7WA3d+Ub9fC4Uru/Dr+Nfsbwclr9drTvtZvYOIlAT/sVP98poGAxH/bg33olXQE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ZlkMPGAAAA3gAAAA8AAAAAAAAA&#10;AAAAAAAAoQIAAGRycy9kb3ducmV2LnhtbFBLBQYAAAAABAAEAPkAAACUAwAAAAA=&#10;" strokecolor="purple" strokeweight=".35pt"/>
                        <v:line id="Line 1301" o:spid="_x0000_s1774" style="position:absolute;visibility:visible;mso-wrap-style:square" from="6226,321" to="6226,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TbIccAAADeAAAADwAAAGRycy9kb3ducmV2LnhtbESP0WrCQBRE3wv9h+UWfKsbRWKaZiNF&#10;EESqVNsPuGSvSWj2btxdTfr3bqHQx2FmzjDFajSduJHzrWUFs2kCgriyuuVawdfn5jkD4QOyxs4y&#10;KfghD6vy8aHAXNuBj3Q7hVpECPscFTQh9LmUvmrIoJ/anjh6Z+sMhihdLbXDIcJNJ+dJkkqDLceF&#10;BntaN1R9n65GQeb26bI6bw7pcTno992l3h3SD6UmT+PbK4hAY/gP/7W3WsF8kc1e4PdOvAKy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NNshxwAAAN4AAAAPAAAAAAAA&#10;AAAAAAAAAKECAABkcnMvZG93bnJldi54bWxQSwUGAAAAAAQABAD5AAAAlQMAAAAA&#10;" strokecolor="purple" strokeweight=".35pt"/>
                        <v:rect id="Rectangle 1302" o:spid="_x0000_s1775" style="position:absolute;left:142;top:2922;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0hB8IA&#10;AADeAAAADwAAAGRycy9kb3ducmV2LnhtbESPy4rCMBSG94LvEM6AO02nyFCqUYYBwRE3Vh/g0Jxe&#10;MDkpSbSdtzcLYZY//41vu5+sEU/yoXes4HOVgSCune65VXC7HpYFiBCRNRrHpOCPAux389kWS+1G&#10;vtCziq1IIxxKVNDFOJRShroji2HlBuLkNc5bjEn6VmqPYxq3RuZZ9iUt9pweOhzop6P6Xj2sAnmt&#10;DmNRGZ+5U96cze/x0pBTavExfW9ARJrif/jdPmoF+brIE0DCSSg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EHwgAAAN4AAAAPAAAAAAAAAAAAAAAAAJgCAABkcnMvZG93&#10;bnJldi54bWxQSwUGAAAAAAQABAD1AAAAhwMAAAAA&#10;" filled="f" stroked="f">
                          <v:textbox style="mso-fit-shape-to-text:t" inset="0,0,0,0">
                            <w:txbxContent>
                              <w:p w14:paraId="502F9D29" w14:textId="77777777" w:rsidR="00B44842" w:rsidRDefault="00B44842" w:rsidP="00B44842">
                                <w:r>
                                  <w:rPr>
                                    <w:rFonts w:ascii="Arial" w:hAnsi="Arial" w:cs="Arial"/>
                                    <w:color w:val="000000"/>
                                    <w:sz w:val="12"/>
                                    <w:szCs w:val="12"/>
                                  </w:rPr>
                                  <w:t>1</w:t>
                                </w:r>
                              </w:p>
                            </w:txbxContent>
                          </v:textbox>
                        </v:rect>
                        <v:rect id="Rectangle 1303" o:spid="_x0000_s1776" style="position:absolute;left:142;top:1973;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GEnMQA&#10;AADeAAAADwAAAGRycy9kb3ducmV2LnhtbESPzWrDMBCE74G+g9hCb7EcE4Jxo4QQCKShlzh5gMVa&#10;/1BpZSQ1dt++KhRyHGbmG2a7n60RD/JhcKxgleUgiBunB+4U3G+nZQkiRGSNxjEp+KEA+93LYouV&#10;dhNf6VHHTiQIhwoV9DGOlZSh6cliyNxInLzWeYsxSd9J7XFKcGtkkecbaXHgtNDjSMeemq/62yqQ&#10;t/o0lbXxubsU7af5OF9bckq9vc6HdxCR5vgM/7fPWkGxLosV/N1JV0D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xhJzEAAAA3gAAAA8AAAAAAAAAAAAAAAAAmAIAAGRycy9k&#10;b3ducmV2LnhtbFBLBQYAAAAABAAEAPUAAACJAwAAAAA=&#10;" filled="f" stroked="f">
                          <v:textbox style="mso-fit-shape-to-text:t" inset="0,0,0,0">
                            <w:txbxContent>
                              <w:p w14:paraId="0419B16F" w14:textId="77777777" w:rsidR="00B44842" w:rsidRDefault="00B44842" w:rsidP="00B44842">
                                <w:r>
                                  <w:rPr>
                                    <w:rFonts w:ascii="Arial" w:hAnsi="Arial" w:cs="Arial"/>
                                    <w:color w:val="000000"/>
                                    <w:sz w:val="12"/>
                                    <w:szCs w:val="12"/>
                                  </w:rPr>
                                  <w:t>2</w:t>
                                </w:r>
                              </w:p>
                            </w:txbxContent>
                          </v:textbox>
                        </v:rect>
                        <v:rect id="Rectangle 1304" o:spid="_x0000_s1777" style="position:absolute;left:142;top:1024;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a68QA&#10;AADeAAAADwAAAGRycy9kb3ducmV2LnhtbESPzWrDMBCE74G+g9hCbolcEYJxo4RSCKShlzh9gMVa&#10;/1BpZSQ1dt++ChRyHGbmG2Z3mJ0VNwpx8KzhZV2AIG68GbjT8HU9rkoQMSEbtJ5Jwy9FOOyfFjus&#10;jJ/4Qrc6dSJDOFaooU9prKSMTU8O49qPxNlrfXCYsgydNAGnDHdWqqLYSocD54UeR3rvqfmuf5wG&#10;ea2PU1nbUPizaj/tx+nSktd6+Ty/vYJINKdH+L99MhrUplQK7nfyFZ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jGuvEAAAA3gAAAA8AAAAAAAAAAAAAAAAAmAIAAGRycy9k&#10;b3ducmV2LnhtbFBLBQYAAAAABAAEAPUAAACJAwAAAAA=&#10;" filled="f" stroked="f">
                          <v:textbox style="mso-fit-shape-to-text:t" inset="0,0,0,0">
                            <w:txbxContent>
                              <w:p w14:paraId="10CE472E" w14:textId="77777777" w:rsidR="00B44842" w:rsidRDefault="00B44842" w:rsidP="00B44842">
                                <w:r>
                                  <w:rPr>
                                    <w:rFonts w:ascii="Arial" w:hAnsi="Arial" w:cs="Arial"/>
                                    <w:color w:val="000000"/>
                                    <w:sz w:val="12"/>
                                    <w:szCs w:val="12"/>
                                  </w:rPr>
                                  <w:t>3</w:t>
                                </w:r>
                              </w:p>
                            </w:txbxContent>
                          </v:textbox>
                        </v:rect>
                      </v:group>
                      <v:rect id="Rectangle 1306" o:spid="_x0000_s1778" style="position:absolute;left:901;top:476;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MQA&#10;AADeAAAADwAAAGRycy9kb3ducmV2LnhtbESP3WoCMRSE74W+QziF3mnWrZRlaxQRBCveuPoAh83Z&#10;H5qcLEl0t29vCoVeDjPzDbPeTtaIB/nQO1awXGQgiGune24V3K6HeQEiRGSNxjEp+KEA283LbI2l&#10;diNf6FHFViQIhxIVdDEOpZSh7shiWLiBOHmN8xZjkr6V2uOY4NbIPMs+pMWe00KHA+07qr+ru1Ug&#10;r9VhLCrjM3fKm7P5Ol4ackq9vU67TxCRpvgf/msftYJ8VeTv8HsnXQ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vv3DEAAAA3gAAAA8AAAAAAAAAAAAAAAAAmAIAAGRycy9k&#10;b3ducmV2LnhtbFBLBQYAAAAABAAEAPUAAACJAwAAAAA=&#10;" filled="f" stroked="f">
                        <v:textbox style="mso-fit-shape-to-text:t" inset="0,0,0,0">
                          <w:txbxContent>
                            <w:p w14:paraId="4EB5BF06" w14:textId="77777777" w:rsidR="00B44842" w:rsidRDefault="00B44842" w:rsidP="00B44842">
                              <w:r>
                                <w:rPr>
                                  <w:rFonts w:ascii="Arial" w:hAnsi="Arial" w:cs="Arial"/>
                                  <w:color w:val="000000"/>
                                  <w:sz w:val="12"/>
                                  <w:szCs w:val="12"/>
                                </w:rPr>
                                <w:t>4</w:t>
                              </w:r>
                            </w:p>
                          </w:txbxContent>
                        </v:textbox>
                      </v:rect>
                      <v:rect id="Rectangle 1307" o:spid="_x0000_s1779" style="position:absolute;left:5791;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YnBMQA&#10;AADeAAAADwAAAGRycy9kb3ducmV2LnhtbESP3WoCMRSE74W+QzgF7zTbRWTZGkUEwRZvXH2Aw+bs&#10;D01OliR1t2/fCIKXw8x8w2x2kzXiTj70jhV8LDMQxLXTPbcKbtfjogARIrJG45gU/FGA3fZttsFS&#10;u5EvdK9iKxKEQ4kKuhiHUspQd2QxLN1AnLzGeYsxSd9K7XFMcGtknmVrabHntNDhQIeO6p/q1yqQ&#10;1+o4FpXxmfvOm7P5Ol0ackrN36f9J4hIU3yFn+2TVpCvinwFjzvpCs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GJwTEAAAA3gAAAA8AAAAAAAAAAAAAAAAAmAIAAGRycy9k&#10;b3ducmV2LnhtbFBLBQYAAAAABAAEAPUAAACJAwAAAAA=&#10;" filled="f" stroked="f">
                        <v:textbox style="mso-fit-shape-to-text:t" inset="0,0,0,0">
                          <w:txbxContent>
                            <w:p w14:paraId="75A9C3D4" w14:textId="77777777" w:rsidR="00B44842" w:rsidRDefault="00B44842" w:rsidP="00B44842">
                              <w:r>
                                <w:rPr>
                                  <w:rFonts w:ascii="Arial" w:hAnsi="Arial" w:cs="Arial"/>
                                  <w:b/>
                                  <w:bCs/>
                                  <w:color w:val="000000"/>
                                  <w:sz w:val="10"/>
                                  <w:szCs w:val="10"/>
                                </w:rPr>
                                <w:t>1</w:t>
                              </w:r>
                            </w:p>
                          </w:txbxContent>
                        </v:textbox>
                      </v:rect>
                      <v:rect id="Rectangle 1308" o:spid="_x0000_s1780" style="position:absolute;left:10013;top:19500;width:356;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qCn8QA&#10;AADeAAAADwAAAGRycy9kb3ducmV2LnhtbESP3WoCMRSE74W+QziF3mnWpZZlaxQRBCveuPoAh83Z&#10;H5qcLEl0t29vCoVeDjPzDbPeTtaIB/nQO1awXGQgiGune24V3K6HeQEiRGSNxjEp+KEA283LbI2l&#10;diNf6FHFViQIhxIVdDEOpZSh7shiWLiBOHmN8xZjkr6V2uOY4NbIPMs+pMWe00KHA+07qr+ru1Ug&#10;r9VhLCrjM3fKm7P5Ol4ackq9vU67TxCRpvgf/msftYL8vchX8HsnXQ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Kgp/EAAAA3gAAAA8AAAAAAAAAAAAAAAAAmAIAAGRycy9k&#10;b3ducmV2LnhtbFBLBQYAAAAABAAEAPUAAACJAwAAAAA=&#10;" filled="f" stroked="f">
                        <v:textbox style="mso-fit-shape-to-text:t" inset="0,0,0,0">
                          <w:txbxContent>
                            <w:p w14:paraId="548A1A12" w14:textId="77777777" w:rsidR="00B44842" w:rsidRDefault="00B44842" w:rsidP="00B44842">
                              <w:r>
                                <w:rPr>
                                  <w:rFonts w:ascii="Arial" w:hAnsi="Arial" w:cs="Arial"/>
                                  <w:b/>
                                  <w:bCs/>
                                  <w:color w:val="000000"/>
                                  <w:sz w:val="10"/>
                                  <w:szCs w:val="10"/>
                                </w:rPr>
                                <w:t>2</w:t>
                              </w:r>
                            </w:p>
                          </w:txbxContent>
                        </v:textbox>
                      </v:rect>
                      <v:rect id="Rectangle 1309" o:spid="_x0000_s1781" style="position:absolute;left:14192;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gc6MQA&#10;AADeAAAADwAAAGRycy9kb3ducmV2LnhtbESP3WoCMRSE74W+QzgF7zTbRWTZGkUEQYs3rj7AYXP2&#10;hyYnS5K669s3QqGXw8x8w2x2kzXiQT70jhV8LDMQxLXTPbcK7rfjogARIrJG45gUPCnAbvs222Cp&#10;3chXelSxFQnCoUQFXYxDKWWoO7IYlm4gTl7jvMWYpG+l9jgmuDUyz7K1tNhzWuhwoENH9Xf1YxXI&#10;W3Uci8r4zH3lzcWcT9eGnFLz92n/CSLSFP/Df+2TVpCvinwNrzvpCs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YHOjEAAAA3gAAAA8AAAAAAAAAAAAAAAAAmAIAAGRycy9k&#10;b3ducmV2LnhtbFBLBQYAAAAABAAEAPUAAACJAwAAAAA=&#10;" filled="f" stroked="f">
                        <v:textbox style="mso-fit-shape-to-text:t" inset="0,0,0,0">
                          <w:txbxContent>
                            <w:p w14:paraId="7D17DF27" w14:textId="77777777" w:rsidR="00B44842" w:rsidRDefault="00B44842" w:rsidP="00B44842">
                              <w:r>
                                <w:rPr>
                                  <w:rFonts w:ascii="Arial" w:hAnsi="Arial" w:cs="Arial"/>
                                  <w:b/>
                                  <w:bCs/>
                                  <w:color w:val="000000"/>
                                  <w:sz w:val="10"/>
                                  <w:szCs w:val="10"/>
                                </w:rPr>
                                <w:t>3</w:t>
                              </w:r>
                            </w:p>
                          </w:txbxContent>
                        </v:textbox>
                      </v:rect>
                      <v:rect id="Rectangle 1310" o:spid="_x0000_s1782" style="position:absolute;left:18415;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S5c8QA&#10;AADeAAAADwAAAGRycy9kb3ducmV2LnhtbESP3WoCMRSE74W+QziF3mnWpdhlaxQRBCveuPoAh83Z&#10;H5qcLEl0t29vCoVeDjPzDbPeTtaIB/nQO1awXGQgiGune24V3K6HeQEiRGSNxjEp+KEA283LbI2l&#10;diNf6FHFViQIhxIVdDEOpZSh7shiWLiBOHmN8xZjkr6V2uOY4NbIPMtW0mLPaaHDgfYd1d/V3SqQ&#10;1+owFpXxmTvlzdl8HS8NOaXeXqfdJ4hIU/wP/7WPWkH+XuQf8HsnXQ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UuXPEAAAA3gAAAA8AAAAAAAAAAAAAAAAAmAIAAGRycy9k&#10;b3ducmV2LnhtbFBLBQYAAAAABAAEAPUAAACJAwAAAAA=&#10;" filled="f" stroked="f">
                        <v:textbox style="mso-fit-shape-to-text:t" inset="0,0,0,0">
                          <w:txbxContent>
                            <w:p w14:paraId="751CC090" w14:textId="77777777" w:rsidR="00B44842" w:rsidRDefault="00B44842" w:rsidP="00B44842">
                              <w:r>
                                <w:rPr>
                                  <w:rFonts w:ascii="Arial" w:hAnsi="Arial" w:cs="Arial"/>
                                  <w:b/>
                                  <w:bCs/>
                                  <w:color w:val="000000"/>
                                  <w:sz w:val="10"/>
                                  <w:szCs w:val="10"/>
                                </w:rPr>
                                <w:t>4</w:t>
                              </w:r>
                            </w:p>
                          </w:txbxContent>
                        </v:textbox>
                      </v:rect>
                      <v:rect id="Rectangle 1311" o:spid="_x0000_s1783" style="position:absolute;left:22593;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stAcAA&#10;AADeAAAADwAAAGRycy9kb3ducmV2LnhtbERPy4rCMBTdC/5DuAPuNJ0iQ6lGGQYER9xY/YBLc/vA&#10;5KYk0Xb+3iyEWR7Oe7ufrBFP8qF3rOBzlYEgrp3uuVVwux6WBYgQkTUax6TgjwLsd/PZFkvtRr7Q&#10;s4qtSCEcSlTQxTiUUoa6I4th5QbixDXOW4wJ+lZqj2MKt0bmWfYlLfacGjoc6Kej+l49rAJ5rQ5j&#10;URmfuVPenM3v8dKQU2rxMX1vQESa4r/47T5qBfm6yNPedCddAb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4stAcAAAADeAAAADwAAAAAAAAAAAAAAAACYAgAAZHJzL2Rvd25y&#10;ZXYueG1sUEsFBgAAAAAEAAQA9QAAAIUDAAAAAA==&#10;" filled="f" stroked="f">
                        <v:textbox style="mso-fit-shape-to-text:t" inset="0,0,0,0">
                          <w:txbxContent>
                            <w:p w14:paraId="0631BB52" w14:textId="77777777" w:rsidR="00B44842" w:rsidRDefault="00B44842" w:rsidP="00B44842">
                              <w:r>
                                <w:rPr>
                                  <w:rFonts w:ascii="Arial" w:hAnsi="Arial" w:cs="Arial"/>
                                  <w:b/>
                                  <w:bCs/>
                                  <w:color w:val="000000"/>
                                  <w:sz w:val="10"/>
                                  <w:szCs w:val="10"/>
                                </w:rPr>
                                <w:t>5</w:t>
                              </w:r>
                            </w:p>
                          </w:txbxContent>
                        </v:textbox>
                      </v:rect>
                      <v:rect id="Rectangle 1312" o:spid="_x0000_s1784" style="position:absolute;left:26765;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eImsQA&#10;AADeAAAADwAAAGRycy9kb3ducmV2LnhtbESP3WoCMRSE74W+QziF3mm2S5Ht1ihSEGzxxtUHOGzO&#10;/mBysiTRXd++KQheDjPzDbPaTNaIG/nQO1bwvshAENdO99wqOJ928wJEiMgajWNScKcAm/XLbIWl&#10;diMf6VbFViQIhxIVdDEOpZSh7shiWLiBOHmN8xZjkr6V2uOY4NbIPMuW0mLPaaHDgb47qi/V1SqQ&#10;p2o3FpXxmfvNm4P52R8bckq9vU7bLxCRpvgMP9p7rSD/KPJP+L+Tr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HiJrEAAAA3gAAAA8AAAAAAAAAAAAAAAAAmAIAAGRycy9k&#10;b3ducmV2LnhtbFBLBQYAAAAABAAEAPUAAACJAwAAAAA=&#10;" filled="f" stroked="f">
                        <v:textbox style="mso-fit-shape-to-text:t" inset="0,0,0,0">
                          <w:txbxContent>
                            <w:p w14:paraId="439FA9AF" w14:textId="77777777" w:rsidR="00B44842" w:rsidRDefault="00B44842" w:rsidP="00B44842">
                              <w:r>
                                <w:rPr>
                                  <w:rFonts w:ascii="Arial" w:hAnsi="Arial" w:cs="Arial"/>
                                  <w:b/>
                                  <w:bCs/>
                                  <w:color w:val="000000"/>
                                  <w:sz w:val="10"/>
                                  <w:szCs w:val="10"/>
                                </w:rPr>
                                <w:t>6</w:t>
                              </w:r>
                            </w:p>
                          </w:txbxContent>
                        </v:textbox>
                      </v:rect>
                      <v:rect id="Rectangle 1313" o:spid="_x0000_s1785" style="position:absolute;left:30994;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S32sMA&#10;AADeAAAADwAAAGRycy9kb3ducmV2LnhtbESPy2oCMRSG90LfIRyhO804igyjUUpB0OLG0Qc4TM5c&#10;aHIyJKkzfftmUXD589/49sfJGvEkH3rHClbLDARx7XTPrYLH/bQoQISIrNE4JgW/FOB4eJvtsdRu&#10;5Bs9q9iKNMKhRAVdjEMpZag7shiWbiBOXuO8xZikb6X2OKZxa2SeZVtpsef00OFAnx3V39WPVSDv&#10;1WksKuMz95U3V3M53xpySr3Pp48diEhTfIX/22etIN8U6wSQcBIKyM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S32sMAAADeAAAADwAAAAAAAAAAAAAAAACYAgAAZHJzL2Rv&#10;d25yZXYueG1sUEsFBgAAAAAEAAQA9QAAAIgDAAAAAA==&#10;" filled="f" stroked="f">
                        <v:textbox style="mso-fit-shape-to-text:t" inset="0,0,0,0">
                          <w:txbxContent>
                            <w:p w14:paraId="531C195F" w14:textId="77777777" w:rsidR="00B44842" w:rsidRDefault="00B44842" w:rsidP="00B44842">
                              <w:r>
                                <w:rPr>
                                  <w:rFonts w:ascii="Arial" w:hAnsi="Arial" w:cs="Arial"/>
                                  <w:b/>
                                  <w:bCs/>
                                  <w:color w:val="000000"/>
                                  <w:sz w:val="10"/>
                                  <w:szCs w:val="10"/>
                                </w:rPr>
                                <w:t>7</w:t>
                              </w:r>
                            </w:p>
                          </w:txbxContent>
                        </v:textbox>
                      </v:rect>
                      <v:rect id="Rectangle 1314" o:spid="_x0000_s1786" style="position:absolute;left:35166;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gSQcQA&#10;AADeAAAADwAAAGRycy9kb3ducmV2LnhtbESP3WoCMRSE7wt9h3AKvatZtyLLahQpCLZ44+oDHDZn&#10;fzA5WZLU3b59IwheDjPzDbPeTtaIG/nQO1Ywn2UgiGune24VXM77jwJEiMgajWNS8EcBtpvXlzWW&#10;2o18olsVW5EgHEpU0MU4lFKGuiOLYeYG4uQ1zluMSfpWao9jglsj8yxbSos9p4UOB/rqqL5Wv1aB&#10;PFf7saiMz9xP3hzN9+HUkFPq/W3arUBEmuIz/GgftIJ8UXzO4X4nX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oEkHEAAAA3gAAAA8AAAAAAAAAAAAAAAAAmAIAAGRycy9k&#10;b3ducmV2LnhtbFBLBQYAAAAABAAEAPUAAACJAwAAAAA=&#10;" filled="f" stroked="f">
                        <v:textbox style="mso-fit-shape-to-text:t" inset="0,0,0,0">
                          <w:txbxContent>
                            <w:p w14:paraId="1F6970FE" w14:textId="77777777" w:rsidR="00B44842" w:rsidRDefault="00B44842" w:rsidP="00B44842">
                              <w:r>
                                <w:rPr>
                                  <w:rFonts w:ascii="Arial" w:hAnsi="Arial" w:cs="Arial"/>
                                  <w:b/>
                                  <w:bCs/>
                                  <w:color w:val="000000"/>
                                  <w:sz w:val="10"/>
                                  <w:szCs w:val="10"/>
                                </w:rPr>
                                <w:t>8</w:t>
                              </w:r>
                            </w:p>
                          </w:txbxContent>
                        </v:textbox>
                      </v:rect>
                      <v:rect id="Rectangle 1315" o:spid="_x0000_s1787" style="position:absolute;left:39389;top:19500;width:35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MNsQA&#10;AADeAAAADwAAAGRycy9kb3ducmV2LnhtbESP3WoCMRSE74W+QziF3mnWrZRlaxQRBCveuPoAh83Z&#10;H5qcLEl0t29vCoVeDjPzDbPeTtaIB/nQO1awXGQgiGune24V3K6HeQEiRGSNxjEp+KEA283LbI2l&#10;diNf6FHFViQIhxIVdDEOpZSh7shiWLiBOHmN8xZjkr6V2uOY4NbIPMs+pMWe00KHA+07qr+ru1Ug&#10;r9VhLCrjM3fKm7P5Ol4ackq9vU67TxCRpvgf/msftYJ8Vbzn8HsnXQ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6jDbEAAAA3gAAAA8AAAAAAAAAAAAAAAAAmAIAAGRycy9k&#10;b3ducmV2LnhtbFBLBQYAAAAABAAEAPUAAACJAwAAAAA=&#10;" filled="f" stroked="f">
                        <v:textbox style="mso-fit-shape-to-text:t" inset="0,0,0,0">
                          <w:txbxContent>
                            <w:p w14:paraId="17055E6D" w14:textId="77777777" w:rsidR="00B44842" w:rsidRDefault="00B44842" w:rsidP="00B44842">
                              <w:r>
                                <w:rPr>
                                  <w:rFonts w:ascii="Arial" w:hAnsi="Arial" w:cs="Arial"/>
                                  <w:b/>
                                  <w:bCs/>
                                  <w:color w:val="000000"/>
                                  <w:sz w:val="10"/>
                                  <w:szCs w:val="10"/>
                                </w:rPr>
                                <w:t>9</w:t>
                              </w:r>
                            </w:p>
                          </w:txbxContent>
                        </v:textbox>
                      </v:rect>
                      <v:rect id="Rectangle 1316" o:spid="_x0000_s1788" style="position:absolute;left:36309;top:10960;width:5454;height:5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xTysYA&#10;AADeAAAADwAAAGRycy9kb3ducmV2LnhtbESPT4vCMBTE7wt+h/AEb2uqLkupRtEF0cNe/AP2+Gie&#10;TbF5qU1W67c3grDHYWZ+w8wWna3FjVpfOVYwGiYgiAunKy4VHA/rzxSED8gaa8ek4EEeFvPexwwz&#10;7e68o9s+lCJC2GeowITQZFL6wpBFP3QNcfTOrrUYomxLqVu8R7it5ThJvqXFiuOCwYZ+DBWX/Z9V&#10;QPV1fUrT5S7frFZF0ujcbH5zpQb9bjkFEagL/+F3e6sVjL/SyQRed+IV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xTysYAAADeAAAADwAAAAAAAAAAAAAAAACYAgAAZHJz&#10;L2Rvd25yZXYueG1sUEsFBgAAAAAEAAQA9QAAAIsDAAAAAA==&#10;" strokeweight="0"/>
                      <v:line id="Line 1317" o:spid="_x0000_s1789" style="position:absolute;visibility:visible;mso-wrap-style:square" from="36544,11576" to="37922,11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ttpccAAADeAAAADwAAAGRycy9kb3ducmV2LnhtbESPQWvCQBSE74L/YXlCb3VjGotEV7Et&#10;0h48qC0Ub4/sazY0+zZm15j+e1coeBxm5htmseptLTpqfeVYwWScgCAunK64VPD1uXmcgfABWWPt&#10;mBT8kYfVcjhYYK7dhffUHUIpIoR9jgpMCE0upS8MWfRj1xBH78e1FkOUbSl1i5cIt7VMk+RZWqw4&#10;Lhhs6NVQ8Xs4WwWn7116entxpmuO5+k7Z5ttT7VSD6N+PQcRqA/38H/7QytIs9lTBrc78QrI5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m22lxwAAAN4AAAAPAAAAAAAA&#10;AAAAAAAAAKECAABkcnMvZG93bnJldi54bWxQSwUGAAAAAAQABAD5AAAAlQMAAAAA&#10;" strokecolor="navy"/>
                      <v:shape id="Freeform 1318" o:spid="_x0000_s1790" style="position:absolute;left:36969;top:11341;width:476;height:476;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j0D8cA&#10;AADeAAAADwAAAGRycy9kb3ducmV2LnhtbESPQWvCQBSE7wX/w/KE3uqmmopEVykFQShVNKXg7Zl9&#10;JqG7b0N2G+O/d4WCx2FmvmEWq94a0VHra8cKXkcJCOLC6ZpLBd/5+mUGwgdkjcYxKbiSh9Vy8LTA&#10;TLsL76k7hFJECPsMFVQhNJmUvqjIoh+5hjh6Z9daDFG2pdQtXiLcGjlOkqm0WHNcqLChj4qK38Of&#10;VbA/5ZPjNjU2/9r16U+iO5N/7pR6HvbvcxCB+vAI/7c3WsE4nU3e4H4nXg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5I9A/HAAAA3gAAAA8AAAAAAAAAAAAAAAAAmAIAAGRy&#10;cy9kb3ducmV2LnhtbFBLBQYAAAAABAAEAPUAAACMAwAAAAA=&#10;" path="m38,l75,37,38,75,,37,38,xe" fillcolor="navy" strokecolor="navy" strokeweight=".35pt">
                        <v:path arrowok="t" o:connecttype="custom" o:connectlocs="24130,0;47625,23495;24130,47625;0,23495;24130,0" o:connectangles="0,0,0,0,0"/>
                      </v:shape>
                      <v:rect id="Rectangle 1319" o:spid="_x0000_s1791" style="position:absolute;left:38112;top:11150;width:3728;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GKNcQA&#10;AADeAAAADwAAAGRycy9kb3ducmV2LnhtbESP3WoCMRSE74W+QziF3mm2W5FlaxQpCFa8ce0DHDZn&#10;fzA5WZLU3b59IwheDjPzDbPeTtaIG/nQO1bwvshAENdO99wq+Lns5wWIEJE1Gsek4I8CbDcvszWW&#10;2o18plsVW5EgHEpU0MU4lFKGuiOLYeEG4uQ1zluMSfpWao9jglsj8yxbSYs9p4UOB/rqqL5Wv1aB&#10;vFT7saiMz9wxb07m+3BuyCn19jrtPkFEmuIz/GgftIJ8WXys4H4nX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BijXEAAAA3gAAAA8AAAAAAAAAAAAAAAAAmAIAAGRycy9k&#10;b3ducmV2LnhtbFBLBQYAAAAABAAEAPUAAACJAwAAAAA=&#10;" filled="f" stroked="f">
                        <v:textbox style="mso-fit-shape-to-text:t" inset="0,0,0,0">
                          <w:txbxContent>
                            <w:p w14:paraId="6F7D7E59" w14:textId="77777777" w:rsidR="00B44842" w:rsidRDefault="00B44842" w:rsidP="00B44842">
                              <w:r>
                                <w:rPr>
                                  <w:rFonts w:ascii="Arial" w:hAnsi="Arial" w:cs="Arial"/>
                                  <w:color w:val="000000"/>
                                  <w:sz w:val="12"/>
                                  <w:szCs w:val="12"/>
                                </w:rPr>
                                <w:t>Academics</w:t>
                              </w:r>
                            </w:p>
                          </w:txbxContent>
                        </v:textbox>
                      </v:rect>
                      <v:line id="Line 1320" o:spid="_x0000_s1792" style="position:absolute;visibility:visible;mso-wrap-style:square" from="36544,12668" to="37922,12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22D8cAAADeAAAADwAAAGRycy9kb3ducmV2LnhtbESPQWvCQBSE7wX/w/KEXqRuomIldRWJ&#10;FAQPRS30+si+JsHs27C7xuivd4VCj8PMfMMs171pREfO15YVpOMEBHFhdc2lgu/T59sChA/IGhvL&#10;pOBGHtarwcsSM22vfKDuGEoRIewzVFCF0GZS+qIig35sW+Lo/VpnMETpSqkdXiPcNHKSJHNpsOa4&#10;UGFLeUXF+XgxCr629zwtRunezka07X4uN4kuV+p12G8+QATqw3/4r73TCiazxfQdnnfiFZCr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HbYPxwAAAN4AAAAPAAAAAAAA&#10;AAAAAAAAAKECAABkcnMvZG93bnJldi54bWxQSwUGAAAAAAQABAD5AAAAlQMAAAAA&#10;" strokecolor="fuchsia"/>
                      <v:rect id="Rectangle 1321" o:spid="_x0000_s1793" style="position:absolute;left:36969;top:12433;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XWCsYA&#10;AADeAAAADwAAAGRycy9kb3ducmV2LnhtbERPy2rCQBTdF/oPwxW6KTpptBpSR7Glol0IPhfdXTLX&#10;JDRzJ2SmSfx7Z1Ho8nDe82VvKtFS40rLCl5GEQjizOqScwXn03qYgHAeWWNlmRTcyMFy8fgwx1Tb&#10;jg/UHn0uQgi7FBUU3teplC4ryKAb2Zo4cFfbGPQBNrnUDXYh3FQyjqKpNFhyaCiwpo+Csp/jr1GQ&#10;7L/r2We7Oie70/NFxpuv9133qtTToF+9gfDU+3/xn3urFcSTZBz2hjvhCs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XWCsYAAADeAAAADwAAAAAAAAAAAAAAAACYAgAAZHJz&#10;L2Rvd25yZXYueG1sUEsFBgAAAAAEAAQA9QAAAIsDAAAAAA==&#10;" fillcolor="fuchsia" strokecolor="fuchsia" strokeweight=".35pt"/>
                      <v:rect id="Rectangle 1322" o:spid="_x0000_s1794" style="position:absolute;left:38112;top:12242;width:3601;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4eR8UA&#10;AADeAAAADwAAAGRycy9kb3ducmV2LnhtbESP3WoCMRSE7wt9h3AKvavZbkW2q1FKQbDijWsf4LA5&#10;+4PJyZKk7vr2piB4OczMN8xqM1kjLuRD71jB+ywDQVw73XOr4Pe0fStAhIis0TgmBVcKsFk/P62w&#10;1G7kI12q2IoE4VCigi7GoZQy1B1ZDDM3ECevcd5iTNK3UnscE9wamWfZQlrsOS10ONB3R/W5+rMK&#10;5KnajkVlfOb2eXMwP7tjQ06p15fpawki0hQf4Xt7pxXk8+LjE/7vpCs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h5HxQAAAN4AAAAPAAAAAAAAAAAAAAAAAJgCAABkcnMv&#10;ZG93bnJldi54bWxQSwUGAAAAAAQABAD1AAAAigMAAAAA&#10;" filled="f" stroked="f">
                        <v:textbox style="mso-fit-shape-to-text:t" inset="0,0,0,0">
                          <w:txbxContent>
                            <w:p w14:paraId="0BE81DD5" w14:textId="77777777" w:rsidR="00B44842" w:rsidRDefault="00B44842" w:rsidP="00B44842">
                              <w:r>
                                <w:rPr>
                                  <w:rFonts w:ascii="Arial" w:hAnsi="Arial" w:cs="Arial"/>
                                  <w:color w:val="000000"/>
                                  <w:sz w:val="12"/>
                                  <w:szCs w:val="12"/>
                                </w:rPr>
                                <w:t>Employers</w:t>
                              </w:r>
                            </w:p>
                          </w:txbxContent>
                        </v:textbox>
                      </v:rect>
                      <v:line id="Line 1323" o:spid="_x0000_s1795" style="position:absolute;visibility:visible;mso-wrap-style:square" from="36544,13760" to="37922,13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urMsMAAADeAAAADwAAAGRycy9kb3ducmV2LnhtbESPzYrCMBSF94LvEK7gTlNFRKpRRBCk&#10;m9Gq6PLSXNtqc1OaTO28/WQhuDycP77VpjOVaKlxpWUFk3EEgjizuuRcweW8Hy1AOI+ssbJMCv7I&#10;wWbd760w1vbNJ2pTn4swwi5GBYX3dSylywoy6Ma2Jg7ewzYGfZBNLnWD7zBuKjmNork0WHJ4KLCm&#10;XUHZK/01Cu7nZ3LbpW1yiWrpTJlMfo7tVanhoNsuQXjq/Df8aR+0gulsMQsAASeg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rqzLDAAAA3gAAAA8AAAAAAAAAAAAA&#10;AAAAoQIAAGRycy9kb3ducmV2LnhtbFBLBQYAAAAABAAEAPkAAACRAwAAAAA=&#10;" strokecolor="red"/>
                      <v:shape id="Freeform 1324" o:spid="_x0000_s1796" style="position:absolute;left:37064;top:13620;width:286;height:280;visibility:visible;mso-wrap-style:square;v-text-anchor:top" coordsize="4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cYnMYA&#10;AADeAAAADwAAAGRycy9kb3ducmV2LnhtbESPUWvCMBSF34X9h3AHe5GZKt2QziidMJh9mev2Ay7N&#10;tSlrbkqSaf33RhB8PJxzvsNZbUbbiyP50DlWMJ9lIIgbpztuFfz+fDwvQYSIrLF3TArOFGCzfpis&#10;sNDuxN90rGMrEoRDgQpMjEMhZWgMWQwzNxAn7+C8xZikb6X2eEpw28tFlr1Kix2nBYMDbQ01f/W/&#10;VVCZr6YyL1lp3vc76/NpXVaHrVJPj2P5BiLSGO/hW/tTK1jky3wO1zvpCsj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cYnMYAAADeAAAADwAAAAAAAAAAAAAAAACYAgAAZHJz&#10;L2Rvd25yZXYueG1sUEsFBgAAAAAEAAQA9QAAAIsDAAAAAA==&#10;" path="m23,l45,44,,44,23,xe" fillcolor="red" strokecolor="red" strokeweight=".35pt">
                        <v:path arrowok="t" o:connecttype="custom" o:connectlocs="14605,0;28575,27940;0,27940;14605,0" o:connectangles="0,0,0,0"/>
                      </v:shape>
                      <v:rect id="Rectangle 1325" o:spid="_x0000_s1797" style="position:absolute;left:38112;top:13335;width:3010;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z/S8QA&#10;AADeAAAADwAAAGRycy9kb3ducmV2LnhtbESP3WoCMRSE74W+QzgF7zTbRWTZGkUEwRZvXH2Aw+bs&#10;D01OliR1t2/fCIKXw8x8w2x2kzXiTj70jhV8LDMQxLXTPbcKbtfjogARIrJG45gU/FGA3fZttsFS&#10;u5EvdK9iKxKEQ4kKuhiHUspQd2QxLN1AnLzGeYsxSd9K7XFMcGtknmVrabHntNDhQIeO6p/q1yqQ&#10;1+o4FpXxmfvOm7P5Ol0ackrN36f9J4hIU3yFn+2TVpCvilUOjzvpCs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vEAAAA3gAAAA8AAAAAAAAAAAAAAAAAmAIAAGRycy9k&#10;b3ducmV2LnhtbFBLBQYAAAAABAAEAPUAAACJAwAAAAA=&#10;" filled="f" stroked="f">
                        <v:textbox style="mso-fit-shape-to-text:t" inset="0,0,0,0">
                          <w:txbxContent>
                            <w:p w14:paraId="7598560B" w14:textId="77777777" w:rsidR="00B44842" w:rsidRDefault="00B44842" w:rsidP="00B44842">
                              <w:r>
                                <w:rPr>
                                  <w:rFonts w:ascii="Arial" w:hAnsi="Arial" w:cs="Arial"/>
                                  <w:color w:val="000000"/>
                                  <w:sz w:val="12"/>
                                  <w:szCs w:val="12"/>
                                </w:rPr>
                                <w:t>Students</w:t>
                              </w:r>
                            </w:p>
                          </w:txbxContent>
                        </v:textbox>
                      </v:rect>
                      <v:line id="Line 1326" o:spid="_x0000_s1798" style="position:absolute;visibility:visible;mso-wrap-style:square" from="36544,14852" to="37922,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bQ5sYAAADeAAAADwAAAGRycy9kb3ducmV2LnhtbESP3WrCQBSE7wu+w3KE3tVN0lAkuooI&#10;oi204A94e8ges9Hs2ZBdNb59t1DwcpiZb5jpvLeNuFHna8cK0lECgrh0uuZKwWG/ehuD8AFZY+OY&#10;FDzIw3w2eJliod2dt3TbhUpECPsCFZgQ2kJKXxqy6EeuJY7eyXUWQ5RdJXWH9wi3jcyS5ENarDku&#10;GGxpaai87K5WgbOYten5K2eTb9ffP4/jZ+qPSr0O+8UERKA+PMP/7Y1WkOXj/B3+7sQr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W0ObGAAAA3gAAAA8AAAAAAAAA&#10;AAAAAAAAoQIAAGRycy9kb3ducmV2LnhtbFBLBQYAAAAABAAEAPkAAACUAwAAAAA=&#10;" strokecolor="aqua"/>
                      <v:rect id="Rectangle 1327" o:spid="_x0000_s1799" style="position:absolute;left:36925;top:14566;width:660;height: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SPNscA&#10;AADeAAAADwAAAGRycy9kb3ducmV2LnhtbESP3WrCQBSE7wXfYTmCN1I3lSCSuooI0lAKYvy5PmRP&#10;k9Ds2Zhdk/Ttu4WCl8PMfMOst4OpRUetqywreJ1HIIhzqysuFFzOh5cVCOeRNdaWScEPOdhuxqM1&#10;Jtr2fKIu84UIEHYJKii9bxIpXV6SQTe3DXHwvmxr0AfZFlK32Ae4qeUiipbSYMVhocSG9iXl39nD&#10;KOjzY3c7f77L4+yWWr6n9312/VBqOhl2byA8Df4Z/m+nWsEiXsUx/N0JV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UjzbHAAAA3gAAAA8AAAAAAAAAAAAAAAAAmAIAAGRy&#10;cy9kb3ducmV2LnhtbFBLBQYAAAAABAAEAPUAAACMAwAAAAA=&#10;" filled="f" stroked="f"/>
                      <v:line id="Line 1328" o:spid="_x0000_s1800" style="position:absolute;flip:x y;visibility:visible;mso-wrap-style:square" from="36969,14617" to="37211,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XIW8UAAADeAAAADwAAAGRycy9kb3ducmV2LnhtbESPQWvCQBSE7wX/w/IEb3VjiEWiqxQh&#10;IN5iU6i3R/aZhGbfhuyqm3/fLRR6HGbmG2Z3CKYXDxpdZ1nBapmAIK6t7rhRUH0UrxsQziNr7C2T&#10;gokcHPazlx3m2j65pMfFNyJC2OWooPV+yKV0dUsG3dIOxNG72dGgj3JspB7xGeGml2mSvEmDHceF&#10;Fgc6tlR/X+5GQSi+rudpqKrmc33C8roKZWWCUot5eN+C8BT8f/ivfdIK0myTreH3TrwCc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8XIW8UAAADeAAAADwAAAAAAAAAA&#10;AAAAAAChAgAAZHJzL2Rvd25yZXYueG1sUEsFBgAAAAAEAAQA+QAAAJMDAAAAAA==&#10;" strokecolor="aqua" strokeweight=".35pt"/>
                      <v:line id="Line 1329" o:spid="_x0000_s1801" style="position:absolute;visibility:visible;mso-wrap-style:square" from="37211,14852" to="37445,15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lsZcgAAADeAAAADwAAAGRycy9kb3ducmV2LnhtbESPW2sCMRSE3wv9D+EUfCmarSwiq1FK&#10;QRAflHoBfTtszl7q5mRJ4rr+e1Mo9HGYmW+Y+bI3jejI+dqygo9RAoI4t7rmUsHxsBpOQfiArLGx&#10;TAoe5GG5eH2ZY6btnb+p24dSRAj7DBVUIbSZlD6vyKAf2ZY4eoV1BkOUrpTa4T3CTSPHSTKRBmuO&#10;CxW29FVRft3fjAK3LR4nDt1qlxTrc7q5vm8uPzelBm/95wxEoD78h//aa61gnE7TCfzeiVdALp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flsZcgAAADeAAAADwAAAAAA&#10;AAAAAAAAAAChAgAAZHJzL2Rvd25yZXYueG1sUEsFBgAAAAAEAAQA+QAAAJYDAAAAAA==&#10;" strokecolor="aqua" strokeweight=".35pt"/>
                      <v:line id="Line 1330" o:spid="_x0000_s1802" style="position:absolute;flip:x;visibility:visible;mso-wrap-style:square" from="36969,14852" to="37211,15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VtWMUAAADeAAAADwAAAGRycy9kb3ducmV2LnhtbESPzWrDMBCE74W+g9hCb43cEBLjRAlt&#10;odBTIT8PsFhry6135VpK7OTpq0Agx2FmvmFWm5FbdaI+NF4MvE4yUCSlt43UBg77z5ccVIgoFlsv&#10;ZOBMATbrx4cVFtYPsqXTLtYqQSQUaMDF2BVah9IRY5j4jiR5le8ZY5J9rW2PQ4Jzq6dZNteMjaQF&#10;hx19OCp/d0c28Dff/3B+fK84fHfDxY16y1gZ8/w0vi1BRRrjPXxrf1kD01k+W8D1TroCev0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VtWMUAAADeAAAADwAAAAAAAAAA&#10;AAAAAAChAgAAZHJzL2Rvd25yZXYueG1sUEsFBgAAAAAEAAQA+QAAAJMDAAAAAA==&#10;" strokecolor="aqua" strokeweight=".35pt"/>
                      <v:line id="Line 1331" o:spid="_x0000_s1803" style="position:absolute;flip:y;visibility:visible;mso-wrap-style:square" from="37211,14617" to="37445,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r5KsIAAADeAAAADwAAAGRycy9kb3ducmV2LnhtbERPzWrCQBC+F/oOyxS81U1FJKRugi0I&#10;ngpqH2DITrKpmdk0u5rUp+8eCj1+fP/bauZe3WgMnRcDL8sMFEntbSetgc/z/jkHFSKKxd4LGfih&#10;AFX5+LDFwvpJjnQ7xValEAkFGnAxDoXWoXbEGJZ+IElc40fGmODYajvilMK516ss22jGTlKDw4He&#10;HdWX05UNfG/OX5xf3xoOH8N0d7M+MjbGLJ7m3SuoSHP8F/+5D9bAap2v0950J10BX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Or5KsIAAADeAAAADwAAAAAAAAAAAAAA&#10;AAChAgAAZHJzL2Rvd25yZXYueG1sUEsFBgAAAAAEAAQA+QAAAJADAAAAAA==&#10;" strokecolor="aqua" strokeweight=".35pt"/>
                      <v:rect id="Rectangle 1332" o:spid="_x0000_s1804" style="position:absolute;left:38112;top:14427;width:3264;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htOsQA&#10;AADeAAAADwAAAGRycy9kb3ducmV2LnhtbESP3WoCMRSE74W+QziF3mnWRWS7NYoUBCveuPYBDpuz&#10;PzQ5WZLU3b59IwheDjPzDbPZTdaIG/nQO1awXGQgiGune24VfF8P8wJEiMgajWNS8EcBdtuX2QZL&#10;7Ua+0K2KrUgQDiUq6GIcSilD3ZHFsHADcfIa5y3GJH0rtccxwa2ReZatpcWe00KHA312VP9Uv1aB&#10;vFaHsaiMz9wpb87m63hpyCn19jrtP0BEmuIz/GgftYJ8Vaze4X4nX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YbTrEAAAA3gAAAA8AAAAAAAAAAAAAAAAAmAIAAGRycy9k&#10;b3ducmV2LnhtbFBLBQYAAAAABAAEAPUAAACJAwAAAAA=&#10;" filled="f" stroked="f">
                        <v:textbox style="mso-fit-shape-to-text:t" inset="0,0,0,0">
                          <w:txbxContent>
                            <w:p w14:paraId="1191B0CC" w14:textId="77777777" w:rsidR="00B44842" w:rsidRDefault="00B44842" w:rsidP="00B44842">
                              <w:r>
                                <w:rPr>
                                  <w:rFonts w:ascii="Arial" w:hAnsi="Arial" w:cs="Arial"/>
                                  <w:color w:val="000000"/>
                                  <w:sz w:val="12"/>
                                  <w:szCs w:val="12"/>
                                </w:rPr>
                                <w:t>Clinicians</w:t>
                              </w:r>
                            </w:p>
                          </w:txbxContent>
                        </v:textbox>
                      </v:rect>
                      <v:line id="Line 1333" o:spid="_x0000_s1805" style="position:absolute;visibility:visible;mso-wrap-style:square" from="36544,15944" to="37922,15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TLfMUAAADeAAAADwAAAGRycy9kb3ducmV2LnhtbESPXWvCMBSG7wX/QzjC7jRVXFs6o4yB&#10;ILKJH/sBh+bYFpuTLsls9++XC8HLl/eLZ7UZTCvu5HxjWcF8loAgLq1uuFLwfdlOcxA+IGtsLZOC&#10;P/KwWY9HKyy07flE93OoRBxhX6CCOoSukNKXNRn0M9sRR+9qncEQpaukdtjHcdPKRZKk0mDD8aHG&#10;jj5qKm/nX6Mgd19pVl63h/SU9fpz/1PtD+lRqZfJ8P4GItAQnuFHe6cVLJb5awSIOBEF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GTLfMUAAADeAAAADwAAAAAAAAAA&#10;AAAAAAChAgAAZHJzL2Rvd25yZXYueG1sUEsFBgAAAAAEAAQA+QAAAJMDAAAAAA==&#10;" strokecolor="purple" strokeweight=".35pt"/>
                      <v:rect id="Rectangle 1334" o:spid="_x0000_s1806" style="position:absolute;left:37020;top:15754;width:470;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q6c8cA&#10;AADeAAAADwAAAGRycy9kb3ducmV2LnhtbESPQWvCQBSE74L/YXlCL6VulFYkuooI0iCCGKvnR/Y1&#10;Cc2+jdk1Sf+9Wyh4HGbmG2a57k0lWmpcaVnBZByBIM6sLjlX8HXevc1BOI+ssbJMCn7JwXo1HCwx&#10;1rbjE7Wpz0WAsItRQeF9HUvpsoIMurGtiYP3bRuDPsgml7rBLsBNJadRNJMGSw4LBda0LSj7Se9G&#10;QZcd2+v58CmPr9fE8i25bdPLXqmXUb9ZgPDU+2f4v51oBdP3+ccE/u6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6unPHAAAA3gAAAA8AAAAAAAAAAAAAAAAAmAIAAGRy&#10;cy9kb3ducmV2LnhtbFBLBQYAAAAABAAEAPUAAACMAwAAAAA=&#10;" filled="f" stroked="f"/>
                      <v:line id="Line 1335" o:spid="_x0000_s1807" style="position:absolute;flip:x y;visibility:visible;mso-wrap-style:square" from="37064,15798" to="37211,15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5clsUAAADeAAAADwAAAGRycy9kb3ducmV2LnhtbESPQWvCQBSE7wX/w/IEb3VjsCGkriKK&#10;IhSKRun5kX3Nhmbfhuyq8d+7hUKPw8x8wyxWg23FjXrfOFYwmyYgiCunG64VXM671xyED8gaW8ek&#10;4EEeVsvRywIL7e58olsZahEh7AtUYELoCil9Zciin7qOOHrfrrcYouxrqXu8R7htZZokmbTYcFww&#10;2NHGUPVTXq2CzFy2w9Ecr/vTzuDH51eZh6xRajIe1u8gAg3hP/zXPmgF6Tx/S+H3Trw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G5clsUAAADeAAAADwAAAAAAAAAA&#10;AAAAAAChAgAAZHJzL2Rvd25yZXYueG1sUEsFBgAAAAAEAAQA+QAAAJMDAAAAAA==&#10;" strokecolor="purple" strokeweight=".35pt"/>
                      <v:line id="Line 1336" o:spid="_x0000_s1808" style="position:absolute;visibility:visible;mso-wrap-style:square" from="37211,15944" to="37350,1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ZVC8cAAADeAAAADwAAAGRycy9kb3ducmV2LnhtbESP3WrCQBSE7wt9h+UUelc31TaG6Coi&#10;CEWs+PcAh+wxCc2ejbtbk759VxC8HGbmG2Y6700jruR8bVnB+yABQVxYXXOp4HRcvWUgfEDW2Fgm&#10;BX/kYT57fppirm3He7oeQikihH2OCqoQ2lxKX1Rk0A9sSxy9s3UGQ5SulNphF+GmkcMkSaXBmuNC&#10;hS0tKyp+Dr9GQea+03FxXm3T/bjTm/WlXG/TnVKvL/1iAiJQHx7he/tLKxh+ZJ8juN2JV0DO/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tlULxwAAAN4AAAAPAAAAAAAA&#10;AAAAAAAAAKECAABkcnMvZG93bnJldi54bWxQSwUGAAAAAAQABAD5AAAAlQMAAAAA&#10;" strokecolor="purple" strokeweight=".35pt"/>
                      <v:line id="Line 1337" o:spid="_x0000_s1809" style="position:absolute;flip:x;visibility:visible;mso-wrap-style:square" from="37064,15944" to="37211,1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FCIwbJAAAA3gAAAA8AAAAA&#10;AAAAAAAAAAAAoQIAAGRycy9kb3ducmV2LnhtbFBLBQYAAAAABAAEAPkAAACXAwAAAAA=&#10;" strokecolor="purple" strokeweight=".35pt"/>
                      <v:line id="Line 1338" o:spid="_x0000_s1810" style="position:absolute;flip:y;visibility:visible;mso-wrap-style:square" from="37211,15798" to="37350,15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6GnckAAADeAAAADwAAAGRycy9kb3ducmV2LnhtbESP3WoCMRSE74W+QziCN6JJRYtsjdIq&#10;Qiul4C+9PGyOu0s3J+sm6tqnN4VCL4eZ+YaZzBpbigvVvnCs4bGvQBCnzhScadhtl70xCB+QDZaO&#10;ScONPMymD60JJsZdeU2XTchEhLBPUEMeQpVI6dOcLPq+q4ijd3S1xRBlnUlT4zXCbSkHSj1JiwXH&#10;hRwrmueUfm/OVkP39UPtV3OF77fh59dPsTgfFqeu1p128/IMIlAT/sN/7TejYTAcj0bweydeATm9&#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4Ohp3JAAAA3gAAAA8AAAAA&#10;AAAAAAAAAAAAoQIAAGRycy9kb3ducmV2LnhtbFBLBQYAAAAABAAEAPkAAACXAwAAAAA=&#10;" strokecolor="purple" strokeweight=".35pt"/>
                      <v:line id="Line 1339" o:spid="_x0000_s1811" style="position:absolute;flip:y;visibility:visible;mso-wrap-style:square" from="37211,15798" to="37211,15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wY6skAAADeAAAADwAAAGRycy9kb3ducmV2LnhtbESP3WoCMRSE7wt9h3AEb0STihXZGqVV&#10;hFZKwV96edgcd5duTtZN1LVPbwpCL4eZ+YYZTxtbijPVvnCs4amnQBCnzhScadhuFt0RCB+QDZaO&#10;ScOVPEwnjw9jTIy78IrO65CJCGGfoIY8hCqR0qc5WfQ9VxFH7+BqiyHKOpOmxkuE21L2lRpKiwXH&#10;hRwrmuWU/qxPVkPn7VPtljOFH9fB1/dvMT/t58eO1u1W8/oCIlAT/sP39rvR0B+MnofwdydeATm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7cGOrJAAAA3gAAAA8AAAAA&#10;AAAAAAAAAAAAoQIAAGRycy9kb3ducmV2LnhtbFBLBQYAAAAABAAEAPkAAACXAwAAAAA=&#10;" strokecolor="purple" strokeweight=".35pt"/>
                      <v:line id="Line 1340" o:spid="_x0000_s1812" style="position:absolute;visibility:visible;mso-wrap-style:square" from="37211,15944" to="37211,1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1TCMcAAADeAAAADwAAAGRycy9kb3ducmV2LnhtbESP0WrCQBRE3wv9h+UWfKsbRZOQukoR&#10;BBEr1fYDLtlrEszeTXdXE/++Wyj4OMzMGWaxGkwrbuR8Y1nBZJyAIC6tbrhS8P21ec1B+ICssbVM&#10;Cu7kYbV8flpgoW3PR7qdQiUihH2BCuoQukJKX9Zk0I9tRxy9s3UGQ5SuktphH+GmldMkSaXBhuNC&#10;jR2tayovp6tRkLuPNCvPm0N6zHq93/1Uu0P6qdToZXh/AxFoCI/wf3urFUxn+TyDvzvxCs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jVMIxwAAAN4AAAAPAAAAAAAA&#10;AAAAAAAAAKECAABkcnMvZG93bnJldi54bWxQSwUGAAAAAAQABAD5AAAAlQMAAAAA&#10;" strokecolor="purple" strokeweight=".35pt"/>
                      <v:rect id="Rectangle 1341" o:spid="_x0000_s1813" style="position:absolute;left:38112;top:15519;width:275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1efMEA&#10;AADeAAAADwAAAGRycy9kb3ducmV2LnhtbERP3WrCMBS+F/YO4Qi709SiUqpRxkDQ4Y3VBzg0pz8s&#10;OSlJZru3Xy4GXn58//vjZI14kg+9YwWrZQaCuHa651bB435aFCBCRNZoHJOCXwpwPLzN9lhqN/KN&#10;nlVsRQrhUKKCLsahlDLUHVkMSzcQJ65x3mJM0LdSexxTuDUyz7KttNhzauhwoM+O6u/qxyqQ9+o0&#10;FpXxmfvKm6u5nG8NOaXe59PHDkSkKb7E/+6zVpCvi03am+6kKyAP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NXnzBAAAA3gAAAA8AAAAAAAAAAAAAAAAAmAIAAGRycy9kb3du&#10;cmV2LnhtbFBLBQYAAAAABAAEAPUAAACGAwAAAAA=&#10;" filled="f" stroked="f">
                        <v:textbox style="mso-fit-shape-to-text:t" inset="0,0,0,0">
                          <w:txbxContent>
                            <w:p w14:paraId="131E6E21" w14:textId="77777777" w:rsidR="00B44842" w:rsidRDefault="00B44842" w:rsidP="00B44842">
                              <w:r>
                                <w:rPr>
                                  <w:rFonts w:ascii="Arial" w:hAnsi="Arial" w:cs="Arial"/>
                                  <w:color w:val="000000"/>
                                  <w:sz w:val="12"/>
                                  <w:szCs w:val="12"/>
                                </w:rPr>
                                <w:t>Patients</w:t>
                              </w:r>
                            </w:p>
                          </w:txbxContent>
                        </v:textbox>
                      </v:rect>
                      <v:rect id="Rectangle 1342" o:spid="_x0000_s1814" style="position:absolute;left:234;top:234;width:41529;height:20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UUMcA&#10;AADeAAAADwAAAGRycy9kb3ducmV2LnhtbESPQWvCQBSE74X+h+UJvelGqzWmriKFgie1KuLxNftM&#10;QnbfhuxW03/fFYQeh5n5hpkvO2vElVpfOVYwHCQgiHOnKy4UHA+f/RSED8gajWNS8Eselovnpzlm&#10;2t34i677UIgIYZ+hgjKEJpPS5yVZ9APXEEfv4lqLIcq2kLrFW4RbI0dJ8iYtVhwXSmzoo6S83v9Y&#10;Benk29TH6et5M90OTzWZFfnNTqmXXrd6BxGoC//hR3utFYzG6WQG9zvxCs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yLFFDHAAAA3gAAAA8AAAAAAAAAAAAAAAAAmAIAAGRy&#10;cy9kb3ducmV2LnhtbFBLBQYAAAAABAAEAPUAAACMAwAAAAA=&#10;" filled="f" strokeweight="0"/>
                    </v:group>
                  </w:pict>
                </mc:Fallback>
              </mc:AlternateContent>
            </w:r>
            <w:r w:rsidR="00B44842" w:rsidRPr="00474665">
              <w:rPr>
                <w:rFonts w:ascii="Times New Roman" w:hAnsi="Times New Roman"/>
              </w:rPr>
              <w:t>1</w:t>
            </w:r>
            <w:r w:rsidR="00B44842" w:rsidRPr="00474665">
              <w:rPr>
                <w:rFonts w:ascii="Times New Roman" w:hAnsi="Times New Roman"/>
                <w:vertAlign w:val="superscript"/>
              </w:rPr>
              <w:t>c</w:t>
            </w:r>
            <w:r w:rsidR="00B44842" w:rsidRPr="00474665">
              <w:rPr>
                <w:rFonts w:ascii="Times New Roman" w:hAnsi="Times New Roman"/>
              </w:rPr>
              <w:t xml:space="preserve"> Importance</w:t>
            </w:r>
          </w:p>
          <w:p w14:paraId="78405E3B" w14:textId="1CE0A6BB" w:rsidR="00B44842" w:rsidRPr="00474665" w:rsidRDefault="00B44842" w:rsidP="0058095A">
            <w:pPr>
              <w:rPr>
                <w:rFonts w:ascii="Times New Roman" w:hAnsi="Times New Roman"/>
              </w:rPr>
            </w:pPr>
          </w:p>
        </w:tc>
      </w:tr>
      <w:tr w:rsidR="00B44842" w:rsidRPr="00474665" w14:paraId="05D5447F" w14:textId="77777777" w:rsidTr="0058095A">
        <w:trPr>
          <w:trHeight w:val="3763"/>
        </w:trPr>
        <w:tc>
          <w:tcPr>
            <w:tcW w:w="6758" w:type="dxa"/>
          </w:tcPr>
          <w:p w14:paraId="4269C27A" w14:textId="77777777" w:rsidR="00B44842" w:rsidRPr="00474665" w:rsidRDefault="00B44842" w:rsidP="0058095A">
            <w:pPr>
              <w:rPr>
                <w:rFonts w:ascii="Times New Roman" w:hAnsi="Times New Roman"/>
                <w:noProof/>
              </w:rPr>
            </w:pPr>
            <w:r>
              <w:rPr>
                <w:rFonts w:ascii="Times New Roman" w:hAnsi="Times New Roman"/>
                <w:noProof/>
                <w:color w:val="000000"/>
                <w:lang w:val="en-GB" w:eastAsia="en-GB"/>
              </w:rPr>
              <mc:AlternateContent>
                <mc:Choice Requires="wpc">
                  <w:drawing>
                    <wp:anchor distT="0" distB="0" distL="114300" distR="114300" simplePos="0" relativeHeight="251660288" behindDoc="0" locked="0" layoutInCell="1" allowOverlap="1" wp14:anchorId="7CEAD6CF" wp14:editId="583FBFCE">
                      <wp:simplePos x="0" y="0"/>
                      <wp:positionH relativeFrom="column">
                        <wp:posOffset>-58382</wp:posOffset>
                      </wp:positionH>
                      <wp:positionV relativeFrom="paragraph">
                        <wp:posOffset>172511</wp:posOffset>
                      </wp:positionV>
                      <wp:extent cx="4242435" cy="2167890"/>
                      <wp:effectExtent l="0" t="0" r="0" b="3810"/>
                      <wp:wrapNone/>
                      <wp:docPr id="24621" name="Canvas 2462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4074" name="Group 755"/>
                              <wpg:cNvGrpSpPr>
                                <a:grpSpLocks/>
                              </wpg:cNvGrpSpPr>
                              <wpg:grpSpPr bwMode="auto">
                                <a:xfrm>
                                  <a:off x="23495" y="23495"/>
                                  <a:ext cx="4175760" cy="2028825"/>
                                  <a:chOff x="37" y="37"/>
                                  <a:chExt cx="6576" cy="3195"/>
                                </a:xfrm>
                              </wpg:grpSpPr>
                              <wps:wsp>
                                <wps:cNvPr id="24075" name="Rectangle 555"/>
                                <wps:cNvSpPr>
                                  <a:spLocks noChangeArrowheads="1"/>
                                </wps:cNvSpPr>
                                <wps:spPr bwMode="auto">
                                  <a:xfrm>
                                    <a:off x="37" y="37"/>
                                    <a:ext cx="6576" cy="3195"/>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076" name="Rectangle 556"/>
                                <wps:cNvSpPr>
                                  <a:spLocks noChangeArrowheads="1"/>
                                </wps:cNvSpPr>
                                <wps:spPr bwMode="auto">
                                  <a:xfrm>
                                    <a:off x="607" y="142"/>
                                    <a:ext cx="5984"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77" name="Line 557"/>
                                <wps:cNvCnPr>
                                  <a:cxnSpLocks noChangeShapeType="1"/>
                                </wps:cNvCnPr>
                                <wps:spPr bwMode="auto">
                                  <a:xfrm>
                                    <a:off x="607" y="2047"/>
                                    <a:ext cx="5984"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78" name="Line 558"/>
                                <wps:cNvCnPr>
                                  <a:cxnSpLocks noChangeShapeType="1"/>
                                </wps:cNvCnPr>
                                <wps:spPr bwMode="auto">
                                  <a:xfrm>
                                    <a:off x="607" y="1095"/>
                                    <a:ext cx="5984"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79" name="Line 559"/>
                                <wps:cNvCnPr>
                                  <a:cxnSpLocks noChangeShapeType="1"/>
                                </wps:cNvCnPr>
                                <wps:spPr bwMode="auto">
                                  <a:xfrm>
                                    <a:off x="607" y="142"/>
                                    <a:ext cx="5984"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0" name="Rectangle 560"/>
                                <wps:cNvSpPr>
                                  <a:spLocks noChangeArrowheads="1"/>
                                </wps:cNvSpPr>
                                <wps:spPr bwMode="auto">
                                  <a:xfrm>
                                    <a:off x="607" y="142"/>
                                    <a:ext cx="5984" cy="2857"/>
                                  </a:xfrm>
                                  <a:prstGeom prst="rect">
                                    <a:avLst/>
                                  </a:prstGeom>
                                  <a:noFill/>
                                  <a:ln w="4445">
                                    <a:solidFill>
                                      <a:srgbClr val="80808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81" name="Line 561"/>
                                <wps:cNvCnPr>
                                  <a:cxnSpLocks noChangeShapeType="1"/>
                                </wps:cNvCnPr>
                                <wps:spPr bwMode="auto">
                                  <a:xfrm>
                                    <a:off x="607" y="142"/>
                                    <a:ext cx="0" cy="2857"/>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2" name="Line 562"/>
                                <wps:cNvCnPr>
                                  <a:cxnSpLocks noChangeShapeType="1"/>
                                </wps:cNvCnPr>
                                <wps:spPr bwMode="auto">
                                  <a:xfrm>
                                    <a:off x="570" y="2999"/>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3" name="Line 563"/>
                                <wps:cNvCnPr>
                                  <a:cxnSpLocks noChangeShapeType="1"/>
                                </wps:cNvCnPr>
                                <wps:spPr bwMode="auto">
                                  <a:xfrm>
                                    <a:off x="570" y="2047"/>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4" name="Line 564"/>
                                <wps:cNvCnPr>
                                  <a:cxnSpLocks noChangeShapeType="1"/>
                                </wps:cNvCnPr>
                                <wps:spPr bwMode="auto">
                                  <a:xfrm>
                                    <a:off x="570" y="1095"/>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5" name="Line 565"/>
                                <wps:cNvCnPr>
                                  <a:cxnSpLocks noChangeShapeType="1"/>
                                </wps:cNvCnPr>
                                <wps:spPr bwMode="auto">
                                  <a:xfrm>
                                    <a:off x="570" y="142"/>
                                    <a:ext cx="37"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6" name="Line 566"/>
                                <wps:cNvCnPr>
                                  <a:cxnSpLocks noChangeShapeType="1"/>
                                </wps:cNvCnPr>
                                <wps:spPr bwMode="auto">
                                  <a:xfrm>
                                    <a:off x="607" y="2999"/>
                                    <a:ext cx="5984"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7" name="Line 567"/>
                                <wps:cNvCnPr>
                                  <a:cxnSpLocks noChangeShapeType="1"/>
                                </wps:cNvCnPr>
                                <wps:spPr bwMode="auto">
                                  <a:xfrm flipV="1">
                                    <a:off x="607"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8" name="Line 568"/>
                                <wps:cNvCnPr>
                                  <a:cxnSpLocks noChangeShapeType="1"/>
                                </wps:cNvCnPr>
                                <wps:spPr bwMode="auto">
                                  <a:xfrm flipV="1">
                                    <a:off x="870"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89" name="Line 569"/>
                                <wps:cNvCnPr>
                                  <a:cxnSpLocks noChangeShapeType="1"/>
                                </wps:cNvCnPr>
                                <wps:spPr bwMode="auto">
                                  <a:xfrm flipV="1">
                                    <a:off x="1125"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0" name="Line 570"/>
                                <wps:cNvCnPr>
                                  <a:cxnSpLocks noChangeShapeType="1"/>
                                </wps:cNvCnPr>
                                <wps:spPr bwMode="auto">
                                  <a:xfrm flipV="1">
                                    <a:off x="1387"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1" name="Line 571"/>
                                <wps:cNvCnPr>
                                  <a:cxnSpLocks noChangeShapeType="1"/>
                                </wps:cNvCnPr>
                                <wps:spPr bwMode="auto">
                                  <a:xfrm flipV="1">
                                    <a:off x="1650"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2" name="Line 572"/>
                                <wps:cNvCnPr>
                                  <a:cxnSpLocks noChangeShapeType="1"/>
                                </wps:cNvCnPr>
                                <wps:spPr bwMode="auto">
                                  <a:xfrm flipV="1">
                                    <a:off x="1904"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3" name="Line 573"/>
                                <wps:cNvCnPr>
                                  <a:cxnSpLocks noChangeShapeType="1"/>
                                </wps:cNvCnPr>
                                <wps:spPr bwMode="auto">
                                  <a:xfrm flipV="1">
                                    <a:off x="2167"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4" name="Line 574"/>
                                <wps:cNvCnPr>
                                  <a:cxnSpLocks noChangeShapeType="1"/>
                                </wps:cNvCnPr>
                                <wps:spPr bwMode="auto">
                                  <a:xfrm flipV="1">
                                    <a:off x="2429"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5" name="Line 575"/>
                                <wps:cNvCnPr>
                                  <a:cxnSpLocks noChangeShapeType="1"/>
                                </wps:cNvCnPr>
                                <wps:spPr bwMode="auto">
                                  <a:xfrm flipV="1">
                                    <a:off x="2692"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6" name="Line 576"/>
                                <wps:cNvCnPr>
                                  <a:cxnSpLocks noChangeShapeType="1"/>
                                </wps:cNvCnPr>
                                <wps:spPr bwMode="auto">
                                  <a:xfrm flipV="1">
                                    <a:off x="2947"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7" name="Line 577"/>
                                <wps:cNvCnPr>
                                  <a:cxnSpLocks noChangeShapeType="1"/>
                                </wps:cNvCnPr>
                                <wps:spPr bwMode="auto">
                                  <a:xfrm flipV="1">
                                    <a:off x="3209"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8" name="Line 578"/>
                                <wps:cNvCnPr>
                                  <a:cxnSpLocks noChangeShapeType="1"/>
                                </wps:cNvCnPr>
                                <wps:spPr bwMode="auto">
                                  <a:xfrm flipV="1">
                                    <a:off x="3471"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9" name="Line 579"/>
                                <wps:cNvCnPr>
                                  <a:cxnSpLocks noChangeShapeType="1"/>
                                </wps:cNvCnPr>
                                <wps:spPr bwMode="auto">
                                  <a:xfrm flipV="1">
                                    <a:off x="3726"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0" name="Line 580"/>
                                <wps:cNvCnPr>
                                  <a:cxnSpLocks noChangeShapeType="1"/>
                                </wps:cNvCnPr>
                                <wps:spPr bwMode="auto">
                                  <a:xfrm flipV="1">
                                    <a:off x="3989"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1" name="Line 581"/>
                                <wps:cNvCnPr>
                                  <a:cxnSpLocks noChangeShapeType="1"/>
                                </wps:cNvCnPr>
                                <wps:spPr bwMode="auto">
                                  <a:xfrm flipV="1">
                                    <a:off x="4251"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2" name="Line 582"/>
                                <wps:cNvCnPr>
                                  <a:cxnSpLocks noChangeShapeType="1"/>
                                </wps:cNvCnPr>
                                <wps:spPr bwMode="auto">
                                  <a:xfrm flipV="1">
                                    <a:off x="4506"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3" name="Line 583"/>
                                <wps:cNvCnPr>
                                  <a:cxnSpLocks noChangeShapeType="1"/>
                                </wps:cNvCnPr>
                                <wps:spPr bwMode="auto">
                                  <a:xfrm flipV="1">
                                    <a:off x="4769"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4" name="Line 584"/>
                                <wps:cNvCnPr>
                                  <a:cxnSpLocks noChangeShapeType="1"/>
                                </wps:cNvCnPr>
                                <wps:spPr bwMode="auto">
                                  <a:xfrm flipV="1">
                                    <a:off x="5031"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5" name="Line 585"/>
                                <wps:cNvCnPr>
                                  <a:cxnSpLocks noChangeShapeType="1"/>
                                </wps:cNvCnPr>
                                <wps:spPr bwMode="auto">
                                  <a:xfrm flipV="1">
                                    <a:off x="5293"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6" name="Line 586"/>
                                <wps:cNvCnPr>
                                  <a:cxnSpLocks noChangeShapeType="1"/>
                                </wps:cNvCnPr>
                                <wps:spPr bwMode="auto">
                                  <a:xfrm flipV="1">
                                    <a:off x="5548"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7" name="Line 587"/>
                                <wps:cNvCnPr>
                                  <a:cxnSpLocks noChangeShapeType="1"/>
                                </wps:cNvCnPr>
                                <wps:spPr bwMode="auto">
                                  <a:xfrm flipV="1">
                                    <a:off x="5811"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8" name="Line 588"/>
                                <wps:cNvCnPr>
                                  <a:cxnSpLocks noChangeShapeType="1"/>
                                </wps:cNvCnPr>
                                <wps:spPr bwMode="auto">
                                  <a:xfrm flipV="1">
                                    <a:off x="6073"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09" name="Line 589"/>
                                <wps:cNvCnPr>
                                  <a:cxnSpLocks noChangeShapeType="1"/>
                                </wps:cNvCnPr>
                                <wps:spPr bwMode="auto">
                                  <a:xfrm flipV="1">
                                    <a:off x="6328"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10" name="Line 590"/>
                                <wps:cNvCnPr>
                                  <a:cxnSpLocks noChangeShapeType="1"/>
                                </wps:cNvCnPr>
                                <wps:spPr bwMode="auto">
                                  <a:xfrm flipV="1">
                                    <a:off x="6591" y="2999"/>
                                    <a:ext cx="0" cy="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11" name="Line 591"/>
                                <wps:cNvCnPr>
                                  <a:cxnSpLocks noChangeShapeType="1"/>
                                </wps:cNvCnPr>
                                <wps:spPr bwMode="auto">
                                  <a:xfrm>
                                    <a:off x="735" y="727"/>
                                    <a:ext cx="262" cy="38"/>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2" name="Line 592"/>
                                <wps:cNvCnPr>
                                  <a:cxnSpLocks noChangeShapeType="1"/>
                                </wps:cNvCnPr>
                                <wps:spPr bwMode="auto">
                                  <a:xfrm>
                                    <a:off x="997" y="765"/>
                                    <a:ext cx="263" cy="54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3" name="Line 593"/>
                                <wps:cNvCnPr>
                                  <a:cxnSpLocks noChangeShapeType="1"/>
                                </wps:cNvCnPr>
                                <wps:spPr bwMode="auto">
                                  <a:xfrm>
                                    <a:off x="1260" y="1312"/>
                                    <a:ext cx="255" cy="16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4" name="Line 594"/>
                                <wps:cNvCnPr>
                                  <a:cxnSpLocks noChangeShapeType="1"/>
                                </wps:cNvCnPr>
                                <wps:spPr bwMode="auto">
                                  <a:xfrm flipV="1">
                                    <a:off x="1515" y="1170"/>
                                    <a:ext cx="262" cy="30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5" name="Line 595"/>
                                <wps:cNvCnPr>
                                  <a:cxnSpLocks noChangeShapeType="1"/>
                                </wps:cNvCnPr>
                                <wps:spPr bwMode="auto">
                                  <a:xfrm>
                                    <a:off x="1777" y="1170"/>
                                    <a:ext cx="262" cy="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6" name="Line 596"/>
                                <wps:cNvCnPr>
                                  <a:cxnSpLocks noChangeShapeType="1"/>
                                </wps:cNvCnPr>
                                <wps:spPr bwMode="auto">
                                  <a:xfrm flipV="1">
                                    <a:off x="2039" y="1080"/>
                                    <a:ext cx="263" cy="9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7" name="Line 597"/>
                                <wps:cNvCnPr>
                                  <a:cxnSpLocks noChangeShapeType="1"/>
                                </wps:cNvCnPr>
                                <wps:spPr bwMode="auto">
                                  <a:xfrm>
                                    <a:off x="2302" y="1080"/>
                                    <a:ext cx="255" cy="127"/>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8" name="Line 598"/>
                                <wps:cNvCnPr>
                                  <a:cxnSpLocks noChangeShapeType="1"/>
                                </wps:cNvCnPr>
                                <wps:spPr bwMode="auto">
                                  <a:xfrm flipV="1">
                                    <a:off x="2557" y="922"/>
                                    <a:ext cx="262" cy="28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19" name="Line 599"/>
                                <wps:cNvCnPr>
                                  <a:cxnSpLocks noChangeShapeType="1"/>
                                </wps:cNvCnPr>
                                <wps:spPr bwMode="auto">
                                  <a:xfrm>
                                    <a:off x="2819" y="922"/>
                                    <a:ext cx="263" cy="15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0" name="Line 600"/>
                                <wps:cNvCnPr>
                                  <a:cxnSpLocks noChangeShapeType="1"/>
                                </wps:cNvCnPr>
                                <wps:spPr bwMode="auto">
                                  <a:xfrm>
                                    <a:off x="3082" y="1072"/>
                                    <a:ext cx="254" cy="158"/>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1" name="Line 601"/>
                                <wps:cNvCnPr>
                                  <a:cxnSpLocks noChangeShapeType="1"/>
                                </wps:cNvCnPr>
                                <wps:spPr bwMode="auto">
                                  <a:xfrm>
                                    <a:off x="3336" y="1230"/>
                                    <a:ext cx="263" cy="442"/>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2" name="Line 602"/>
                                <wps:cNvCnPr>
                                  <a:cxnSpLocks noChangeShapeType="1"/>
                                </wps:cNvCnPr>
                                <wps:spPr bwMode="auto">
                                  <a:xfrm>
                                    <a:off x="3599" y="1672"/>
                                    <a:ext cx="262" cy="4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3" name="Line 603"/>
                                <wps:cNvCnPr>
                                  <a:cxnSpLocks noChangeShapeType="1"/>
                                </wps:cNvCnPr>
                                <wps:spPr bwMode="auto">
                                  <a:xfrm flipV="1">
                                    <a:off x="3861" y="1372"/>
                                    <a:ext cx="255" cy="34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4" name="Line 604"/>
                                <wps:cNvCnPr>
                                  <a:cxnSpLocks noChangeShapeType="1"/>
                                </wps:cNvCnPr>
                                <wps:spPr bwMode="auto">
                                  <a:xfrm flipV="1">
                                    <a:off x="4116" y="922"/>
                                    <a:ext cx="263" cy="45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5" name="Line 605"/>
                                <wps:cNvCnPr>
                                  <a:cxnSpLocks noChangeShapeType="1"/>
                                </wps:cNvCnPr>
                                <wps:spPr bwMode="auto">
                                  <a:xfrm>
                                    <a:off x="4379" y="922"/>
                                    <a:ext cx="262" cy="6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6" name="Line 606"/>
                                <wps:cNvCnPr>
                                  <a:cxnSpLocks noChangeShapeType="1"/>
                                </wps:cNvCnPr>
                                <wps:spPr bwMode="auto">
                                  <a:xfrm flipV="1">
                                    <a:off x="4641" y="967"/>
                                    <a:ext cx="255" cy="1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7" name="Line 607"/>
                                <wps:cNvCnPr>
                                  <a:cxnSpLocks noChangeShapeType="1"/>
                                </wps:cNvCnPr>
                                <wps:spPr bwMode="auto">
                                  <a:xfrm flipV="1">
                                    <a:off x="4896" y="952"/>
                                    <a:ext cx="262" cy="1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8" name="Line 608"/>
                                <wps:cNvCnPr>
                                  <a:cxnSpLocks noChangeShapeType="1"/>
                                </wps:cNvCnPr>
                                <wps:spPr bwMode="auto">
                                  <a:xfrm>
                                    <a:off x="5158" y="952"/>
                                    <a:ext cx="263" cy="16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29" name="Line 609"/>
                                <wps:cNvCnPr>
                                  <a:cxnSpLocks noChangeShapeType="1"/>
                                </wps:cNvCnPr>
                                <wps:spPr bwMode="auto">
                                  <a:xfrm>
                                    <a:off x="5421" y="1117"/>
                                    <a:ext cx="262" cy="10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30" name="Line 610"/>
                                <wps:cNvCnPr>
                                  <a:cxnSpLocks noChangeShapeType="1"/>
                                </wps:cNvCnPr>
                                <wps:spPr bwMode="auto">
                                  <a:xfrm flipV="1">
                                    <a:off x="5683" y="907"/>
                                    <a:ext cx="255" cy="31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31" name="Line 611"/>
                                <wps:cNvCnPr>
                                  <a:cxnSpLocks noChangeShapeType="1"/>
                                </wps:cNvCnPr>
                                <wps:spPr bwMode="auto">
                                  <a:xfrm>
                                    <a:off x="5938" y="907"/>
                                    <a:ext cx="263" cy="135"/>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32" name="Line 612"/>
                                <wps:cNvCnPr>
                                  <a:cxnSpLocks noChangeShapeType="1"/>
                                </wps:cNvCnPr>
                                <wps:spPr bwMode="auto">
                                  <a:xfrm flipV="1">
                                    <a:off x="6201" y="1020"/>
                                    <a:ext cx="262" cy="22"/>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133" name="Line 613"/>
                                <wps:cNvCnPr>
                                  <a:cxnSpLocks noChangeShapeType="1"/>
                                </wps:cNvCnPr>
                                <wps:spPr bwMode="auto">
                                  <a:xfrm>
                                    <a:off x="735" y="855"/>
                                    <a:ext cx="262" cy="27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4" name="Line 614"/>
                                <wps:cNvCnPr>
                                  <a:cxnSpLocks noChangeShapeType="1"/>
                                </wps:cNvCnPr>
                                <wps:spPr bwMode="auto">
                                  <a:xfrm>
                                    <a:off x="997" y="1125"/>
                                    <a:ext cx="263" cy="10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5" name="Line 615"/>
                                <wps:cNvCnPr>
                                  <a:cxnSpLocks noChangeShapeType="1"/>
                                </wps:cNvCnPr>
                                <wps:spPr bwMode="auto">
                                  <a:xfrm>
                                    <a:off x="1260" y="1230"/>
                                    <a:ext cx="255" cy="23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6" name="Line 616"/>
                                <wps:cNvCnPr>
                                  <a:cxnSpLocks noChangeShapeType="1"/>
                                </wps:cNvCnPr>
                                <wps:spPr bwMode="auto">
                                  <a:xfrm>
                                    <a:off x="1515" y="1462"/>
                                    <a:ext cx="262" cy="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7" name="Line 617"/>
                                <wps:cNvCnPr>
                                  <a:cxnSpLocks noChangeShapeType="1"/>
                                </wps:cNvCnPr>
                                <wps:spPr bwMode="auto">
                                  <a:xfrm flipV="1">
                                    <a:off x="1777" y="1095"/>
                                    <a:ext cx="262" cy="367"/>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8" name="Line 618"/>
                                <wps:cNvCnPr>
                                  <a:cxnSpLocks noChangeShapeType="1"/>
                                </wps:cNvCnPr>
                                <wps:spPr bwMode="auto">
                                  <a:xfrm flipV="1">
                                    <a:off x="2039" y="960"/>
                                    <a:ext cx="263" cy="13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39" name="Line 619"/>
                                <wps:cNvCnPr>
                                  <a:cxnSpLocks noChangeShapeType="1"/>
                                </wps:cNvCnPr>
                                <wps:spPr bwMode="auto">
                                  <a:xfrm flipV="1">
                                    <a:off x="2302" y="907"/>
                                    <a:ext cx="255" cy="5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0" name="Line 620"/>
                                <wps:cNvCnPr>
                                  <a:cxnSpLocks noChangeShapeType="1"/>
                                </wps:cNvCnPr>
                                <wps:spPr bwMode="auto">
                                  <a:xfrm>
                                    <a:off x="2557" y="907"/>
                                    <a:ext cx="262" cy="218"/>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1" name="Line 621"/>
                                <wps:cNvCnPr>
                                  <a:cxnSpLocks noChangeShapeType="1"/>
                                </wps:cNvCnPr>
                                <wps:spPr bwMode="auto">
                                  <a:xfrm>
                                    <a:off x="2819" y="1125"/>
                                    <a:ext cx="263" cy="10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2" name="Line 622"/>
                                <wps:cNvCnPr>
                                  <a:cxnSpLocks noChangeShapeType="1"/>
                                </wps:cNvCnPr>
                                <wps:spPr bwMode="auto">
                                  <a:xfrm>
                                    <a:off x="3082" y="1230"/>
                                    <a:ext cx="254" cy="7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3" name="Line 623"/>
                                <wps:cNvCnPr>
                                  <a:cxnSpLocks noChangeShapeType="1"/>
                                </wps:cNvCnPr>
                                <wps:spPr bwMode="auto">
                                  <a:xfrm>
                                    <a:off x="3336" y="1305"/>
                                    <a:ext cx="263" cy="427"/>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4" name="Line 624"/>
                                <wps:cNvCnPr>
                                  <a:cxnSpLocks noChangeShapeType="1"/>
                                </wps:cNvCnPr>
                                <wps:spPr bwMode="auto">
                                  <a:xfrm>
                                    <a:off x="3599" y="1732"/>
                                    <a:ext cx="262" cy="26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5" name="Line 625"/>
                                <wps:cNvCnPr>
                                  <a:cxnSpLocks noChangeShapeType="1"/>
                                </wps:cNvCnPr>
                                <wps:spPr bwMode="auto">
                                  <a:xfrm flipV="1">
                                    <a:off x="3861" y="1649"/>
                                    <a:ext cx="255" cy="34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6" name="Line 626"/>
                                <wps:cNvCnPr>
                                  <a:cxnSpLocks noChangeShapeType="1"/>
                                </wps:cNvCnPr>
                                <wps:spPr bwMode="auto">
                                  <a:xfrm flipV="1">
                                    <a:off x="4116" y="937"/>
                                    <a:ext cx="263" cy="712"/>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7" name="Line 627"/>
                                <wps:cNvCnPr>
                                  <a:cxnSpLocks noChangeShapeType="1"/>
                                </wps:cNvCnPr>
                                <wps:spPr bwMode="auto">
                                  <a:xfrm>
                                    <a:off x="4379" y="937"/>
                                    <a:ext cx="262" cy="5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8" name="Line 628"/>
                                <wps:cNvCnPr>
                                  <a:cxnSpLocks noChangeShapeType="1"/>
                                </wps:cNvCnPr>
                                <wps:spPr bwMode="auto">
                                  <a:xfrm>
                                    <a:off x="4641" y="990"/>
                                    <a:ext cx="255" cy="7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49" name="Line 629"/>
                                <wps:cNvCnPr>
                                  <a:cxnSpLocks noChangeShapeType="1"/>
                                </wps:cNvCnPr>
                                <wps:spPr bwMode="auto">
                                  <a:xfrm flipV="1">
                                    <a:off x="4896" y="1012"/>
                                    <a:ext cx="262" cy="5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0" name="Line 630"/>
                                <wps:cNvCnPr>
                                  <a:cxnSpLocks noChangeShapeType="1"/>
                                </wps:cNvCnPr>
                                <wps:spPr bwMode="auto">
                                  <a:xfrm>
                                    <a:off x="5158" y="1012"/>
                                    <a:ext cx="263" cy="113"/>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1" name="Line 631"/>
                                <wps:cNvCnPr>
                                  <a:cxnSpLocks noChangeShapeType="1"/>
                                </wps:cNvCnPr>
                                <wps:spPr bwMode="auto">
                                  <a:xfrm>
                                    <a:off x="5421" y="1125"/>
                                    <a:ext cx="262" cy="10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2" name="Line 632"/>
                                <wps:cNvCnPr>
                                  <a:cxnSpLocks noChangeShapeType="1"/>
                                </wps:cNvCnPr>
                                <wps:spPr bwMode="auto">
                                  <a:xfrm flipV="1">
                                    <a:off x="5683" y="1065"/>
                                    <a:ext cx="255" cy="16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3" name="Line 633"/>
                                <wps:cNvCnPr>
                                  <a:cxnSpLocks noChangeShapeType="1"/>
                                </wps:cNvCnPr>
                                <wps:spPr bwMode="auto">
                                  <a:xfrm flipV="1">
                                    <a:off x="5938" y="990"/>
                                    <a:ext cx="263" cy="7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4" name="Line 634"/>
                                <wps:cNvCnPr>
                                  <a:cxnSpLocks noChangeShapeType="1"/>
                                </wps:cNvCnPr>
                                <wps:spPr bwMode="auto">
                                  <a:xfrm>
                                    <a:off x="6201" y="990"/>
                                    <a:ext cx="262" cy="75"/>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155" name="Line 635"/>
                                <wps:cNvCnPr>
                                  <a:cxnSpLocks noChangeShapeType="1"/>
                                </wps:cNvCnPr>
                                <wps:spPr bwMode="auto">
                                  <a:xfrm>
                                    <a:off x="735" y="862"/>
                                    <a:ext cx="262" cy="53"/>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56" name="Line 636"/>
                                <wps:cNvCnPr>
                                  <a:cxnSpLocks noChangeShapeType="1"/>
                                </wps:cNvCnPr>
                                <wps:spPr bwMode="auto">
                                  <a:xfrm>
                                    <a:off x="997" y="915"/>
                                    <a:ext cx="263" cy="35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57" name="Line 637"/>
                                <wps:cNvCnPr>
                                  <a:cxnSpLocks noChangeShapeType="1"/>
                                </wps:cNvCnPr>
                                <wps:spPr bwMode="auto">
                                  <a:xfrm>
                                    <a:off x="1260" y="1267"/>
                                    <a:ext cx="255" cy="9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58" name="Line 638"/>
                                <wps:cNvCnPr>
                                  <a:cxnSpLocks noChangeShapeType="1"/>
                                </wps:cNvCnPr>
                                <wps:spPr bwMode="auto">
                                  <a:xfrm flipV="1">
                                    <a:off x="1515" y="1245"/>
                                    <a:ext cx="262" cy="11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59" name="Line 639"/>
                                <wps:cNvCnPr>
                                  <a:cxnSpLocks noChangeShapeType="1"/>
                                </wps:cNvCnPr>
                                <wps:spPr bwMode="auto">
                                  <a:xfrm flipV="1">
                                    <a:off x="1777" y="1237"/>
                                    <a:ext cx="262" cy="8"/>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0" name="Line 640"/>
                                <wps:cNvCnPr>
                                  <a:cxnSpLocks noChangeShapeType="1"/>
                                </wps:cNvCnPr>
                                <wps:spPr bwMode="auto">
                                  <a:xfrm flipV="1">
                                    <a:off x="2039" y="847"/>
                                    <a:ext cx="263" cy="39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1" name="Line 641"/>
                                <wps:cNvCnPr>
                                  <a:cxnSpLocks noChangeShapeType="1"/>
                                </wps:cNvCnPr>
                                <wps:spPr bwMode="auto">
                                  <a:xfrm>
                                    <a:off x="2302" y="847"/>
                                    <a:ext cx="255" cy="21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2" name="Line 642"/>
                                <wps:cNvCnPr>
                                  <a:cxnSpLocks noChangeShapeType="1"/>
                                </wps:cNvCnPr>
                                <wps:spPr bwMode="auto">
                                  <a:xfrm flipV="1">
                                    <a:off x="2557" y="1012"/>
                                    <a:ext cx="262" cy="4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3" name="Line 643"/>
                                <wps:cNvCnPr>
                                  <a:cxnSpLocks noChangeShapeType="1"/>
                                </wps:cNvCnPr>
                                <wps:spPr bwMode="auto">
                                  <a:xfrm>
                                    <a:off x="2819" y="1012"/>
                                    <a:ext cx="263" cy="16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4" name="Line 644"/>
                                <wps:cNvCnPr>
                                  <a:cxnSpLocks noChangeShapeType="1"/>
                                </wps:cNvCnPr>
                                <wps:spPr bwMode="auto">
                                  <a:xfrm>
                                    <a:off x="3082" y="1177"/>
                                    <a:ext cx="254" cy="13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5" name="Line 645"/>
                                <wps:cNvCnPr>
                                  <a:cxnSpLocks noChangeShapeType="1"/>
                                </wps:cNvCnPr>
                                <wps:spPr bwMode="auto">
                                  <a:xfrm>
                                    <a:off x="3336" y="1312"/>
                                    <a:ext cx="263" cy="16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6" name="Line 646"/>
                                <wps:cNvCnPr>
                                  <a:cxnSpLocks noChangeShapeType="1"/>
                                </wps:cNvCnPr>
                                <wps:spPr bwMode="auto">
                                  <a:xfrm>
                                    <a:off x="3599" y="1477"/>
                                    <a:ext cx="262" cy="21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7" name="Line 647"/>
                                <wps:cNvCnPr>
                                  <a:cxnSpLocks noChangeShapeType="1"/>
                                </wps:cNvCnPr>
                                <wps:spPr bwMode="auto">
                                  <a:xfrm flipV="1">
                                    <a:off x="3861" y="1275"/>
                                    <a:ext cx="255" cy="41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8" name="Line 648"/>
                                <wps:cNvCnPr>
                                  <a:cxnSpLocks noChangeShapeType="1"/>
                                </wps:cNvCnPr>
                                <wps:spPr bwMode="auto">
                                  <a:xfrm flipV="1">
                                    <a:off x="4116" y="975"/>
                                    <a:ext cx="263" cy="30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69" name="Line 649"/>
                                <wps:cNvCnPr>
                                  <a:cxnSpLocks noChangeShapeType="1"/>
                                </wps:cNvCnPr>
                                <wps:spPr bwMode="auto">
                                  <a:xfrm>
                                    <a:off x="4379" y="975"/>
                                    <a:ext cx="262" cy="9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0" name="Line 650"/>
                                <wps:cNvCnPr>
                                  <a:cxnSpLocks noChangeShapeType="1"/>
                                </wps:cNvCnPr>
                                <wps:spPr bwMode="auto">
                                  <a:xfrm>
                                    <a:off x="4641" y="1065"/>
                                    <a:ext cx="255" cy="11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1" name="Line 651"/>
                                <wps:cNvCnPr>
                                  <a:cxnSpLocks noChangeShapeType="1"/>
                                </wps:cNvCnPr>
                                <wps:spPr bwMode="auto">
                                  <a:xfrm flipV="1">
                                    <a:off x="4896" y="1065"/>
                                    <a:ext cx="262" cy="11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2" name="Line 652"/>
                                <wps:cNvCnPr>
                                  <a:cxnSpLocks noChangeShapeType="1"/>
                                </wps:cNvCnPr>
                                <wps:spPr bwMode="auto">
                                  <a:xfrm>
                                    <a:off x="5158" y="1065"/>
                                    <a:ext cx="263" cy="17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3" name="Line 653"/>
                                <wps:cNvCnPr>
                                  <a:cxnSpLocks noChangeShapeType="1"/>
                                </wps:cNvCnPr>
                                <wps:spPr bwMode="auto">
                                  <a:xfrm flipV="1">
                                    <a:off x="5421" y="1095"/>
                                    <a:ext cx="262" cy="142"/>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4" name="Line 654"/>
                                <wps:cNvCnPr>
                                  <a:cxnSpLocks noChangeShapeType="1"/>
                                </wps:cNvCnPr>
                                <wps:spPr bwMode="auto">
                                  <a:xfrm flipV="1">
                                    <a:off x="5683" y="1087"/>
                                    <a:ext cx="255" cy="8"/>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5" name="Line 655"/>
                                <wps:cNvCnPr>
                                  <a:cxnSpLocks noChangeShapeType="1"/>
                                </wps:cNvCnPr>
                                <wps:spPr bwMode="auto">
                                  <a:xfrm>
                                    <a:off x="5938" y="1087"/>
                                    <a:ext cx="263" cy="1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6" name="Line 656"/>
                                <wps:cNvCnPr>
                                  <a:cxnSpLocks noChangeShapeType="1"/>
                                </wps:cNvCnPr>
                                <wps:spPr bwMode="auto">
                                  <a:xfrm flipV="1">
                                    <a:off x="6201" y="937"/>
                                    <a:ext cx="262" cy="165"/>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177" name="Line 657"/>
                                <wps:cNvCnPr>
                                  <a:cxnSpLocks noChangeShapeType="1"/>
                                </wps:cNvCnPr>
                                <wps:spPr bwMode="auto">
                                  <a:xfrm>
                                    <a:off x="735" y="667"/>
                                    <a:ext cx="262" cy="1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78" name="Line 658"/>
                                <wps:cNvCnPr>
                                  <a:cxnSpLocks noChangeShapeType="1"/>
                                </wps:cNvCnPr>
                                <wps:spPr bwMode="auto">
                                  <a:xfrm>
                                    <a:off x="997" y="682"/>
                                    <a:ext cx="263" cy="55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79" name="Line 659"/>
                                <wps:cNvCnPr>
                                  <a:cxnSpLocks noChangeShapeType="1"/>
                                </wps:cNvCnPr>
                                <wps:spPr bwMode="auto">
                                  <a:xfrm>
                                    <a:off x="1260" y="1237"/>
                                    <a:ext cx="255" cy="98"/>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0" name="Line 660"/>
                                <wps:cNvCnPr>
                                  <a:cxnSpLocks noChangeShapeType="1"/>
                                </wps:cNvCnPr>
                                <wps:spPr bwMode="auto">
                                  <a:xfrm flipV="1">
                                    <a:off x="1515" y="1005"/>
                                    <a:ext cx="262" cy="33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1" name="Line 661"/>
                                <wps:cNvCnPr>
                                  <a:cxnSpLocks noChangeShapeType="1"/>
                                </wps:cNvCnPr>
                                <wps:spPr bwMode="auto">
                                  <a:xfrm>
                                    <a:off x="1777" y="1005"/>
                                    <a:ext cx="262" cy="7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2" name="Line 662"/>
                                <wps:cNvCnPr>
                                  <a:cxnSpLocks noChangeShapeType="1"/>
                                </wps:cNvCnPr>
                                <wps:spPr bwMode="auto">
                                  <a:xfrm flipV="1">
                                    <a:off x="2039" y="937"/>
                                    <a:ext cx="263" cy="143"/>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3" name="Line 663"/>
                                <wps:cNvCnPr>
                                  <a:cxnSpLocks noChangeShapeType="1"/>
                                </wps:cNvCnPr>
                                <wps:spPr bwMode="auto">
                                  <a:xfrm>
                                    <a:off x="2302" y="937"/>
                                    <a:ext cx="255" cy="3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4" name="Line 664"/>
                                <wps:cNvCnPr>
                                  <a:cxnSpLocks noChangeShapeType="1"/>
                                </wps:cNvCnPr>
                                <wps:spPr bwMode="auto">
                                  <a:xfrm>
                                    <a:off x="2557" y="967"/>
                                    <a:ext cx="262" cy="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5" name="Line 665"/>
                                <wps:cNvCnPr>
                                  <a:cxnSpLocks noChangeShapeType="1"/>
                                </wps:cNvCnPr>
                                <wps:spPr bwMode="auto">
                                  <a:xfrm flipV="1">
                                    <a:off x="2819" y="915"/>
                                    <a:ext cx="263" cy="5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6" name="Line 666"/>
                                <wps:cNvCnPr>
                                  <a:cxnSpLocks noChangeShapeType="1"/>
                                </wps:cNvCnPr>
                                <wps:spPr bwMode="auto">
                                  <a:xfrm>
                                    <a:off x="3082" y="915"/>
                                    <a:ext cx="254" cy="15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7" name="Line 667"/>
                                <wps:cNvCnPr>
                                  <a:cxnSpLocks noChangeShapeType="1"/>
                                </wps:cNvCnPr>
                                <wps:spPr bwMode="auto">
                                  <a:xfrm>
                                    <a:off x="3336" y="1065"/>
                                    <a:ext cx="263" cy="48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8" name="Line 668"/>
                                <wps:cNvCnPr>
                                  <a:cxnSpLocks noChangeShapeType="1"/>
                                </wps:cNvCnPr>
                                <wps:spPr bwMode="auto">
                                  <a:xfrm>
                                    <a:off x="3599" y="1545"/>
                                    <a:ext cx="262" cy="7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89" name="Line 669"/>
                                <wps:cNvCnPr>
                                  <a:cxnSpLocks noChangeShapeType="1"/>
                                </wps:cNvCnPr>
                                <wps:spPr bwMode="auto">
                                  <a:xfrm flipV="1">
                                    <a:off x="3861" y="1342"/>
                                    <a:ext cx="255" cy="278"/>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0" name="Line 670"/>
                                <wps:cNvCnPr>
                                  <a:cxnSpLocks noChangeShapeType="1"/>
                                </wps:cNvCnPr>
                                <wps:spPr bwMode="auto">
                                  <a:xfrm flipV="1">
                                    <a:off x="4116" y="922"/>
                                    <a:ext cx="263" cy="42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1" name="Line 671"/>
                                <wps:cNvCnPr>
                                  <a:cxnSpLocks noChangeShapeType="1"/>
                                </wps:cNvCnPr>
                                <wps:spPr bwMode="auto">
                                  <a:xfrm flipV="1">
                                    <a:off x="4379" y="900"/>
                                    <a:ext cx="262" cy="22"/>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2" name="Line 672"/>
                                <wps:cNvCnPr>
                                  <a:cxnSpLocks noChangeShapeType="1"/>
                                </wps:cNvCnPr>
                                <wps:spPr bwMode="auto">
                                  <a:xfrm flipV="1">
                                    <a:off x="4641" y="795"/>
                                    <a:ext cx="255" cy="10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3" name="Line 673"/>
                                <wps:cNvCnPr>
                                  <a:cxnSpLocks noChangeShapeType="1"/>
                                </wps:cNvCnPr>
                                <wps:spPr bwMode="auto">
                                  <a:xfrm>
                                    <a:off x="4896" y="795"/>
                                    <a:ext cx="262" cy="10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4" name="Line 674"/>
                                <wps:cNvCnPr>
                                  <a:cxnSpLocks noChangeShapeType="1"/>
                                </wps:cNvCnPr>
                                <wps:spPr bwMode="auto">
                                  <a:xfrm>
                                    <a:off x="5158" y="900"/>
                                    <a:ext cx="263" cy="225"/>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5" name="Line 675"/>
                                <wps:cNvCnPr>
                                  <a:cxnSpLocks noChangeShapeType="1"/>
                                </wps:cNvCnPr>
                                <wps:spPr bwMode="auto">
                                  <a:xfrm flipV="1">
                                    <a:off x="5421" y="1035"/>
                                    <a:ext cx="262" cy="9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6" name="Line 676"/>
                                <wps:cNvCnPr>
                                  <a:cxnSpLocks noChangeShapeType="1"/>
                                </wps:cNvCnPr>
                                <wps:spPr bwMode="auto">
                                  <a:xfrm flipV="1">
                                    <a:off x="5683" y="892"/>
                                    <a:ext cx="255" cy="143"/>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7" name="Line 677"/>
                                <wps:cNvCnPr>
                                  <a:cxnSpLocks noChangeShapeType="1"/>
                                </wps:cNvCnPr>
                                <wps:spPr bwMode="auto">
                                  <a:xfrm>
                                    <a:off x="5938" y="892"/>
                                    <a:ext cx="263" cy="12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8" name="Line 678"/>
                                <wps:cNvCnPr>
                                  <a:cxnSpLocks noChangeShapeType="1"/>
                                </wps:cNvCnPr>
                                <wps:spPr bwMode="auto">
                                  <a:xfrm flipV="1">
                                    <a:off x="6201" y="915"/>
                                    <a:ext cx="262" cy="97"/>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199" name="Line 679"/>
                                <wps:cNvCnPr>
                                  <a:cxnSpLocks noChangeShapeType="1"/>
                                </wps:cNvCnPr>
                                <wps:spPr bwMode="auto">
                                  <a:xfrm>
                                    <a:off x="735" y="735"/>
                                    <a:ext cx="262" cy="13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0" name="Line 680"/>
                                <wps:cNvCnPr>
                                  <a:cxnSpLocks noChangeShapeType="1"/>
                                </wps:cNvCnPr>
                                <wps:spPr bwMode="auto">
                                  <a:xfrm>
                                    <a:off x="997" y="870"/>
                                    <a:ext cx="263" cy="11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1" name="Line 681"/>
                                <wps:cNvCnPr>
                                  <a:cxnSpLocks noChangeShapeType="1"/>
                                </wps:cNvCnPr>
                                <wps:spPr bwMode="auto">
                                  <a:xfrm>
                                    <a:off x="1260" y="982"/>
                                    <a:ext cx="255" cy="48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2" name="Line 682"/>
                                <wps:cNvCnPr>
                                  <a:cxnSpLocks noChangeShapeType="1"/>
                                </wps:cNvCnPr>
                                <wps:spPr bwMode="auto">
                                  <a:xfrm flipV="1">
                                    <a:off x="1515" y="1095"/>
                                    <a:ext cx="262" cy="367"/>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3" name="Line 683"/>
                                <wps:cNvCnPr>
                                  <a:cxnSpLocks noChangeShapeType="1"/>
                                </wps:cNvCnPr>
                                <wps:spPr bwMode="auto">
                                  <a:xfrm flipV="1">
                                    <a:off x="1777" y="960"/>
                                    <a:ext cx="262" cy="13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4" name="Line 684"/>
                                <wps:cNvCnPr>
                                  <a:cxnSpLocks noChangeShapeType="1"/>
                                </wps:cNvCnPr>
                                <wps:spPr bwMode="auto">
                                  <a:xfrm>
                                    <a:off x="2039" y="960"/>
                                    <a:ext cx="263" cy="8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5" name="Line 685"/>
                                <wps:cNvCnPr>
                                  <a:cxnSpLocks noChangeShapeType="1"/>
                                </wps:cNvCnPr>
                                <wps:spPr bwMode="auto">
                                  <a:xfrm flipV="1">
                                    <a:off x="2302" y="690"/>
                                    <a:ext cx="255" cy="35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6" name="Line 686"/>
                                <wps:cNvCnPr>
                                  <a:cxnSpLocks noChangeShapeType="1"/>
                                </wps:cNvCnPr>
                                <wps:spPr bwMode="auto">
                                  <a:xfrm>
                                    <a:off x="2557" y="690"/>
                                    <a:ext cx="262" cy="38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7" name="Line 687"/>
                                <wps:cNvCnPr>
                                  <a:cxnSpLocks noChangeShapeType="1"/>
                                </wps:cNvCnPr>
                                <wps:spPr bwMode="auto">
                                  <a:xfrm flipV="1">
                                    <a:off x="2819" y="780"/>
                                    <a:ext cx="263" cy="29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8" name="Line 688"/>
                                <wps:cNvCnPr>
                                  <a:cxnSpLocks noChangeShapeType="1"/>
                                </wps:cNvCnPr>
                                <wps:spPr bwMode="auto">
                                  <a:xfrm>
                                    <a:off x="3082" y="780"/>
                                    <a:ext cx="254" cy="54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09" name="Line 689"/>
                                <wps:cNvCnPr>
                                  <a:cxnSpLocks noChangeShapeType="1"/>
                                </wps:cNvCnPr>
                                <wps:spPr bwMode="auto">
                                  <a:xfrm flipV="1">
                                    <a:off x="3336" y="1042"/>
                                    <a:ext cx="263" cy="27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0" name="Line 690"/>
                                <wps:cNvCnPr>
                                  <a:cxnSpLocks noChangeShapeType="1"/>
                                </wps:cNvCnPr>
                                <wps:spPr bwMode="auto">
                                  <a:xfrm>
                                    <a:off x="3599" y="1042"/>
                                    <a:ext cx="262" cy="9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1" name="Line 691"/>
                                <wps:cNvCnPr>
                                  <a:cxnSpLocks noChangeShapeType="1"/>
                                </wps:cNvCnPr>
                                <wps:spPr bwMode="auto">
                                  <a:xfrm flipV="1">
                                    <a:off x="3861" y="750"/>
                                    <a:ext cx="255" cy="39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2" name="Line 692"/>
                                <wps:cNvCnPr>
                                  <a:cxnSpLocks noChangeShapeType="1"/>
                                </wps:cNvCnPr>
                                <wps:spPr bwMode="auto">
                                  <a:xfrm>
                                    <a:off x="4116" y="750"/>
                                    <a:ext cx="263" cy="12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3" name="Line 693"/>
                                <wps:cNvCnPr>
                                  <a:cxnSpLocks noChangeShapeType="1"/>
                                </wps:cNvCnPr>
                                <wps:spPr bwMode="auto">
                                  <a:xfrm>
                                    <a:off x="4379" y="870"/>
                                    <a:ext cx="262" cy="18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4" name="Line 694"/>
                                <wps:cNvCnPr>
                                  <a:cxnSpLocks noChangeShapeType="1"/>
                                </wps:cNvCnPr>
                                <wps:spPr bwMode="auto">
                                  <a:xfrm flipV="1">
                                    <a:off x="4641" y="600"/>
                                    <a:ext cx="255" cy="45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5" name="Line 695"/>
                                <wps:cNvCnPr>
                                  <a:cxnSpLocks noChangeShapeType="1"/>
                                </wps:cNvCnPr>
                                <wps:spPr bwMode="auto">
                                  <a:xfrm>
                                    <a:off x="4896" y="600"/>
                                    <a:ext cx="262" cy="63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6" name="Line 696"/>
                                <wps:cNvCnPr>
                                  <a:cxnSpLocks noChangeShapeType="1"/>
                                </wps:cNvCnPr>
                                <wps:spPr bwMode="auto">
                                  <a:xfrm flipV="1">
                                    <a:off x="5158" y="1140"/>
                                    <a:ext cx="263" cy="9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7" name="Line 697"/>
                                <wps:cNvCnPr>
                                  <a:cxnSpLocks noChangeShapeType="1"/>
                                </wps:cNvCnPr>
                                <wps:spPr bwMode="auto">
                                  <a:xfrm flipV="1">
                                    <a:off x="5421" y="825"/>
                                    <a:ext cx="262" cy="31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8" name="Line 698"/>
                                <wps:cNvCnPr>
                                  <a:cxnSpLocks noChangeShapeType="1"/>
                                </wps:cNvCnPr>
                                <wps:spPr bwMode="auto">
                                  <a:xfrm>
                                    <a:off x="5683" y="825"/>
                                    <a:ext cx="255" cy="18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19" name="Line 699"/>
                                <wps:cNvCnPr>
                                  <a:cxnSpLocks noChangeShapeType="1"/>
                                </wps:cNvCnPr>
                                <wps:spPr bwMode="auto">
                                  <a:xfrm>
                                    <a:off x="5938" y="1005"/>
                                    <a:ext cx="263" cy="4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20" name="Line 700"/>
                                <wps:cNvCnPr>
                                  <a:cxnSpLocks noChangeShapeType="1"/>
                                </wps:cNvCnPr>
                                <wps:spPr bwMode="auto">
                                  <a:xfrm flipV="1">
                                    <a:off x="6201" y="735"/>
                                    <a:ext cx="262" cy="31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221" name="Freeform 701"/>
                                <wps:cNvSpPr>
                                  <a:spLocks/>
                                </wps:cNvSpPr>
                                <wps:spPr bwMode="auto">
                                  <a:xfrm>
                                    <a:off x="697" y="690"/>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2" name="Freeform 702"/>
                                <wps:cNvSpPr>
                                  <a:spLocks/>
                                </wps:cNvSpPr>
                                <wps:spPr bwMode="auto">
                                  <a:xfrm>
                                    <a:off x="960" y="727"/>
                                    <a:ext cx="75" cy="75"/>
                                  </a:xfrm>
                                  <a:custGeom>
                                    <a:avLst/>
                                    <a:gdLst>
                                      <a:gd name="T0" fmla="*/ 37 w 75"/>
                                      <a:gd name="T1" fmla="*/ 0 h 75"/>
                                      <a:gd name="T2" fmla="*/ 75 w 75"/>
                                      <a:gd name="T3" fmla="*/ 38 h 75"/>
                                      <a:gd name="T4" fmla="*/ 37 w 75"/>
                                      <a:gd name="T5" fmla="*/ 75 h 75"/>
                                      <a:gd name="T6" fmla="*/ 0 w 75"/>
                                      <a:gd name="T7" fmla="*/ 38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8"/>
                                        </a:lnTo>
                                        <a:lnTo>
                                          <a:pt x="37" y="75"/>
                                        </a:lnTo>
                                        <a:lnTo>
                                          <a:pt x="0" y="38"/>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3" name="Freeform 703"/>
                                <wps:cNvSpPr>
                                  <a:spLocks/>
                                </wps:cNvSpPr>
                                <wps:spPr bwMode="auto">
                                  <a:xfrm>
                                    <a:off x="1222" y="1275"/>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4" name="Freeform 704"/>
                                <wps:cNvSpPr>
                                  <a:spLocks/>
                                </wps:cNvSpPr>
                                <wps:spPr bwMode="auto">
                                  <a:xfrm>
                                    <a:off x="1477" y="1440"/>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5" name="Freeform 705"/>
                                <wps:cNvSpPr>
                                  <a:spLocks/>
                                </wps:cNvSpPr>
                                <wps:spPr bwMode="auto">
                                  <a:xfrm>
                                    <a:off x="1739" y="1132"/>
                                    <a:ext cx="75" cy="75"/>
                                  </a:xfrm>
                                  <a:custGeom>
                                    <a:avLst/>
                                    <a:gdLst>
                                      <a:gd name="T0" fmla="*/ 38 w 75"/>
                                      <a:gd name="T1" fmla="*/ 0 h 75"/>
                                      <a:gd name="T2" fmla="*/ 75 w 75"/>
                                      <a:gd name="T3" fmla="*/ 38 h 75"/>
                                      <a:gd name="T4" fmla="*/ 38 w 75"/>
                                      <a:gd name="T5" fmla="*/ 75 h 75"/>
                                      <a:gd name="T6" fmla="*/ 0 w 75"/>
                                      <a:gd name="T7" fmla="*/ 38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8"/>
                                        </a:lnTo>
                                        <a:lnTo>
                                          <a:pt x="38" y="75"/>
                                        </a:lnTo>
                                        <a:lnTo>
                                          <a:pt x="0" y="38"/>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6" name="Freeform 706"/>
                                <wps:cNvSpPr>
                                  <a:spLocks/>
                                </wps:cNvSpPr>
                                <wps:spPr bwMode="auto">
                                  <a:xfrm>
                                    <a:off x="2002" y="1140"/>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7" name="Freeform 707"/>
                                <wps:cNvSpPr>
                                  <a:spLocks/>
                                </wps:cNvSpPr>
                                <wps:spPr bwMode="auto">
                                  <a:xfrm>
                                    <a:off x="2264" y="1042"/>
                                    <a:ext cx="75" cy="75"/>
                                  </a:xfrm>
                                  <a:custGeom>
                                    <a:avLst/>
                                    <a:gdLst>
                                      <a:gd name="T0" fmla="*/ 38 w 75"/>
                                      <a:gd name="T1" fmla="*/ 0 h 75"/>
                                      <a:gd name="T2" fmla="*/ 75 w 75"/>
                                      <a:gd name="T3" fmla="*/ 38 h 75"/>
                                      <a:gd name="T4" fmla="*/ 38 w 75"/>
                                      <a:gd name="T5" fmla="*/ 75 h 75"/>
                                      <a:gd name="T6" fmla="*/ 0 w 75"/>
                                      <a:gd name="T7" fmla="*/ 38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8"/>
                                        </a:lnTo>
                                        <a:lnTo>
                                          <a:pt x="38" y="75"/>
                                        </a:lnTo>
                                        <a:lnTo>
                                          <a:pt x="0" y="38"/>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8" name="Freeform 708"/>
                                <wps:cNvSpPr>
                                  <a:spLocks/>
                                </wps:cNvSpPr>
                                <wps:spPr bwMode="auto">
                                  <a:xfrm>
                                    <a:off x="2519" y="1170"/>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29" name="Freeform 709"/>
                                <wps:cNvSpPr>
                                  <a:spLocks/>
                                </wps:cNvSpPr>
                                <wps:spPr bwMode="auto">
                                  <a:xfrm>
                                    <a:off x="2782" y="885"/>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0" name="Freeform 710"/>
                                <wps:cNvSpPr>
                                  <a:spLocks/>
                                </wps:cNvSpPr>
                                <wps:spPr bwMode="auto">
                                  <a:xfrm>
                                    <a:off x="3044" y="1035"/>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1" name="Freeform 711"/>
                                <wps:cNvSpPr>
                                  <a:spLocks/>
                                </wps:cNvSpPr>
                                <wps:spPr bwMode="auto">
                                  <a:xfrm>
                                    <a:off x="3299" y="1192"/>
                                    <a:ext cx="75" cy="75"/>
                                  </a:xfrm>
                                  <a:custGeom>
                                    <a:avLst/>
                                    <a:gdLst>
                                      <a:gd name="T0" fmla="*/ 37 w 75"/>
                                      <a:gd name="T1" fmla="*/ 0 h 75"/>
                                      <a:gd name="T2" fmla="*/ 75 w 75"/>
                                      <a:gd name="T3" fmla="*/ 38 h 75"/>
                                      <a:gd name="T4" fmla="*/ 37 w 75"/>
                                      <a:gd name="T5" fmla="*/ 75 h 75"/>
                                      <a:gd name="T6" fmla="*/ 0 w 75"/>
                                      <a:gd name="T7" fmla="*/ 38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8"/>
                                        </a:lnTo>
                                        <a:lnTo>
                                          <a:pt x="37" y="75"/>
                                        </a:lnTo>
                                        <a:lnTo>
                                          <a:pt x="0" y="38"/>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2" name="Freeform 712"/>
                                <wps:cNvSpPr>
                                  <a:spLocks/>
                                </wps:cNvSpPr>
                                <wps:spPr bwMode="auto">
                                  <a:xfrm>
                                    <a:off x="3561" y="1635"/>
                                    <a:ext cx="75" cy="74"/>
                                  </a:xfrm>
                                  <a:custGeom>
                                    <a:avLst/>
                                    <a:gdLst>
                                      <a:gd name="T0" fmla="*/ 38 w 75"/>
                                      <a:gd name="T1" fmla="*/ 0 h 74"/>
                                      <a:gd name="T2" fmla="*/ 75 w 75"/>
                                      <a:gd name="T3" fmla="*/ 37 h 74"/>
                                      <a:gd name="T4" fmla="*/ 38 w 75"/>
                                      <a:gd name="T5" fmla="*/ 74 h 74"/>
                                      <a:gd name="T6" fmla="*/ 0 w 75"/>
                                      <a:gd name="T7" fmla="*/ 37 h 74"/>
                                      <a:gd name="T8" fmla="*/ 38 w 75"/>
                                      <a:gd name="T9" fmla="*/ 0 h 74"/>
                                    </a:gdLst>
                                    <a:ahLst/>
                                    <a:cxnLst>
                                      <a:cxn ang="0">
                                        <a:pos x="T0" y="T1"/>
                                      </a:cxn>
                                      <a:cxn ang="0">
                                        <a:pos x="T2" y="T3"/>
                                      </a:cxn>
                                      <a:cxn ang="0">
                                        <a:pos x="T4" y="T5"/>
                                      </a:cxn>
                                      <a:cxn ang="0">
                                        <a:pos x="T6" y="T7"/>
                                      </a:cxn>
                                      <a:cxn ang="0">
                                        <a:pos x="T8" y="T9"/>
                                      </a:cxn>
                                    </a:cxnLst>
                                    <a:rect l="0" t="0" r="r" b="b"/>
                                    <a:pathLst>
                                      <a:path w="75" h="74">
                                        <a:moveTo>
                                          <a:pt x="38" y="0"/>
                                        </a:moveTo>
                                        <a:lnTo>
                                          <a:pt x="75" y="37"/>
                                        </a:lnTo>
                                        <a:lnTo>
                                          <a:pt x="38" y="74"/>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3" name="Freeform 713"/>
                                <wps:cNvSpPr>
                                  <a:spLocks/>
                                </wps:cNvSpPr>
                                <wps:spPr bwMode="auto">
                                  <a:xfrm>
                                    <a:off x="3824" y="1679"/>
                                    <a:ext cx="75" cy="75"/>
                                  </a:xfrm>
                                  <a:custGeom>
                                    <a:avLst/>
                                    <a:gdLst>
                                      <a:gd name="T0" fmla="*/ 37 w 75"/>
                                      <a:gd name="T1" fmla="*/ 0 h 75"/>
                                      <a:gd name="T2" fmla="*/ 75 w 75"/>
                                      <a:gd name="T3" fmla="*/ 38 h 75"/>
                                      <a:gd name="T4" fmla="*/ 37 w 75"/>
                                      <a:gd name="T5" fmla="*/ 75 h 75"/>
                                      <a:gd name="T6" fmla="*/ 0 w 75"/>
                                      <a:gd name="T7" fmla="*/ 38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8"/>
                                        </a:lnTo>
                                        <a:lnTo>
                                          <a:pt x="37" y="75"/>
                                        </a:lnTo>
                                        <a:lnTo>
                                          <a:pt x="0" y="38"/>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4" name="Freeform 714"/>
                                <wps:cNvSpPr>
                                  <a:spLocks/>
                                </wps:cNvSpPr>
                                <wps:spPr bwMode="auto">
                                  <a:xfrm>
                                    <a:off x="4079" y="1335"/>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5" name="Freeform 715"/>
                                <wps:cNvSpPr>
                                  <a:spLocks/>
                                </wps:cNvSpPr>
                                <wps:spPr bwMode="auto">
                                  <a:xfrm>
                                    <a:off x="4341" y="885"/>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6" name="Freeform 716"/>
                                <wps:cNvSpPr>
                                  <a:spLocks/>
                                </wps:cNvSpPr>
                                <wps:spPr bwMode="auto">
                                  <a:xfrm>
                                    <a:off x="4604" y="945"/>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7" name="Freeform 717"/>
                                <wps:cNvSpPr>
                                  <a:spLocks/>
                                </wps:cNvSpPr>
                                <wps:spPr bwMode="auto">
                                  <a:xfrm>
                                    <a:off x="4859" y="930"/>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8" name="Freeform 718"/>
                                <wps:cNvSpPr>
                                  <a:spLocks/>
                                </wps:cNvSpPr>
                                <wps:spPr bwMode="auto">
                                  <a:xfrm>
                                    <a:off x="5121" y="915"/>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39" name="Freeform 719"/>
                                <wps:cNvSpPr>
                                  <a:spLocks/>
                                </wps:cNvSpPr>
                                <wps:spPr bwMode="auto">
                                  <a:xfrm>
                                    <a:off x="5383" y="1080"/>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40" name="Freeform 720"/>
                                <wps:cNvSpPr>
                                  <a:spLocks/>
                                </wps:cNvSpPr>
                                <wps:spPr bwMode="auto">
                                  <a:xfrm>
                                    <a:off x="5646" y="1185"/>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41" name="Freeform 721"/>
                                <wps:cNvSpPr>
                                  <a:spLocks/>
                                </wps:cNvSpPr>
                                <wps:spPr bwMode="auto">
                                  <a:xfrm>
                                    <a:off x="5901" y="870"/>
                                    <a:ext cx="75" cy="7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42" name="Freeform 722"/>
                                <wps:cNvSpPr>
                                  <a:spLocks/>
                                </wps:cNvSpPr>
                                <wps:spPr bwMode="auto">
                                  <a:xfrm>
                                    <a:off x="6163" y="1005"/>
                                    <a:ext cx="75" cy="75"/>
                                  </a:xfrm>
                                  <a:custGeom>
                                    <a:avLst/>
                                    <a:gdLst>
                                      <a:gd name="T0" fmla="*/ 38 w 75"/>
                                      <a:gd name="T1" fmla="*/ 0 h 75"/>
                                      <a:gd name="T2" fmla="*/ 75 w 75"/>
                                      <a:gd name="T3" fmla="*/ 37 h 75"/>
                                      <a:gd name="T4" fmla="*/ 38 w 75"/>
                                      <a:gd name="T5" fmla="*/ 75 h 75"/>
                                      <a:gd name="T6" fmla="*/ 0 w 75"/>
                                      <a:gd name="T7" fmla="*/ 37 h 75"/>
                                      <a:gd name="T8" fmla="*/ 38 w 75"/>
                                      <a:gd name="T9" fmla="*/ 0 h 75"/>
                                    </a:gdLst>
                                    <a:ahLst/>
                                    <a:cxnLst>
                                      <a:cxn ang="0">
                                        <a:pos x="T0" y="T1"/>
                                      </a:cxn>
                                      <a:cxn ang="0">
                                        <a:pos x="T2" y="T3"/>
                                      </a:cxn>
                                      <a:cxn ang="0">
                                        <a:pos x="T4" y="T5"/>
                                      </a:cxn>
                                      <a:cxn ang="0">
                                        <a:pos x="T6" y="T7"/>
                                      </a:cxn>
                                      <a:cxn ang="0">
                                        <a:pos x="T8" y="T9"/>
                                      </a:cxn>
                                    </a:cxnLst>
                                    <a:rect l="0" t="0" r="r" b="b"/>
                                    <a:pathLst>
                                      <a:path w="75" h="75">
                                        <a:moveTo>
                                          <a:pt x="38" y="0"/>
                                        </a:moveTo>
                                        <a:lnTo>
                                          <a:pt x="75" y="37"/>
                                        </a:lnTo>
                                        <a:lnTo>
                                          <a:pt x="38" y="75"/>
                                        </a:lnTo>
                                        <a:lnTo>
                                          <a:pt x="0" y="37"/>
                                        </a:lnTo>
                                        <a:lnTo>
                                          <a:pt x="38"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43" name="Freeform 723"/>
                                <wps:cNvSpPr>
                                  <a:spLocks/>
                                </wps:cNvSpPr>
                                <wps:spPr bwMode="auto">
                                  <a:xfrm>
                                    <a:off x="6426" y="982"/>
                                    <a:ext cx="75" cy="75"/>
                                  </a:xfrm>
                                  <a:custGeom>
                                    <a:avLst/>
                                    <a:gdLst>
                                      <a:gd name="T0" fmla="*/ 37 w 75"/>
                                      <a:gd name="T1" fmla="*/ 0 h 75"/>
                                      <a:gd name="T2" fmla="*/ 75 w 75"/>
                                      <a:gd name="T3" fmla="*/ 38 h 75"/>
                                      <a:gd name="T4" fmla="*/ 37 w 75"/>
                                      <a:gd name="T5" fmla="*/ 75 h 75"/>
                                      <a:gd name="T6" fmla="*/ 0 w 75"/>
                                      <a:gd name="T7" fmla="*/ 38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8"/>
                                        </a:lnTo>
                                        <a:lnTo>
                                          <a:pt x="37" y="75"/>
                                        </a:lnTo>
                                        <a:lnTo>
                                          <a:pt x="0" y="38"/>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244" name="Rectangle 724"/>
                                <wps:cNvSpPr>
                                  <a:spLocks noChangeArrowheads="1"/>
                                </wps:cNvSpPr>
                                <wps:spPr bwMode="auto">
                                  <a:xfrm>
                                    <a:off x="697" y="81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45" name="Rectangle 725"/>
                                <wps:cNvSpPr>
                                  <a:spLocks noChangeArrowheads="1"/>
                                </wps:cNvSpPr>
                                <wps:spPr bwMode="auto">
                                  <a:xfrm>
                                    <a:off x="960" y="108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46" name="Rectangle 726"/>
                                <wps:cNvSpPr>
                                  <a:spLocks noChangeArrowheads="1"/>
                                </wps:cNvSpPr>
                                <wps:spPr bwMode="auto">
                                  <a:xfrm>
                                    <a:off x="1222" y="119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47" name="Rectangle 727"/>
                                <wps:cNvSpPr>
                                  <a:spLocks noChangeArrowheads="1"/>
                                </wps:cNvSpPr>
                                <wps:spPr bwMode="auto">
                                  <a:xfrm>
                                    <a:off x="1477" y="1425"/>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48" name="Rectangle 728"/>
                                <wps:cNvSpPr>
                                  <a:spLocks noChangeArrowheads="1"/>
                                </wps:cNvSpPr>
                                <wps:spPr bwMode="auto">
                                  <a:xfrm>
                                    <a:off x="1739" y="1425"/>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49" name="Rectangle 729"/>
                                <wps:cNvSpPr>
                                  <a:spLocks noChangeArrowheads="1"/>
                                </wps:cNvSpPr>
                                <wps:spPr bwMode="auto">
                                  <a:xfrm>
                                    <a:off x="2002" y="105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0" name="Rectangle 730"/>
                                <wps:cNvSpPr>
                                  <a:spLocks noChangeArrowheads="1"/>
                                </wps:cNvSpPr>
                                <wps:spPr bwMode="auto">
                                  <a:xfrm>
                                    <a:off x="2264" y="92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1" name="Rectangle 731"/>
                                <wps:cNvSpPr>
                                  <a:spLocks noChangeArrowheads="1"/>
                                </wps:cNvSpPr>
                                <wps:spPr bwMode="auto">
                                  <a:xfrm>
                                    <a:off x="2519" y="870"/>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2" name="Rectangle 732"/>
                                <wps:cNvSpPr>
                                  <a:spLocks noChangeArrowheads="1"/>
                                </wps:cNvSpPr>
                                <wps:spPr bwMode="auto">
                                  <a:xfrm>
                                    <a:off x="2782" y="108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3" name="Rectangle 733"/>
                                <wps:cNvSpPr>
                                  <a:spLocks noChangeArrowheads="1"/>
                                </wps:cNvSpPr>
                                <wps:spPr bwMode="auto">
                                  <a:xfrm>
                                    <a:off x="3044" y="119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4" name="Rectangle 734"/>
                                <wps:cNvSpPr>
                                  <a:spLocks noChangeArrowheads="1"/>
                                </wps:cNvSpPr>
                                <wps:spPr bwMode="auto">
                                  <a:xfrm>
                                    <a:off x="3299" y="126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5" name="Rectangle 735"/>
                                <wps:cNvSpPr>
                                  <a:spLocks noChangeArrowheads="1"/>
                                </wps:cNvSpPr>
                                <wps:spPr bwMode="auto">
                                  <a:xfrm>
                                    <a:off x="3561" y="1694"/>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6" name="Rectangle 736"/>
                                <wps:cNvSpPr>
                                  <a:spLocks noChangeArrowheads="1"/>
                                </wps:cNvSpPr>
                                <wps:spPr bwMode="auto">
                                  <a:xfrm>
                                    <a:off x="3824" y="195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7" name="Rectangle 737"/>
                                <wps:cNvSpPr>
                                  <a:spLocks noChangeArrowheads="1"/>
                                </wps:cNvSpPr>
                                <wps:spPr bwMode="auto">
                                  <a:xfrm>
                                    <a:off x="4079" y="161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8" name="Rectangle 738"/>
                                <wps:cNvSpPr>
                                  <a:spLocks noChangeArrowheads="1"/>
                                </wps:cNvSpPr>
                                <wps:spPr bwMode="auto">
                                  <a:xfrm>
                                    <a:off x="4341" y="900"/>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59" name="Rectangle 739"/>
                                <wps:cNvSpPr>
                                  <a:spLocks noChangeArrowheads="1"/>
                                </wps:cNvSpPr>
                                <wps:spPr bwMode="auto">
                                  <a:xfrm>
                                    <a:off x="4604" y="95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0" name="Rectangle 740"/>
                                <wps:cNvSpPr>
                                  <a:spLocks noChangeArrowheads="1"/>
                                </wps:cNvSpPr>
                                <wps:spPr bwMode="auto">
                                  <a:xfrm>
                                    <a:off x="4859" y="102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1" name="Rectangle 741"/>
                                <wps:cNvSpPr>
                                  <a:spLocks noChangeArrowheads="1"/>
                                </wps:cNvSpPr>
                                <wps:spPr bwMode="auto">
                                  <a:xfrm>
                                    <a:off x="5121" y="975"/>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2" name="Rectangle 742"/>
                                <wps:cNvSpPr>
                                  <a:spLocks noChangeArrowheads="1"/>
                                </wps:cNvSpPr>
                                <wps:spPr bwMode="auto">
                                  <a:xfrm>
                                    <a:off x="5383" y="108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3" name="Rectangle 743"/>
                                <wps:cNvSpPr>
                                  <a:spLocks noChangeArrowheads="1"/>
                                </wps:cNvSpPr>
                                <wps:spPr bwMode="auto">
                                  <a:xfrm>
                                    <a:off x="5646" y="119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4" name="Rectangle 744"/>
                                <wps:cNvSpPr>
                                  <a:spLocks noChangeArrowheads="1"/>
                                </wps:cNvSpPr>
                                <wps:spPr bwMode="auto">
                                  <a:xfrm>
                                    <a:off x="5901" y="102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5" name="Rectangle 745"/>
                                <wps:cNvSpPr>
                                  <a:spLocks noChangeArrowheads="1"/>
                                </wps:cNvSpPr>
                                <wps:spPr bwMode="auto">
                                  <a:xfrm>
                                    <a:off x="6163" y="952"/>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6" name="Rectangle 746"/>
                                <wps:cNvSpPr>
                                  <a:spLocks noChangeArrowheads="1"/>
                                </wps:cNvSpPr>
                                <wps:spPr bwMode="auto">
                                  <a:xfrm>
                                    <a:off x="6426" y="1027"/>
                                    <a:ext cx="75" cy="7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267" name="Freeform 747"/>
                                <wps:cNvSpPr>
                                  <a:spLocks/>
                                </wps:cNvSpPr>
                                <wps:spPr bwMode="auto">
                                  <a:xfrm>
                                    <a:off x="712" y="840"/>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68" name="Freeform 748"/>
                                <wps:cNvSpPr>
                                  <a:spLocks/>
                                </wps:cNvSpPr>
                                <wps:spPr bwMode="auto">
                                  <a:xfrm>
                                    <a:off x="975" y="892"/>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69" name="Freeform 749"/>
                                <wps:cNvSpPr>
                                  <a:spLocks/>
                                </wps:cNvSpPr>
                                <wps:spPr bwMode="auto">
                                  <a:xfrm>
                                    <a:off x="1237" y="124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0" name="Freeform 750"/>
                                <wps:cNvSpPr>
                                  <a:spLocks/>
                                </wps:cNvSpPr>
                                <wps:spPr bwMode="auto">
                                  <a:xfrm>
                                    <a:off x="1492" y="133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1" name="Freeform 751"/>
                                <wps:cNvSpPr>
                                  <a:spLocks/>
                                </wps:cNvSpPr>
                                <wps:spPr bwMode="auto">
                                  <a:xfrm>
                                    <a:off x="1754" y="1222"/>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2" name="Freeform 752"/>
                                <wps:cNvSpPr>
                                  <a:spLocks/>
                                </wps:cNvSpPr>
                                <wps:spPr bwMode="auto">
                                  <a:xfrm>
                                    <a:off x="2017" y="1215"/>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3" name="Freeform 753"/>
                                <wps:cNvSpPr>
                                  <a:spLocks/>
                                </wps:cNvSpPr>
                                <wps:spPr bwMode="auto">
                                  <a:xfrm>
                                    <a:off x="2279" y="82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4" name="Freeform 754"/>
                                <wps:cNvSpPr>
                                  <a:spLocks/>
                                </wps:cNvSpPr>
                                <wps:spPr bwMode="auto">
                                  <a:xfrm>
                                    <a:off x="2534" y="103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g:wgp>
                            <wpg:wgp>
                              <wpg:cNvPr id="24275" name="Group 956"/>
                              <wpg:cNvGrpSpPr>
                                <a:grpSpLocks/>
                              </wpg:cNvGrpSpPr>
                              <wpg:grpSpPr bwMode="auto">
                                <a:xfrm>
                                  <a:off x="438150" y="394970"/>
                                  <a:ext cx="3703955" cy="690245"/>
                                  <a:chOff x="690" y="622"/>
                                  <a:chExt cx="5833" cy="1087"/>
                                </a:xfrm>
                              </wpg:grpSpPr>
                              <wps:wsp>
                                <wps:cNvPr id="24276" name="Freeform 756"/>
                                <wps:cNvSpPr>
                                  <a:spLocks/>
                                </wps:cNvSpPr>
                                <wps:spPr bwMode="auto">
                                  <a:xfrm>
                                    <a:off x="2797" y="990"/>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7" name="Freeform 757"/>
                                <wps:cNvSpPr>
                                  <a:spLocks/>
                                </wps:cNvSpPr>
                                <wps:spPr bwMode="auto">
                                  <a:xfrm>
                                    <a:off x="3059" y="115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8" name="Freeform 758"/>
                                <wps:cNvSpPr>
                                  <a:spLocks/>
                                </wps:cNvSpPr>
                                <wps:spPr bwMode="auto">
                                  <a:xfrm>
                                    <a:off x="3314" y="1290"/>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79" name="Freeform 759"/>
                                <wps:cNvSpPr>
                                  <a:spLocks/>
                                </wps:cNvSpPr>
                                <wps:spPr bwMode="auto">
                                  <a:xfrm>
                                    <a:off x="3576" y="145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0" name="Freeform 760"/>
                                <wps:cNvSpPr>
                                  <a:spLocks/>
                                </wps:cNvSpPr>
                                <wps:spPr bwMode="auto">
                                  <a:xfrm>
                                    <a:off x="3839" y="1664"/>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1" name="Freeform 761"/>
                                <wps:cNvSpPr>
                                  <a:spLocks/>
                                </wps:cNvSpPr>
                                <wps:spPr bwMode="auto">
                                  <a:xfrm>
                                    <a:off x="4094" y="1252"/>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2" name="Freeform 762"/>
                                <wps:cNvSpPr>
                                  <a:spLocks/>
                                </wps:cNvSpPr>
                                <wps:spPr bwMode="auto">
                                  <a:xfrm>
                                    <a:off x="4356" y="952"/>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3" name="Freeform 763"/>
                                <wps:cNvSpPr>
                                  <a:spLocks/>
                                </wps:cNvSpPr>
                                <wps:spPr bwMode="auto">
                                  <a:xfrm>
                                    <a:off x="4619" y="1042"/>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4" name="Freeform 764"/>
                                <wps:cNvSpPr>
                                  <a:spLocks/>
                                </wps:cNvSpPr>
                                <wps:spPr bwMode="auto">
                                  <a:xfrm>
                                    <a:off x="4874" y="1155"/>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5" name="Freeform 765"/>
                                <wps:cNvSpPr>
                                  <a:spLocks/>
                                </wps:cNvSpPr>
                                <wps:spPr bwMode="auto">
                                  <a:xfrm>
                                    <a:off x="5136" y="1042"/>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6" name="Freeform 766"/>
                                <wps:cNvSpPr>
                                  <a:spLocks/>
                                </wps:cNvSpPr>
                                <wps:spPr bwMode="auto">
                                  <a:xfrm>
                                    <a:off x="5398" y="1215"/>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7" name="Freeform 767"/>
                                <wps:cNvSpPr>
                                  <a:spLocks/>
                                </wps:cNvSpPr>
                                <wps:spPr bwMode="auto">
                                  <a:xfrm>
                                    <a:off x="5661" y="1072"/>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8" name="Freeform 768"/>
                                <wps:cNvSpPr>
                                  <a:spLocks/>
                                </wps:cNvSpPr>
                                <wps:spPr bwMode="auto">
                                  <a:xfrm>
                                    <a:off x="5916" y="1065"/>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89" name="Freeform 769"/>
                                <wps:cNvSpPr>
                                  <a:spLocks/>
                                </wps:cNvSpPr>
                                <wps:spPr bwMode="auto">
                                  <a:xfrm>
                                    <a:off x="6178" y="1080"/>
                                    <a:ext cx="45" cy="45"/>
                                  </a:xfrm>
                                  <a:custGeom>
                                    <a:avLst/>
                                    <a:gdLst>
                                      <a:gd name="T0" fmla="*/ 23 w 45"/>
                                      <a:gd name="T1" fmla="*/ 0 h 45"/>
                                      <a:gd name="T2" fmla="*/ 45 w 45"/>
                                      <a:gd name="T3" fmla="*/ 45 h 45"/>
                                      <a:gd name="T4" fmla="*/ 0 w 45"/>
                                      <a:gd name="T5" fmla="*/ 45 h 45"/>
                                      <a:gd name="T6" fmla="*/ 23 w 45"/>
                                      <a:gd name="T7" fmla="*/ 0 h 45"/>
                                    </a:gdLst>
                                    <a:ahLst/>
                                    <a:cxnLst>
                                      <a:cxn ang="0">
                                        <a:pos x="T0" y="T1"/>
                                      </a:cxn>
                                      <a:cxn ang="0">
                                        <a:pos x="T2" y="T3"/>
                                      </a:cxn>
                                      <a:cxn ang="0">
                                        <a:pos x="T4" y="T5"/>
                                      </a:cxn>
                                      <a:cxn ang="0">
                                        <a:pos x="T6" y="T7"/>
                                      </a:cxn>
                                    </a:cxnLst>
                                    <a:rect l="0" t="0" r="r" b="b"/>
                                    <a:pathLst>
                                      <a:path w="45" h="45">
                                        <a:moveTo>
                                          <a:pt x="23" y="0"/>
                                        </a:moveTo>
                                        <a:lnTo>
                                          <a:pt x="45" y="45"/>
                                        </a:lnTo>
                                        <a:lnTo>
                                          <a:pt x="0" y="45"/>
                                        </a:lnTo>
                                        <a:lnTo>
                                          <a:pt x="23"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90" name="Freeform 770"/>
                                <wps:cNvSpPr>
                                  <a:spLocks/>
                                </wps:cNvSpPr>
                                <wps:spPr bwMode="auto">
                                  <a:xfrm>
                                    <a:off x="6441" y="915"/>
                                    <a:ext cx="45" cy="4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291" name="Rectangle 771"/>
                                <wps:cNvSpPr>
                                  <a:spLocks noChangeArrowheads="1"/>
                                </wps:cNvSpPr>
                                <wps:spPr bwMode="auto">
                                  <a:xfrm>
                                    <a:off x="690" y="622"/>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292" name="Line 772"/>
                                <wps:cNvCnPr>
                                  <a:cxnSpLocks noChangeShapeType="1"/>
                                </wps:cNvCnPr>
                                <wps:spPr bwMode="auto">
                                  <a:xfrm flipH="1" flipV="1">
                                    <a:off x="697" y="63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3" name="Line 773"/>
                                <wps:cNvCnPr>
                                  <a:cxnSpLocks noChangeShapeType="1"/>
                                </wps:cNvCnPr>
                                <wps:spPr bwMode="auto">
                                  <a:xfrm>
                                    <a:off x="735" y="66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4" name="Line 774"/>
                                <wps:cNvCnPr>
                                  <a:cxnSpLocks noChangeShapeType="1"/>
                                </wps:cNvCnPr>
                                <wps:spPr bwMode="auto">
                                  <a:xfrm flipH="1">
                                    <a:off x="697" y="66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5" name="Line 775"/>
                                <wps:cNvCnPr>
                                  <a:cxnSpLocks noChangeShapeType="1"/>
                                </wps:cNvCnPr>
                                <wps:spPr bwMode="auto">
                                  <a:xfrm flipV="1">
                                    <a:off x="735" y="63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6" name="Rectangle 776"/>
                                <wps:cNvSpPr>
                                  <a:spLocks noChangeArrowheads="1"/>
                                </wps:cNvSpPr>
                                <wps:spPr bwMode="auto">
                                  <a:xfrm>
                                    <a:off x="952" y="637"/>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297" name="Line 777"/>
                                <wps:cNvCnPr>
                                  <a:cxnSpLocks noChangeShapeType="1"/>
                                </wps:cNvCnPr>
                                <wps:spPr bwMode="auto">
                                  <a:xfrm flipH="1" flipV="1">
                                    <a:off x="960" y="64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8" name="Line 778"/>
                                <wps:cNvCnPr>
                                  <a:cxnSpLocks noChangeShapeType="1"/>
                                </wps:cNvCnPr>
                                <wps:spPr bwMode="auto">
                                  <a:xfrm>
                                    <a:off x="997" y="68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299" name="Line 779"/>
                                <wps:cNvCnPr>
                                  <a:cxnSpLocks noChangeShapeType="1"/>
                                </wps:cNvCnPr>
                                <wps:spPr bwMode="auto">
                                  <a:xfrm flipH="1">
                                    <a:off x="960" y="68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0" name="Line 780"/>
                                <wps:cNvCnPr>
                                  <a:cxnSpLocks noChangeShapeType="1"/>
                                </wps:cNvCnPr>
                                <wps:spPr bwMode="auto">
                                  <a:xfrm flipV="1">
                                    <a:off x="997" y="64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1" name="Rectangle 781"/>
                                <wps:cNvSpPr>
                                  <a:spLocks noChangeArrowheads="1"/>
                                </wps:cNvSpPr>
                                <wps:spPr bwMode="auto">
                                  <a:xfrm>
                                    <a:off x="1215" y="1192"/>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02" name="Line 782"/>
                                <wps:cNvCnPr>
                                  <a:cxnSpLocks noChangeShapeType="1"/>
                                </wps:cNvCnPr>
                                <wps:spPr bwMode="auto">
                                  <a:xfrm flipH="1" flipV="1">
                                    <a:off x="1222" y="120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3" name="Line 783"/>
                                <wps:cNvCnPr>
                                  <a:cxnSpLocks noChangeShapeType="1"/>
                                </wps:cNvCnPr>
                                <wps:spPr bwMode="auto">
                                  <a:xfrm>
                                    <a:off x="1260" y="123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4" name="Line 784"/>
                                <wps:cNvCnPr>
                                  <a:cxnSpLocks noChangeShapeType="1"/>
                                </wps:cNvCnPr>
                                <wps:spPr bwMode="auto">
                                  <a:xfrm flipH="1">
                                    <a:off x="1222" y="123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5" name="Line 785"/>
                                <wps:cNvCnPr>
                                  <a:cxnSpLocks noChangeShapeType="1"/>
                                </wps:cNvCnPr>
                                <wps:spPr bwMode="auto">
                                  <a:xfrm flipV="1">
                                    <a:off x="1260" y="120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6" name="Rectangle 786"/>
                                <wps:cNvSpPr>
                                  <a:spLocks noChangeArrowheads="1"/>
                                </wps:cNvSpPr>
                                <wps:spPr bwMode="auto">
                                  <a:xfrm>
                                    <a:off x="1470" y="129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07" name="Line 787"/>
                                <wps:cNvCnPr>
                                  <a:cxnSpLocks noChangeShapeType="1"/>
                                </wps:cNvCnPr>
                                <wps:spPr bwMode="auto">
                                  <a:xfrm flipH="1" flipV="1">
                                    <a:off x="1477" y="129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8" name="Line 788"/>
                                <wps:cNvCnPr>
                                  <a:cxnSpLocks noChangeShapeType="1"/>
                                </wps:cNvCnPr>
                                <wps:spPr bwMode="auto">
                                  <a:xfrm>
                                    <a:off x="1515" y="133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09" name="Line 789"/>
                                <wps:cNvCnPr>
                                  <a:cxnSpLocks noChangeShapeType="1"/>
                                </wps:cNvCnPr>
                                <wps:spPr bwMode="auto">
                                  <a:xfrm flipH="1">
                                    <a:off x="1477" y="133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0" name="Line 790"/>
                                <wps:cNvCnPr>
                                  <a:cxnSpLocks noChangeShapeType="1"/>
                                </wps:cNvCnPr>
                                <wps:spPr bwMode="auto">
                                  <a:xfrm flipV="1">
                                    <a:off x="1515" y="129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1" name="Rectangle 791"/>
                                <wps:cNvSpPr>
                                  <a:spLocks noChangeArrowheads="1"/>
                                </wps:cNvSpPr>
                                <wps:spPr bwMode="auto">
                                  <a:xfrm>
                                    <a:off x="1732" y="96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12" name="Line 792"/>
                                <wps:cNvCnPr>
                                  <a:cxnSpLocks noChangeShapeType="1"/>
                                </wps:cNvCnPr>
                                <wps:spPr bwMode="auto">
                                  <a:xfrm flipH="1" flipV="1">
                                    <a:off x="1739" y="96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3" name="Line 793"/>
                                <wps:cNvCnPr>
                                  <a:cxnSpLocks noChangeShapeType="1"/>
                                </wps:cNvCnPr>
                                <wps:spPr bwMode="auto">
                                  <a:xfrm>
                                    <a:off x="1777" y="100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4" name="Line 794"/>
                                <wps:cNvCnPr>
                                  <a:cxnSpLocks noChangeShapeType="1"/>
                                </wps:cNvCnPr>
                                <wps:spPr bwMode="auto">
                                  <a:xfrm flipH="1">
                                    <a:off x="1739" y="100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5" name="Line 795"/>
                                <wps:cNvCnPr>
                                  <a:cxnSpLocks noChangeShapeType="1"/>
                                </wps:cNvCnPr>
                                <wps:spPr bwMode="auto">
                                  <a:xfrm flipV="1">
                                    <a:off x="1777" y="96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6" name="Rectangle 796"/>
                                <wps:cNvSpPr>
                                  <a:spLocks noChangeArrowheads="1"/>
                                </wps:cNvSpPr>
                                <wps:spPr bwMode="auto">
                                  <a:xfrm>
                                    <a:off x="1994" y="1035"/>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17" name="Line 797"/>
                                <wps:cNvCnPr>
                                  <a:cxnSpLocks noChangeShapeType="1"/>
                                </wps:cNvCnPr>
                                <wps:spPr bwMode="auto">
                                  <a:xfrm flipH="1" flipV="1">
                                    <a:off x="2002" y="104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8" name="Line 798"/>
                                <wps:cNvCnPr>
                                  <a:cxnSpLocks noChangeShapeType="1"/>
                                </wps:cNvCnPr>
                                <wps:spPr bwMode="auto">
                                  <a:xfrm>
                                    <a:off x="2039" y="108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19" name="Line 799"/>
                                <wps:cNvCnPr>
                                  <a:cxnSpLocks noChangeShapeType="1"/>
                                </wps:cNvCnPr>
                                <wps:spPr bwMode="auto">
                                  <a:xfrm flipH="1">
                                    <a:off x="2002" y="108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0" name="Line 800"/>
                                <wps:cNvCnPr>
                                  <a:cxnSpLocks noChangeShapeType="1"/>
                                </wps:cNvCnPr>
                                <wps:spPr bwMode="auto">
                                  <a:xfrm flipV="1">
                                    <a:off x="2039" y="104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1" name="Rectangle 801"/>
                                <wps:cNvSpPr>
                                  <a:spLocks noChangeArrowheads="1"/>
                                </wps:cNvSpPr>
                                <wps:spPr bwMode="auto">
                                  <a:xfrm>
                                    <a:off x="2257" y="892"/>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22" name="Line 802"/>
                                <wps:cNvCnPr>
                                  <a:cxnSpLocks noChangeShapeType="1"/>
                                </wps:cNvCnPr>
                                <wps:spPr bwMode="auto">
                                  <a:xfrm flipH="1" flipV="1">
                                    <a:off x="2264" y="90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3" name="Line 803"/>
                                <wps:cNvCnPr>
                                  <a:cxnSpLocks noChangeShapeType="1"/>
                                </wps:cNvCnPr>
                                <wps:spPr bwMode="auto">
                                  <a:xfrm>
                                    <a:off x="2302" y="93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4" name="Line 804"/>
                                <wps:cNvCnPr>
                                  <a:cxnSpLocks noChangeShapeType="1"/>
                                </wps:cNvCnPr>
                                <wps:spPr bwMode="auto">
                                  <a:xfrm flipH="1">
                                    <a:off x="2264" y="93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5" name="Line 805"/>
                                <wps:cNvCnPr>
                                  <a:cxnSpLocks noChangeShapeType="1"/>
                                </wps:cNvCnPr>
                                <wps:spPr bwMode="auto">
                                  <a:xfrm flipV="1">
                                    <a:off x="2302" y="90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6" name="Rectangle 806"/>
                                <wps:cNvSpPr>
                                  <a:spLocks noChangeArrowheads="1"/>
                                </wps:cNvSpPr>
                                <wps:spPr bwMode="auto">
                                  <a:xfrm>
                                    <a:off x="2512" y="922"/>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27" name="Line 807"/>
                                <wps:cNvCnPr>
                                  <a:cxnSpLocks noChangeShapeType="1"/>
                                </wps:cNvCnPr>
                                <wps:spPr bwMode="auto">
                                  <a:xfrm flipH="1" flipV="1">
                                    <a:off x="2519" y="93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8" name="Line 808"/>
                                <wps:cNvCnPr>
                                  <a:cxnSpLocks noChangeShapeType="1"/>
                                </wps:cNvCnPr>
                                <wps:spPr bwMode="auto">
                                  <a:xfrm>
                                    <a:off x="2557" y="96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29" name="Line 809"/>
                                <wps:cNvCnPr>
                                  <a:cxnSpLocks noChangeShapeType="1"/>
                                </wps:cNvCnPr>
                                <wps:spPr bwMode="auto">
                                  <a:xfrm flipH="1">
                                    <a:off x="2519" y="96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0" name="Line 810"/>
                                <wps:cNvCnPr>
                                  <a:cxnSpLocks noChangeShapeType="1"/>
                                </wps:cNvCnPr>
                                <wps:spPr bwMode="auto">
                                  <a:xfrm flipV="1">
                                    <a:off x="2557" y="93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1" name="Rectangle 811"/>
                                <wps:cNvSpPr>
                                  <a:spLocks noChangeArrowheads="1"/>
                                </wps:cNvSpPr>
                                <wps:spPr bwMode="auto">
                                  <a:xfrm>
                                    <a:off x="2774" y="922"/>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32" name="Line 812"/>
                                <wps:cNvCnPr>
                                  <a:cxnSpLocks noChangeShapeType="1"/>
                                </wps:cNvCnPr>
                                <wps:spPr bwMode="auto">
                                  <a:xfrm flipH="1" flipV="1">
                                    <a:off x="2782" y="93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3" name="Line 813"/>
                                <wps:cNvCnPr>
                                  <a:cxnSpLocks noChangeShapeType="1"/>
                                </wps:cNvCnPr>
                                <wps:spPr bwMode="auto">
                                  <a:xfrm>
                                    <a:off x="2819" y="96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4" name="Line 814"/>
                                <wps:cNvCnPr>
                                  <a:cxnSpLocks noChangeShapeType="1"/>
                                </wps:cNvCnPr>
                                <wps:spPr bwMode="auto">
                                  <a:xfrm flipH="1">
                                    <a:off x="2782" y="96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5" name="Line 815"/>
                                <wps:cNvCnPr>
                                  <a:cxnSpLocks noChangeShapeType="1"/>
                                </wps:cNvCnPr>
                                <wps:spPr bwMode="auto">
                                  <a:xfrm flipV="1">
                                    <a:off x="2819" y="93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6" name="Rectangle 816"/>
                                <wps:cNvSpPr>
                                  <a:spLocks noChangeArrowheads="1"/>
                                </wps:cNvSpPr>
                                <wps:spPr bwMode="auto">
                                  <a:xfrm>
                                    <a:off x="3037" y="87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37" name="Line 817"/>
                                <wps:cNvCnPr>
                                  <a:cxnSpLocks noChangeShapeType="1"/>
                                </wps:cNvCnPr>
                                <wps:spPr bwMode="auto">
                                  <a:xfrm flipH="1" flipV="1">
                                    <a:off x="3044" y="87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8" name="Line 818"/>
                                <wps:cNvCnPr>
                                  <a:cxnSpLocks noChangeShapeType="1"/>
                                </wps:cNvCnPr>
                                <wps:spPr bwMode="auto">
                                  <a:xfrm>
                                    <a:off x="3082" y="91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39" name="Line 819"/>
                                <wps:cNvCnPr>
                                  <a:cxnSpLocks noChangeShapeType="1"/>
                                </wps:cNvCnPr>
                                <wps:spPr bwMode="auto">
                                  <a:xfrm flipH="1">
                                    <a:off x="3044" y="91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0" name="Line 820"/>
                                <wps:cNvCnPr>
                                  <a:cxnSpLocks noChangeShapeType="1"/>
                                </wps:cNvCnPr>
                                <wps:spPr bwMode="auto">
                                  <a:xfrm flipV="1">
                                    <a:off x="3082" y="87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1" name="Rectangle 821"/>
                                <wps:cNvSpPr>
                                  <a:spLocks noChangeArrowheads="1"/>
                                </wps:cNvSpPr>
                                <wps:spPr bwMode="auto">
                                  <a:xfrm>
                                    <a:off x="3292" y="1020"/>
                                    <a:ext cx="104"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42" name="Line 822"/>
                                <wps:cNvCnPr>
                                  <a:cxnSpLocks noChangeShapeType="1"/>
                                </wps:cNvCnPr>
                                <wps:spPr bwMode="auto">
                                  <a:xfrm flipH="1" flipV="1">
                                    <a:off x="3299" y="102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3" name="Line 823"/>
                                <wps:cNvCnPr>
                                  <a:cxnSpLocks noChangeShapeType="1"/>
                                </wps:cNvCnPr>
                                <wps:spPr bwMode="auto">
                                  <a:xfrm>
                                    <a:off x="3336" y="106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4" name="Line 824"/>
                                <wps:cNvCnPr>
                                  <a:cxnSpLocks noChangeShapeType="1"/>
                                </wps:cNvCnPr>
                                <wps:spPr bwMode="auto">
                                  <a:xfrm flipH="1">
                                    <a:off x="3299" y="106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5" name="Line 825"/>
                                <wps:cNvCnPr>
                                  <a:cxnSpLocks noChangeShapeType="1"/>
                                </wps:cNvCnPr>
                                <wps:spPr bwMode="auto">
                                  <a:xfrm flipV="1">
                                    <a:off x="3336" y="102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6" name="Rectangle 826"/>
                                <wps:cNvSpPr>
                                  <a:spLocks noChangeArrowheads="1"/>
                                </wps:cNvSpPr>
                                <wps:spPr bwMode="auto">
                                  <a:xfrm>
                                    <a:off x="3554" y="150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47" name="Line 827"/>
                                <wps:cNvCnPr>
                                  <a:cxnSpLocks noChangeShapeType="1"/>
                                </wps:cNvCnPr>
                                <wps:spPr bwMode="auto">
                                  <a:xfrm flipH="1" flipV="1">
                                    <a:off x="3561" y="150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8" name="Line 828"/>
                                <wps:cNvCnPr>
                                  <a:cxnSpLocks noChangeShapeType="1"/>
                                </wps:cNvCnPr>
                                <wps:spPr bwMode="auto">
                                  <a:xfrm>
                                    <a:off x="3599" y="154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49" name="Line 829"/>
                                <wps:cNvCnPr>
                                  <a:cxnSpLocks noChangeShapeType="1"/>
                                </wps:cNvCnPr>
                                <wps:spPr bwMode="auto">
                                  <a:xfrm flipH="1">
                                    <a:off x="3561" y="154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0" name="Line 830"/>
                                <wps:cNvCnPr>
                                  <a:cxnSpLocks noChangeShapeType="1"/>
                                </wps:cNvCnPr>
                                <wps:spPr bwMode="auto">
                                  <a:xfrm flipV="1">
                                    <a:off x="3599" y="150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1" name="Rectangle 831"/>
                                <wps:cNvSpPr>
                                  <a:spLocks noChangeArrowheads="1"/>
                                </wps:cNvSpPr>
                                <wps:spPr bwMode="auto">
                                  <a:xfrm>
                                    <a:off x="3816" y="1575"/>
                                    <a:ext cx="105"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52" name="Line 832"/>
                                <wps:cNvCnPr>
                                  <a:cxnSpLocks noChangeShapeType="1"/>
                                </wps:cNvCnPr>
                                <wps:spPr bwMode="auto">
                                  <a:xfrm flipH="1" flipV="1">
                                    <a:off x="3824" y="158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3" name="Line 833"/>
                                <wps:cNvCnPr>
                                  <a:cxnSpLocks noChangeShapeType="1"/>
                                </wps:cNvCnPr>
                                <wps:spPr bwMode="auto">
                                  <a:xfrm>
                                    <a:off x="3861" y="162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4" name="Line 834"/>
                                <wps:cNvCnPr>
                                  <a:cxnSpLocks noChangeShapeType="1"/>
                                </wps:cNvCnPr>
                                <wps:spPr bwMode="auto">
                                  <a:xfrm flipH="1">
                                    <a:off x="3824" y="162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5" name="Line 835"/>
                                <wps:cNvCnPr>
                                  <a:cxnSpLocks noChangeShapeType="1"/>
                                </wps:cNvCnPr>
                                <wps:spPr bwMode="auto">
                                  <a:xfrm flipV="1">
                                    <a:off x="3861" y="158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6" name="Rectangle 836"/>
                                <wps:cNvSpPr>
                                  <a:spLocks noChangeArrowheads="1"/>
                                </wps:cNvSpPr>
                                <wps:spPr bwMode="auto">
                                  <a:xfrm>
                                    <a:off x="4071" y="1297"/>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57" name="Line 837"/>
                                <wps:cNvCnPr>
                                  <a:cxnSpLocks noChangeShapeType="1"/>
                                </wps:cNvCnPr>
                                <wps:spPr bwMode="auto">
                                  <a:xfrm flipH="1" flipV="1">
                                    <a:off x="4079" y="130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8" name="Line 838"/>
                                <wps:cNvCnPr>
                                  <a:cxnSpLocks noChangeShapeType="1"/>
                                </wps:cNvCnPr>
                                <wps:spPr bwMode="auto">
                                  <a:xfrm>
                                    <a:off x="4116" y="134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59" name="Line 839"/>
                                <wps:cNvCnPr>
                                  <a:cxnSpLocks noChangeShapeType="1"/>
                                </wps:cNvCnPr>
                                <wps:spPr bwMode="auto">
                                  <a:xfrm flipH="1">
                                    <a:off x="4079" y="134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0" name="Line 840"/>
                                <wps:cNvCnPr>
                                  <a:cxnSpLocks noChangeShapeType="1"/>
                                </wps:cNvCnPr>
                                <wps:spPr bwMode="auto">
                                  <a:xfrm flipV="1">
                                    <a:off x="4116" y="130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1" name="Rectangle 841"/>
                                <wps:cNvSpPr>
                                  <a:spLocks noChangeArrowheads="1"/>
                                </wps:cNvSpPr>
                                <wps:spPr bwMode="auto">
                                  <a:xfrm>
                                    <a:off x="4334" y="877"/>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62" name="Line 842"/>
                                <wps:cNvCnPr>
                                  <a:cxnSpLocks noChangeShapeType="1"/>
                                </wps:cNvCnPr>
                                <wps:spPr bwMode="auto">
                                  <a:xfrm flipH="1" flipV="1">
                                    <a:off x="4341" y="88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3" name="Line 843"/>
                                <wps:cNvCnPr>
                                  <a:cxnSpLocks noChangeShapeType="1"/>
                                </wps:cNvCnPr>
                                <wps:spPr bwMode="auto">
                                  <a:xfrm>
                                    <a:off x="4379" y="92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4" name="Line 844"/>
                                <wps:cNvCnPr>
                                  <a:cxnSpLocks noChangeShapeType="1"/>
                                </wps:cNvCnPr>
                                <wps:spPr bwMode="auto">
                                  <a:xfrm flipH="1">
                                    <a:off x="4341" y="92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5" name="Line 845"/>
                                <wps:cNvCnPr>
                                  <a:cxnSpLocks noChangeShapeType="1"/>
                                </wps:cNvCnPr>
                                <wps:spPr bwMode="auto">
                                  <a:xfrm flipV="1">
                                    <a:off x="4379" y="88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6" name="Rectangle 846"/>
                                <wps:cNvSpPr>
                                  <a:spLocks noChangeArrowheads="1"/>
                                </wps:cNvSpPr>
                                <wps:spPr bwMode="auto">
                                  <a:xfrm>
                                    <a:off x="4596" y="855"/>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67" name="Line 847"/>
                                <wps:cNvCnPr>
                                  <a:cxnSpLocks noChangeShapeType="1"/>
                                </wps:cNvCnPr>
                                <wps:spPr bwMode="auto">
                                  <a:xfrm flipH="1" flipV="1">
                                    <a:off x="4604" y="86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8" name="Line 848"/>
                                <wps:cNvCnPr>
                                  <a:cxnSpLocks noChangeShapeType="1"/>
                                </wps:cNvCnPr>
                                <wps:spPr bwMode="auto">
                                  <a:xfrm>
                                    <a:off x="4641" y="90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69" name="Line 849"/>
                                <wps:cNvCnPr>
                                  <a:cxnSpLocks noChangeShapeType="1"/>
                                </wps:cNvCnPr>
                                <wps:spPr bwMode="auto">
                                  <a:xfrm flipH="1">
                                    <a:off x="4604" y="90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0" name="Line 850"/>
                                <wps:cNvCnPr>
                                  <a:cxnSpLocks noChangeShapeType="1"/>
                                </wps:cNvCnPr>
                                <wps:spPr bwMode="auto">
                                  <a:xfrm flipV="1">
                                    <a:off x="4641" y="86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1" name="Rectangle 851"/>
                                <wps:cNvSpPr>
                                  <a:spLocks noChangeArrowheads="1"/>
                                </wps:cNvSpPr>
                                <wps:spPr bwMode="auto">
                                  <a:xfrm>
                                    <a:off x="4851" y="75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72" name="Line 852"/>
                                <wps:cNvCnPr>
                                  <a:cxnSpLocks noChangeShapeType="1"/>
                                </wps:cNvCnPr>
                                <wps:spPr bwMode="auto">
                                  <a:xfrm flipH="1" flipV="1">
                                    <a:off x="4859" y="75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3" name="Line 853"/>
                                <wps:cNvCnPr>
                                  <a:cxnSpLocks noChangeShapeType="1"/>
                                </wps:cNvCnPr>
                                <wps:spPr bwMode="auto">
                                  <a:xfrm>
                                    <a:off x="4896" y="79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4" name="Line 854"/>
                                <wps:cNvCnPr>
                                  <a:cxnSpLocks noChangeShapeType="1"/>
                                </wps:cNvCnPr>
                                <wps:spPr bwMode="auto">
                                  <a:xfrm flipH="1">
                                    <a:off x="4859" y="79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5" name="Line 855"/>
                                <wps:cNvCnPr>
                                  <a:cxnSpLocks noChangeShapeType="1"/>
                                </wps:cNvCnPr>
                                <wps:spPr bwMode="auto">
                                  <a:xfrm flipV="1">
                                    <a:off x="4896" y="75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6" name="Rectangle 856"/>
                                <wps:cNvSpPr>
                                  <a:spLocks noChangeArrowheads="1"/>
                                </wps:cNvSpPr>
                                <wps:spPr bwMode="auto">
                                  <a:xfrm>
                                    <a:off x="5113" y="855"/>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77" name="Line 857"/>
                                <wps:cNvCnPr>
                                  <a:cxnSpLocks noChangeShapeType="1"/>
                                </wps:cNvCnPr>
                                <wps:spPr bwMode="auto">
                                  <a:xfrm flipH="1" flipV="1">
                                    <a:off x="5121" y="86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8" name="Line 858"/>
                                <wps:cNvCnPr>
                                  <a:cxnSpLocks noChangeShapeType="1"/>
                                </wps:cNvCnPr>
                                <wps:spPr bwMode="auto">
                                  <a:xfrm>
                                    <a:off x="5158" y="900"/>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79" name="Line 859"/>
                                <wps:cNvCnPr>
                                  <a:cxnSpLocks noChangeShapeType="1"/>
                                </wps:cNvCnPr>
                                <wps:spPr bwMode="auto">
                                  <a:xfrm flipH="1">
                                    <a:off x="5121" y="900"/>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0" name="Line 860"/>
                                <wps:cNvCnPr>
                                  <a:cxnSpLocks noChangeShapeType="1"/>
                                </wps:cNvCnPr>
                                <wps:spPr bwMode="auto">
                                  <a:xfrm flipV="1">
                                    <a:off x="5158" y="86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1" name="Rectangle 861"/>
                                <wps:cNvSpPr>
                                  <a:spLocks noChangeArrowheads="1"/>
                                </wps:cNvSpPr>
                                <wps:spPr bwMode="auto">
                                  <a:xfrm>
                                    <a:off x="5376" y="108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82" name="Line 862"/>
                                <wps:cNvCnPr>
                                  <a:cxnSpLocks noChangeShapeType="1"/>
                                </wps:cNvCnPr>
                                <wps:spPr bwMode="auto">
                                  <a:xfrm flipH="1" flipV="1">
                                    <a:off x="5383" y="108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3" name="Line 863"/>
                                <wps:cNvCnPr>
                                  <a:cxnSpLocks noChangeShapeType="1"/>
                                </wps:cNvCnPr>
                                <wps:spPr bwMode="auto">
                                  <a:xfrm>
                                    <a:off x="5421" y="112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4" name="Line 864"/>
                                <wps:cNvCnPr>
                                  <a:cxnSpLocks noChangeShapeType="1"/>
                                </wps:cNvCnPr>
                                <wps:spPr bwMode="auto">
                                  <a:xfrm flipH="1">
                                    <a:off x="5383" y="112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5" name="Line 865"/>
                                <wps:cNvCnPr>
                                  <a:cxnSpLocks noChangeShapeType="1"/>
                                </wps:cNvCnPr>
                                <wps:spPr bwMode="auto">
                                  <a:xfrm flipV="1">
                                    <a:off x="5421" y="108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6" name="Rectangle 866"/>
                                <wps:cNvSpPr>
                                  <a:spLocks noChangeArrowheads="1"/>
                                </wps:cNvSpPr>
                                <wps:spPr bwMode="auto">
                                  <a:xfrm>
                                    <a:off x="5638" y="99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87" name="Line 867"/>
                                <wps:cNvCnPr>
                                  <a:cxnSpLocks noChangeShapeType="1"/>
                                </wps:cNvCnPr>
                                <wps:spPr bwMode="auto">
                                  <a:xfrm flipH="1" flipV="1">
                                    <a:off x="5646" y="99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8" name="Line 868"/>
                                <wps:cNvCnPr>
                                  <a:cxnSpLocks noChangeShapeType="1"/>
                                </wps:cNvCnPr>
                                <wps:spPr bwMode="auto">
                                  <a:xfrm>
                                    <a:off x="5683" y="103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89" name="Line 869"/>
                                <wps:cNvCnPr>
                                  <a:cxnSpLocks noChangeShapeType="1"/>
                                </wps:cNvCnPr>
                                <wps:spPr bwMode="auto">
                                  <a:xfrm flipH="1">
                                    <a:off x="5646" y="103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0" name="Line 870"/>
                                <wps:cNvCnPr>
                                  <a:cxnSpLocks noChangeShapeType="1"/>
                                </wps:cNvCnPr>
                                <wps:spPr bwMode="auto">
                                  <a:xfrm flipV="1">
                                    <a:off x="5683" y="99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1" name="Rectangle 871"/>
                                <wps:cNvSpPr>
                                  <a:spLocks noChangeArrowheads="1"/>
                                </wps:cNvSpPr>
                                <wps:spPr bwMode="auto">
                                  <a:xfrm>
                                    <a:off x="5893" y="847"/>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92" name="Line 872"/>
                                <wps:cNvCnPr>
                                  <a:cxnSpLocks noChangeShapeType="1"/>
                                </wps:cNvCnPr>
                                <wps:spPr bwMode="auto">
                                  <a:xfrm flipH="1" flipV="1">
                                    <a:off x="5901" y="85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3" name="Line 873"/>
                                <wps:cNvCnPr>
                                  <a:cxnSpLocks noChangeShapeType="1"/>
                                </wps:cNvCnPr>
                                <wps:spPr bwMode="auto">
                                  <a:xfrm>
                                    <a:off x="5938" y="89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4" name="Line 874"/>
                                <wps:cNvCnPr>
                                  <a:cxnSpLocks noChangeShapeType="1"/>
                                </wps:cNvCnPr>
                                <wps:spPr bwMode="auto">
                                  <a:xfrm flipH="1">
                                    <a:off x="5901" y="89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5" name="Line 875"/>
                                <wps:cNvCnPr>
                                  <a:cxnSpLocks noChangeShapeType="1"/>
                                </wps:cNvCnPr>
                                <wps:spPr bwMode="auto">
                                  <a:xfrm flipV="1">
                                    <a:off x="5938" y="85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6" name="Rectangle 876"/>
                                <wps:cNvSpPr>
                                  <a:spLocks noChangeArrowheads="1"/>
                                </wps:cNvSpPr>
                                <wps:spPr bwMode="auto">
                                  <a:xfrm>
                                    <a:off x="6156" y="967"/>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97" name="Line 877"/>
                                <wps:cNvCnPr>
                                  <a:cxnSpLocks noChangeShapeType="1"/>
                                </wps:cNvCnPr>
                                <wps:spPr bwMode="auto">
                                  <a:xfrm flipH="1" flipV="1">
                                    <a:off x="6163" y="97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8" name="Line 878"/>
                                <wps:cNvCnPr>
                                  <a:cxnSpLocks noChangeShapeType="1"/>
                                </wps:cNvCnPr>
                                <wps:spPr bwMode="auto">
                                  <a:xfrm>
                                    <a:off x="6201" y="1012"/>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399" name="Line 879"/>
                                <wps:cNvCnPr>
                                  <a:cxnSpLocks noChangeShapeType="1"/>
                                </wps:cNvCnPr>
                                <wps:spPr bwMode="auto">
                                  <a:xfrm flipH="1">
                                    <a:off x="6163" y="1012"/>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0" name="Line 880"/>
                                <wps:cNvCnPr>
                                  <a:cxnSpLocks noChangeShapeType="1"/>
                                </wps:cNvCnPr>
                                <wps:spPr bwMode="auto">
                                  <a:xfrm flipV="1">
                                    <a:off x="6201" y="97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1" name="Rectangle 881"/>
                                <wps:cNvSpPr>
                                  <a:spLocks noChangeArrowheads="1"/>
                                </wps:cNvSpPr>
                                <wps:spPr bwMode="auto">
                                  <a:xfrm>
                                    <a:off x="6418" y="870"/>
                                    <a:ext cx="10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02" name="Line 882"/>
                                <wps:cNvCnPr>
                                  <a:cxnSpLocks noChangeShapeType="1"/>
                                </wps:cNvCnPr>
                                <wps:spPr bwMode="auto">
                                  <a:xfrm flipH="1" flipV="1">
                                    <a:off x="6426" y="877"/>
                                    <a:ext cx="37"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3" name="Line 883"/>
                                <wps:cNvCnPr>
                                  <a:cxnSpLocks noChangeShapeType="1"/>
                                </wps:cNvCnPr>
                                <wps:spPr bwMode="auto">
                                  <a:xfrm>
                                    <a:off x="6463" y="915"/>
                                    <a:ext cx="38"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4" name="Line 884"/>
                                <wps:cNvCnPr>
                                  <a:cxnSpLocks noChangeShapeType="1"/>
                                </wps:cNvCnPr>
                                <wps:spPr bwMode="auto">
                                  <a:xfrm flipH="1">
                                    <a:off x="6426" y="915"/>
                                    <a:ext cx="37" cy="37"/>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5" name="Line 885"/>
                                <wps:cNvCnPr>
                                  <a:cxnSpLocks noChangeShapeType="1"/>
                                </wps:cNvCnPr>
                                <wps:spPr bwMode="auto">
                                  <a:xfrm flipV="1">
                                    <a:off x="6463" y="877"/>
                                    <a:ext cx="38" cy="38"/>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406" name="Rectangle 886"/>
                                <wps:cNvSpPr>
                                  <a:spLocks noChangeArrowheads="1"/>
                                </wps:cNvSpPr>
                                <wps:spPr bwMode="auto">
                                  <a:xfrm>
                                    <a:off x="705" y="705"/>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07" name="Line 887"/>
                                <wps:cNvCnPr>
                                  <a:cxnSpLocks noChangeShapeType="1"/>
                                </wps:cNvCnPr>
                                <wps:spPr bwMode="auto">
                                  <a:xfrm flipH="1" flipV="1">
                                    <a:off x="712" y="71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08" name="Line 888"/>
                                <wps:cNvCnPr>
                                  <a:cxnSpLocks noChangeShapeType="1"/>
                                </wps:cNvCnPr>
                                <wps:spPr bwMode="auto">
                                  <a:xfrm>
                                    <a:off x="735" y="735"/>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09" name="Line 889"/>
                                <wps:cNvCnPr>
                                  <a:cxnSpLocks noChangeShapeType="1"/>
                                </wps:cNvCnPr>
                                <wps:spPr bwMode="auto">
                                  <a:xfrm flipH="1">
                                    <a:off x="712" y="735"/>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0" name="Line 890"/>
                                <wps:cNvCnPr>
                                  <a:cxnSpLocks noChangeShapeType="1"/>
                                </wps:cNvCnPr>
                                <wps:spPr bwMode="auto">
                                  <a:xfrm flipV="1">
                                    <a:off x="735" y="71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1" name="Line 891"/>
                                <wps:cNvCnPr>
                                  <a:cxnSpLocks noChangeShapeType="1"/>
                                </wps:cNvCnPr>
                                <wps:spPr bwMode="auto">
                                  <a:xfrm flipV="1">
                                    <a:off x="735" y="71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2" name="Line 892"/>
                                <wps:cNvCnPr>
                                  <a:cxnSpLocks noChangeShapeType="1"/>
                                </wps:cNvCnPr>
                                <wps:spPr bwMode="auto">
                                  <a:xfrm>
                                    <a:off x="735" y="735"/>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3" name="Rectangle 893"/>
                                <wps:cNvSpPr>
                                  <a:spLocks noChangeArrowheads="1"/>
                                </wps:cNvSpPr>
                                <wps:spPr bwMode="auto">
                                  <a:xfrm>
                                    <a:off x="967" y="840"/>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14" name="Line 894"/>
                                <wps:cNvCnPr>
                                  <a:cxnSpLocks noChangeShapeType="1"/>
                                </wps:cNvCnPr>
                                <wps:spPr bwMode="auto">
                                  <a:xfrm flipH="1" flipV="1">
                                    <a:off x="975" y="84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5" name="Line 895"/>
                                <wps:cNvCnPr>
                                  <a:cxnSpLocks noChangeShapeType="1"/>
                                </wps:cNvCnPr>
                                <wps:spPr bwMode="auto">
                                  <a:xfrm>
                                    <a:off x="997" y="87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6" name="Line 896"/>
                                <wps:cNvCnPr>
                                  <a:cxnSpLocks noChangeShapeType="1"/>
                                </wps:cNvCnPr>
                                <wps:spPr bwMode="auto">
                                  <a:xfrm flipH="1">
                                    <a:off x="975" y="87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7" name="Line 897"/>
                                <wps:cNvCnPr>
                                  <a:cxnSpLocks noChangeShapeType="1"/>
                                </wps:cNvCnPr>
                                <wps:spPr bwMode="auto">
                                  <a:xfrm flipV="1">
                                    <a:off x="997" y="847"/>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8" name="Line 898"/>
                                <wps:cNvCnPr>
                                  <a:cxnSpLocks noChangeShapeType="1"/>
                                </wps:cNvCnPr>
                                <wps:spPr bwMode="auto">
                                  <a:xfrm flipV="1">
                                    <a:off x="997" y="84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19" name="Line 899"/>
                                <wps:cNvCnPr>
                                  <a:cxnSpLocks noChangeShapeType="1"/>
                                </wps:cNvCnPr>
                                <wps:spPr bwMode="auto">
                                  <a:xfrm>
                                    <a:off x="997" y="87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0" name="Rectangle 900"/>
                                <wps:cNvSpPr>
                                  <a:spLocks noChangeArrowheads="1"/>
                                </wps:cNvSpPr>
                                <wps:spPr bwMode="auto">
                                  <a:xfrm>
                                    <a:off x="1230" y="952"/>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21" name="Line 901"/>
                                <wps:cNvCnPr>
                                  <a:cxnSpLocks noChangeShapeType="1"/>
                                </wps:cNvCnPr>
                                <wps:spPr bwMode="auto">
                                  <a:xfrm flipH="1" flipV="1">
                                    <a:off x="1237" y="96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2" name="Line 902"/>
                                <wps:cNvCnPr>
                                  <a:cxnSpLocks noChangeShapeType="1"/>
                                </wps:cNvCnPr>
                                <wps:spPr bwMode="auto">
                                  <a:xfrm>
                                    <a:off x="1260" y="98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3" name="Line 903"/>
                                <wps:cNvCnPr>
                                  <a:cxnSpLocks noChangeShapeType="1"/>
                                </wps:cNvCnPr>
                                <wps:spPr bwMode="auto">
                                  <a:xfrm flipH="1">
                                    <a:off x="1237" y="98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4" name="Line 904"/>
                                <wps:cNvCnPr>
                                  <a:cxnSpLocks noChangeShapeType="1"/>
                                </wps:cNvCnPr>
                                <wps:spPr bwMode="auto">
                                  <a:xfrm flipV="1">
                                    <a:off x="1260" y="96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5" name="Line 905"/>
                                <wps:cNvCnPr>
                                  <a:cxnSpLocks noChangeShapeType="1"/>
                                </wps:cNvCnPr>
                                <wps:spPr bwMode="auto">
                                  <a:xfrm flipV="1">
                                    <a:off x="1260" y="96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6" name="Line 906"/>
                                <wps:cNvCnPr>
                                  <a:cxnSpLocks noChangeShapeType="1"/>
                                </wps:cNvCnPr>
                                <wps:spPr bwMode="auto">
                                  <a:xfrm>
                                    <a:off x="1260" y="98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7" name="Rectangle 907"/>
                                <wps:cNvSpPr>
                                  <a:spLocks noChangeArrowheads="1"/>
                                </wps:cNvSpPr>
                                <wps:spPr bwMode="auto">
                                  <a:xfrm>
                                    <a:off x="1485" y="1432"/>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28" name="Line 908"/>
                                <wps:cNvCnPr>
                                  <a:cxnSpLocks noChangeShapeType="1"/>
                                </wps:cNvCnPr>
                                <wps:spPr bwMode="auto">
                                  <a:xfrm flipH="1" flipV="1">
                                    <a:off x="1492" y="144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29" name="Line 909"/>
                                <wps:cNvCnPr>
                                  <a:cxnSpLocks noChangeShapeType="1"/>
                                </wps:cNvCnPr>
                                <wps:spPr bwMode="auto">
                                  <a:xfrm>
                                    <a:off x="1515" y="146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0" name="Line 910"/>
                                <wps:cNvCnPr>
                                  <a:cxnSpLocks noChangeShapeType="1"/>
                                </wps:cNvCnPr>
                                <wps:spPr bwMode="auto">
                                  <a:xfrm flipH="1">
                                    <a:off x="1492" y="146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1" name="Line 911"/>
                                <wps:cNvCnPr>
                                  <a:cxnSpLocks noChangeShapeType="1"/>
                                </wps:cNvCnPr>
                                <wps:spPr bwMode="auto">
                                  <a:xfrm flipV="1">
                                    <a:off x="1515" y="144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2" name="Line 912"/>
                                <wps:cNvCnPr>
                                  <a:cxnSpLocks noChangeShapeType="1"/>
                                </wps:cNvCnPr>
                                <wps:spPr bwMode="auto">
                                  <a:xfrm flipV="1">
                                    <a:off x="1515" y="144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3" name="Line 913"/>
                                <wps:cNvCnPr>
                                  <a:cxnSpLocks noChangeShapeType="1"/>
                                </wps:cNvCnPr>
                                <wps:spPr bwMode="auto">
                                  <a:xfrm>
                                    <a:off x="1515" y="146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4" name="Rectangle 914"/>
                                <wps:cNvSpPr>
                                  <a:spLocks noChangeArrowheads="1"/>
                                </wps:cNvSpPr>
                                <wps:spPr bwMode="auto">
                                  <a:xfrm>
                                    <a:off x="1747" y="1065"/>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35" name="Line 915"/>
                                <wps:cNvCnPr>
                                  <a:cxnSpLocks noChangeShapeType="1"/>
                                </wps:cNvCnPr>
                                <wps:spPr bwMode="auto">
                                  <a:xfrm flipH="1" flipV="1">
                                    <a:off x="1754" y="107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6" name="Line 916"/>
                                <wps:cNvCnPr>
                                  <a:cxnSpLocks noChangeShapeType="1"/>
                                </wps:cNvCnPr>
                                <wps:spPr bwMode="auto">
                                  <a:xfrm>
                                    <a:off x="1777" y="1095"/>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7" name="Line 917"/>
                                <wps:cNvCnPr>
                                  <a:cxnSpLocks noChangeShapeType="1"/>
                                </wps:cNvCnPr>
                                <wps:spPr bwMode="auto">
                                  <a:xfrm flipH="1">
                                    <a:off x="1754" y="1095"/>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8" name="Line 918"/>
                                <wps:cNvCnPr>
                                  <a:cxnSpLocks noChangeShapeType="1"/>
                                </wps:cNvCnPr>
                                <wps:spPr bwMode="auto">
                                  <a:xfrm flipV="1">
                                    <a:off x="1777" y="107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39" name="Line 919"/>
                                <wps:cNvCnPr>
                                  <a:cxnSpLocks noChangeShapeType="1"/>
                                </wps:cNvCnPr>
                                <wps:spPr bwMode="auto">
                                  <a:xfrm flipV="1">
                                    <a:off x="1777" y="107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0" name="Line 920"/>
                                <wps:cNvCnPr>
                                  <a:cxnSpLocks noChangeShapeType="1"/>
                                </wps:cNvCnPr>
                                <wps:spPr bwMode="auto">
                                  <a:xfrm>
                                    <a:off x="1777" y="1095"/>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1" name="Rectangle 921"/>
                                <wps:cNvSpPr>
                                  <a:spLocks noChangeArrowheads="1"/>
                                </wps:cNvSpPr>
                                <wps:spPr bwMode="auto">
                                  <a:xfrm>
                                    <a:off x="2009" y="930"/>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42" name="Line 922"/>
                                <wps:cNvCnPr>
                                  <a:cxnSpLocks noChangeShapeType="1"/>
                                </wps:cNvCnPr>
                                <wps:spPr bwMode="auto">
                                  <a:xfrm flipH="1" flipV="1">
                                    <a:off x="2017" y="93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3" name="Line 923"/>
                                <wps:cNvCnPr>
                                  <a:cxnSpLocks noChangeShapeType="1"/>
                                </wps:cNvCnPr>
                                <wps:spPr bwMode="auto">
                                  <a:xfrm>
                                    <a:off x="2039" y="96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4" name="Line 924"/>
                                <wps:cNvCnPr>
                                  <a:cxnSpLocks noChangeShapeType="1"/>
                                </wps:cNvCnPr>
                                <wps:spPr bwMode="auto">
                                  <a:xfrm flipH="1">
                                    <a:off x="2017" y="96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5" name="Line 925"/>
                                <wps:cNvCnPr>
                                  <a:cxnSpLocks noChangeShapeType="1"/>
                                </wps:cNvCnPr>
                                <wps:spPr bwMode="auto">
                                  <a:xfrm flipV="1">
                                    <a:off x="2039" y="937"/>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6" name="Line 926"/>
                                <wps:cNvCnPr>
                                  <a:cxnSpLocks noChangeShapeType="1"/>
                                </wps:cNvCnPr>
                                <wps:spPr bwMode="auto">
                                  <a:xfrm flipV="1">
                                    <a:off x="2039" y="93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7" name="Line 927"/>
                                <wps:cNvCnPr>
                                  <a:cxnSpLocks noChangeShapeType="1"/>
                                </wps:cNvCnPr>
                                <wps:spPr bwMode="auto">
                                  <a:xfrm>
                                    <a:off x="2039" y="96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48" name="Rectangle 928"/>
                                <wps:cNvSpPr>
                                  <a:spLocks noChangeArrowheads="1"/>
                                </wps:cNvSpPr>
                                <wps:spPr bwMode="auto">
                                  <a:xfrm>
                                    <a:off x="2272" y="1012"/>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49" name="Line 929"/>
                                <wps:cNvCnPr>
                                  <a:cxnSpLocks noChangeShapeType="1"/>
                                </wps:cNvCnPr>
                                <wps:spPr bwMode="auto">
                                  <a:xfrm flipH="1" flipV="1">
                                    <a:off x="2279" y="102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0" name="Line 930"/>
                                <wps:cNvCnPr>
                                  <a:cxnSpLocks noChangeShapeType="1"/>
                                </wps:cNvCnPr>
                                <wps:spPr bwMode="auto">
                                  <a:xfrm>
                                    <a:off x="2302" y="104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1" name="Line 931"/>
                                <wps:cNvCnPr>
                                  <a:cxnSpLocks noChangeShapeType="1"/>
                                </wps:cNvCnPr>
                                <wps:spPr bwMode="auto">
                                  <a:xfrm flipH="1">
                                    <a:off x="2279" y="104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2" name="Line 932"/>
                                <wps:cNvCnPr>
                                  <a:cxnSpLocks noChangeShapeType="1"/>
                                </wps:cNvCnPr>
                                <wps:spPr bwMode="auto">
                                  <a:xfrm flipV="1">
                                    <a:off x="2302" y="102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3" name="Line 933"/>
                                <wps:cNvCnPr>
                                  <a:cxnSpLocks noChangeShapeType="1"/>
                                </wps:cNvCnPr>
                                <wps:spPr bwMode="auto">
                                  <a:xfrm flipV="1">
                                    <a:off x="2302" y="102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4" name="Line 934"/>
                                <wps:cNvCnPr>
                                  <a:cxnSpLocks noChangeShapeType="1"/>
                                </wps:cNvCnPr>
                                <wps:spPr bwMode="auto">
                                  <a:xfrm>
                                    <a:off x="2302" y="104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5" name="Rectangle 935"/>
                                <wps:cNvSpPr>
                                  <a:spLocks noChangeArrowheads="1"/>
                                </wps:cNvSpPr>
                                <wps:spPr bwMode="auto">
                                  <a:xfrm>
                                    <a:off x="2527" y="660"/>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56" name="Line 936"/>
                                <wps:cNvCnPr>
                                  <a:cxnSpLocks noChangeShapeType="1"/>
                                </wps:cNvCnPr>
                                <wps:spPr bwMode="auto">
                                  <a:xfrm flipH="1" flipV="1">
                                    <a:off x="2534" y="667"/>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7" name="Line 937"/>
                                <wps:cNvCnPr>
                                  <a:cxnSpLocks noChangeShapeType="1"/>
                                </wps:cNvCnPr>
                                <wps:spPr bwMode="auto">
                                  <a:xfrm>
                                    <a:off x="2557" y="69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8" name="Line 938"/>
                                <wps:cNvCnPr>
                                  <a:cxnSpLocks noChangeShapeType="1"/>
                                </wps:cNvCnPr>
                                <wps:spPr bwMode="auto">
                                  <a:xfrm flipH="1">
                                    <a:off x="2534" y="69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59" name="Line 939"/>
                                <wps:cNvCnPr>
                                  <a:cxnSpLocks noChangeShapeType="1"/>
                                </wps:cNvCnPr>
                                <wps:spPr bwMode="auto">
                                  <a:xfrm flipV="1">
                                    <a:off x="2557" y="66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0" name="Line 940"/>
                                <wps:cNvCnPr>
                                  <a:cxnSpLocks noChangeShapeType="1"/>
                                </wps:cNvCnPr>
                                <wps:spPr bwMode="auto">
                                  <a:xfrm flipV="1">
                                    <a:off x="2557" y="66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1" name="Line 941"/>
                                <wps:cNvCnPr>
                                  <a:cxnSpLocks noChangeShapeType="1"/>
                                </wps:cNvCnPr>
                                <wps:spPr bwMode="auto">
                                  <a:xfrm>
                                    <a:off x="2557" y="69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2" name="Rectangle 942"/>
                                <wps:cNvSpPr>
                                  <a:spLocks noChangeArrowheads="1"/>
                                </wps:cNvSpPr>
                                <wps:spPr bwMode="auto">
                                  <a:xfrm>
                                    <a:off x="2789" y="1042"/>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63" name="Line 943"/>
                                <wps:cNvCnPr>
                                  <a:cxnSpLocks noChangeShapeType="1"/>
                                </wps:cNvCnPr>
                                <wps:spPr bwMode="auto">
                                  <a:xfrm flipH="1" flipV="1">
                                    <a:off x="2797" y="105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4" name="Line 944"/>
                                <wps:cNvCnPr>
                                  <a:cxnSpLocks noChangeShapeType="1"/>
                                </wps:cNvCnPr>
                                <wps:spPr bwMode="auto">
                                  <a:xfrm>
                                    <a:off x="2819" y="1072"/>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5" name="Line 945"/>
                                <wps:cNvCnPr>
                                  <a:cxnSpLocks noChangeShapeType="1"/>
                                </wps:cNvCnPr>
                                <wps:spPr bwMode="auto">
                                  <a:xfrm flipH="1">
                                    <a:off x="2797" y="1072"/>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6" name="Line 946"/>
                                <wps:cNvCnPr>
                                  <a:cxnSpLocks noChangeShapeType="1"/>
                                </wps:cNvCnPr>
                                <wps:spPr bwMode="auto">
                                  <a:xfrm flipV="1">
                                    <a:off x="2819" y="105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7" name="Line 947"/>
                                <wps:cNvCnPr>
                                  <a:cxnSpLocks noChangeShapeType="1"/>
                                </wps:cNvCnPr>
                                <wps:spPr bwMode="auto">
                                  <a:xfrm flipV="1">
                                    <a:off x="2819" y="105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8" name="Line 948"/>
                                <wps:cNvCnPr>
                                  <a:cxnSpLocks noChangeShapeType="1"/>
                                </wps:cNvCnPr>
                                <wps:spPr bwMode="auto">
                                  <a:xfrm>
                                    <a:off x="2819" y="1072"/>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69" name="Rectangle 949"/>
                                <wps:cNvSpPr>
                                  <a:spLocks noChangeArrowheads="1"/>
                                </wps:cNvSpPr>
                                <wps:spPr bwMode="auto">
                                  <a:xfrm>
                                    <a:off x="3052" y="750"/>
                                    <a:ext cx="75" cy="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70" name="Line 950"/>
                                <wps:cNvCnPr>
                                  <a:cxnSpLocks noChangeShapeType="1"/>
                                </wps:cNvCnPr>
                                <wps:spPr bwMode="auto">
                                  <a:xfrm flipH="1" flipV="1">
                                    <a:off x="3059" y="757"/>
                                    <a:ext cx="23"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1" name="Line 951"/>
                                <wps:cNvCnPr>
                                  <a:cxnSpLocks noChangeShapeType="1"/>
                                </wps:cNvCnPr>
                                <wps:spPr bwMode="auto">
                                  <a:xfrm>
                                    <a:off x="3082" y="78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2" name="Line 952"/>
                                <wps:cNvCnPr>
                                  <a:cxnSpLocks noChangeShapeType="1"/>
                                </wps:cNvCnPr>
                                <wps:spPr bwMode="auto">
                                  <a:xfrm flipH="1">
                                    <a:off x="3059" y="780"/>
                                    <a:ext cx="23"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3" name="Line 953"/>
                                <wps:cNvCnPr>
                                  <a:cxnSpLocks noChangeShapeType="1"/>
                                </wps:cNvCnPr>
                                <wps:spPr bwMode="auto">
                                  <a:xfrm flipV="1">
                                    <a:off x="3082" y="757"/>
                                    <a:ext cx="22"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4" name="Line 954"/>
                                <wps:cNvCnPr>
                                  <a:cxnSpLocks noChangeShapeType="1"/>
                                </wps:cNvCnPr>
                                <wps:spPr bwMode="auto">
                                  <a:xfrm flipV="1">
                                    <a:off x="3082" y="757"/>
                                    <a:ext cx="0" cy="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5" name="Line 955"/>
                                <wps:cNvCnPr>
                                  <a:cxnSpLocks noChangeShapeType="1"/>
                                </wps:cNvCnPr>
                                <wps:spPr bwMode="auto">
                                  <a:xfrm>
                                    <a:off x="3082" y="78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g:wgp>
                            <wps:wsp>
                              <wps:cNvPr id="24476" name="Rectangle 957"/>
                              <wps:cNvSpPr>
                                <a:spLocks noChangeArrowheads="1"/>
                              </wps:cNvSpPr>
                              <wps:spPr bwMode="auto">
                                <a:xfrm>
                                  <a:off x="2099945" y="819150"/>
                                  <a:ext cx="46990"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77" name="Line 958"/>
                              <wps:cNvCnPr>
                                <a:cxnSpLocks noChangeShapeType="1"/>
                              </wps:cNvCnPr>
                              <wps:spPr bwMode="auto">
                                <a:xfrm flipH="1" flipV="1">
                                  <a:off x="2104390" y="8235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8" name="Line 959"/>
                              <wps:cNvCnPr>
                                <a:cxnSpLocks noChangeShapeType="1"/>
                              </wps:cNvCnPr>
                              <wps:spPr bwMode="auto">
                                <a:xfrm>
                                  <a:off x="2118360" y="83820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79" name="Line 960"/>
                              <wps:cNvCnPr>
                                <a:cxnSpLocks noChangeShapeType="1"/>
                              </wps:cNvCnPr>
                              <wps:spPr bwMode="auto">
                                <a:xfrm flipH="1">
                                  <a:off x="2104390" y="83820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0" name="Line 961"/>
                              <wps:cNvCnPr>
                                <a:cxnSpLocks noChangeShapeType="1"/>
                              </wps:cNvCnPr>
                              <wps:spPr bwMode="auto">
                                <a:xfrm flipV="1">
                                  <a:off x="2118360" y="82359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1" name="Line 962"/>
                              <wps:cNvCnPr>
                                <a:cxnSpLocks noChangeShapeType="1"/>
                              </wps:cNvCnPr>
                              <wps:spPr bwMode="auto">
                                <a:xfrm flipV="1">
                                  <a:off x="2118360" y="82359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2" name="Line 963"/>
                              <wps:cNvCnPr>
                                <a:cxnSpLocks noChangeShapeType="1"/>
                              </wps:cNvCnPr>
                              <wps:spPr bwMode="auto">
                                <a:xfrm>
                                  <a:off x="2118360" y="83820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3" name="Rectangle 964"/>
                              <wps:cNvSpPr>
                                <a:spLocks noChangeArrowheads="1"/>
                              </wps:cNvSpPr>
                              <wps:spPr bwMode="auto">
                                <a:xfrm>
                                  <a:off x="2266315" y="64262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84" name="Line 965"/>
                              <wps:cNvCnPr>
                                <a:cxnSpLocks noChangeShapeType="1"/>
                              </wps:cNvCnPr>
                              <wps:spPr bwMode="auto">
                                <a:xfrm flipH="1" flipV="1">
                                  <a:off x="2270760" y="64770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5" name="Line 966"/>
                              <wps:cNvCnPr>
                                <a:cxnSpLocks noChangeShapeType="1"/>
                              </wps:cNvCnPr>
                              <wps:spPr bwMode="auto">
                                <a:xfrm>
                                  <a:off x="2285365" y="66167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6" name="Line 967"/>
                              <wps:cNvCnPr>
                                <a:cxnSpLocks noChangeShapeType="1"/>
                              </wps:cNvCnPr>
                              <wps:spPr bwMode="auto">
                                <a:xfrm flipH="1">
                                  <a:off x="2270760" y="66167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7" name="Line 968"/>
                              <wps:cNvCnPr>
                                <a:cxnSpLocks noChangeShapeType="1"/>
                              </wps:cNvCnPr>
                              <wps:spPr bwMode="auto">
                                <a:xfrm flipV="1">
                                  <a:off x="2285365" y="64770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8" name="Line 969"/>
                              <wps:cNvCnPr>
                                <a:cxnSpLocks noChangeShapeType="1"/>
                              </wps:cNvCnPr>
                              <wps:spPr bwMode="auto">
                                <a:xfrm flipV="1">
                                  <a:off x="2285365" y="64770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89" name="Line 970"/>
                              <wps:cNvCnPr>
                                <a:cxnSpLocks noChangeShapeType="1"/>
                              </wps:cNvCnPr>
                              <wps:spPr bwMode="auto">
                                <a:xfrm>
                                  <a:off x="2285365" y="66167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0" name="Rectangle 971"/>
                              <wps:cNvSpPr>
                                <a:spLocks noChangeArrowheads="1"/>
                              </wps:cNvSpPr>
                              <wps:spPr bwMode="auto">
                                <a:xfrm>
                                  <a:off x="2432685" y="70485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91" name="Line 972"/>
                              <wps:cNvCnPr>
                                <a:cxnSpLocks noChangeShapeType="1"/>
                              </wps:cNvCnPr>
                              <wps:spPr bwMode="auto">
                                <a:xfrm flipH="1" flipV="1">
                                  <a:off x="2437765" y="7092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2" name="Line 973"/>
                              <wps:cNvCnPr>
                                <a:cxnSpLocks noChangeShapeType="1"/>
                              </wps:cNvCnPr>
                              <wps:spPr bwMode="auto">
                                <a:xfrm>
                                  <a:off x="2451735" y="72390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3" name="Line 974"/>
                              <wps:cNvCnPr>
                                <a:cxnSpLocks noChangeShapeType="1"/>
                              </wps:cNvCnPr>
                              <wps:spPr bwMode="auto">
                                <a:xfrm flipH="1">
                                  <a:off x="2437765" y="72390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4" name="Line 975"/>
                              <wps:cNvCnPr>
                                <a:cxnSpLocks noChangeShapeType="1"/>
                              </wps:cNvCnPr>
                              <wps:spPr bwMode="auto">
                                <a:xfrm flipV="1">
                                  <a:off x="2451735" y="70929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5" name="Line 976"/>
                              <wps:cNvCnPr>
                                <a:cxnSpLocks noChangeShapeType="1"/>
                              </wps:cNvCnPr>
                              <wps:spPr bwMode="auto">
                                <a:xfrm flipV="1">
                                  <a:off x="2451735" y="70929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6" name="Line 977"/>
                              <wps:cNvCnPr>
                                <a:cxnSpLocks noChangeShapeType="1"/>
                              </wps:cNvCnPr>
                              <wps:spPr bwMode="auto">
                                <a:xfrm>
                                  <a:off x="2451735" y="72390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7" name="Rectangle 978"/>
                              <wps:cNvSpPr>
                                <a:spLocks noChangeArrowheads="1"/>
                              </wps:cNvSpPr>
                              <wps:spPr bwMode="auto">
                                <a:xfrm>
                                  <a:off x="2594610" y="45720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98" name="Line 979"/>
                              <wps:cNvCnPr>
                                <a:cxnSpLocks noChangeShapeType="1"/>
                              </wps:cNvCnPr>
                              <wps:spPr bwMode="auto">
                                <a:xfrm flipH="1" flipV="1">
                                  <a:off x="2599690" y="46164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499" name="Line 980"/>
                              <wps:cNvCnPr>
                                <a:cxnSpLocks noChangeShapeType="1"/>
                              </wps:cNvCnPr>
                              <wps:spPr bwMode="auto">
                                <a:xfrm>
                                  <a:off x="2613660" y="47625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0" name="Line 981"/>
                              <wps:cNvCnPr>
                                <a:cxnSpLocks noChangeShapeType="1"/>
                              </wps:cNvCnPr>
                              <wps:spPr bwMode="auto">
                                <a:xfrm flipH="1">
                                  <a:off x="2599690" y="4762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1" name="Line 982"/>
                              <wps:cNvCnPr>
                                <a:cxnSpLocks noChangeShapeType="1"/>
                              </wps:cNvCnPr>
                              <wps:spPr bwMode="auto">
                                <a:xfrm flipV="1">
                                  <a:off x="2613660" y="46164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2" name="Line 983"/>
                              <wps:cNvCnPr>
                                <a:cxnSpLocks noChangeShapeType="1"/>
                              </wps:cNvCnPr>
                              <wps:spPr bwMode="auto">
                                <a:xfrm flipV="1">
                                  <a:off x="2613660" y="46164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3" name="Line 984"/>
                              <wps:cNvCnPr>
                                <a:cxnSpLocks noChangeShapeType="1"/>
                              </wps:cNvCnPr>
                              <wps:spPr bwMode="auto">
                                <a:xfrm>
                                  <a:off x="2613660" y="4762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4" name="Rectangle 985"/>
                              <wps:cNvSpPr>
                                <a:spLocks noChangeArrowheads="1"/>
                              </wps:cNvSpPr>
                              <wps:spPr bwMode="auto">
                                <a:xfrm>
                                  <a:off x="2761615" y="53340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05" name="Line 986"/>
                              <wps:cNvCnPr>
                                <a:cxnSpLocks noChangeShapeType="1"/>
                              </wps:cNvCnPr>
                              <wps:spPr bwMode="auto">
                                <a:xfrm flipH="1" flipV="1">
                                  <a:off x="2766060" y="53784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6" name="Line 987"/>
                              <wps:cNvCnPr>
                                <a:cxnSpLocks noChangeShapeType="1"/>
                              </wps:cNvCnPr>
                              <wps:spPr bwMode="auto">
                                <a:xfrm>
                                  <a:off x="2780665" y="5524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7" name="Line 988"/>
                              <wps:cNvCnPr>
                                <a:cxnSpLocks noChangeShapeType="1"/>
                              </wps:cNvCnPr>
                              <wps:spPr bwMode="auto">
                                <a:xfrm flipH="1">
                                  <a:off x="2766060" y="55245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8" name="Line 989"/>
                              <wps:cNvCnPr>
                                <a:cxnSpLocks noChangeShapeType="1"/>
                              </wps:cNvCnPr>
                              <wps:spPr bwMode="auto">
                                <a:xfrm flipV="1">
                                  <a:off x="2780665" y="53784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09" name="Line 990"/>
                              <wps:cNvCnPr>
                                <a:cxnSpLocks noChangeShapeType="1"/>
                              </wps:cNvCnPr>
                              <wps:spPr bwMode="auto">
                                <a:xfrm flipV="1">
                                  <a:off x="2780665" y="53784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0" name="Line 991"/>
                              <wps:cNvCnPr>
                                <a:cxnSpLocks noChangeShapeType="1"/>
                              </wps:cNvCnPr>
                              <wps:spPr bwMode="auto">
                                <a:xfrm>
                                  <a:off x="2780665" y="5524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1" name="Rectangle 992"/>
                              <wps:cNvSpPr>
                                <a:spLocks noChangeArrowheads="1"/>
                              </wps:cNvSpPr>
                              <wps:spPr bwMode="auto">
                                <a:xfrm>
                                  <a:off x="2927985" y="64770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12" name="Line 993"/>
                              <wps:cNvCnPr>
                                <a:cxnSpLocks noChangeShapeType="1"/>
                              </wps:cNvCnPr>
                              <wps:spPr bwMode="auto">
                                <a:xfrm flipH="1" flipV="1">
                                  <a:off x="2933065" y="65214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3" name="Line 994"/>
                              <wps:cNvCnPr>
                                <a:cxnSpLocks noChangeShapeType="1"/>
                              </wps:cNvCnPr>
                              <wps:spPr bwMode="auto">
                                <a:xfrm>
                                  <a:off x="2947035" y="66675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4" name="Line 995"/>
                              <wps:cNvCnPr>
                                <a:cxnSpLocks noChangeShapeType="1"/>
                              </wps:cNvCnPr>
                              <wps:spPr bwMode="auto">
                                <a:xfrm flipH="1">
                                  <a:off x="2933065" y="6667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5" name="Line 996"/>
                              <wps:cNvCnPr>
                                <a:cxnSpLocks noChangeShapeType="1"/>
                              </wps:cNvCnPr>
                              <wps:spPr bwMode="auto">
                                <a:xfrm flipV="1">
                                  <a:off x="2947035" y="65214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6" name="Line 997"/>
                              <wps:cNvCnPr>
                                <a:cxnSpLocks noChangeShapeType="1"/>
                              </wps:cNvCnPr>
                              <wps:spPr bwMode="auto">
                                <a:xfrm flipV="1">
                                  <a:off x="2947035" y="65214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7" name="Line 998"/>
                              <wps:cNvCnPr>
                                <a:cxnSpLocks noChangeShapeType="1"/>
                              </wps:cNvCnPr>
                              <wps:spPr bwMode="auto">
                                <a:xfrm>
                                  <a:off x="2947035" y="6667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18" name="Rectangle 999"/>
                              <wps:cNvSpPr>
                                <a:spLocks noChangeArrowheads="1"/>
                              </wps:cNvSpPr>
                              <wps:spPr bwMode="auto">
                                <a:xfrm>
                                  <a:off x="3089910" y="36195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19" name="Line 1000"/>
                              <wps:cNvCnPr>
                                <a:cxnSpLocks noChangeShapeType="1"/>
                              </wps:cNvCnPr>
                              <wps:spPr bwMode="auto">
                                <a:xfrm flipH="1" flipV="1">
                                  <a:off x="3094990" y="3663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0" name="Line 1001"/>
                              <wps:cNvCnPr>
                                <a:cxnSpLocks noChangeShapeType="1"/>
                              </wps:cNvCnPr>
                              <wps:spPr bwMode="auto">
                                <a:xfrm>
                                  <a:off x="3108960" y="38100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1" name="Line 1002"/>
                              <wps:cNvCnPr>
                                <a:cxnSpLocks noChangeShapeType="1"/>
                              </wps:cNvCnPr>
                              <wps:spPr bwMode="auto">
                                <a:xfrm flipH="1">
                                  <a:off x="3094990" y="38100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2" name="Line 1003"/>
                              <wps:cNvCnPr>
                                <a:cxnSpLocks noChangeShapeType="1"/>
                              </wps:cNvCnPr>
                              <wps:spPr bwMode="auto">
                                <a:xfrm flipV="1">
                                  <a:off x="3108960" y="36639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3" name="Line 1004"/>
                              <wps:cNvCnPr>
                                <a:cxnSpLocks noChangeShapeType="1"/>
                              </wps:cNvCnPr>
                              <wps:spPr bwMode="auto">
                                <a:xfrm flipV="1">
                                  <a:off x="3108960" y="36639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4" name="Line 1005"/>
                              <wps:cNvCnPr>
                                <a:cxnSpLocks noChangeShapeType="1"/>
                              </wps:cNvCnPr>
                              <wps:spPr bwMode="auto">
                                <a:xfrm>
                                  <a:off x="3108960" y="38100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5" name="Rectangle 1006"/>
                              <wps:cNvSpPr>
                                <a:spLocks noChangeArrowheads="1"/>
                              </wps:cNvSpPr>
                              <wps:spPr bwMode="auto">
                                <a:xfrm>
                                  <a:off x="3256280" y="76200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26" name="Line 1007"/>
                              <wps:cNvCnPr>
                                <a:cxnSpLocks noChangeShapeType="1"/>
                              </wps:cNvCnPr>
                              <wps:spPr bwMode="auto">
                                <a:xfrm flipH="1" flipV="1">
                                  <a:off x="3261360" y="76644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7" name="Line 1008"/>
                              <wps:cNvCnPr>
                                <a:cxnSpLocks noChangeShapeType="1"/>
                              </wps:cNvCnPr>
                              <wps:spPr bwMode="auto">
                                <a:xfrm>
                                  <a:off x="3275330" y="78105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8" name="Line 1009"/>
                              <wps:cNvCnPr>
                                <a:cxnSpLocks noChangeShapeType="1"/>
                              </wps:cNvCnPr>
                              <wps:spPr bwMode="auto">
                                <a:xfrm flipH="1">
                                  <a:off x="3261360" y="7810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29" name="Line 1010"/>
                              <wps:cNvCnPr>
                                <a:cxnSpLocks noChangeShapeType="1"/>
                              </wps:cNvCnPr>
                              <wps:spPr bwMode="auto">
                                <a:xfrm flipV="1">
                                  <a:off x="3275330" y="76644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0" name="Line 1011"/>
                              <wps:cNvCnPr>
                                <a:cxnSpLocks noChangeShapeType="1"/>
                              </wps:cNvCnPr>
                              <wps:spPr bwMode="auto">
                                <a:xfrm flipV="1">
                                  <a:off x="3275330" y="76644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1" name="Line 1012"/>
                              <wps:cNvCnPr>
                                <a:cxnSpLocks noChangeShapeType="1"/>
                              </wps:cNvCnPr>
                              <wps:spPr bwMode="auto">
                                <a:xfrm>
                                  <a:off x="3275330" y="7810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2" name="Rectangle 1013"/>
                              <wps:cNvSpPr>
                                <a:spLocks noChangeArrowheads="1"/>
                              </wps:cNvSpPr>
                              <wps:spPr bwMode="auto">
                                <a:xfrm>
                                  <a:off x="3423285" y="70485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33" name="Line 1014"/>
                              <wps:cNvCnPr>
                                <a:cxnSpLocks noChangeShapeType="1"/>
                              </wps:cNvCnPr>
                              <wps:spPr bwMode="auto">
                                <a:xfrm flipH="1" flipV="1">
                                  <a:off x="3427730" y="70929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4" name="Line 1015"/>
                              <wps:cNvCnPr>
                                <a:cxnSpLocks noChangeShapeType="1"/>
                              </wps:cNvCnPr>
                              <wps:spPr bwMode="auto">
                                <a:xfrm>
                                  <a:off x="3442335" y="72390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5" name="Line 1016"/>
                              <wps:cNvCnPr>
                                <a:cxnSpLocks noChangeShapeType="1"/>
                              </wps:cNvCnPr>
                              <wps:spPr bwMode="auto">
                                <a:xfrm flipH="1">
                                  <a:off x="3427730" y="72390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6" name="Line 1017"/>
                              <wps:cNvCnPr>
                                <a:cxnSpLocks noChangeShapeType="1"/>
                              </wps:cNvCnPr>
                              <wps:spPr bwMode="auto">
                                <a:xfrm flipV="1">
                                  <a:off x="3442335" y="70929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7" name="Line 1018"/>
                              <wps:cNvCnPr>
                                <a:cxnSpLocks noChangeShapeType="1"/>
                              </wps:cNvCnPr>
                              <wps:spPr bwMode="auto">
                                <a:xfrm flipV="1">
                                  <a:off x="3442335" y="70929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8" name="Line 1019"/>
                              <wps:cNvCnPr>
                                <a:cxnSpLocks noChangeShapeType="1"/>
                              </wps:cNvCnPr>
                              <wps:spPr bwMode="auto">
                                <a:xfrm>
                                  <a:off x="3442335" y="72390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39" name="Rectangle 1020"/>
                              <wps:cNvSpPr>
                                <a:spLocks noChangeArrowheads="1"/>
                              </wps:cNvSpPr>
                              <wps:spPr bwMode="auto">
                                <a:xfrm>
                                  <a:off x="3589655" y="504825"/>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40" name="Line 1021"/>
                              <wps:cNvCnPr>
                                <a:cxnSpLocks noChangeShapeType="1"/>
                              </wps:cNvCnPr>
                              <wps:spPr bwMode="auto">
                                <a:xfrm flipH="1" flipV="1">
                                  <a:off x="3594735" y="50927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1" name="Line 1022"/>
                              <wps:cNvCnPr>
                                <a:cxnSpLocks noChangeShapeType="1"/>
                              </wps:cNvCnPr>
                              <wps:spPr bwMode="auto">
                                <a:xfrm>
                                  <a:off x="3608705" y="52387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2" name="Line 1023"/>
                              <wps:cNvCnPr>
                                <a:cxnSpLocks noChangeShapeType="1"/>
                              </wps:cNvCnPr>
                              <wps:spPr bwMode="auto">
                                <a:xfrm flipH="1">
                                  <a:off x="3594735" y="52387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3" name="Line 1024"/>
                              <wps:cNvCnPr>
                                <a:cxnSpLocks noChangeShapeType="1"/>
                              </wps:cNvCnPr>
                              <wps:spPr bwMode="auto">
                                <a:xfrm flipV="1">
                                  <a:off x="3608705" y="50927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4" name="Line 1025"/>
                              <wps:cNvCnPr>
                                <a:cxnSpLocks noChangeShapeType="1"/>
                              </wps:cNvCnPr>
                              <wps:spPr bwMode="auto">
                                <a:xfrm flipV="1">
                                  <a:off x="3608705" y="50927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5" name="Line 1026"/>
                              <wps:cNvCnPr>
                                <a:cxnSpLocks noChangeShapeType="1"/>
                              </wps:cNvCnPr>
                              <wps:spPr bwMode="auto">
                                <a:xfrm>
                                  <a:off x="3608705" y="52387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6" name="Rectangle 1027"/>
                              <wps:cNvSpPr>
                                <a:spLocks noChangeArrowheads="1"/>
                              </wps:cNvSpPr>
                              <wps:spPr bwMode="auto">
                                <a:xfrm>
                                  <a:off x="3751580" y="619125"/>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47" name="Line 1028"/>
                              <wps:cNvCnPr>
                                <a:cxnSpLocks noChangeShapeType="1"/>
                              </wps:cNvCnPr>
                              <wps:spPr bwMode="auto">
                                <a:xfrm flipH="1" flipV="1">
                                  <a:off x="3756660" y="62357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8" name="Line 1029"/>
                              <wps:cNvCnPr>
                                <a:cxnSpLocks noChangeShapeType="1"/>
                              </wps:cNvCnPr>
                              <wps:spPr bwMode="auto">
                                <a:xfrm>
                                  <a:off x="3770630" y="63817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49" name="Line 1030"/>
                              <wps:cNvCnPr>
                                <a:cxnSpLocks noChangeShapeType="1"/>
                              </wps:cNvCnPr>
                              <wps:spPr bwMode="auto">
                                <a:xfrm flipH="1">
                                  <a:off x="3756660" y="63817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0" name="Line 1031"/>
                              <wps:cNvCnPr>
                                <a:cxnSpLocks noChangeShapeType="1"/>
                              </wps:cNvCnPr>
                              <wps:spPr bwMode="auto">
                                <a:xfrm flipV="1">
                                  <a:off x="3770630" y="62357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1" name="Line 1032"/>
                              <wps:cNvCnPr>
                                <a:cxnSpLocks noChangeShapeType="1"/>
                              </wps:cNvCnPr>
                              <wps:spPr bwMode="auto">
                                <a:xfrm flipV="1">
                                  <a:off x="3770630" y="62357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2" name="Line 1033"/>
                              <wps:cNvCnPr>
                                <a:cxnSpLocks noChangeShapeType="1"/>
                              </wps:cNvCnPr>
                              <wps:spPr bwMode="auto">
                                <a:xfrm>
                                  <a:off x="3770630" y="63817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3" name="Rectangle 1034"/>
                              <wps:cNvSpPr>
                                <a:spLocks noChangeArrowheads="1"/>
                              </wps:cNvSpPr>
                              <wps:spPr bwMode="auto">
                                <a:xfrm>
                                  <a:off x="3918585" y="647700"/>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54" name="Line 1035"/>
                              <wps:cNvCnPr>
                                <a:cxnSpLocks noChangeShapeType="1"/>
                              </wps:cNvCnPr>
                              <wps:spPr bwMode="auto">
                                <a:xfrm flipH="1" flipV="1">
                                  <a:off x="3923030" y="65214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5" name="Line 1036"/>
                              <wps:cNvCnPr>
                                <a:cxnSpLocks noChangeShapeType="1"/>
                              </wps:cNvCnPr>
                              <wps:spPr bwMode="auto">
                                <a:xfrm>
                                  <a:off x="3937635" y="66675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6" name="Line 1037"/>
                              <wps:cNvCnPr>
                                <a:cxnSpLocks noChangeShapeType="1"/>
                              </wps:cNvCnPr>
                              <wps:spPr bwMode="auto">
                                <a:xfrm flipH="1">
                                  <a:off x="3923030" y="666750"/>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7" name="Line 1038"/>
                              <wps:cNvCnPr>
                                <a:cxnSpLocks noChangeShapeType="1"/>
                              </wps:cNvCnPr>
                              <wps:spPr bwMode="auto">
                                <a:xfrm flipV="1">
                                  <a:off x="3937635" y="65214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8" name="Line 1039"/>
                              <wps:cNvCnPr>
                                <a:cxnSpLocks noChangeShapeType="1"/>
                              </wps:cNvCnPr>
                              <wps:spPr bwMode="auto">
                                <a:xfrm flipV="1">
                                  <a:off x="3937635" y="65214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59" name="Line 1040"/>
                              <wps:cNvCnPr>
                                <a:cxnSpLocks noChangeShapeType="1"/>
                              </wps:cNvCnPr>
                              <wps:spPr bwMode="auto">
                                <a:xfrm>
                                  <a:off x="3937635" y="66675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0" name="Rectangle 1041"/>
                              <wps:cNvSpPr>
                                <a:spLocks noChangeArrowheads="1"/>
                              </wps:cNvSpPr>
                              <wps:spPr bwMode="auto">
                                <a:xfrm>
                                  <a:off x="4084955" y="447675"/>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61" name="Line 1042"/>
                              <wps:cNvCnPr>
                                <a:cxnSpLocks noChangeShapeType="1"/>
                              </wps:cNvCnPr>
                              <wps:spPr bwMode="auto">
                                <a:xfrm flipH="1" flipV="1">
                                  <a:off x="4090035" y="452120"/>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2" name="Line 1043"/>
                              <wps:cNvCnPr>
                                <a:cxnSpLocks noChangeShapeType="1"/>
                              </wps:cNvCnPr>
                              <wps:spPr bwMode="auto">
                                <a:xfrm>
                                  <a:off x="4104005" y="46672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3" name="Line 1044"/>
                              <wps:cNvCnPr>
                                <a:cxnSpLocks noChangeShapeType="1"/>
                              </wps:cNvCnPr>
                              <wps:spPr bwMode="auto">
                                <a:xfrm flipH="1">
                                  <a:off x="4090035" y="46672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4" name="Line 1045"/>
                              <wps:cNvCnPr>
                                <a:cxnSpLocks noChangeShapeType="1"/>
                              </wps:cNvCnPr>
                              <wps:spPr bwMode="auto">
                                <a:xfrm flipV="1">
                                  <a:off x="4104005" y="452120"/>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5" name="Line 1046"/>
                              <wps:cNvCnPr>
                                <a:cxnSpLocks noChangeShapeType="1"/>
                              </wps:cNvCnPr>
                              <wps:spPr bwMode="auto">
                                <a:xfrm flipV="1">
                                  <a:off x="4104005" y="452120"/>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6" name="Line 1047"/>
                              <wps:cNvCnPr>
                                <a:cxnSpLocks noChangeShapeType="1"/>
                              </wps:cNvCnPr>
                              <wps:spPr bwMode="auto">
                                <a:xfrm>
                                  <a:off x="4104005" y="46672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567" name="Rectangle 1048"/>
                              <wps:cNvSpPr>
                                <a:spLocks noChangeArrowheads="1"/>
                              </wps:cNvSpPr>
                              <wps:spPr bwMode="auto">
                                <a:xfrm>
                                  <a:off x="90170" y="1861820"/>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0A832" w14:textId="77777777" w:rsidR="00B44842" w:rsidRDefault="00B44842" w:rsidP="00B44842">
                                    <w:r>
                                      <w:rPr>
                                        <w:rFonts w:ascii="Arial" w:hAnsi="Arial" w:cs="Arial"/>
                                        <w:color w:val="000000"/>
                                        <w:sz w:val="12"/>
                                        <w:szCs w:val="12"/>
                                      </w:rPr>
                                      <w:t>1</w:t>
                                    </w:r>
                                  </w:p>
                                </w:txbxContent>
                              </wps:txbx>
                              <wps:bodyPr rot="0" vert="horz" wrap="none" lIns="0" tIns="0" rIns="0" bIns="0" anchor="t" anchorCtr="0">
                                <a:spAutoFit/>
                              </wps:bodyPr>
                            </wps:wsp>
                            <wps:wsp>
                              <wps:cNvPr id="24568" name="Rectangle 1049"/>
                              <wps:cNvSpPr>
                                <a:spLocks noChangeArrowheads="1"/>
                              </wps:cNvSpPr>
                              <wps:spPr bwMode="auto">
                                <a:xfrm>
                                  <a:off x="90170" y="1256665"/>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92726C" w14:textId="77777777" w:rsidR="00B44842" w:rsidRDefault="00B44842" w:rsidP="00B44842">
                                    <w:r>
                                      <w:rPr>
                                        <w:rFonts w:ascii="Arial" w:hAnsi="Arial" w:cs="Arial"/>
                                        <w:color w:val="000000"/>
                                        <w:sz w:val="12"/>
                                        <w:szCs w:val="12"/>
                                      </w:rPr>
                                      <w:t>2</w:t>
                                    </w:r>
                                  </w:p>
                                </w:txbxContent>
                              </wps:txbx>
                              <wps:bodyPr rot="0" vert="horz" wrap="none" lIns="0" tIns="0" rIns="0" bIns="0" anchor="t" anchorCtr="0">
                                <a:spAutoFit/>
                              </wps:bodyPr>
                            </wps:wsp>
                            <wps:wsp>
                              <wps:cNvPr id="24569" name="Rectangle 1050"/>
                              <wps:cNvSpPr>
                                <a:spLocks noChangeArrowheads="1"/>
                              </wps:cNvSpPr>
                              <wps:spPr bwMode="auto">
                                <a:xfrm>
                                  <a:off x="90170" y="652145"/>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C7FA41" w14:textId="77777777" w:rsidR="00B44842" w:rsidRDefault="00B44842" w:rsidP="00B44842">
                                    <w:r>
                                      <w:rPr>
                                        <w:rFonts w:ascii="Arial" w:hAnsi="Arial" w:cs="Arial"/>
                                        <w:color w:val="000000"/>
                                        <w:sz w:val="12"/>
                                        <w:szCs w:val="12"/>
                                      </w:rPr>
                                      <w:t>3</w:t>
                                    </w:r>
                                  </w:p>
                                </w:txbxContent>
                              </wps:txbx>
                              <wps:bodyPr rot="0" vert="horz" wrap="none" lIns="0" tIns="0" rIns="0" bIns="0" anchor="t" anchorCtr="0">
                                <a:spAutoFit/>
                              </wps:bodyPr>
                            </wps:wsp>
                            <wps:wsp>
                              <wps:cNvPr id="24570" name="Rectangle 1051"/>
                              <wps:cNvSpPr>
                                <a:spLocks noChangeArrowheads="1"/>
                              </wps:cNvSpPr>
                              <wps:spPr bwMode="auto">
                                <a:xfrm>
                                  <a:off x="90170" y="47625"/>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34104" w14:textId="77777777" w:rsidR="00B44842" w:rsidRDefault="00B44842" w:rsidP="00B44842">
                                    <w:r>
                                      <w:rPr>
                                        <w:rFonts w:ascii="Arial" w:hAnsi="Arial" w:cs="Arial"/>
                                        <w:color w:val="000000"/>
                                        <w:sz w:val="12"/>
                                        <w:szCs w:val="12"/>
                                      </w:rPr>
                                      <w:t>4</w:t>
                                    </w:r>
                                  </w:p>
                                </w:txbxContent>
                              </wps:txbx>
                              <wps:bodyPr rot="0" vert="horz" wrap="none" lIns="0" tIns="0" rIns="0" bIns="0" anchor="t" anchorCtr="0">
                                <a:spAutoFit/>
                              </wps:bodyPr>
                            </wps:wsp>
                            <wps:wsp>
                              <wps:cNvPr id="24571" name="Rectangle 1052"/>
                              <wps:cNvSpPr>
                                <a:spLocks noChangeArrowheads="1"/>
                              </wps:cNvSpPr>
                              <wps:spPr bwMode="auto">
                                <a:xfrm>
                                  <a:off x="452120"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3F902C" w14:textId="77777777" w:rsidR="00B44842" w:rsidRDefault="00B44842" w:rsidP="00B44842">
                                    <w:r>
                                      <w:rPr>
                                        <w:rFonts w:ascii="Arial" w:hAnsi="Arial" w:cs="Arial"/>
                                        <w:b/>
                                        <w:bCs/>
                                        <w:color w:val="000000"/>
                                        <w:sz w:val="10"/>
                                        <w:szCs w:val="10"/>
                                      </w:rPr>
                                      <w:t>1</w:t>
                                    </w:r>
                                  </w:p>
                                </w:txbxContent>
                              </wps:txbx>
                              <wps:bodyPr rot="0" vert="horz" wrap="none" lIns="0" tIns="0" rIns="0" bIns="0" anchor="t" anchorCtr="0">
                                <a:spAutoFit/>
                              </wps:bodyPr>
                            </wps:wsp>
                            <wps:wsp>
                              <wps:cNvPr id="24572" name="Rectangle 1053"/>
                              <wps:cNvSpPr>
                                <a:spLocks noChangeArrowheads="1"/>
                              </wps:cNvSpPr>
                              <wps:spPr bwMode="auto">
                                <a:xfrm>
                                  <a:off x="619125"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7EDC41" w14:textId="77777777" w:rsidR="00B44842" w:rsidRDefault="00B44842" w:rsidP="00B44842">
                                    <w:r>
                                      <w:rPr>
                                        <w:rFonts w:ascii="Arial" w:hAnsi="Arial" w:cs="Arial"/>
                                        <w:b/>
                                        <w:bCs/>
                                        <w:color w:val="000000"/>
                                        <w:sz w:val="10"/>
                                        <w:szCs w:val="10"/>
                                      </w:rPr>
                                      <w:t>2</w:t>
                                    </w:r>
                                  </w:p>
                                </w:txbxContent>
                              </wps:txbx>
                              <wps:bodyPr rot="0" vert="horz" wrap="none" lIns="0" tIns="0" rIns="0" bIns="0" anchor="t" anchorCtr="0">
                                <a:spAutoFit/>
                              </wps:bodyPr>
                            </wps:wsp>
                            <wps:wsp>
                              <wps:cNvPr id="24573" name="Rectangle 1054"/>
                              <wps:cNvSpPr>
                                <a:spLocks noChangeArrowheads="1"/>
                              </wps:cNvSpPr>
                              <wps:spPr bwMode="auto">
                                <a:xfrm>
                                  <a:off x="785495"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653AB" w14:textId="77777777" w:rsidR="00B44842" w:rsidRDefault="00B44842" w:rsidP="00B44842">
                                    <w:r>
                                      <w:rPr>
                                        <w:rFonts w:ascii="Arial" w:hAnsi="Arial" w:cs="Arial"/>
                                        <w:b/>
                                        <w:bCs/>
                                        <w:color w:val="000000"/>
                                        <w:sz w:val="10"/>
                                        <w:szCs w:val="10"/>
                                      </w:rPr>
                                      <w:t>3</w:t>
                                    </w:r>
                                  </w:p>
                                </w:txbxContent>
                              </wps:txbx>
                              <wps:bodyPr rot="0" vert="horz" wrap="none" lIns="0" tIns="0" rIns="0" bIns="0" anchor="t" anchorCtr="0">
                                <a:spAutoFit/>
                              </wps:bodyPr>
                            </wps:wsp>
                            <wps:wsp>
                              <wps:cNvPr id="24574" name="Rectangle 1055"/>
                              <wps:cNvSpPr>
                                <a:spLocks noChangeArrowheads="1"/>
                              </wps:cNvSpPr>
                              <wps:spPr bwMode="auto">
                                <a:xfrm>
                                  <a:off x="947420"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E8129" w14:textId="77777777" w:rsidR="00B44842" w:rsidRDefault="00B44842" w:rsidP="00B44842">
                                    <w:r>
                                      <w:rPr>
                                        <w:rFonts w:ascii="Arial" w:hAnsi="Arial" w:cs="Arial"/>
                                        <w:b/>
                                        <w:bCs/>
                                        <w:color w:val="000000"/>
                                        <w:sz w:val="10"/>
                                        <w:szCs w:val="10"/>
                                      </w:rPr>
                                      <w:t>4</w:t>
                                    </w:r>
                                  </w:p>
                                </w:txbxContent>
                              </wps:txbx>
                              <wps:bodyPr rot="0" vert="horz" wrap="none" lIns="0" tIns="0" rIns="0" bIns="0" anchor="t" anchorCtr="0">
                                <a:spAutoFit/>
                              </wps:bodyPr>
                            </wps:wsp>
                            <wps:wsp>
                              <wps:cNvPr id="24575" name="Rectangle 1056"/>
                              <wps:cNvSpPr>
                                <a:spLocks noChangeArrowheads="1"/>
                              </wps:cNvSpPr>
                              <wps:spPr bwMode="auto">
                                <a:xfrm>
                                  <a:off x="1113790"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B9FA6" w14:textId="77777777" w:rsidR="00B44842" w:rsidRDefault="00B44842" w:rsidP="00B44842">
                                    <w:r>
                                      <w:rPr>
                                        <w:rFonts w:ascii="Arial" w:hAnsi="Arial" w:cs="Arial"/>
                                        <w:b/>
                                        <w:bCs/>
                                        <w:color w:val="000000"/>
                                        <w:sz w:val="10"/>
                                        <w:szCs w:val="10"/>
                                      </w:rPr>
                                      <w:t>5</w:t>
                                    </w:r>
                                  </w:p>
                                </w:txbxContent>
                              </wps:txbx>
                              <wps:bodyPr rot="0" vert="horz" wrap="none" lIns="0" tIns="0" rIns="0" bIns="0" anchor="t" anchorCtr="0">
                                <a:spAutoFit/>
                              </wps:bodyPr>
                            </wps:wsp>
                            <wps:wsp>
                              <wps:cNvPr id="24576" name="Rectangle 1057"/>
                              <wps:cNvSpPr>
                                <a:spLocks noChangeArrowheads="1"/>
                              </wps:cNvSpPr>
                              <wps:spPr bwMode="auto">
                                <a:xfrm>
                                  <a:off x="1280795"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E5AB28" w14:textId="77777777" w:rsidR="00B44842" w:rsidRDefault="00B44842" w:rsidP="00B44842">
                                    <w:r>
                                      <w:rPr>
                                        <w:rFonts w:ascii="Arial" w:hAnsi="Arial" w:cs="Arial"/>
                                        <w:b/>
                                        <w:bCs/>
                                        <w:color w:val="000000"/>
                                        <w:sz w:val="10"/>
                                        <w:szCs w:val="10"/>
                                      </w:rPr>
                                      <w:t>6</w:t>
                                    </w:r>
                                  </w:p>
                                </w:txbxContent>
                              </wps:txbx>
                              <wps:bodyPr rot="0" vert="horz" wrap="none" lIns="0" tIns="0" rIns="0" bIns="0" anchor="t" anchorCtr="0">
                                <a:spAutoFit/>
                              </wps:bodyPr>
                            </wps:wsp>
                            <wps:wsp>
                              <wps:cNvPr id="24577" name="Rectangle 1058"/>
                              <wps:cNvSpPr>
                                <a:spLocks noChangeArrowheads="1"/>
                              </wps:cNvSpPr>
                              <wps:spPr bwMode="auto">
                                <a:xfrm>
                                  <a:off x="1447165"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B5D6A" w14:textId="77777777" w:rsidR="00B44842" w:rsidRDefault="00B44842" w:rsidP="00B44842">
                                    <w:r>
                                      <w:rPr>
                                        <w:rFonts w:ascii="Arial" w:hAnsi="Arial" w:cs="Arial"/>
                                        <w:b/>
                                        <w:bCs/>
                                        <w:color w:val="000000"/>
                                        <w:sz w:val="10"/>
                                        <w:szCs w:val="10"/>
                                      </w:rPr>
                                      <w:t>7</w:t>
                                    </w:r>
                                  </w:p>
                                </w:txbxContent>
                              </wps:txbx>
                              <wps:bodyPr rot="0" vert="horz" wrap="none" lIns="0" tIns="0" rIns="0" bIns="0" anchor="t" anchorCtr="0">
                                <a:spAutoFit/>
                              </wps:bodyPr>
                            </wps:wsp>
                            <wps:wsp>
                              <wps:cNvPr id="24578" name="Rectangle 1059"/>
                              <wps:cNvSpPr>
                                <a:spLocks noChangeArrowheads="1"/>
                              </wps:cNvSpPr>
                              <wps:spPr bwMode="auto">
                                <a:xfrm>
                                  <a:off x="1609090"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50CAE8" w14:textId="77777777" w:rsidR="00B44842" w:rsidRDefault="00B44842" w:rsidP="00B44842">
                                    <w:r>
                                      <w:rPr>
                                        <w:rFonts w:ascii="Arial" w:hAnsi="Arial" w:cs="Arial"/>
                                        <w:b/>
                                        <w:bCs/>
                                        <w:color w:val="000000"/>
                                        <w:sz w:val="10"/>
                                        <w:szCs w:val="10"/>
                                      </w:rPr>
                                      <w:t>8</w:t>
                                    </w:r>
                                  </w:p>
                                </w:txbxContent>
                              </wps:txbx>
                              <wps:bodyPr rot="0" vert="horz" wrap="none" lIns="0" tIns="0" rIns="0" bIns="0" anchor="t" anchorCtr="0">
                                <a:spAutoFit/>
                              </wps:bodyPr>
                            </wps:wsp>
                            <wps:wsp>
                              <wps:cNvPr id="24579" name="Rectangle 1060"/>
                              <wps:cNvSpPr>
                                <a:spLocks noChangeArrowheads="1"/>
                              </wps:cNvSpPr>
                              <wps:spPr bwMode="auto">
                                <a:xfrm>
                                  <a:off x="1776095" y="1957070"/>
                                  <a:ext cx="3556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D8470" w14:textId="77777777" w:rsidR="00B44842" w:rsidRDefault="00B44842" w:rsidP="00B44842">
                                    <w:r>
                                      <w:rPr>
                                        <w:rFonts w:ascii="Arial" w:hAnsi="Arial" w:cs="Arial"/>
                                        <w:b/>
                                        <w:bCs/>
                                        <w:color w:val="000000"/>
                                        <w:sz w:val="10"/>
                                        <w:szCs w:val="10"/>
                                      </w:rPr>
                                      <w:t>9</w:t>
                                    </w:r>
                                  </w:p>
                                </w:txbxContent>
                              </wps:txbx>
                              <wps:bodyPr rot="0" vert="horz" wrap="none" lIns="0" tIns="0" rIns="0" bIns="0" anchor="t" anchorCtr="0">
                                <a:spAutoFit/>
                              </wps:bodyPr>
                            </wps:wsp>
                            <wps:wsp>
                              <wps:cNvPr id="24580" name="Rectangle 1061"/>
                              <wps:cNvSpPr>
                                <a:spLocks noChangeArrowheads="1"/>
                              </wps:cNvSpPr>
                              <wps:spPr bwMode="auto">
                                <a:xfrm>
                                  <a:off x="1923415"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C4135" w14:textId="77777777" w:rsidR="00B44842" w:rsidRDefault="00B44842" w:rsidP="00B44842">
                                    <w:r>
                                      <w:rPr>
                                        <w:rFonts w:ascii="Arial" w:hAnsi="Arial" w:cs="Arial"/>
                                        <w:b/>
                                        <w:bCs/>
                                        <w:color w:val="000000"/>
                                        <w:sz w:val="10"/>
                                        <w:szCs w:val="10"/>
                                      </w:rPr>
                                      <w:t>10</w:t>
                                    </w:r>
                                  </w:p>
                                </w:txbxContent>
                              </wps:txbx>
                              <wps:bodyPr rot="0" vert="horz" wrap="none" lIns="0" tIns="0" rIns="0" bIns="0" anchor="t" anchorCtr="0">
                                <a:spAutoFit/>
                              </wps:bodyPr>
                            </wps:wsp>
                            <wps:wsp>
                              <wps:cNvPr id="24581" name="Rectangle 1062"/>
                              <wps:cNvSpPr>
                                <a:spLocks noChangeArrowheads="1"/>
                              </wps:cNvSpPr>
                              <wps:spPr bwMode="auto">
                                <a:xfrm>
                                  <a:off x="208534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C53553" w14:textId="77777777" w:rsidR="00B44842" w:rsidRDefault="00B44842" w:rsidP="00B44842">
                                    <w:r>
                                      <w:rPr>
                                        <w:rFonts w:ascii="Arial" w:hAnsi="Arial" w:cs="Arial"/>
                                        <w:b/>
                                        <w:bCs/>
                                        <w:color w:val="000000"/>
                                        <w:sz w:val="10"/>
                                        <w:szCs w:val="10"/>
                                      </w:rPr>
                                      <w:t>11</w:t>
                                    </w:r>
                                  </w:p>
                                </w:txbxContent>
                              </wps:txbx>
                              <wps:bodyPr rot="0" vert="horz" wrap="none" lIns="0" tIns="0" rIns="0" bIns="0" anchor="t" anchorCtr="0">
                                <a:spAutoFit/>
                              </wps:bodyPr>
                            </wps:wsp>
                            <wps:wsp>
                              <wps:cNvPr id="24582" name="Rectangle 1063"/>
                              <wps:cNvSpPr>
                                <a:spLocks noChangeArrowheads="1"/>
                              </wps:cNvSpPr>
                              <wps:spPr bwMode="auto">
                                <a:xfrm>
                                  <a:off x="225171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458F4" w14:textId="77777777" w:rsidR="00B44842" w:rsidRDefault="00B44842" w:rsidP="00B44842">
                                    <w:r>
                                      <w:rPr>
                                        <w:rFonts w:ascii="Arial" w:hAnsi="Arial" w:cs="Arial"/>
                                        <w:b/>
                                        <w:bCs/>
                                        <w:color w:val="000000"/>
                                        <w:sz w:val="10"/>
                                        <w:szCs w:val="10"/>
                                      </w:rPr>
                                      <w:t>12</w:t>
                                    </w:r>
                                  </w:p>
                                </w:txbxContent>
                              </wps:txbx>
                              <wps:bodyPr rot="0" vert="horz" wrap="none" lIns="0" tIns="0" rIns="0" bIns="0" anchor="t" anchorCtr="0">
                                <a:spAutoFit/>
                              </wps:bodyPr>
                            </wps:wsp>
                            <wps:wsp>
                              <wps:cNvPr id="24583" name="Rectangle 1064"/>
                              <wps:cNvSpPr>
                                <a:spLocks noChangeArrowheads="1"/>
                              </wps:cNvSpPr>
                              <wps:spPr bwMode="auto">
                                <a:xfrm>
                                  <a:off x="2418715"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E03CC" w14:textId="77777777" w:rsidR="00B44842" w:rsidRDefault="00B44842" w:rsidP="00B44842">
                                    <w:r>
                                      <w:rPr>
                                        <w:rFonts w:ascii="Arial" w:hAnsi="Arial" w:cs="Arial"/>
                                        <w:b/>
                                        <w:bCs/>
                                        <w:color w:val="000000"/>
                                        <w:sz w:val="10"/>
                                        <w:szCs w:val="10"/>
                                      </w:rPr>
                                      <w:t>13</w:t>
                                    </w:r>
                                  </w:p>
                                </w:txbxContent>
                              </wps:txbx>
                              <wps:bodyPr rot="0" vert="horz" wrap="none" lIns="0" tIns="0" rIns="0" bIns="0" anchor="t" anchorCtr="0">
                                <a:spAutoFit/>
                              </wps:bodyPr>
                            </wps:wsp>
                            <wps:wsp>
                              <wps:cNvPr id="24584" name="Rectangle 1065"/>
                              <wps:cNvSpPr>
                                <a:spLocks noChangeArrowheads="1"/>
                              </wps:cNvSpPr>
                              <wps:spPr bwMode="auto">
                                <a:xfrm>
                                  <a:off x="258064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66134" w14:textId="77777777" w:rsidR="00B44842" w:rsidRDefault="00B44842" w:rsidP="00B44842">
                                    <w:r>
                                      <w:rPr>
                                        <w:rFonts w:ascii="Arial" w:hAnsi="Arial" w:cs="Arial"/>
                                        <w:b/>
                                        <w:bCs/>
                                        <w:color w:val="000000"/>
                                        <w:sz w:val="10"/>
                                        <w:szCs w:val="10"/>
                                      </w:rPr>
                                      <w:t>14</w:t>
                                    </w:r>
                                  </w:p>
                                </w:txbxContent>
                              </wps:txbx>
                              <wps:bodyPr rot="0" vert="horz" wrap="none" lIns="0" tIns="0" rIns="0" bIns="0" anchor="t" anchorCtr="0">
                                <a:spAutoFit/>
                              </wps:bodyPr>
                            </wps:wsp>
                            <wps:wsp>
                              <wps:cNvPr id="24585" name="Rectangle 1066"/>
                              <wps:cNvSpPr>
                                <a:spLocks noChangeArrowheads="1"/>
                              </wps:cNvSpPr>
                              <wps:spPr bwMode="auto">
                                <a:xfrm>
                                  <a:off x="274701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B60B4" w14:textId="77777777" w:rsidR="00B44842" w:rsidRDefault="00B44842" w:rsidP="00B44842">
                                    <w:r>
                                      <w:rPr>
                                        <w:rFonts w:ascii="Arial" w:hAnsi="Arial" w:cs="Arial"/>
                                        <w:b/>
                                        <w:bCs/>
                                        <w:color w:val="000000"/>
                                        <w:sz w:val="10"/>
                                        <w:szCs w:val="10"/>
                                      </w:rPr>
                                      <w:t>15</w:t>
                                    </w:r>
                                  </w:p>
                                </w:txbxContent>
                              </wps:txbx>
                              <wps:bodyPr rot="0" vert="horz" wrap="none" lIns="0" tIns="0" rIns="0" bIns="0" anchor="t" anchorCtr="0">
                                <a:spAutoFit/>
                              </wps:bodyPr>
                            </wps:wsp>
                            <wps:wsp>
                              <wps:cNvPr id="24586" name="Rectangle 1067"/>
                              <wps:cNvSpPr>
                                <a:spLocks noChangeArrowheads="1"/>
                              </wps:cNvSpPr>
                              <wps:spPr bwMode="auto">
                                <a:xfrm>
                                  <a:off x="2914015"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CFE1D" w14:textId="77777777" w:rsidR="00B44842" w:rsidRDefault="00B44842" w:rsidP="00B44842">
                                    <w:r>
                                      <w:rPr>
                                        <w:rFonts w:ascii="Arial" w:hAnsi="Arial" w:cs="Arial"/>
                                        <w:b/>
                                        <w:bCs/>
                                        <w:color w:val="000000"/>
                                        <w:sz w:val="10"/>
                                        <w:szCs w:val="10"/>
                                      </w:rPr>
                                      <w:t>16</w:t>
                                    </w:r>
                                  </w:p>
                                </w:txbxContent>
                              </wps:txbx>
                              <wps:bodyPr rot="0" vert="horz" wrap="none" lIns="0" tIns="0" rIns="0" bIns="0" anchor="t" anchorCtr="0">
                                <a:spAutoFit/>
                              </wps:bodyPr>
                            </wps:wsp>
                            <wps:wsp>
                              <wps:cNvPr id="24587" name="Rectangle 1068"/>
                              <wps:cNvSpPr>
                                <a:spLocks noChangeArrowheads="1"/>
                              </wps:cNvSpPr>
                              <wps:spPr bwMode="auto">
                                <a:xfrm>
                                  <a:off x="307594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2076" w14:textId="77777777" w:rsidR="00B44842" w:rsidRDefault="00B44842" w:rsidP="00B44842">
                                    <w:r>
                                      <w:rPr>
                                        <w:rFonts w:ascii="Arial" w:hAnsi="Arial" w:cs="Arial"/>
                                        <w:b/>
                                        <w:bCs/>
                                        <w:color w:val="000000"/>
                                        <w:sz w:val="10"/>
                                        <w:szCs w:val="10"/>
                                      </w:rPr>
                                      <w:t>17</w:t>
                                    </w:r>
                                  </w:p>
                                </w:txbxContent>
                              </wps:txbx>
                              <wps:bodyPr rot="0" vert="horz" wrap="none" lIns="0" tIns="0" rIns="0" bIns="0" anchor="t" anchorCtr="0">
                                <a:spAutoFit/>
                              </wps:bodyPr>
                            </wps:wsp>
                            <wps:wsp>
                              <wps:cNvPr id="24588" name="Rectangle 1069"/>
                              <wps:cNvSpPr>
                                <a:spLocks noChangeArrowheads="1"/>
                              </wps:cNvSpPr>
                              <wps:spPr bwMode="auto">
                                <a:xfrm>
                                  <a:off x="324231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D35640" w14:textId="77777777" w:rsidR="00B44842" w:rsidRDefault="00B44842" w:rsidP="00B44842">
                                    <w:r>
                                      <w:rPr>
                                        <w:rFonts w:ascii="Arial" w:hAnsi="Arial" w:cs="Arial"/>
                                        <w:b/>
                                        <w:bCs/>
                                        <w:color w:val="000000"/>
                                        <w:sz w:val="10"/>
                                        <w:szCs w:val="10"/>
                                      </w:rPr>
                                      <w:t>18</w:t>
                                    </w:r>
                                  </w:p>
                                </w:txbxContent>
                              </wps:txbx>
                              <wps:bodyPr rot="0" vert="horz" wrap="none" lIns="0" tIns="0" rIns="0" bIns="0" anchor="t" anchorCtr="0">
                                <a:spAutoFit/>
                              </wps:bodyPr>
                            </wps:wsp>
                            <wps:wsp>
                              <wps:cNvPr id="24589" name="Rectangle 1070"/>
                              <wps:cNvSpPr>
                                <a:spLocks noChangeArrowheads="1"/>
                              </wps:cNvSpPr>
                              <wps:spPr bwMode="auto">
                                <a:xfrm>
                                  <a:off x="340868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6A64A" w14:textId="77777777" w:rsidR="00B44842" w:rsidRDefault="00B44842" w:rsidP="00B44842">
                                    <w:r>
                                      <w:rPr>
                                        <w:rFonts w:ascii="Arial" w:hAnsi="Arial" w:cs="Arial"/>
                                        <w:b/>
                                        <w:bCs/>
                                        <w:color w:val="000000"/>
                                        <w:sz w:val="10"/>
                                        <w:szCs w:val="10"/>
                                      </w:rPr>
                                      <w:t>19</w:t>
                                    </w:r>
                                  </w:p>
                                </w:txbxContent>
                              </wps:txbx>
                              <wps:bodyPr rot="0" vert="horz" wrap="none" lIns="0" tIns="0" rIns="0" bIns="0" anchor="t" anchorCtr="0">
                                <a:spAutoFit/>
                              </wps:bodyPr>
                            </wps:wsp>
                            <wps:wsp>
                              <wps:cNvPr id="24590" name="Rectangle 1071"/>
                              <wps:cNvSpPr>
                                <a:spLocks noChangeArrowheads="1"/>
                              </wps:cNvSpPr>
                              <wps:spPr bwMode="auto">
                                <a:xfrm>
                                  <a:off x="3575685"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E2A71F" w14:textId="77777777" w:rsidR="00B44842" w:rsidRDefault="00B44842" w:rsidP="00B44842">
                                    <w:r>
                                      <w:rPr>
                                        <w:rFonts w:ascii="Arial" w:hAnsi="Arial" w:cs="Arial"/>
                                        <w:b/>
                                        <w:bCs/>
                                        <w:color w:val="000000"/>
                                        <w:sz w:val="10"/>
                                        <w:szCs w:val="10"/>
                                      </w:rPr>
                                      <w:t>20</w:t>
                                    </w:r>
                                  </w:p>
                                </w:txbxContent>
                              </wps:txbx>
                              <wps:bodyPr rot="0" vert="horz" wrap="none" lIns="0" tIns="0" rIns="0" bIns="0" anchor="t" anchorCtr="0">
                                <a:spAutoFit/>
                              </wps:bodyPr>
                            </wps:wsp>
                            <wps:wsp>
                              <wps:cNvPr id="24591" name="Rectangle 1072"/>
                              <wps:cNvSpPr>
                                <a:spLocks noChangeArrowheads="1"/>
                              </wps:cNvSpPr>
                              <wps:spPr bwMode="auto">
                                <a:xfrm>
                                  <a:off x="373761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21A57" w14:textId="77777777" w:rsidR="00B44842" w:rsidRDefault="00B44842" w:rsidP="00B44842">
                                    <w:r>
                                      <w:rPr>
                                        <w:rFonts w:ascii="Arial" w:hAnsi="Arial" w:cs="Arial"/>
                                        <w:b/>
                                        <w:bCs/>
                                        <w:color w:val="000000"/>
                                        <w:sz w:val="10"/>
                                        <w:szCs w:val="10"/>
                                      </w:rPr>
                                      <w:t>21</w:t>
                                    </w:r>
                                  </w:p>
                                </w:txbxContent>
                              </wps:txbx>
                              <wps:bodyPr rot="0" vert="horz" wrap="none" lIns="0" tIns="0" rIns="0" bIns="0" anchor="t" anchorCtr="0">
                                <a:spAutoFit/>
                              </wps:bodyPr>
                            </wps:wsp>
                            <wps:wsp>
                              <wps:cNvPr id="24592" name="Rectangle 1073"/>
                              <wps:cNvSpPr>
                                <a:spLocks noChangeArrowheads="1"/>
                              </wps:cNvSpPr>
                              <wps:spPr bwMode="auto">
                                <a:xfrm>
                                  <a:off x="3903980"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6CEE5D" w14:textId="77777777" w:rsidR="00B44842" w:rsidRDefault="00B44842" w:rsidP="00B44842">
                                    <w:r>
                                      <w:rPr>
                                        <w:rFonts w:ascii="Arial" w:hAnsi="Arial" w:cs="Arial"/>
                                        <w:b/>
                                        <w:bCs/>
                                        <w:color w:val="000000"/>
                                        <w:sz w:val="10"/>
                                        <w:szCs w:val="10"/>
                                      </w:rPr>
                                      <w:t>22</w:t>
                                    </w:r>
                                  </w:p>
                                </w:txbxContent>
                              </wps:txbx>
                              <wps:bodyPr rot="0" vert="horz" wrap="none" lIns="0" tIns="0" rIns="0" bIns="0" anchor="t" anchorCtr="0">
                                <a:spAutoFit/>
                              </wps:bodyPr>
                            </wps:wsp>
                            <wps:wsp>
                              <wps:cNvPr id="24593" name="Rectangle 1074"/>
                              <wps:cNvSpPr>
                                <a:spLocks noChangeArrowheads="1"/>
                              </wps:cNvSpPr>
                              <wps:spPr bwMode="auto">
                                <a:xfrm>
                                  <a:off x="4070985" y="1957070"/>
                                  <a:ext cx="7112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BFA8D" w14:textId="77777777" w:rsidR="00B44842" w:rsidRDefault="00B44842" w:rsidP="00B44842">
                                    <w:r>
                                      <w:rPr>
                                        <w:rFonts w:ascii="Arial" w:hAnsi="Arial" w:cs="Arial"/>
                                        <w:b/>
                                        <w:bCs/>
                                        <w:color w:val="000000"/>
                                        <w:sz w:val="10"/>
                                        <w:szCs w:val="10"/>
                                      </w:rPr>
                                      <w:t>23</w:t>
                                    </w:r>
                                  </w:p>
                                </w:txbxContent>
                              </wps:txbx>
                              <wps:bodyPr rot="0" vert="horz" wrap="none" lIns="0" tIns="0" rIns="0" bIns="0" anchor="t" anchorCtr="0">
                                <a:spAutoFit/>
                              </wps:bodyPr>
                            </wps:wsp>
                            <wps:wsp>
                              <wps:cNvPr id="24594" name="Rectangle 1075"/>
                              <wps:cNvSpPr>
                                <a:spLocks noChangeArrowheads="1"/>
                              </wps:cNvSpPr>
                              <wps:spPr bwMode="auto">
                                <a:xfrm>
                                  <a:off x="3651885" y="1099820"/>
                                  <a:ext cx="547370" cy="552450"/>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595" name="Line 1076"/>
                              <wps:cNvCnPr>
                                <a:cxnSpLocks noChangeShapeType="1"/>
                              </wps:cNvCnPr>
                              <wps:spPr bwMode="auto">
                                <a:xfrm>
                                  <a:off x="3675380" y="1161415"/>
                                  <a:ext cx="138430" cy="0"/>
                                </a:xfrm>
                                <a:prstGeom prst="line">
                                  <a:avLst/>
                                </a:prstGeom>
                                <a:noFill/>
                                <a:ln w="9525">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596" name="Freeform 1077"/>
                              <wps:cNvSpPr>
                                <a:spLocks/>
                              </wps:cNvSpPr>
                              <wps:spPr bwMode="auto">
                                <a:xfrm>
                                  <a:off x="3718560" y="1137920"/>
                                  <a:ext cx="47625" cy="47625"/>
                                </a:xfrm>
                                <a:custGeom>
                                  <a:avLst/>
                                  <a:gdLst>
                                    <a:gd name="T0" fmla="*/ 37 w 75"/>
                                    <a:gd name="T1" fmla="*/ 0 h 75"/>
                                    <a:gd name="T2" fmla="*/ 75 w 75"/>
                                    <a:gd name="T3" fmla="*/ 37 h 75"/>
                                    <a:gd name="T4" fmla="*/ 37 w 75"/>
                                    <a:gd name="T5" fmla="*/ 75 h 75"/>
                                    <a:gd name="T6" fmla="*/ 0 w 75"/>
                                    <a:gd name="T7" fmla="*/ 37 h 75"/>
                                    <a:gd name="T8" fmla="*/ 37 w 75"/>
                                    <a:gd name="T9" fmla="*/ 0 h 75"/>
                                  </a:gdLst>
                                  <a:ahLst/>
                                  <a:cxnLst>
                                    <a:cxn ang="0">
                                      <a:pos x="T0" y="T1"/>
                                    </a:cxn>
                                    <a:cxn ang="0">
                                      <a:pos x="T2" y="T3"/>
                                    </a:cxn>
                                    <a:cxn ang="0">
                                      <a:pos x="T4" y="T5"/>
                                    </a:cxn>
                                    <a:cxn ang="0">
                                      <a:pos x="T6" y="T7"/>
                                    </a:cxn>
                                    <a:cxn ang="0">
                                      <a:pos x="T8" y="T9"/>
                                    </a:cxn>
                                  </a:cxnLst>
                                  <a:rect l="0" t="0" r="r" b="b"/>
                                  <a:pathLst>
                                    <a:path w="75" h="75">
                                      <a:moveTo>
                                        <a:pt x="37" y="0"/>
                                      </a:moveTo>
                                      <a:lnTo>
                                        <a:pt x="75" y="37"/>
                                      </a:lnTo>
                                      <a:lnTo>
                                        <a:pt x="37" y="75"/>
                                      </a:lnTo>
                                      <a:lnTo>
                                        <a:pt x="0" y="37"/>
                                      </a:lnTo>
                                      <a:lnTo>
                                        <a:pt x="37"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597" name="Rectangle 1078"/>
                              <wps:cNvSpPr>
                                <a:spLocks noChangeArrowheads="1"/>
                              </wps:cNvSpPr>
                              <wps:spPr bwMode="auto">
                                <a:xfrm>
                                  <a:off x="3832860" y="1118870"/>
                                  <a:ext cx="3727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370BA5" w14:textId="77777777" w:rsidR="00B44842" w:rsidRDefault="00B44842" w:rsidP="00B44842">
                                    <w:r>
                                      <w:rPr>
                                        <w:rFonts w:ascii="Arial" w:hAnsi="Arial" w:cs="Arial"/>
                                        <w:color w:val="000000"/>
                                        <w:sz w:val="12"/>
                                        <w:szCs w:val="12"/>
                                      </w:rPr>
                                      <w:t>Academics</w:t>
                                    </w:r>
                                  </w:p>
                                </w:txbxContent>
                              </wps:txbx>
                              <wps:bodyPr rot="0" vert="horz" wrap="none" lIns="0" tIns="0" rIns="0" bIns="0" anchor="t" anchorCtr="0">
                                <a:spAutoFit/>
                              </wps:bodyPr>
                            </wps:wsp>
                            <wps:wsp>
                              <wps:cNvPr id="24598" name="Line 1079"/>
                              <wps:cNvCnPr>
                                <a:cxnSpLocks noChangeShapeType="1"/>
                              </wps:cNvCnPr>
                              <wps:spPr bwMode="auto">
                                <a:xfrm>
                                  <a:off x="3675380" y="1271270"/>
                                  <a:ext cx="138430" cy="0"/>
                                </a:xfrm>
                                <a:prstGeom prst="line">
                                  <a:avLst/>
                                </a:prstGeom>
                                <a:noFill/>
                                <a:ln w="9525">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599" name="Rectangle 1080"/>
                              <wps:cNvSpPr>
                                <a:spLocks noChangeArrowheads="1"/>
                              </wps:cNvSpPr>
                              <wps:spPr bwMode="auto">
                                <a:xfrm>
                                  <a:off x="3718560" y="1247140"/>
                                  <a:ext cx="47625" cy="47625"/>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600" name="Rectangle 1081"/>
                              <wps:cNvSpPr>
                                <a:spLocks noChangeArrowheads="1"/>
                              </wps:cNvSpPr>
                              <wps:spPr bwMode="auto">
                                <a:xfrm>
                                  <a:off x="3832860" y="1228090"/>
                                  <a:ext cx="3600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5EF255" w14:textId="77777777" w:rsidR="00B44842" w:rsidRDefault="00B44842" w:rsidP="00B44842">
                                    <w:r>
                                      <w:rPr>
                                        <w:rFonts w:ascii="Arial" w:hAnsi="Arial" w:cs="Arial"/>
                                        <w:color w:val="000000"/>
                                        <w:sz w:val="12"/>
                                        <w:szCs w:val="12"/>
                                      </w:rPr>
                                      <w:t>Employers</w:t>
                                    </w:r>
                                  </w:p>
                                </w:txbxContent>
                              </wps:txbx>
                              <wps:bodyPr rot="0" vert="horz" wrap="none" lIns="0" tIns="0" rIns="0" bIns="0" anchor="t" anchorCtr="0">
                                <a:spAutoFit/>
                              </wps:bodyPr>
                            </wps:wsp>
                            <wps:wsp>
                              <wps:cNvPr id="24601" name="Line 1082"/>
                              <wps:cNvCnPr>
                                <a:cxnSpLocks noChangeShapeType="1"/>
                              </wps:cNvCnPr>
                              <wps:spPr bwMode="auto">
                                <a:xfrm>
                                  <a:off x="3675380" y="1380490"/>
                                  <a:ext cx="138430" cy="0"/>
                                </a:xfrm>
                                <a:prstGeom prst="line">
                                  <a:avLst/>
                                </a:prstGeom>
                                <a:noFill/>
                                <a:ln w="9525">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602" name="Freeform 1083"/>
                              <wps:cNvSpPr>
                                <a:spLocks/>
                              </wps:cNvSpPr>
                              <wps:spPr bwMode="auto">
                                <a:xfrm>
                                  <a:off x="3728085" y="1366520"/>
                                  <a:ext cx="28575" cy="28575"/>
                                </a:xfrm>
                                <a:custGeom>
                                  <a:avLst/>
                                  <a:gdLst>
                                    <a:gd name="T0" fmla="*/ 22 w 45"/>
                                    <a:gd name="T1" fmla="*/ 0 h 45"/>
                                    <a:gd name="T2" fmla="*/ 45 w 45"/>
                                    <a:gd name="T3" fmla="*/ 45 h 45"/>
                                    <a:gd name="T4" fmla="*/ 0 w 45"/>
                                    <a:gd name="T5" fmla="*/ 45 h 45"/>
                                    <a:gd name="T6" fmla="*/ 22 w 45"/>
                                    <a:gd name="T7" fmla="*/ 0 h 45"/>
                                  </a:gdLst>
                                  <a:ahLst/>
                                  <a:cxnLst>
                                    <a:cxn ang="0">
                                      <a:pos x="T0" y="T1"/>
                                    </a:cxn>
                                    <a:cxn ang="0">
                                      <a:pos x="T2" y="T3"/>
                                    </a:cxn>
                                    <a:cxn ang="0">
                                      <a:pos x="T4" y="T5"/>
                                    </a:cxn>
                                    <a:cxn ang="0">
                                      <a:pos x="T6" y="T7"/>
                                    </a:cxn>
                                  </a:cxnLst>
                                  <a:rect l="0" t="0" r="r" b="b"/>
                                  <a:pathLst>
                                    <a:path w="45" h="45">
                                      <a:moveTo>
                                        <a:pt x="22" y="0"/>
                                      </a:moveTo>
                                      <a:lnTo>
                                        <a:pt x="45" y="45"/>
                                      </a:lnTo>
                                      <a:lnTo>
                                        <a:pt x="0" y="45"/>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603" name="Rectangle 1084"/>
                              <wps:cNvSpPr>
                                <a:spLocks noChangeArrowheads="1"/>
                              </wps:cNvSpPr>
                              <wps:spPr bwMode="auto">
                                <a:xfrm>
                                  <a:off x="3832860" y="1337945"/>
                                  <a:ext cx="3009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9AA77" w14:textId="77777777" w:rsidR="00B44842" w:rsidRDefault="00B44842" w:rsidP="00B44842">
                                    <w:r>
                                      <w:rPr>
                                        <w:rFonts w:ascii="Arial" w:hAnsi="Arial" w:cs="Arial"/>
                                        <w:color w:val="000000"/>
                                        <w:sz w:val="12"/>
                                        <w:szCs w:val="12"/>
                                      </w:rPr>
                                      <w:t>Students</w:t>
                                    </w:r>
                                  </w:p>
                                </w:txbxContent>
                              </wps:txbx>
                              <wps:bodyPr rot="0" vert="horz" wrap="none" lIns="0" tIns="0" rIns="0" bIns="0" anchor="t" anchorCtr="0">
                                <a:spAutoFit/>
                              </wps:bodyPr>
                            </wps:wsp>
                            <wps:wsp>
                              <wps:cNvPr id="24604" name="Line 1085"/>
                              <wps:cNvCnPr>
                                <a:cxnSpLocks noChangeShapeType="1"/>
                              </wps:cNvCnPr>
                              <wps:spPr bwMode="auto">
                                <a:xfrm>
                                  <a:off x="3675380" y="1490345"/>
                                  <a:ext cx="138430" cy="0"/>
                                </a:xfrm>
                                <a:prstGeom prst="line">
                                  <a:avLst/>
                                </a:prstGeom>
                                <a:noFill/>
                                <a:ln w="952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05" name="Rectangle 1086"/>
                              <wps:cNvSpPr>
                                <a:spLocks noChangeArrowheads="1"/>
                              </wps:cNvSpPr>
                              <wps:spPr bwMode="auto">
                                <a:xfrm>
                                  <a:off x="3713480" y="1461770"/>
                                  <a:ext cx="66675" cy="66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06" name="Line 1087"/>
                              <wps:cNvCnPr>
                                <a:cxnSpLocks noChangeShapeType="1"/>
                              </wps:cNvCnPr>
                              <wps:spPr bwMode="auto">
                                <a:xfrm flipH="1" flipV="1">
                                  <a:off x="3718560" y="1466215"/>
                                  <a:ext cx="23495" cy="2413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07" name="Line 1088"/>
                              <wps:cNvCnPr>
                                <a:cxnSpLocks noChangeShapeType="1"/>
                              </wps:cNvCnPr>
                              <wps:spPr bwMode="auto">
                                <a:xfrm>
                                  <a:off x="3742055" y="1490345"/>
                                  <a:ext cx="24130"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08" name="Line 1089"/>
                              <wps:cNvCnPr>
                                <a:cxnSpLocks noChangeShapeType="1"/>
                              </wps:cNvCnPr>
                              <wps:spPr bwMode="auto">
                                <a:xfrm flipH="1">
                                  <a:off x="3718560" y="1490345"/>
                                  <a:ext cx="23495" cy="2349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09" name="Line 1090"/>
                              <wps:cNvCnPr>
                                <a:cxnSpLocks noChangeShapeType="1"/>
                              </wps:cNvCnPr>
                              <wps:spPr bwMode="auto">
                                <a:xfrm flipV="1">
                                  <a:off x="3742055" y="1466215"/>
                                  <a:ext cx="24130" cy="2413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610" name="Rectangle 1091"/>
                              <wps:cNvSpPr>
                                <a:spLocks noChangeArrowheads="1"/>
                              </wps:cNvSpPr>
                              <wps:spPr bwMode="auto">
                                <a:xfrm>
                                  <a:off x="3832860" y="1447165"/>
                                  <a:ext cx="3263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4015DD" w14:textId="77777777" w:rsidR="00B44842" w:rsidRDefault="00B44842" w:rsidP="00B44842">
                                    <w:r>
                                      <w:rPr>
                                        <w:rFonts w:ascii="Arial" w:hAnsi="Arial" w:cs="Arial"/>
                                        <w:color w:val="000000"/>
                                        <w:sz w:val="12"/>
                                        <w:szCs w:val="12"/>
                                      </w:rPr>
                                      <w:t>Clinicians</w:t>
                                    </w:r>
                                  </w:p>
                                </w:txbxContent>
                              </wps:txbx>
                              <wps:bodyPr rot="0" vert="horz" wrap="none" lIns="0" tIns="0" rIns="0" bIns="0" anchor="t" anchorCtr="0">
                                <a:spAutoFit/>
                              </wps:bodyPr>
                            </wps:wsp>
                            <wps:wsp>
                              <wps:cNvPr id="24611" name="Line 1092"/>
                              <wps:cNvCnPr>
                                <a:cxnSpLocks noChangeShapeType="1"/>
                              </wps:cNvCnPr>
                              <wps:spPr bwMode="auto">
                                <a:xfrm>
                                  <a:off x="3675380" y="1599565"/>
                                  <a:ext cx="138430" cy="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2" name="Rectangle 1093"/>
                              <wps:cNvSpPr>
                                <a:spLocks noChangeArrowheads="1"/>
                              </wps:cNvSpPr>
                              <wps:spPr bwMode="auto">
                                <a:xfrm>
                                  <a:off x="3723005" y="1580515"/>
                                  <a:ext cx="476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13" name="Line 1094"/>
                              <wps:cNvCnPr>
                                <a:cxnSpLocks noChangeShapeType="1"/>
                              </wps:cNvCnPr>
                              <wps:spPr bwMode="auto">
                                <a:xfrm flipH="1" flipV="1">
                                  <a:off x="3728085" y="1585595"/>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4" name="Line 1095"/>
                              <wps:cNvCnPr>
                                <a:cxnSpLocks noChangeShapeType="1"/>
                              </wps:cNvCnPr>
                              <wps:spPr bwMode="auto">
                                <a:xfrm>
                                  <a:off x="3742055" y="1599565"/>
                                  <a:ext cx="14605"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5" name="Line 1096"/>
                              <wps:cNvCnPr>
                                <a:cxnSpLocks noChangeShapeType="1"/>
                              </wps:cNvCnPr>
                              <wps:spPr bwMode="auto">
                                <a:xfrm flipH="1">
                                  <a:off x="3728085" y="1599565"/>
                                  <a:ext cx="1397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6" name="Line 1097"/>
                              <wps:cNvCnPr>
                                <a:cxnSpLocks noChangeShapeType="1"/>
                              </wps:cNvCnPr>
                              <wps:spPr bwMode="auto">
                                <a:xfrm flipV="1">
                                  <a:off x="3742055" y="1585595"/>
                                  <a:ext cx="1460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7" name="Line 1098"/>
                              <wps:cNvCnPr>
                                <a:cxnSpLocks noChangeShapeType="1"/>
                              </wps:cNvCnPr>
                              <wps:spPr bwMode="auto">
                                <a:xfrm flipV="1">
                                  <a:off x="3742055" y="1585595"/>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8" name="Line 1099"/>
                              <wps:cNvCnPr>
                                <a:cxnSpLocks noChangeShapeType="1"/>
                              </wps:cNvCnPr>
                              <wps:spPr bwMode="auto">
                                <a:xfrm>
                                  <a:off x="3742055" y="1599565"/>
                                  <a:ext cx="0" cy="1460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619" name="Rectangle 1100"/>
                              <wps:cNvSpPr>
                                <a:spLocks noChangeArrowheads="1"/>
                              </wps:cNvSpPr>
                              <wps:spPr bwMode="auto">
                                <a:xfrm>
                                  <a:off x="3832860" y="1557020"/>
                                  <a:ext cx="27559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6F978" w14:textId="77777777" w:rsidR="00B44842" w:rsidRDefault="00B44842" w:rsidP="00B44842">
                                    <w:r>
                                      <w:rPr>
                                        <w:rFonts w:ascii="Arial" w:hAnsi="Arial" w:cs="Arial"/>
                                        <w:color w:val="000000"/>
                                        <w:sz w:val="12"/>
                                        <w:szCs w:val="12"/>
                                      </w:rPr>
                                      <w:t>Patients</w:t>
                                    </w:r>
                                  </w:p>
                                </w:txbxContent>
                              </wps:txbx>
                              <wps:bodyPr rot="0" vert="horz" wrap="none" lIns="0" tIns="0" rIns="0" bIns="0" anchor="t" anchorCtr="0">
                                <a:spAutoFit/>
                              </wps:bodyPr>
                            </wps:wsp>
                            <wps:wsp>
                              <wps:cNvPr id="24620" name="Rectangle 1101"/>
                              <wps:cNvSpPr>
                                <a:spLocks noChangeArrowheads="1"/>
                              </wps:cNvSpPr>
                              <wps:spPr bwMode="auto">
                                <a:xfrm>
                                  <a:off x="23495" y="23495"/>
                                  <a:ext cx="4175760" cy="2028825"/>
                                </a:xfrm>
                                <a:prstGeom prst="rect">
                                  <a:avLst/>
                                </a:prstGeom>
                                <a:noFill/>
                                <a:ln w="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CEAD6CF" id="Canvas 24621" o:spid="_x0000_s1815" editas="canvas" style="position:absolute;margin-left:-4.6pt;margin-top:13.6pt;width:334.05pt;height:170.7pt;z-index:251660288" coordsize="42424,21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">
                      <v:shape id="_x0000_s1816" type="#_x0000_t75" style="position:absolute;width:42424;height:21678;visibility:visible;mso-wrap-style:square">
                        <v:fill o:detectmouseclick="t"/>
                        <v:path o:connecttype="none"/>
                      </v:shape>
                      <v:group id="Group 755" o:spid="_x0000_s1817" style="position:absolute;left:234;top:234;width:41758;height:20289" coordorigin="37,37" coordsize="6576,31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mGUgscAAADe&#10;AAAADwAAAAAAAAAAAAAAAACqAgAAZHJzL2Rvd25yZXYueG1sUEsFBgAAAAAEAAQA+gAAAJ4DAAAA&#10;AA==&#10;">
                        <v:rect id="Rectangle 555" o:spid="_x0000_s1818" style="position:absolute;left:37;top:37;width:6576;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2O1sYA&#10;AADeAAAADwAAAGRycy9kb3ducmV2LnhtbESPQWsCMRSE7wX/Q3gFbzWp2HZZjaIF0YMXbcE9PjbP&#10;zeLmZd2kuv77Rij0OMzMN8xs0btGXKkLtWcNryMFgrj0puZKw/fX+iUDESKywcYzabhTgMV88DTD&#10;3Pgb7+l6iJVIEA45arAxtrmUobTkMIx8S5y8k+8cxiS7SpoObwnuGjlW6l06rDktWGzp01J5Pvw4&#10;DdRc1scsW+6LzWpVqtYUdrMrtB4+98spiEh9/A//tbdGw3iiPt7gcSdd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2O1sYAAADeAAAADwAAAAAAAAAAAAAAAACYAgAAZHJz&#10;L2Rvd25yZXYueG1sUEsFBgAAAAAEAAQA9QAAAIsDAAAAAA==&#10;" strokeweight="0"/>
                        <v:rect id="Rectangle 556" o:spid="_x0000_s1819" style="position:absolute;left:607;top:142;width:5984;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gnVMcA&#10;AADeAAAADwAAAGRycy9kb3ducmV2LnhtbESPQWvCQBSE7wX/w/KEXqTZKGJLzCoilAYpiLF6fmRf&#10;k9Ds25jdJum/7xaEHoeZ+YZJt6NpRE+dqy0rmEcxCOLC6ppLBR/n16cXEM4ja2wsk4IfcrDdTB5S&#10;TLQd+ER97ksRIOwSVFB53yZSuqIigy6yLXHwPm1n0AfZlVJ3OAS4aeQijlfSYM1hocKW9hUVX/m3&#10;UTAUx/56fn+Tx9k1s3zLbvv8clDqcTru1iA8jf4/fG9nWsFiGT+v4O9Ou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4J1THAAAA3gAAAA8AAAAAAAAAAAAAAAAAmAIAAGRy&#10;cy9kb3ducmV2LnhtbFBLBQYAAAAABAAEAPUAAACMAwAAAAA=&#10;" filled="f" stroked="f"/>
                        <v:line id="Line 557" o:spid="_x0000_s1820" style="position:absolute;visibility:visible;mso-wrap-style:square" from="607,2047" to="6591,2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KQP8YAAADeAAAADwAAAGRycy9kb3ducmV2LnhtbESPT2vCQBTE7wW/w/IEb3WjWBOjq0ip&#10;aG+tf8DjI/tMFrNvQ3bV9Nu7hUKPw8z8hlmsOluLO7XeOFYwGiYgiAunDZcKjofNawbCB2SNtWNS&#10;8EMeVsveywJz7R78Tfd9KEWEsM9RQRVCk0vpi4os+qFriKN3ca3FEGVbSt3iI8JtLcdJMpUWDceF&#10;Cht6r6i47m9Wgfmabt8+09PsJD+2YXTOrpmxR6UG/W49BxGoC//hv/ZOKxhPkjSF3zvxCsjlE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CkD/GAAAA3gAAAA8AAAAAAAAA&#10;AAAAAAAAoQIAAGRycy9kb3ducmV2LnhtbFBLBQYAAAAABAAEAPkAAACUAwAAAAA=&#10;" strokeweight="0"/>
                        <v:line id="Line 558" o:spid="_x0000_s1821" style="position:absolute;visibility:visible;mso-wrap-style:square" from="607,1095" to="6591,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0ETcIAAADeAAAADwAAAGRycy9kb3ducmV2LnhtbERPy4rCMBTdC/5DuII7TZVRazXKMIw4&#10;7nyCy0tzbYPNTWmidv5+shhweTjv5bq1lXhS441jBaNhAoI4d9pwoeB82gxSED4ga6wck4Jf8rBe&#10;dTtLzLR78YGex1CIGMI+QwVlCHUmpc9LsuiHriaO3M01FkOETSF1g68Ybis5TpKptGg4NpRY01dJ&#10;+f34sArMfrqd7GaX+UV+b8Pomt5TY89K9Xvt5wJEoDa8xf/uH61g/JHM4t54J14B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F0ETcIAAADeAAAADwAAAAAAAAAAAAAA&#10;AAChAgAAZHJzL2Rvd25yZXYueG1sUEsFBgAAAAAEAAQA+QAAAJADAAAAAA==&#10;" strokeweight="0"/>
                        <v:line id="Line 559" o:spid="_x0000_s1822" style="position:absolute;visibility:visible;mso-wrap-style:square" from="607,142" to="6591,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Gh1sYAAADeAAAADwAAAGRycy9kb3ducmV2LnhtbESPT2vCQBTE7wW/w/IEb3WjWE3SrCKl&#10;YnvzL/T4yD6TxezbkF01/fbdQqHHYWZ+wxSr3jbiTp03jhVMxgkI4tJpw5WC03HznILwAVlj45gU&#10;fJOH1XLwVGCu3YP3dD+ESkQI+xwV1CG0uZS+rMmiH7uWOHoX11kMUXaV1B0+Itw2cpokc2nRcFyo&#10;saW3msrr4WYVmN18+/K5OGdn+b4Nk6/0mhp7Umo07NevIAL14T/81/7QCqazZJHB7514BeTy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MRodbGAAAA3gAAAA8AAAAAAAAA&#10;AAAAAAAAoQIAAGRycy9kb3ducmV2LnhtbFBLBQYAAAAABAAEAPkAAACUAwAAAAA=&#10;" strokeweight="0"/>
                        <v:rect id="Rectangle 560" o:spid="_x0000_s1823" style="position:absolute;left:607;top:142;width:5984;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f2nMIA&#10;AADeAAAADwAAAGRycy9kb3ducmV2LnhtbESPy4rCMBSG94LvEI7gTlNFpFSjiCA4DiJewO2hObbV&#10;5qQkGa1vP1kILn/+G9982ZpaPMn5yrKC0TABQZxbXXGh4HLeDFIQPiBrrC2Tgjd5WC66nTlm2r74&#10;SM9TKEQcYZ+hgjKEJpPS5yUZ9EPbEEfvZp3BEKUrpHb4iuOmluMkmUqDFceHEhtal5Q/Tn9GwXSy&#10;uR1qe96Zt0x/D3vk+4+7KtXvtasZiEBt+IY/7a1WMJ4kaQSIOBEF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l/acwgAAAN4AAAAPAAAAAAAAAAAAAAAAAJgCAABkcnMvZG93&#10;bnJldi54bWxQSwUGAAAAAAQABAD1AAAAhwMAAAAA&#10;" filled="f" strokecolor="gray" strokeweight=".35pt"/>
                        <v:line id="Line 561" o:spid="_x0000_s1824" style="position:absolute;visibility:visible;mso-wrap-style:square" from="607,142" to="607,2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Ld98cAAADeAAAADwAAAGRycy9kb3ducmV2LnhtbESPQWvCQBSE7wX/w/IKvdVNpNo0ZhUp&#10;LerNWgWPj+xrsiT7NmS3Gv+9KxR6HGbmG6ZYDrYVZ+q9cawgHScgiEunDVcKDt+fzxkIH5A1to5J&#10;wZU8LBejhwJz7S78Red9qESEsM9RQR1Cl0vpy5os+rHriKP343qLIcq+krrHS4TbVk6SZCYtGo4L&#10;NXb0XlPZ7H+tArObrafb1+PbUX6sQ3rKmszYg1JPj8NqDiLQEP7Df+2NVjB5SbIU7nfiFZC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st33xwAAAN4AAAAPAAAAAAAA&#10;AAAAAAAAAKECAABkcnMvZG93bnJldi54bWxQSwUGAAAAAAQABAD5AAAAlQMAAAAA&#10;" strokeweight="0"/>
                        <v:line id="Line 562" o:spid="_x0000_s1825" style="position:absolute;visibility:visible;mso-wrap-style:square" from="570,2999" to="607,2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BDgMYAAADeAAAADwAAAGRycy9kb3ducmV2LnhtbESPQWvCQBSE74L/YXmF3nRjaG0aXUVE&#10;0d6sVfD4yL4mi9m3Ibtq+u/dguBxmJlvmOm8s7W4UuuNYwWjYQKCuHDacKng8LMeZCB8QNZYOyYF&#10;f+RhPuv3pphrd+Nvuu5DKSKEfY4KqhCaXEpfVGTRD11DHL1f11oMUbal1C3eItzWMk2SsbRoOC5U&#10;2NCyouK8v1gFZjfevH99HD+PcrUJo1N2zow9KPX60i0mIAJ14Rl+tLdaQfqWZCn834lXQM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hgQ4DGAAAA3gAAAA8AAAAAAAAA&#10;AAAAAAAAoQIAAGRycy9kb3ducmV2LnhtbFBLBQYAAAAABAAEAPkAAACUAwAAAAA=&#10;" strokeweight="0"/>
                        <v:line id="Line 563" o:spid="_x0000_s1826" style="position:absolute;visibility:visible;mso-wrap-style:square" from="570,2047" to="607,2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zmG8cAAADeAAAADwAAAGRycy9kb3ducmV2LnhtbESPQWvCQBSE70L/w/IK3nQTrTZNs0op&#10;Fu2ttQo9PrKvyWL2bciuGv+9Kwg9DjPzDVMse9uIE3XeOFaQjhMQxKXThisFu5+PUQbCB2SNjWNS&#10;cCEPy8XDoMBcuzN/02kbKhEh7HNUUIfQ5lL6siaLfuxa4uj9uc5iiLKrpO7wHOG2kZMkmUuLhuNC&#10;jS2911QetkerwHzN17PP5/3LXq7WIf3NDpmxO6WGj/3bK4hAffgP39sbrWDylGRTuN2JV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LOYbxwAAAN4AAAAPAAAAAAAA&#10;AAAAAAAAAKECAABkcnMvZG93bnJldi54bWxQSwUGAAAAAAQABAD5AAAAlQMAAAAA&#10;" strokeweight="0"/>
                        <v:line id="Line 564" o:spid="_x0000_s1827" style="position:absolute;visibility:visible;mso-wrap-style:square" from="570,1095" to="607,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V+b8YAAADeAAAADwAAAGRycy9kb3ducmV2LnhtbESPQWsCMRSE74L/ITyhN80q1q6rUUqp&#10;qLfWKnh8bJ67wc3Lsom6/fdGEDwOM/MNM1+2thJXarxxrGA4SEAQ504bLhTs/1b9FIQPyBorx6Tg&#10;nzwsF93OHDPtbvxL110oRISwz1BBGUKdSenzkiz6gauJo3dyjcUQZVNI3eAtwm0lR0kykRYNx4US&#10;a/oqKT/vLlaB+Zms37cfh+lBfq/D8JieU2P3Sr312s8ZiEBteIWf7Y1WMBon6Rged+IV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Ffm/GAAAA3gAAAA8AAAAAAAAA&#10;AAAAAAAAoQIAAGRycy9kb3ducmV2LnhtbFBLBQYAAAAABAAEAPkAAACUAwAAAAA=&#10;" strokeweight="0"/>
                        <v:line id="Line 565" o:spid="_x0000_s1828" style="position:absolute;visibility:visible;mso-wrap-style:square" from="570,142" to="607,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4nb9MYAAADeAAAADwAAAGRycy9kb3ducmV2LnhtbESPQWvCQBSE74L/YXlCb3WjqI3RVUqx&#10;qLc2VfD4yD6TxezbkN1q+u9doeBxmJlvmOW6s7W4UuuNYwWjYQKCuHDacKng8PP5moLwAVlj7ZgU&#10;/JGH9arfW2Km3Y2/6ZqHUkQI+wwVVCE0mZS+qMiiH7qGOHpn11oMUbal1C3eItzWcpwkM2nRcFyo&#10;sKGPiopL/msVmK/Zdrp/O86PcrMNo1N6SY09KPUy6N4XIAJ14Rn+b++0gvEkSafwuBOvgFz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J2/TGAAAA3gAAAA8AAAAAAAAA&#10;AAAAAAAAoQIAAGRycy9kb3ducmV2LnhtbFBLBQYAAAAABAAEAPkAAACUAwAAAAA=&#10;" strokeweight="0"/>
                        <v:line id="Line 566" o:spid="_x0000_s1829" style="position:absolute;visibility:visible;mso-wrap-style:square" from="607,2999" to="6591,2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tFg8YAAADeAAAADwAAAGRycy9kb3ducmV2LnhtbESPQWvCQBSE7wX/w/IKvelGqWkaXUVE&#10;0d6sVfD4yL4mi9m3Ibtq/PduQehxmJlvmOm8s7W4UuuNYwXDQQKCuHDacKng8LPuZyB8QNZYOyYF&#10;d/Iwn/Vepphrd+Nvuu5DKSKEfY4KqhCaXEpfVGTRD1xDHL1f11oMUbal1C3eItzWcpQkqbRoOC5U&#10;2NCyouK8v1gFZpduxl8fx8+jXG3C8JSdM2MPSr29dosJiEBd+A8/21utYPSeZCn83YlXQM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bRYPGAAAA3gAAAA8AAAAAAAAA&#10;AAAAAAAAoQIAAGRycy9kb3ducmV2LnhtbFBLBQYAAAAABAAEAPkAAACUAwAAAAA=&#10;" strokeweight="0"/>
                        <v:line id="Line 567" o:spid="_x0000_s1830" style="position:absolute;flip:y;visibility:visible;mso-wrap-style:square" from="607,2999" to="607,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p6f8gAAADeAAAADwAAAGRycy9kb3ducmV2LnhtbESPQWsCMRSE70L/Q3iF3jRbkSpbo0hL&#10;pRSsqPXg7bl57i5uXpYkuvHfN4WCx2FmvmGm82gacSXna8sKngcZCOLC6ppLBT+7j/4EhA/IGhvL&#10;pOBGHuazh94Uc2073tB1G0qRIOxzVFCF0OZS+qIig35gW+LknawzGJJ0pdQOuwQ3jRxm2Ys0WHNa&#10;qLClt4qK8/ZiFGy+x3x0y0s8x2O3Wh/25df+faHU02NcvIIIFMM9/N/+1AqGo2wyhr876QrI2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Cp6f8gAAADeAAAADwAAAAAA&#10;AAAAAAAAAAChAgAAZHJzL2Rvd25yZXYueG1sUEsFBgAAAAAEAAQA+QAAAJYDAAAAAA==&#10;" strokeweight="0"/>
                        <v:line id="Line 568" o:spid="_x0000_s1831" style="position:absolute;flip:y;visibility:visible;mso-wrap-style:square" from="870,2999" to="870,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XuDcUAAADeAAAADwAAAGRycy9kb3ducmV2LnhtbERPTWsCMRC9F/ofwhR6q9mKqGyNIi2V&#10;Iqio9dDbuJnuLm4mSxLd+O/NQfD4eN+TWTSNuJDztWUF770MBHFhdc2lgt/999sYhA/IGhvLpOBK&#10;HmbT56cJ5tp2vKXLLpQihbDPUUEVQptL6YuKDPqebYkT92+dwZCgK6V22KVw08h+lg2lwZpTQ4Ut&#10;fVZUnHZno2C7HvHRLc7xFI/davN3KJeHr7lSry9x/gEiUAwP8d39oxX0B9k47U130hWQ0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bXuDcUAAADeAAAADwAAAAAAAAAA&#10;AAAAAAChAgAAZHJzL2Rvd25yZXYueG1sUEsFBgAAAAAEAAQA+QAAAJMDAAAAAA==&#10;" strokeweight="0"/>
                        <v:line id="Line 569" o:spid="_x0000_s1832" style="position:absolute;flip:y;visibility:visible;mso-wrap-style:square" from="1125,2999" to="1125,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lLlsgAAADeAAAADwAAAGRycy9kb3ducmV2LnhtbESPT2sCMRTE70K/Q3hCb5pVSqtbo0hL&#10;RQq1+O/g7bl53V3cvCxJdNNv3xQKPQ4z8xtmtoimETdyvrasYDTMQBAXVtdcKjjs3wYTED4ga2ws&#10;k4Jv8rCY3/VmmGvb8ZZuu1CKBGGfo4IqhDaX0hcVGfRD2xIn78s6gyFJV0rtsEtw08hxlj1KgzWn&#10;hQpbeqmouOyuRsF288Rnt7rGSzx3H5+nY/l+fF0qdd+Py2cQgWL4D/+111rB+CGbTOH3TroCcv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vlLlsgAAADeAAAADwAAAAAA&#10;AAAAAAAAAAChAgAAZHJzL2Rvd25yZXYueG1sUEsFBgAAAAAEAAQA+QAAAJYDAAAAAA==&#10;" strokeweight="0"/>
                        <v:line id="Line 570" o:spid="_x0000_s1833" style="position:absolute;flip:y;visibility:visible;mso-wrap-style:square" from="1387,2999" to="1387,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p01scAAADeAAAADwAAAGRycy9kb3ducmV2LnhtbESPzWoCMRSF94LvEG7BXc1UpLVTo4il&#10;IoUq2rro7jq5nRmc3AxJdOLbm0XB5eH88U3n0TTiQs7XlhU8DTMQxIXVNZcKfr4/HicgfEDW2Fgm&#10;BVfyMJ/1e1PMte14R5d9KEUaYZ+jgiqENpfSFxUZ9EPbEifvzzqDIUlXSu2wS+OmkaMse5YGa04P&#10;Fba0rKg47c9GwW7zwke3OsdTPHZf299D+Xl4Xyg1eIiLNxCBYriH/9trrWA0zl4TQMJJKC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GnTWxwAAAN4AAAAPAAAAAAAA&#10;AAAAAAAAAKECAABkcnMvZG93bnJldi54bWxQSwUGAAAAAAQABAD5AAAAlQMAAAAA&#10;" strokeweight="0"/>
                        <v:line id="Line 571" o:spid="_x0000_s1834" style="position:absolute;flip:y;visibility:visible;mso-wrap-style:square" from="1650,2999" to="1650,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bRTcgAAADeAAAADwAAAGRycy9kb3ducmV2LnhtbESPQWsCMRSE74X+h/AK3mpWKbbdGkVa&#10;KiJo0erB23Pzuru4eVmS6MZ/bwqFHoeZ+YYZT6NpxIWcry0rGPQzEMSF1TWXCnbfn48vIHxA1thY&#10;JgVX8jCd3N+NMde24w1dtqEUCcI+RwVVCG0upS8qMuj7tiVO3o91BkOSrpTaYZfgppHDLBtJgzWn&#10;hQpbeq+oOG3PRsFm/cxHNz/HUzx2q6/DvlzuP2ZK9R7i7A1EoBj+w3/thVYwfMpeB/B7J10BObk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VbRTcgAAADeAAAADwAAAAAA&#10;AAAAAAAAAAChAgAAZHJzL2Rvd25yZXYueG1sUEsFBgAAAAAEAAQA+QAAAJYDAAAAAA==&#10;" strokeweight="0"/>
                        <v:line id="Line 572" o:spid="_x0000_s1835" style="position:absolute;flip:y;visibility:visible;mso-wrap-style:square" from="1904,2999" to="1904,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RPOskAAADeAAAADwAAAGRycy9kb3ducmV2LnhtbESPS2vDMBCE74X+B7GF3ho5pvThRAmh&#10;paUE0pLXIbeNtbFNrJWRlFj591Gh0OMwM98w42k0rTiT841lBcNBBoK4tLrhSsFm/fHwAsIHZI2t&#10;ZVJwIQ/Tye3NGAtte17SeRUqkSDsC1RQh9AVUvqyJoN+YDvi5B2sMxiSdJXUDvsEN63Ms+xJGmw4&#10;LdTY0VtN5XF1MgqW38+8d5+neIz7fvGz21bz7ftMqfu7OBuBCBTDf/iv/aUV5I/Zaw6/d9IVkJMr&#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2ETzrJAAAA3gAAAA8AAAAA&#10;AAAAAAAAAAAAoQIAAGRycy9kb3ducmV2LnhtbFBLBQYAAAAABAAEAPkAAACXAwAAAAA=&#10;" strokeweight="0"/>
                        <v:line id="Line 573" o:spid="_x0000_s1836" style="position:absolute;flip:y;visibility:visible;mso-wrap-style:square" from="2167,2999" to="2167,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jqockAAADeAAAADwAAAGRycy9kb3ducmV2LnhtbESPT0sDMRTE7wW/Q3iCtzZrFW3XpqW0&#10;KCLU0n8Hb6+b5+7SzcuSpN347Y0g9DjMzG+YySyaRlzI+dqygvtBBoK4sLrmUsF+99ofgfABWWNj&#10;mRT8kIfZ9KY3wVzbjjd02YZSJAj7HBVUIbS5lL6oyKAf2JY4ed/WGQxJulJqh12Cm0YOs+xJGqw5&#10;LVTY0qKi4rQ9GwWbz2c+urdzPMVjt1p/HcqPw3Ku1N1tnL+ACBTDNfzfftcKho/Z+AH+7qQrIK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LI6qHJAAAA3gAAAA8AAAAA&#10;AAAAAAAAAAAAoQIAAGRycy9kb3ducmV2LnhtbFBLBQYAAAAABAAEAPkAAACXAwAAAAA=&#10;" strokeweight="0"/>
                        <v:line id="Line 574" o:spid="_x0000_s1837" style="position:absolute;flip:y;visibility:visible;mso-wrap-style:square" from="2429,2999" to="2429,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Fy1cgAAADeAAAADwAAAGRycy9kb3ducmV2LnhtbESPT2sCMRTE74V+h/AEbzWriK1bo0hL&#10;RQq1+O/g7bl53V3cvCxJdNNv3xQKPQ4z8xtmtoimETdyvrasYDjIQBAXVtdcKjjs3x6eQPiArLGx&#10;TAq+ycNifn83w1zbjrd024VSJAj7HBVUIbS5lL6oyKAf2JY4eV/WGQxJulJqh12Cm0aOsmwiDdac&#10;Fips6aWi4rK7GgXbzSOf3eoaL/HcfXyejuX78XWpVL8Xl88gAsXwH/5rr7WC0TibjuH3TroCcv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SFy1cgAAADeAAAADwAAAAAA&#10;AAAAAAAAAAChAgAAZHJzL2Rvd25yZXYueG1sUEsFBgAAAAAEAAQA+QAAAJYDAAAAAA==&#10;" strokeweight="0"/>
                        <v:line id="Line 575" o:spid="_x0000_s1838" style="position:absolute;flip:y;visibility:visible;mso-wrap-style:square" from="2692,2999" to="2692,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3XTskAAADeAAAADwAAAGRycy9kb3ducmV2LnhtbESPW2sCMRSE34X+h3AKfdNspRfdGkWU&#10;llKw4u2hb8fN6e7i5mRJopv++6ZQ8HGYmW+YySyaRlzI+dqygvtBBoK4sLrmUsF+99ofgfABWWNj&#10;mRT8kIfZ9KY3wVzbjjd02YZSJAj7HBVUIbS5lL6oyKAf2JY4ed/WGQxJulJqh12Cm0YOs+xJGqw5&#10;LVTY0qKi4rQ9GwWbz2c+urdzPMVjt1p/HcqPw3Ku1N1tnL+ACBTDNfzfftcKhg/Z+BH+7qQrIK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Jt107JAAAA3gAAAA8AAAAA&#10;AAAAAAAAAAAAoQIAAGRycy9kb3ducmV2LnhtbFBLBQYAAAAABAAEAPkAAACXAwAAAAA=&#10;" strokeweight="0"/>
                        <v:line id="Line 576" o:spid="_x0000_s1839" style="position:absolute;flip:y;visibility:visible;mso-wrap-style:square" from="2947,2999" to="2947,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9JOcgAAADeAAAADwAAAGRycy9kb3ducmV2LnhtbESPT2sCMRTE74V+h/AEbzWriK1bo0hL&#10;RQq1+O/g7bl53V3cvCxJdNNv3xQKPQ4z8xtmtoimETdyvrasYDjIQBAXVtdcKjjs3x6eQPiArLGx&#10;TAq+ycNifn83w1zbjrd024VSJAj7HBVUIbS5lL6oyKAf2JY4eV/WGQxJulJqh12Cm0aOsmwiDdac&#10;Fips6aWi4rK7GgXbzSOf3eoaL/HcfXyejuX78XWpVL8Xl88gAsXwH/5rr7WC0TibTuD3TroCcv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r9JOcgAAADeAAAADwAAAAAA&#10;AAAAAAAAAAChAgAAZHJzL2Rvd25yZXYueG1sUEsFBgAAAAAEAAQA+QAAAJYDAAAAAA==&#10;" strokeweight="0"/>
                        <v:line id="Line 577" o:spid="_x0000_s1840" style="position:absolute;flip:y;visibility:visible;mso-wrap-style:square" from="3209,2999" to="3209,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PsosgAAADeAAAADwAAAGRycy9kb3ducmV2LnhtbESPT2sCMRTE74V+h/AEbzWrSK1bo0hL&#10;RQq1+O/g7bl53V3cvCxJdNNv3xQKPQ4z8xtmtoimETdyvrasYDjIQBAXVtdcKjjs3x6eQPiArLGx&#10;TAq+ycNifn83w1zbjrd024VSJAj7HBVUIbS5lL6oyKAf2JY4eV/WGQxJulJqh12Cm0aOsuxRGqw5&#10;LVTY0ktFxWV3NQq2mwmf3eoaL/HcfXyejuX78XWpVL8Xl88gAsXwH/5rr7WC0TibTuD3TroCcv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fPsosgAAADeAAAADwAAAAAA&#10;AAAAAAAAAAChAgAAZHJzL2Rvd25yZXYueG1sUEsFBgAAAAAEAAQA+QAAAJYDAAAAAA==&#10;" strokeweight="0"/>
                        <v:line id="Line 578" o:spid="_x0000_s1841" style="position:absolute;flip:y;visibility:visible;mso-wrap-style:square" from="3471,2999" to="3471,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x40MUAAADeAAAADwAAAGRycy9kb3ducmV2LnhtbERPTWsCMRC9C/6HMAVvNVuR1m6NIpaK&#10;FKpo66G3cTPdXdxMliS68d+bQ8Hj431P59E04kLO15YVPA0zEMSF1TWXCn6+Px4nIHxA1thYJgVX&#10;8jCf9XtTzLXteEeXfShFCmGfo4IqhDaX0hcVGfRD2xIn7s86gyFBV0rtsEvhppGjLHuWBmtODRW2&#10;tKyoOO3PRsFu88JHtzrHUzx2X9vfQ/l5eF8oNXiIizcQgWK4i//da61gNM5e0950J1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Gx40MUAAADeAAAADwAAAAAAAAAA&#10;AAAAAAChAgAAZHJzL2Rvd25yZXYueG1sUEsFBgAAAAAEAAQA+QAAAJMDAAAAAA==&#10;" strokeweight="0"/>
                        <v:line id="Line 579" o:spid="_x0000_s1842" style="position:absolute;flip:y;visibility:visible;mso-wrap-style:square" from="3726,2999" to="3726,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DdS8gAAADeAAAADwAAAGRycy9kb3ducmV2LnhtbESPT2sCMRTE70K/Q3hCb5pVSqtbo0hL&#10;RQq1+O/g7bl53V3cvCxJdNNv3xQKPQ4z8xtmtoimETdyvrasYDTMQBAXVtdcKjjs3wYTED4ga2ws&#10;k4Jv8rCY3/VmmGvb8ZZuu1CKBGGfo4IqhDaX0hcVGfRD2xIn78s6gyFJV0rtsEtw08hxlj1KgzWn&#10;hQpbeqmouOyuRsF288Rnt7rGSzx3H5+nY/l+fF0qdd+Py2cQgWL4D/+111rB+CGbTuH3TroCcv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yDdS8gAAADeAAAADwAAAAAA&#10;AAAAAAAAAAChAgAAZHJzL2Rvd25yZXYueG1sUEsFBgAAAAAEAAQA+QAAAJYDAAAAAA==&#10;" strokeweight="0"/>
                        <v:line id="Line 580" o:spid="_x0000_s1843" style="position:absolute;flip:y;visibility:visible;mso-wrap-style:square" from="3989,2999" to="3989,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HuzMYAAADeAAAADwAAAGRycy9kb3ducmV2LnhtbESPzWoCMRSF9wXfIVzBXc0oYmVqFFFa&#10;SsGKWhfdXSe3M4OTmyGJTnx7syh0eTh/fPNlNI24kfO1ZQWjYQaCuLC65lLB9/HteQbCB2SNjWVS&#10;cCcPy0XvaY65th3v6XYIpUgj7HNUUIXQ5lL6oiKDfmhb4uT9WmcwJOlKqR12adw0cpxlU2mw5vRQ&#10;YUvriorL4WoU7L9e+Ozer/ESz91293MqP0+blVKDfly9gggUw3/4r/2hFYwnoywBJJyEAnL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x7szGAAAA3gAAAA8AAAAAAAAA&#10;AAAAAAAAoQIAAGRycy9kb3ducmV2LnhtbFBLBQYAAAAABAAEAPkAAACUAwAAAAA=&#10;" strokeweight="0"/>
                        <v:line id="Line 581" o:spid="_x0000_s1844" style="position:absolute;flip:y;visibility:visible;mso-wrap-style:square" from="4251,2999" to="4251,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1LV8gAAADeAAAADwAAAGRycy9kb3ducmV2LnhtbESPQWsCMRSE7wX/Q3hCbzW7UtqyGkVa&#10;WkrBilYP3p6b5+7i5mVJopv+e1MoeBxm5htmOo+mFRdyvrGsIB9lIIhLqxuuFGx/3h9eQPiArLG1&#10;TAp+ycN8NribYqFtz2u6bEIlEoR9gQrqELpCSl/WZNCPbEecvKN1BkOSrpLaYZ/gppXjLHuSBhtO&#10;CzV29FpTedqcjYL19zMf3Mc5nuKhX672u+pr97ZQ6n4YFxMQgWK4hf/bn1rB+DHPcvi7k66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71LV8gAAADeAAAADwAAAAAA&#10;AAAAAAAAAAChAgAAZHJzL2Rvd25yZXYueG1sUEsFBgAAAAAEAAQA+QAAAJYDAAAAAA==&#10;" strokeweight="0"/>
                        <v:line id="Line 582" o:spid="_x0000_s1845" style="position:absolute;flip:y;visibility:visible;mso-wrap-style:square" from="4506,2999" to="4506,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VIMgAAADeAAAADwAAAGRycy9kb3ducmV2LnhtbESPQWsCMRSE74X+h/AK3mrWRdqyNYq0&#10;KKVgRVsP3p6b5+7i5mVJopv+e1MoeBxm5htmMoumFRdyvrGsYDTMQBCXVjdcKfj5Xjy+gPABWWNr&#10;mRT8kofZ9P5ugoW2PW/osg2VSBD2BSqoQ+gKKX1Zk0E/tB1x8o7WGQxJukpqh32Cm1bmWfYkDTac&#10;Fmrs6K2m8rQ9GwWbr2c+uOU5nuKhX633u+pz9z5XavAQ568gAsVwC/+3P7SCfDzKcvi7k66AnF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2/VIMgAAADeAAAADwAAAAAA&#10;AAAAAAAAAAChAgAAZHJzL2Rvd25yZXYueG1sUEsFBgAAAAAEAAQA+QAAAJYDAAAAAA==&#10;" strokeweight="0"/>
                        <v:line id="Line 583" o:spid="_x0000_s1846" style="position:absolute;flip:y;visibility:visible;mso-wrap-style:square" from="4769,2999" to="4769,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Nwu8gAAADeAAAADwAAAGRycy9kb3ducmV2LnhtbESPQWsCMRSE74X+h/AK3mpWK23ZGkVa&#10;KiJo0erB23Pzuru4eVmS6MZ/bwqFHoeZ+YYZT6NpxIWcry0rGPQzEMSF1TWXCnbfn4+vIHxA1thY&#10;JgVX8jCd3N+NMde24w1dtqEUCcI+RwVVCG0upS8qMuj7tiVO3o91BkOSrpTaYZfgppHDLHuWBmtO&#10;CxW29F5RcdqejYLN+oWPbn6Op3jsVl+Hfbncf8yU6j3E2RuIQDH8h//aC61gOBpkT/B7J10BObk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CNwu8gAAADeAAAADwAAAAAA&#10;AAAAAAAAAAChAgAAZHJzL2Rvd25yZXYueG1sUEsFBgAAAAAEAAQA+QAAAJYDAAAAAA==&#10;" strokeweight="0"/>
                        <v:line id="Line 584" o:spid="_x0000_s1847" style="position:absolute;flip:y;visibility:visible;mso-wrap-style:square" from="5031,2999" to="5031,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roz8gAAADeAAAADwAAAGRycy9kb3ducmV2LnhtbESPT2sCMRTE74V+h/AKvdWsIrWsRpGK&#10;pRSs+O/g7bl53V3cvCxJdNNvbwpCj8PM/IaZzKJpxJWcry0r6PcyEMSF1TWXCva75csbCB+QNTaW&#10;ScEveZhNHx8mmGvb8Yau21CKBGGfo4IqhDaX0hcVGfQ92xIn78c6gyFJV0rtsEtw08hBlr1KgzWn&#10;hQpbeq+oOG8vRsHme8Qn93GJ53jqVuvjofw6LOZKPT/F+RhEoBj+w/f2p1YwGPazIfzdSVdATm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8roz8gAAADeAAAADwAAAAAA&#10;AAAAAAAAAAChAgAAZHJzL2Rvd25yZXYueG1sUEsFBgAAAAAEAAQA+QAAAJYDAAAAAA==&#10;" strokeweight="0"/>
                        <v:line id="Line 585" o:spid="_x0000_s1848" style="position:absolute;flip:y;visibility:visible;mso-wrap-style:square" from="5293,2999" to="5293,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ZNVMgAAADeAAAADwAAAGRycy9kb3ducmV2LnhtbESPQWsCMRSE74X+h/AK3mpWqW3ZGkVa&#10;KiJo0erB23Pzuru4eVmS6MZ/bwqFHoeZ+YYZT6NpxIWcry0rGPQzEMSF1TWXCnbfn4+vIHxA1thY&#10;JgVX8jCd3N+NMde24w1dtqEUCcI+RwVVCG0upS8qMuj7tiVO3o91BkOSrpTaYZfgppHDLHuWBmtO&#10;CxW29F5RcdqejYLN+oWPbn6Op3jsVl+Hfbncf8yU6j3E2RuIQDH8h//aC61g+DTIRvB7J10BObk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IZNVMgAAADeAAAADwAAAAAA&#10;AAAAAAAAAAChAgAAZHJzL2Rvd25yZXYueG1sUEsFBgAAAAAEAAQA+QAAAJYDAAAAAA==&#10;" strokeweight="0"/>
                        <v:line id="Line 586" o:spid="_x0000_s1849" style="position:absolute;flip:y;visibility:visible;mso-wrap-style:square" from="5548,2999" to="5548,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TTI8gAAADeAAAADwAAAGRycy9kb3ducmV2LnhtbESPQWsCMRSE74X+h/AK3mpWEVtWo0hF&#10;kYIVbT14e25edxc3L0sS3fTfm0Khx2FmvmGm82gacSPna8sKBv0MBHFhdc2lgq/P1fMrCB+QNTaW&#10;ScEPeZjPHh+mmGvb8Z5uh1CKBGGfo4IqhDaX0hcVGfR92xIn79s6gyFJV0rtsEtw08hhlo2lwZrT&#10;QoUtvVVUXA5Xo2D/8cJnt77GSzx3293pWL4flwulek9xMQERKIb/8F97oxUMR4NsDL930hWQs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FTTI8gAAADeAAAADwAAAAAA&#10;AAAAAAAAAAChAgAAZHJzL2Rvd25yZXYueG1sUEsFBgAAAAAEAAQA+QAAAJYDAAAAAA==&#10;" strokeweight="0"/>
                        <v:line id="Line 587" o:spid="_x0000_s1850" style="position:absolute;flip:y;visibility:visible;mso-wrap-style:square" from="5811,2999" to="5811,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h2uMgAAADeAAAADwAAAGRycy9kb3ducmV2LnhtbESPQWsCMRSE70L/Q3iF3jSrSC2rUaSl&#10;UgpWtPXg7bl53V3cvCxJdOO/N0Khx2FmvmFmi2gacSHna8sKhoMMBHFhdc2lgp/v9/4LCB+QNTaW&#10;ScGVPCzmD70Z5tp2vKXLLpQiQdjnqKAKoc2l9EVFBv3AtsTJ+7XOYEjSlVI77BLcNHKUZc/SYM1p&#10;ocKWXisqTruzUbD9mvDRrc7xFI/denPYl5/7t6VST49xOQURKIb/8F/7QysYjYfZBO530hW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xh2uMgAAADeAAAADwAAAAAA&#10;AAAAAAAAAAChAgAAZHJzL2Rvd25yZXYueG1sUEsFBgAAAAAEAAQA+QAAAJYDAAAAAA==&#10;" strokeweight="0"/>
                        <v:line id="Line 588" o:spid="_x0000_s1851" style="position:absolute;flip:y;visibility:visible;mso-wrap-style:square" from="6073,2999" to="6073,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iysUAAADeAAAADwAAAGRycy9kb3ducmV2LnhtbERPTWsCMRC9F/wPYQRvNauIla1RRGkp&#10;BStqPfQ2bqa7i5vJkkQ3/ntzKPT4eN/zZTSNuJHztWUFo2EGgriwuuZSwffx7XkGwgdkjY1lUnAn&#10;D8tF72mOubYd7+l2CKVIIexzVFCF0OZS+qIig35oW+LE/VpnMCToSqkddincNHKcZVNpsObUUGFL&#10;64qKy+FqFOy/Xvjs3q/xEs/ddvdzKj9Pm5VSg35cvYIIFMO/+M/9oRWMJ6Ms7U130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fiysUAAADeAAAADwAAAAAAAAAA&#10;AAAAAAChAgAAZHJzL2Rvd25yZXYueG1sUEsFBgAAAAAEAAQA+QAAAJMDAAAAAA==&#10;" strokeweight="0"/>
                        <v:line id="Line 589" o:spid="_x0000_s1852" style="position:absolute;flip:y;visibility:visible;mso-wrap-style:square" from="6328,2999" to="6328,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tHUcgAAADeAAAADwAAAGRycy9kb3ducmV2LnhtbESPQWsCMRSE74X+h/AK3mpWKbbdGkVa&#10;KiJo0erB23Pzuru4eVmS6MZ/bwqFHoeZ+YYZT6NpxIWcry0rGPQzEMSF1TWXCnbfn48vIHxA1thY&#10;JgVX8jCd3N+NMde24w1dtqEUCcI+RwVVCG0upS8qMuj7tiVO3o91BkOSrpTaYZfgppHDLBtJgzWn&#10;hQpbeq+oOG3PRsFm/cxHNz/HUzx2q6/DvlzuP2ZK9R7i7A1EoBj+w3/thVYwfBpkr/B7J10BObk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ctHUcgAAADeAAAADwAAAAAA&#10;AAAAAAAAAAChAgAAZHJzL2Rvd25yZXYueG1sUEsFBgAAAAAEAAQA+QAAAJYDAAAAAA==&#10;" strokeweight="0"/>
                        <v:line id="Line 590" o:spid="_x0000_s1853" style="position:absolute;flip:y;visibility:visible;mso-wrap-style:square" from="6591,2999" to="6591,3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h4EccAAADeAAAADwAAAGRycy9kb3ducmV2LnhtbESPzWoCMRSF9wXfIVyhO82MlLaMRpGW&#10;llKwotWFu+vkOjM4uRmS6KRvbxZCl4fzxzdbRNOKKznfWFaQjzMQxKXVDVcKdr8fo1cQPiBrbC2T&#10;gj/ysJgPHmZYaNvzhq7bUIk0wr5ABXUIXSGlL2sy6Me2I07eyTqDIUlXSe2wT+OmlZMse5YGG04P&#10;NXb0VlN53l6Mgs3PCx/d5yWe47FfrQ/76nv/vlTqcRiXUxCBYvgP39tfWsHkKc8TQMJJKC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KHgRxwAAAN4AAAAPAAAAAAAA&#10;AAAAAAAAAKECAABkcnMvZG93bnJldi54bWxQSwUGAAAAAAQABAD5AAAAlQMAAAAA&#10;" strokeweight="0"/>
                        <v:line id="Line 591" o:spid="_x0000_s1854" style="position:absolute;visibility:visible;mso-wrap-style:square" from="735,727" to="997,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bE88cAAADeAAAADwAAAGRycy9kb3ducmV2LnhtbESPQWvCQBSE7wX/w/IEb3WToKVEV9EW&#10;0UMP1Qri7ZF9ZoPZtzG7xvTfdwuFHoeZ+YaZL3tbi45aXzlWkI4TEMSF0xWXCo5fm+dXED4ga6wd&#10;k4Jv8rBcDJ7mmGv34D11h1CKCGGfowITQpNL6QtDFv3YNcTRu7jWYoiyLaVu8RHhtpZZkrxIixXH&#10;BYMNvRkqroe7VXA7fWa397UzXXO+T7c82Xz0VCs1GvarGYhAffgP/7V3WkE2SdMUfu/EKyA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psTzxwAAAN4AAAAPAAAAAAAA&#10;AAAAAAAAAKECAABkcnMvZG93bnJldi54bWxQSwUGAAAAAAQABAD5AAAAlQMAAAAA&#10;" strokecolor="navy"/>
                        <v:line id="Line 592" o:spid="_x0000_s1855" style="position:absolute;visibility:visible;mso-wrap-style:square" from="997,765" to="1260,1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RahMcAAADeAAAADwAAAGRycy9kb3ducmV2LnhtbESPT2vCQBTE74V+h+UVvOkmQYtEV+kf&#10;RA8eqhaKt0f2NRuafRuza4zf3hWEHoeZ+Q0zX/a2Fh21vnKsIB0lIIgLpysuFXwfVsMpCB+QNdaO&#10;ScGVPCwXz09zzLW78I66fShFhLDPUYEJocml9IUhi37kGuLo/brWYoiyLaVu8RLhtpZZkrxKixXH&#10;BYMNfRgq/vZnq+D085WdPt+d6ZrjebLm8WrbU63U4KV/m4EI1If/8KO90QqycZpmcL8Tr4B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dFqExwAAAN4AAAAPAAAAAAAA&#10;AAAAAAAAAKECAABkcnMvZG93bnJldi54bWxQSwUGAAAAAAQABAD5AAAAlQMAAAAA&#10;" strokecolor="navy"/>
                        <v:line id="Line 593" o:spid="_x0000_s1856" style="position:absolute;visibility:visible;mso-wrap-style:square" from="1260,1312" to="1515,1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j/H8cAAADeAAAADwAAAGRycy9kb3ducmV2LnhtbESPQWvCQBSE7wX/w/IKvekmqS0SXcW2&#10;SHvwoFYQb4/sMxuafRuza0z/vVsQehxm5htmtuhtLTpqfeVYQTpKQBAXTldcKth/r4YTED4ga6wd&#10;k4Jf8rCYDx5mmGt35S11u1CKCGGfowITQpNL6QtDFv3INcTRO7nWYoiyLaVu8RrhtpZZkrxKixXH&#10;BYMNvRsqfnYXq+B82GTnjzdnuuZ4efnk8WrdU63U02O/nIII1If/8L39pRVk4zR9hr878QrI+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OP8fxwAAAN4AAAAPAAAAAAAA&#10;AAAAAAAAAKECAABkcnMvZG93bnJldi54bWxQSwUGAAAAAAQABAD5AAAAlQMAAAAA&#10;" strokecolor="navy"/>
                        <v:line id="Line 594" o:spid="_x0000_s1857" style="position:absolute;flip:y;visibility:visible;mso-wrap-style:square" from="1515,1170" to="1777,1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h6ocUAAADeAAAADwAAAGRycy9kb3ducmV2LnhtbESPQWvCQBSE7wX/w/IKvdVNREKJriLF&#10;QpFetIVeH9lnEs2+F3a3Jvrru0Khx2FmvmGW69F16kI+tMIG8mkGirgS23Jt4Ovz7fkFVIjIFjth&#10;MnClAOvV5GGJpZWB93Q5xFolCIcSDTQx9qXWoWrIYZhKT5y8o3iHMUlfa+txSHDX6VmWFdphy2mh&#10;wZ5eG6rOhx9nYChEbq1UO7+NebFxu1Cfvj+MeXocNwtQkcb4H/5rv1sDs3mez+F+J10Bv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fh6ocUAAADeAAAADwAAAAAAAAAA&#10;AAAAAAChAgAAZHJzL2Rvd25yZXYueG1sUEsFBgAAAAAEAAQA+QAAAJMDAAAAAA==&#10;" strokecolor="navy"/>
                        <v:line id="Line 595" o:spid="_x0000_s1858" style="position:absolute;visibility:visible;mso-wrap-style:square" from="1777,1170" to="2039,1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3C8McAAADeAAAADwAAAGRycy9kb3ducmV2LnhtbESPQWvCQBSE74L/YXlCb3WToKVEV7Et&#10;0h56aKMg3h7ZZzaYfRuza0z/fbdQ8DjMzDfMcj3YRvTU+dqxgnSagCAuna65UrDfbR+fQfiArLFx&#10;TAp+yMN6NR4tMdfuxt/UF6ESEcI+RwUmhDaX0peGLPqpa4mjd3KdxRBlV0nd4S3CbSOzJHmSFmuO&#10;CwZbejVUnourVXA5fGWXtxdn+vZ4nb/zbPs5UKPUw2TYLEAEGsI9/N/+0AqyWZrO4e9OvAJy9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ncLwxwAAAN4AAAAPAAAAAAAA&#10;AAAAAAAAAKECAABkcnMvZG93bnJldi54bWxQSwUGAAAAAAQABAD5AAAAlQMAAAAA&#10;" strokecolor="navy"/>
                        <v:line id="Line 596" o:spid="_x0000_s1859" style="position:absolute;flip:y;visibility:visible;mso-wrap-style:square" from="2039,1080" to="2302,1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ZBTcUAAADeAAAADwAAAGRycy9kb3ducmV2LnhtbESPQWvCQBSE74X+h+UVequbSAkluoqI&#10;QpFeagWvj+wziWbfC7tbk/bXdwuCx2FmvmHmy9F16ko+tMIG8kkGirgS23Jt4PC1fXkDFSKyxU6Y&#10;DPxQgOXi8WGOpZWBP+m6j7VKEA4lGmhi7EutQ9WQwzCRnjh5J/EOY5K+1tbjkOCu09MsK7TDltNC&#10;gz2tG6ou+29nYChEflupdn4T82LldqE+Hz+MeX4aVzNQkcZ4D9/a79bA9DXPC/i/k66AX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ZBTcUAAADeAAAADwAAAAAAAAAA&#10;AAAAAAChAgAAZHJzL2Rvd25yZXYueG1sUEsFBgAAAAAEAAQA+QAAAJMDAAAAAA==&#10;" strokecolor="navy"/>
                        <v:line id="Line 597" o:spid="_x0000_s1860" style="position:absolute;visibility:visible;mso-wrap-style:square" from="2302,1080" to="2557,1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P5HMgAAADeAAAADwAAAGRycy9kb3ducmV2LnhtbESPT2vCQBTE7wW/w/IK3nSToG1JXcU/&#10;iB56aG1BvD2yr9nQ7NuYXWP89t2C0OMwM79hZove1qKj1leOFaTjBARx4XTFpYKvz+3oBYQPyBpr&#10;x6TgRh4W88HDDHPtrvxB3SGUIkLY56jAhNDkUvrCkEU/dg1x9L5dazFE2ZZSt3iNcFvLLEmepMWK&#10;44LBhtaGip/DxSo4H9+z82blTNecLtMdT7ZvPdVKDR/75SuIQH34D9/be60gm6TpM/zdiVdAz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gP5HMgAAADeAAAADwAAAAAA&#10;AAAAAAAAAAChAgAAZHJzL2Rvd25yZXYueG1sUEsFBgAAAAAEAAQA+QAAAJYDAAAAAA==&#10;" strokecolor="navy"/>
                        <v:line id="Line 598" o:spid="_x0000_s1861" style="position:absolute;flip:y;visibility:visible;mso-wrap-style:square" from="2557,922" to="2819,1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VwpMIAAADeAAAADwAAAGRycy9kb3ducmV2LnhtbERPTWvCQBC9F/wPywje6iYioaSuImJB&#10;xEut4HXITpO02ZmwuzXRX989FHp8vO/VZnSdupEPrbCBfJ6BIq7EtlwbuHy8Pb+AChHZYidMBu4U&#10;YLOePK2wtDLwO93OsVYphEOJBpoY+1LrUDXkMMylJ07cp3iHMUFfa+txSOGu04ssK7TDllNDgz3t&#10;Gqq+zz/OwFCIPFqpjn4f82LrjqH+up6MmU3H7SuoSGP8F/+5D9bAYpnnaW+6k66AXv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LVwpMIAAADeAAAADwAAAAAAAAAAAAAA&#10;AAChAgAAZHJzL2Rvd25yZXYueG1sUEsFBgAAAAAEAAQA+QAAAJADAAAAAA==&#10;" strokecolor="navy"/>
                        <v:line id="Line 599" o:spid="_x0000_s1862" style="position:absolute;visibility:visible;mso-wrap-style:square" from="2819,922" to="3082,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DI9cgAAADeAAAADwAAAGRycy9kb3ducmV2LnhtbESPT2vCQBTE7wW/w/IK3nSToKVNXcU/&#10;iB56aG1BvD2yr9nQ7NuYXWP89t2C0OMwM79hZove1qKj1leOFaTjBARx4XTFpYKvz+3oGYQPyBpr&#10;x6TgRh4W88HDDHPtrvxB3SGUIkLY56jAhNDkUvrCkEU/dg1x9L5dazFE2ZZSt3iNcFvLLEmepMWK&#10;44LBhtaGip/DxSo4H9+z82blTNecLtMdT7ZvPdVKDR/75SuIQH34D9/be60gm6TpC/zdiVdAz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NDI9cgAAADeAAAADwAAAAAA&#10;AAAAAAAAAAChAgAAZHJzL2Rvd25yZXYueG1sUEsFBgAAAAAEAAQA+QAAAJYDAAAAAA==&#10;" strokecolor="navy"/>
                        <v:line id="Line 600" o:spid="_x0000_s1863" style="position:absolute;visibility:visible;mso-wrap-style:square" from="3082,1072" to="3336,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ar1cUAAADeAAAADwAAAGRycy9kb3ducmV2LnhtbESPzYrCMBSF94LvEK7gTlOLylCNMioy&#10;s5iF4wyIu0tzbco0N7WJtb79ZCG4PJw/vuW6s5VoqfGlYwWTcQKCOHe65ELB789+9AbCB2SNlWNS&#10;8CAP61W/t8RMuzt/U3sMhYgj7DNUYEKoMyl9bsiiH7uaOHoX11gMUTaF1A3e47itZJokc2mx5Phg&#10;sKatofzveLMKrqdDet1tnGnr8232wdP9V0eVUsNB974AEagLr/Cz/akVpNNJGgEiTkQ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4ar1cUAAADeAAAADwAAAAAAAAAA&#10;AAAAAAChAgAAZHJzL2Rvd25yZXYueG1sUEsFBgAAAAAEAAQA+QAAAJMDAAAAAA==&#10;" strokecolor="navy"/>
                        <v:line id="Line 601" o:spid="_x0000_s1864" style="position:absolute;visibility:visible;mso-wrap-style:square" from="3336,1230" to="3599,1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oOTscAAADeAAAADwAAAGRycy9kb3ducmV2LnhtbESPT2vCQBTE74V+h+UVvOkmQYtEV+kf&#10;RA8eqhaKt0f2NRuafRuza4zf3hWEHoeZ+Q0zX/a2Fh21vnKsIB0lIIgLpysuFXwfVsMpCB+QNdaO&#10;ScGVPCwXz09zzLW78I66fShFhLDPUYEJocml9IUhi37kGuLo/brWYoiyLaVu8RLhtpZZkrxKixXH&#10;BYMNfRgq/vZnq+D085WdPt+d6ZrjebLm8WrbU63U4KV/m4EI1If/8KO90QqycZqlcL8Tr4B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yg5OxwAAAN4AAAAPAAAAAAAA&#10;AAAAAAAAAKECAABkcnMvZG93bnJldi54bWxQSwUGAAAAAAQABAD5AAAAlQMAAAAA&#10;" strokecolor="navy"/>
                        <v:line id="Line 602" o:spid="_x0000_s1865" style="position:absolute;visibility:visible;mso-wrap-style:square" from="3599,1672" to="3861,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iQOccAAADeAAAADwAAAGRycy9kb3ducmV2LnhtbESPQWsCMRSE7wX/Q3iCN80atMjWKNoi&#10;euihaqH09ti8bpZuXtZNXLf/vikIPQ4z8w2zXPeuFh21ofKsYTrJQBAX3lRcang/78YLECEiG6w9&#10;k4YfCrBeDR6WmBt/4yN1p1iKBOGQowYbY5NLGQpLDsPEN8TJ+/Ktw5hkW0rT4i3BXS1Vlj1KhxWn&#10;BYsNPVsqvk9Xp+Hy8aYuL1tvu+bzOt/zbPfaU631aNhvnkBE6uN/+N4+GA1qNlUK/u6kKy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GJA5xwAAAN4AAAAPAAAAAAAA&#10;AAAAAAAAAKECAABkcnMvZG93bnJldi54bWxQSwUGAAAAAAQABAD5AAAAlQMAAAAA&#10;" strokecolor="navy"/>
                        <v:line id="Line 603" o:spid="_x0000_s1866" style="position:absolute;flip:y;visibility:visible;mso-wrap-style:square" from="3861,1372" to="4116,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0oaMYAAADeAAAADwAAAGRycy9kb3ducmV2LnhtbESPQUvDQBSE7wX/w/IEb+0msQSJ3ZYi&#10;FqT00ip4fWSfSTT7XtjdNtFf7xYEj8PMfMOsNpPr1YV86IQN5IsMFHEttuPGwNvrbv4AKkRki70w&#10;GfimAJv1zWyFlZWRj3Q5xUYlCIcKDbQxDpXWoW7JYVjIQJy8D/EOY5K+0dbjmOCu10WWldphx2mh&#10;xYGeWqq/TmdnYCxFfjqp9/455uXW7UPz+X4w5u522j6CijTF//Bf+8UaKJZ5cQ/XO+kK6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R9KGjGAAAA3gAAAA8AAAAAAAAA&#10;AAAAAAAAoQIAAGRycy9kb3ducmV2LnhtbFBLBQYAAAAABAAEAPkAAACUAwAAAAA=&#10;" strokecolor="navy"/>
                        <v:line id="Line 604" o:spid="_x0000_s1867" style="position:absolute;flip:y;visibility:visible;mso-wrap-style:square" from="4116,922" to="4379,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SwHMUAAADeAAAADwAAAGRycy9kb3ducmV2LnhtbESPQUvDQBSE7wX/w/IEb80moQSJ3ZYi&#10;FqR4aRW8PrLPJJp9L+xum+ivdwuCx2FmvmHW29kN6kI+9MIGiiwHRdyI7bk18Pa6X96DChHZ4iBM&#10;Br4pwHZzs1hjbWXiI11OsVUJwqFGA12MY611aDpyGDIZiZP3Id5hTNK32nqcEtwNuszzSjvsOS10&#10;ONJjR83X6ewMTJXITy/NwT/Fotq5Q2g/31+Mubuddw+gIs3xP/zXfrYGylVRruB6J10Bv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5SwHMUAAADeAAAADwAAAAAAAAAA&#10;AAAAAAChAgAAZHJzL2Rvd25yZXYueG1sUEsFBgAAAAAEAAQA+QAAAJMDAAAAAA==&#10;" strokecolor="navy"/>
                        <v:line id="Line 605" o:spid="_x0000_s1868" style="position:absolute;visibility:visible;mso-wrap-style:square" from="4379,922" to="4641,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ITccAAADeAAAADwAAAGRycy9kb3ducmV2LnhtbESPQWvCQBSE74L/YXlCb3WToFJS12Bb&#10;pD14sCqU3h7Z12ww+zZm15j++65Q8DjMzDfMshhsI3rqfO1YQTpNQBCXTtdcKTgeNo9PIHxA1tg4&#10;JgW/5KFYjUdLzLW78if1+1CJCGGfowITQptL6UtDFv3UtcTR+3GdxRBlV0nd4TXCbSOzJFlIizXH&#10;BYMtvRoqT/uLVXD+2mXntxdn+vb7Mn/n2WY7UKPUw2RYP4MINIR7+L/9oRVkszSbw+1Ov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8QhNxwAAAN4AAAAPAAAAAAAA&#10;AAAAAAAAAKECAABkcnMvZG93bnJldi54bWxQSwUGAAAAAAQABAD5AAAAlQMAAAAA&#10;" strokecolor="navy"/>
                        <v:line id="Line 606" o:spid="_x0000_s1869" style="position:absolute;flip:y;visibility:visible;mso-wrap-style:square" from="4641,967" to="4896,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qL8MUAAADeAAAADwAAAGRycy9kb3ducmV2LnhtbESPQUvDQBSE74L/YXmCN7tJkCBpt6UU&#10;BSlerIVeH9nXJG32vbC7Nml/vSsIHoeZ+YZZrCbXqwv50AkbyGcZKOJabMeNgf3X29MLqBCRLfbC&#10;ZOBKAVbL+7sFVlZG/qTLLjYqQThUaKCNcai0DnVLDsNMBuLkHcU7jEn6RluPY4K7XhdZVmqHHaeF&#10;FgfatFSfd9/OwFiK3Dqpt/415uXabUNzOnwY8/gwreegIk3xP/zXfrcGiue8KOH3TroCe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AqL8MUAAADeAAAADwAAAAAAAAAA&#10;AAAAAAChAgAAZHJzL2Rvd25yZXYueG1sUEsFBgAAAAAEAAQA+QAAAJMDAAAAAA==&#10;" strokecolor="navy"/>
                        <v:line id="Line 607" o:spid="_x0000_s1870" style="position:absolute;flip:y;visibility:visible;mso-wrap-style:square" from="4896,952" to="5158,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Yua8YAAADeAAAADwAAAGRycy9kb3ducmV2LnhtbESPQUvDQBSE7wX/w/IEb+0mQaLEbksR&#10;C1J6aRW8PrLPJJp9L+xum+ivdwsFj8PMfMMs15Pr1Zl86IQN5IsMFHEttuPGwPvbdv4IKkRki70w&#10;GfihAOvVzWyJlZWRD3Q+xkYlCIcKDbQxDpXWoW7JYVjIQJy8T/EOY5K+0dbjmOCu10WWldphx2mh&#10;xYGeW6q/jydnYCxFfjupd/4l5uXG7ULz9bE35u522jyBijTF//C1/WoNFPd58QCXO+kK6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tGLmvGAAAA3gAAAA8AAAAAAAAA&#10;AAAAAAAAoQIAAGRycy9kb3ducmV2LnhtbFBLBQYAAAAABAAEAPkAAACUAwAAAAA=&#10;" strokecolor="navy"/>
                        <v:line id="Line 608" o:spid="_x0000_s1871" style="position:absolute;visibility:visible;mso-wrap-style:square" from="5158,952" to="5421,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Cn08MAAADeAAAADwAAAGRycy9kb3ducmV2LnhtbERPz2vCMBS+C/4P4QneNLWojGqUqch2&#10;2MG5gXh7NM+mrHmpTaz1v18OgseP7/dy3dlKtNT40rGCyTgBQZw7XXKh4PdnP3oD4QOyxsoxKXiQ&#10;h/Wq31tipt2dv6k9hkLEEPYZKjAh1JmUPjdk0Y9dTRy5i2sshgibQuoG7zHcVjJNkrm0WHJsMFjT&#10;1lD+d7xZBdfTIb3uNs609fk2++Dp/qujSqnhoHtfgAjUhZf46f7UCtLpJI174514Be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3wp9PDAAAA3gAAAA8AAAAAAAAAAAAA&#10;AAAAoQIAAGRycy9kb3ducmV2LnhtbFBLBQYAAAAABAAEAPkAAACRAwAAAAA=&#10;" strokecolor="navy"/>
                        <v:line id="Line 609" o:spid="_x0000_s1872" style="position:absolute;visibility:visible;mso-wrap-style:square" from="5421,1117" to="5683,1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wCSMcAAADeAAAADwAAAGRycy9kb3ducmV2LnhtbESPQWvCQBSE70L/w/KE3urGYIumrlIt&#10;0h48tFEQb4/sazaYfRuza0z/vVsoeBxm5htmvuxtLTpqfeVYwXiUgCAunK64VLDfbZ6mIHxA1lg7&#10;JgW/5GG5eBjMMdPuyt/U5aEUEcI+QwUmhCaT0heGLPqRa4ij9+NaiyHKtpS6xWuE21qmSfIiLVYc&#10;Fww2tDZUnPKLVXA+fKXn95UzXXO8PH/wZLPtqVbqcdi/vYII1Id7+L/9qRWkk3E6g7878QrIx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vAJIxwAAAN4AAAAPAAAAAAAA&#10;AAAAAAAAAKECAABkcnMvZG93bnJldi54bWxQSwUGAAAAAAQABAD5AAAAlQMAAAAA&#10;" strokecolor="navy"/>
                        <v:line id="Line 610" o:spid="_x0000_s1873" style="position:absolute;flip:y;visibility:visible;mso-wrap-style:square" from="5683,907" to="5938,1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YgwsQAAADeAAAADwAAAGRycy9kb3ducmV2LnhtbESPTWvCQBCG74X+h2WE3uomtoQSXUWK&#10;hSK9qAWvQ3ZMotmZsLuatL++eyh4fHm/eBar0XXqRj60wgbyaQaKuBLbcm3g+/Dx/AYqRGSLnTAZ&#10;+KEAq+XjwwJLKwPv6LaPtUojHEo00MTYl1qHqiGHYSo9cfJO4h3GJH2trcchjbtOz7Ks0A5bTg8N&#10;9vTeUHXZX52BoRD5baXa+k3Mi7Xbhvp8/DLmaTKu56AijfEe/m9/WgOz1/wlASSchAJ6+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diDCxAAAAN4AAAAPAAAAAAAAAAAA&#10;AAAAAKECAABkcnMvZG93bnJldi54bWxQSwUGAAAAAAQABAD5AAAAkgMAAAAA&#10;" strokecolor="navy"/>
                        <v:line id="Line 611" o:spid="_x0000_s1874" style="position:absolute;visibility:visible;mso-wrap-style:square" from="5938,907" to="6201,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OYk8cAAADeAAAADwAAAGRycy9kb3ducmV2LnhtbESPQWvCQBSE7wX/w/IKvekmqS0SXcW2&#10;SHvwoFYQb4/sMxuafRuza0z/vVsQehxm5htmtuhtLTpqfeVYQTpKQBAXTldcKth/r4YTED4ga6wd&#10;k4Jf8rCYDx5mmGt35S11u1CKCGGfowITQpNL6QtDFv3INcTRO7nWYoiyLaVu8RrhtpZZkrxKixXH&#10;BYMNvRsqfnYXq+B82GTnjzdnuuZ4efnk8WrdU63U02O/nIII1If/8L39pRVk4/Q5hb878QrI+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E5iTxwAAAN4AAAAPAAAAAAAA&#10;AAAAAAAAAKECAABkcnMvZG93bnJldi54bWxQSwUGAAAAAAQABAD5AAAAlQMAAAAA&#10;" strokecolor="navy"/>
                        <v:line id="Line 612" o:spid="_x0000_s1875" style="position:absolute;flip:y;visibility:visible;mso-wrap-style:square" from="6201,1020" to="6463,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gbLsYAAADeAAAADwAAAGRycy9kb3ducmV2LnhtbESPQUvDQBSE7wX/w/IEb+0msQSJ3ZYi&#10;FqT00ip4fWSfSTT7XtjdNtFf7xYEj8PMfMOsNpPr1YV86IQN5IsMFHEttuPGwNvrbv4AKkRki70w&#10;GfimAJv1zWyFlZWRj3Q5xUYlCIcKDbQxDpXWoW7JYVjIQJy8D/EOY5K+0dbjmOCu10WWldphx2mh&#10;xYGeWqq/TmdnYCxFfjqp9/455uXW7UPz+X4w5u522j6CijTF//Bf+8UaKJb5fQHXO+kK6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oGy7GAAAA3gAAAA8AAAAAAAAA&#10;AAAAAAAAoQIAAGRycy9kb3ducmV2LnhtbFBLBQYAAAAABAAEAPkAAACUAwAAAAA=&#10;" strokecolor="navy"/>
                        <v:line id="Line 613" o:spid="_x0000_s1876" style="position:absolute;visibility:visible;mso-wrap-style:square" from="735,855" to="997,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nmosYAAADeAAAADwAAAGRycy9kb3ducmV2LnhtbESPQWvCQBSE7wX/w/KEXkQ3USkSXUUi&#10;BaEHqRW8PrLPJJh9G3bXGP31XaHQ4zAz3zCrTW8a0ZHztWUF6SQBQVxYXXOp4PTzOV6A8AFZY2OZ&#10;FDzIw2Y9eFthpu2dv6k7hlJECPsMFVQhtJmUvqjIoJ/Yljh6F+sMhihdKbXDe4SbRk6T5EMarDku&#10;VNhSXlFxPd6MgsPumafFKP2y8xHtuvPtIdHlSr0P++0SRKA+/If/2nutYDpPZzN43YlX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Z5qLGAAAA3gAAAA8AAAAAAAAA&#10;AAAAAAAAoQIAAGRycy9kb3ducmV2LnhtbFBLBQYAAAAABAAEAPkAAACUAwAAAAA=&#10;" strokecolor="fuchsia"/>
                        <v:line id="Line 614" o:spid="_x0000_s1877" style="position:absolute;visibility:visible;mso-wrap-style:square" from="997,1125" to="1260,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B+1sYAAADeAAAADwAAAGRycy9kb3ducmV2LnhtbESPQWvCQBSE7wX/w/KEXkQ30VAkuopE&#10;hIIHqRa8PrKvSWj2bdhdY+yv7wqFHoeZ+YZZbwfTip6cbywrSGcJCOLS6oYrBZ+Xw3QJwgdkja1l&#10;UvAgD9vN6GWNubZ3/qD+HCoRIexzVFCH0OVS+rImg35mO+LofVlnMETpKqkd3iPctHKeJG/SYMNx&#10;ocaOiprK7/PNKDjtf4q0nKRHm01o319vD4muUOp1POxWIAIN4T/8137XCuZZusjgeSde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swftbGAAAA3gAAAA8AAAAAAAAA&#10;AAAAAAAAoQIAAGRycy9kb3ducmV2LnhtbFBLBQYAAAAABAAEAPkAAACUAwAAAAA=&#10;" strokecolor="fuchsia"/>
                        <v:line id="Line 615" o:spid="_x0000_s1878" style="position:absolute;visibility:visible;mso-wrap-style:square" from="1260,1230" to="1515,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zbTcYAAADeAAAADwAAAGRycy9kb3ducmV2LnhtbESPQWvCQBSE7wX/w/KEXqRuYm2R1FUk&#10;UhA8SFXw+si+JsHs27C7xuiv7wpCj8PMfMPMl71pREfO15YVpOMEBHFhdc2lguPh+20GwgdkjY1l&#10;UnAjD8vF4GWOmbZX/qFuH0oRIewzVFCF0GZS+qIig35sW+Lo/VpnMETpSqkdXiPcNHKSJJ/SYM1x&#10;ocKW8oqK8/5iFOzW9zwtRunWTke07k6Xm0SXK/U67FdfIAL14T/8bG+0gsk0ff+Ax514Be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8203GAAAA3gAAAA8AAAAAAAAA&#10;AAAAAAAAoQIAAGRycy9kb3ducmV2LnhtbFBLBQYAAAAABAAEAPkAAACUAwAAAAA=&#10;" strokecolor="fuchsia"/>
                        <v:line id="Line 616" o:spid="_x0000_s1879" style="position:absolute;visibility:visible;mso-wrap-style:square" from="1515,1462" to="1777,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5FOsYAAADeAAAADwAAAGRycy9kb3ducmV2LnhtbESPQWvCQBSE7wX/w/KEXkQ3URGJrlIi&#10;hYIHaVrw+si+JqHZt2F3jbG/visIHoeZ+YbZ7gfTip6cbywrSGcJCOLS6oYrBd9f79M1CB+QNbaW&#10;ScGNPOx3o5ctZtpe+ZP6IlQiQthnqKAOocuk9GVNBv3MdsTR+7HOYIjSVVI7vEa4aeU8SVbSYMNx&#10;ocaO8prK3+JiFJwOf3laTtKjXU7o0J8vN4kuV+p1PLxtQAQawjP8aH9oBfNluljB/U68AnL3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SuRTrGAAAA3gAAAA8AAAAAAAAA&#10;AAAAAAAAoQIAAGRycy9kb3ducmV2LnhtbFBLBQYAAAAABAAEAPkAAACUAwAAAAA=&#10;" strokecolor="fuchsia"/>
                        <v:line id="Line 617" o:spid="_x0000_s1880" style="position:absolute;flip:y;visibility:visible;mso-wrap-style:square" from="1777,1095" to="2039,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omXscAAADeAAAADwAAAGRycy9kb3ducmV2LnhtbESP3WoCMRSE7wu+QziCdzXrD1pWo7SK&#10;UBAL1bbXx81xd3VzsmzSNb69EQq9HGbmG2a+DKYSLTWutKxg0E9AEGdWl5wr+Dpsnl9AOI+ssbJM&#10;Cm7kYLnoPM0x1fbKn9TufS4ihF2KCgrv61RKlxVk0PVtTRy9k20M+iibXOoGrxFuKjlMkok0WHJc&#10;KLCmVUHZZf9rFOx+tnnYZeFIb5vz+ns8OX2EVirV64bXGQhPwf+H/9rvWsFwPBhN4XEnXgG5u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WiZexwAAAN4AAAAPAAAAAAAA&#10;AAAAAAAAAKECAABkcnMvZG93bnJldi54bWxQSwUGAAAAAAQABAD5AAAAlQMAAAAA&#10;" strokecolor="fuchsia"/>
                        <v:line id="Line 618" o:spid="_x0000_s1881" style="position:absolute;flip:y;visibility:visible;mso-wrap-style:square" from="2039,960" to="2302,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WyLMQAAADeAAAADwAAAGRycy9kb3ducmV2LnhtbERPy2oCMRTdC/5DuIK7mvGBlKkZqS2C&#10;UCzU1/p2cudRJzfDJI7p3zeLgsvDea/WwTSip87VlhVMJwkI4tzqmksFp+P26RmE88gaG8uk4Jcc&#10;rLPhYIWptnf+ov7gSxFD2KWooPK+TaV0eUUG3cS2xJErbGfQR9iVUnd4j+GmkbMkWUqDNceGClt6&#10;qyi/Hm5Gwf7yUYZ9Hr5ps/15Py+WxWfopVLjUXh9AeEp+If4373TCmaL6TzujXfiFZ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xbIsxAAAAN4AAAAPAAAAAAAAAAAA&#10;AAAAAKECAABkcnMvZG93bnJldi54bWxQSwUGAAAAAAQABAD5AAAAkgMAAAAA&#10;" strokecolor="fuchsia"/>
                        <v:line id="Line 619" o:spid="_x0000_s1882" style="position:absolute;flip:y;visibility:visible;mso-wrap-style:square" from="2302,907" to="2557,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kXt8cAAADeAAAADwAAAGRycy9kb3ducmV2LnhtbESP3WoCMRSE7wu+QziCdzXrD2JXo7SK&#10;UBAL1bbXx81xd3VzsmzSNb69EQq9HGbmG2a+DKYSLTWutKxg0E9AEGdWl5wr+DpsnqcgnEfWWFkm&#10;BTdysFx0nuaYanvlT2r3PhcRwi5FBYX3dSqlywoy6Pq2Jo7eyTYGfZRNLnWD1wg3lRwmyUQaLDku&#10;FFjTqqDssv81CnY/2zzssnCkt815/T2enD5CK5XqdcPrDISn4P/Df+13rWA4Hoxe4HEnXgG5u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iRe3xwAAAN4AAAAPAAAAAAAA&#10;AAAAAAAAAKECAABkcnMvZG93bnJldi54bWxQSwUGAAAAAAQABAD5AAAAlQMAAAAA&#10;" strokecolor="fuchsia"/>
                        <v:line id="Line 620" o:spid="_x0000_s1883" style="position:absolute;visibility:visible;mso-wrap-style:square" from="2557,907" to="2819,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0LqMQAAADeAAAADwAAAGRycy9kb3ducmV2LnhtbESPzYrCMBSF98K8Q7gDs5ExrRSRahSp&#10;CIILGRVme2mubbG5KUmsdZ7eLIRZHs4f33I9mFb05HxjWUE6SUAQl1Y3XCm4nHffcxA+IGtsLZOC&#10;J3lYrz5GS8y1ffAP9adQiTjCPkcFdQhdLqUvazLoJ7Yjjt7VOoMhSldJ7fARx00rp0kykwYbjg81&#10;dlTUVN5Od6PguP0r0nKcHmw2pm3/e39KdIVSX5/DZgEi0BD+w+/2XiuYZmkWASJORAG5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QuoxAAAAN4AAAAPAAAAAAAAAAAA&#10;AAAAAKECAABkcnMvZG93bnJldi54bWxQSwUGAAAAAAQABAD5AAAAkgMAAAAA&#10;" strokecolor="fuchsia"/>
                        <v:line id="Line 621" o:spid="_x0000_s1884" style="position:absolute;visibility:visible;mso-wrap-style:square" from="2819,1125" to="3082,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GuM8YAAADeAAAADwAAAGRycy9kb3ducmV2LnhtbESPwWrDMBBE74X+g9hALiGRFUwpjpUQ&#10;HAqBHkrTQq+LtbFNrJWRFMfp11eFQo/DzLxhyt1kezGSD51jDWqVgSCunem40fD58bJ8BhEissHe&#10;MWm4U4Dd9vGhxMK4G7/TeIqNSBAOBWpoYxwKKUPdksWwcgNx8s7OW4xJ+kYaj7cEt71cZ9mTtNhx&#10;WmhxoKql+nK6Wg1vh+9K1Qv16vIFHcav612ir7Sez6b9BkSkKf6H/9pHo2Gdq1zB7510Be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BrjPGAAAA3gAAAA8AAAAAAAAA&#10;AAAAAAAAoQIAAGRycy9kb3ducmV2LnhtbFBLBQYAAAAABAAEAPkAAACUAwAAAAA=&#10;" strokecolor="fuchsia"/>
                        <v:line id="Line 622" o:spid="_x0000_s1885" style="position:absolute;visibility:visible;mso-wrap-style:square" from="3082,1230" to="3336,1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MwRMYAAADeAAAADwAAAGRycy9kb3ducmV2LnhtbESPT2vCQBTE7wW/w/IKvYhuEkIp0VVK&#10;RCj0UPwDvT6yzySYfRt21xj76buC4HGYmd8wy/VoOjGQ861lBek8AUFcWd1yreB42M4+QPiArLGz&#10;TApu5GG9mrwssdD2yjsa9qEWEcK+QAVNCH0hpa8aMujntieO3sk6gyFKV0vt8BrhppNZkrxLgy3H&#10;hQZ7KhuqzvuLUfCz+SvTapp+23xKm+H3cpPoSqXeXsfPBYhAY3iGH+0vrSDL0zyD+514BeTq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TMETGAAAA3gAAAA8AAAAAAAAA&#10;AAAAAAAAoQIAAGRycy9kb3ducmV2LnhtbFBLBQYAAAAABAAEAPkAAACUAwAAAAA=&#10;" strokecolor="fuchsia"/>
                        <v:line id="Line 623" o:spid="_x0000_s1886" style="position:absolute;visibility:visible;mso-wrap-style:square" from="3336,1305" to="3599,1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V38YAAADeAAAADwAAAGRycy9kb3ducmV2LnhtbESPQWvCQBSE7wX/w/KEXkQ30VAkuopE&#10;hIIHqRa8PrKvSWj2bdhdY+yv7wqFHoeZ+YZZbwfTip6cbywrSGcJCOLS6oYrBZ+Xw3QJwgdkja1l&#10;UvAgD9vN6GWNubZ3/qD+HCoRIexzVFCH0OVS+rImg35mO+LofVlnMETpKqkd3iPctHKeJG/SYMNx&#10;ocaOiprK7/PNKDjtf4q0nKRHm01o319vD4muUOp1POxWIAIN4T/8137XCuZZmi3geSde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fld/GAAAA3gAAAA8AAAAAAAAA&#10;AAAAAAAAoQIAAGRycy9kb3ducmV2LnhtbFBLBQYAAAAABAAEAPkAAACUAwAAAAA=&#10;" strokecolor="fuchsia"/>
                        <v:line id="Line 624" o:spid="_x0000_s1887" style="position:absolute;visibility:visible;mso-wrap-style:square" from="3599,1732" to="3861,1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YNq8YAAADeAAAADwAAAGRycy9kb3ducmV2LnhtbESPQWvCQBSE7wX/w/IKXqRuIqFImlVK&#10;RBB6kKrg9ZF9JsHs27C7xthf7xYKPQ4z8w1TrEfTiYGcby0rSOcJCOLK6pZrBafj9m0JwgdkjZ1l&#10;UvAgD+vV5KXAXNs7f9NwCLWIEPY5KmhC6HMpfdWQQT+3PXH0LtYZDFG6WmqH9wg3nVwkybs02HJc&#10;aLCnsqHqergZBfvNT5lWs/TLZjPaDOfbQ6IrlZq+jp8fIAKN4T/8195pBYsszTL4vROvgF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2DavGAAAA3gAAAA8AAAAAAAAA&#10;AAAAAAAAoQIAAGRycy9kb3ducmV2LnhtbFBLBQYAAAAABAAEAPkAAACUAwAAAAA=&#10;" strokecolor="fuchsia"/>
                        <v:line id="Line 625" o:spid="_x0000_s1888" style="position:absolute;flip:y;visibility:visible;mso-wrap-style:square" from="3861,1649" to="4116,1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Juz8YAAADeAAAADwAAAGRycy9kb3ducmV2LnhtbESPQWvCQBSE74X+h+UVvNWNEkVSV6kt&#10;giAK2ur5NftMUrNvQ3aN67/vFgSPw8x8w0znwdSio9ZVlhUM+gkI4tzqigsF31/L1wkI55E11pZJ&#10;wY0czGfPT1PMtL3yjrq9L0SEsMtQQel9k0np8pIMur5tiKN3sq1BH2VbSN3iNcJNLYdJMpYGK44L&#10;JTb0UVJ+3l+Mgs1xXYRNHn5osfz9PKTj0zZ0UqneS3h/A+Ep+Ef43l5pBcN0kI7g/068AnL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Cbs/GAAAA3gAAAA8AAAAAAAAA&#10;AAAAAAAAoQIAAGRycy9kb3ducmV2LnhtbFBLBQYAAAAABAAEAPkAAACUAwAAAAA=&#10;" strokecolor="fuchsia"/>
                        <v:line id="Line 626" o:spid="_x0000_s1889" style="position:absolute;flip:y;visibility:visible;mso-wrap-style:square" from="4116,937" to="4379,1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DwuMYAAADeAAAADwAAAGRycy9kb3ducmV2LnhtbESP3WrCQBSE74W+w3IKvdONEkKJrmJb&#10;hEJRqH/Xx+wxiWbPhuw2bt/eLRS8HGbmG2a2CKYRPXWutqxgPEpAEBdW11wq2O9Ww1cQziNrbCyT&#10;gl9ysJg/DWaYa3vjb+q3vhQRwi5HBZX3bS6lKyoy6Ea2JY7e2XYGfZRdKXWHtwg3jZwkSSYN1hwX&#10;KmzpvaLiuv0xCtbHrzKsi3Cit9Xl45Bm503opVIvz2E5BeEp+Ef4v/2pFUzScZrB3514Be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cQ8LjGAAAA3gAAAA8AAAAAAAAA&#10;AAAAAAAAoQIAAGRycy9kb3ducmV2LnhtbFBLBQYAAAAABAAEAPkAAACUAwAAAAA=&#10;" strokecolor="fuchsia"/>
                        <v:line id="Line 627" o:spid="_x0000_s1890" style="position:absolute;visibility:visible;mso-wrap-style:square" from="4379,937" to="4641,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3MYAAADeAAAADwAAAGRycy9kb3ducmV2LnhtbESPQWvCQBSE74L/YXlCL6KbSLASXUUi&#10;QqGHoha8PrKvSWj2bdhdY+yv7xYKHoeZ+YbZ7AbTip6cbywrSOcJCOLS6oYrBZ+X42wFwgdkja1l&#10;UvAgD7vteLTBXNs7n6g/h0pECPscFdQhdLmUvqzJoJ/bjjh6X9YZDFG6SmqH9wg3rVwkyVIabDgu&#10;1NhRUVP5fb4ZBR+HnyItp+m7zaZ06K+3h0RXKPUyGfZrEIGG8Az/t9+0gkWWZq/wdydeAbn9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kk9zGAAAA3gAAAA8AAAAAAAAA&#10;AAAAAAAAoQIAAGRycy9kb3ducmV2LnhtbFBLBQYAAAAABAAEAPkAAACUAwAAAAA=&#10;" strokecolor="fuchsia"/>
                        <v:line id="Line 628" o:spid="_x0000_s1891" style="position:absolute;visibility:visible;mso-wrap-style:square" from="4641,990" to="4896,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sHrsIAAADeAAAADwAAAGRycy9kb3ducmV2LnhtbERPTYvCMBC9C/sfwizsRda0UkSqUaQi&#10;CB5kVdjr0IxtsZmUJNa6v94chD0+3vdyPZhW9OR8Y1lBOklAEJdWN1wpuJx333MQPiBrbC2Tgid5&#10;WK8+RkvMtX3wD/WnUIkYwj5HBXUIXS6lL2sy6Ce2I47c1TqDIUJXSe3wEcNNK6dJMpMGG44NNXZU&#10;1FTeTnej4Lj9K9JynB5sNqZt/3t/SnSFUl+fw2YBItAQ/sVv914rmGZpFvfGO/EKyN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nsHrsIAAADeAAAADwAAAAAAAAAAAAAA&#10;AAChAgAAZHJzL2Rvd25yZXYueG1sUEsFBgAAAAAEAAQA+QAAAJADAAAAAA==&#10;" strokecolor="fuchsia"/>
                        <v:line id="Line 629" o:spid="_x0000_s1892" style="position:absolute;flip:y;visibility:visible;mso-wrap-style:square" from="4896,1012" to="5158,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9kysYAAADeAAAADwAAAGRycy9kb3ducmV2LnhtbESPQWvCQBSE70L/w/IK3nSjBNHUVWqL&#10;IIgFbfX8mn0mqdm3IbvG7b/vFgSPw8x8w8yXwdSio9ZVlhWMhgkI4tzqigsFX5/rwRSE88gaa8uk&#10;4JccLBdPvTlm2t54T93BFyJC2GWooPS+yaR0eUkG3dA2xNE729agj7ItpG7xFuGmluMkmUiDFceF&#10;Eht6Kym/HK5Gwe60LcIuD9+0Wv+8H9PJ+SN0Uqn+c3h9AeEp+Ef43t5oBeN0lM7g/068AnL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aPZMrGAAAA3gAAAA8AAAAAAAAA&#10;AAAAAAAAoQIAAGRycy9kb3ducmV2LnhtbFBLBQYAAAAABAAEAPkAAACUAwAAAAA=&#10;" strokecolor="fuchsia"/>
                        <v:line id="Line 630" o:spid="_x0000_s1893" style="position:absolute;visibility:visible;mso-wrap-style:square" from="5158,1012" to="5421,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SddcYAAADeAAAADwAAAGRycy9kb3ducmV2LnhtbESPy2rDMBBF94X8g5hCN6aWHdxSHCsh&#10;OBQCXZSmgWwHa2KbWiMjKY6Tr68WhS4v98WpNrMZxETO95YV5GkGgrixuudWwfH7/fkNhA/IGgfL&#10;pOBGHjbrxUOFpbZX/qLpEFoRR9iXqKALYSyl9E1HBn1qR+Lona0zGKJ0rdQOr3HcDHKZZa/SYM/x&#10;ocOR6o6an8PFKPjc3eu8SfIPWyS0m06Xm0RXK/X0OG9XIALN4T/8195rBcsif4kAESei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UnXXGAAAA3gAAAA8AAAAAAAAA&#10;AAAAAAAAoQIAAGRycy9kb3ducmV2LnhtbFBLBQYAAAAABAAEAPkAAACUAwAAAAA=&#10;" strokecolor="fuchsia"/>
                        <v:line id="Line 631" o:spid="_x0000_s1894" style="position:absolute;visibility:visible;mso-wrap-style:square" from="5421,1125" to="5683,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g47sYAAADeAAAADwAAAGRycy9kb3ducmV2LnhtbESPQWsCMRSE74X+h/AKXkSzEVtkNUpZ&#10;KQgeSrXg9bF57i5uXpYkrmt/fSMUehxm5htmtRlsK3ryoXGsQU0zEMSlMw1XGr6PH5MFiBCRDbaO&#10;ScOdAmzWz08rzI278Rf1h1iJBOGQo4Y6xi6XMpQ1WQxT1xEn7+y8xZikr6TxeEtw28pZlr1Jiw2n&#10;hRo7KmoqL4er1fC5/SlUOVZ7Nx/Ttj9d7xJ9ofXoZXhfgog0xP/wX3tnNMzm6lXB4066AnL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YOO7GAAAA3gAAAA8AAAAAAAAA&#10;AAAAAAAAoQIAAGRycy9kb3ducmV2LnhtbFBLBQYAAAAABAAEAPkAAACUAwAAAAA=&#10;" strokecolor="fuchsia"/>
                        <v:line id="Line 632" o:spid="_x0000_s1895" style="position:absolute;flip:y;visibility:visible;mso-wrap-style:square" from="5683,1065" to="5938,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JgZsYAAADeAAAADwAAAGRycy9kb3ducmV2LnhtbESPQWvCQBSE74X+h+UVvNWNwYqkrlIV&#10;QRAL2ur5NftMUrNvQ3aN23/vCgWPw8x8w0xmwdSio9ZVlhUM+gkI4tzqigsF31+r1zEI55E11pZJ&#10;wR85mE2fnyaYaXvlHXV7X4gIYZehgtL7JpPS5SUZdH3bEEfvZFuDPsq2kLrFa4SbWqZJMpIGK44L&#10;JTa0KCk/7y9Gwfa4KcI2Dz80X/0uD8PR6TN0UqneS/h4B+Ep+Ef4v73WCtLh4C2F+514BeT0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3yYGbGAAAA3gAAAA8AAAAAAAAA&#10;AAAAAAAAoQIAAGRycy9kb3ducmV2LnhtbFBLBQYAAAAABAAEAPkAAACUAwAAAAA=&#10;" strokecolor="fuchsia"/>
                        <v:line id="Line 633" o:spid="_x0000_s1896" style="position:absolute;flip:y;visibility:visible;mso-wrap-style:square" from="5938,990" to="6201,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7F/ccAAADeAAAADwAAAGRycy9kb3ducmV2LnhtbESP3WoCMRSE7wu+QziCdzXrT6WsRmkV&#10;oSAW1LbXx81xd3VzsmzSNb69EQq9HGbmG2a2CKYSLTWutKxg0E9AEGdWl5wr+Dqsn19BOI+ssbJM&#10;Cm7kYDHvPM0w1fbKO2r3PhcRwi5FBYX3dSqlywoy6Pq2Jo7eyTYGfZRNLnWD1wg3lRwmyUQaLDku&#10;FFjTsqDssv81CrY/mzxss3Ck9/V59T2enD5DK5XqdcPbFISn4P/Df+0PrWA4HryM4HEnXgE5v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vsX9xwAAAN4AAAAPAAAAAAAA&#10;AAAAAAAAAKECAABkcnMvZG93bnJldi54bWxQSwUGAAAAAAQABAD5AAAAlQMAAAAA&#10;" strokecolor="fuchsia"/>
                        <v:line id="Line 634" o:spid="_x0000_s1897" style="position:absolute;visibility:visible;mso-wrap-style:square" from="6201,990" to="6463,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bdsYAAADeAAAADwAAAGRycy9kb3ducmV2LnhtbESPQWvCQBSE74L/YXlCL6KbSCwSXUUi&#10;QqGHoha8PrKvSWj2bdhdY+yv7xYKHoeZ+YbZ7AbTip6cbywrSOcJCOLS6oYrBZ+X42wFwgdkja1l&#10;UvAgD7vteLTBXNs7n6g/h0pECPscFdQhdLmUvqzJoJ/bjjh6X9YZDFG6SmqH9wg3rVwkyas02HBc&#10;qLGjoqby+3wzCj4OP0VaTtN3m03p0F9vD4muUOplMuzXIAIN4Rn+b79pBYssXWbwdydeAbn9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vm3bGAAAA3gAAAA8AAAAAAAAA&#10;AAAAAAAAoQIAAGRycy9kb3ducmV2LnhtbFBLBQYAAAAABAAEAPkAAACUAwAAAAA=&#10;" strokecolor="fuchsia"/>
                        <v:line id="Line 635" o:spid="_x0000_s1898" style="position:absolute;visibility:visible;mso-wrap-style:square" from="735,862" to="997,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rI2cYAAADeAAAADwAAAGRycy9kb3ducmV2LnhtbESPQWvCQBSE74L/YXmCN91EVCR1FRGE&#10;kktrVNrjI/uaRLNvQ3Yb03/fFQSPw8x8w6y3valFR62rLCuIpxEI4tzqigsF59NhsgLhPLLG2jIp&#10;+CMH281wsMZE2zsfqct8IQKEXYIKSu+bREqXl2TQTW1DHLwf2xr0QbaF1C3eA9zUchZFS2mw4rBQ&#10;YkP7kvJb9msUfJ+u6dc+69Jz1EhnqjT++OwuSo1H/e4NhKfev8LP9rtWMJvHiwU87oQrI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z6yNnGAAAA3gAAAA8AAAAAAAAA&#10;AAAAAAAAoQIAAGRycy9kb3ducmV2LnhtbFBLBQYAAAAABAAEAPkAAACUAwAAAAA=&#10;" strokecolor="red"/>
                        <v:line id="Line 636" o:spid="_x0000_s1899" style="position:absolute;visibility:visible;mso-wrap-style:square" from="997,915" to="1260,1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hWrsYAAADeAAAADwAAAGRycy9kb3ducmV2LnhtbESPQWvCQBSE7wX/w/IEb3UTsSLRVUQQ&#10;Si62UdHjI/tMotm3IbuN8d93CwWPw8x8wyzXvalFR62rLCuIxxEI4tzqigsFx8PufQ7CeWSNtWVS&#10;8CQH69XgbYmJtg/+pi7zhQgQdgkqKL1vEildXpJBN7YNcfCutjXog2wLqVt8BLip5SSKZtJgxWGh&#10;xIa2JeX37McouBxu6XmbdekxaqQzVRrvv7qTUqNhv1mA8NT7V/i//akVTKbxxwz+7o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oVq7GAAAA3gAAAA8AAAAAAAAA&#10;AAAAAAAAoQIAAGRycy9kb3ducmV2LnhtbFBLBQYAAAAABAAEAPkAAACUAwAAAAA=&#10;" strokecolor="red"/>
                        <v:line id="Line 637" o:spid="_x0000_s1900" style="position:absolute;visibility:visible;mso-wrap-style:square" from="1260,1267" to="1515,1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TzNcYAAADeAAAADwAAAGRycy9kb3ducmV2LnhtbESPQWvCQBSE7wX/w/IEb3UTsVpSVxGh&#10;UHLRRqU9PrLPJJp9G7JrTP+9WxA8DjPzDbNY9aYWHbWusqwgHkcgiHOrKy4UHPafr+8gnEfWWFsm&#10;BX/kYLUcvCww0fbG39RlvhABwi5BBaX3TSKly0sy6Ma2IQ7eybYGfZBtIXWLtwA3tZxE0UwarDgs&#10;lNjQpqT8kl2Ngt/9Of3ZZF16iBrpTJXG2113VGo07NcfIDz1/hl+tL+0gsk0fpvD/51wBe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k8zXGAAAA3gAAAA8AAAAAAAAA&#10;AAAAAAAAoQIAAGRycy9kb3ducmV2LnhtbFBLBQYAAAAABAAEAPkAAACUAwAAAAA=&#10;" strokecolor="red"/>
                        <v:line id="Line 638" o:spid="_x0000_s1901" style="position:absolute;flip:y;visibility:visible;mso-wrap-style:square" from="1515,1245" to="1777,1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qKfMQAAADeAAAADwAAAGRycy9kb3ducmV2LnhtbERPy2oCMRTdF/yHcIXuasagpYxG0UJB&#10;uhB8UHR3mVxnBic3YxJ1/HuzELo8nPd03tlG3MiH2rGG4SADQVw4U3OpYb/7+fgCESKywcYxaXhQ&#10;gPms9zbF3Lg7b+i2jaVIIRxy1FDF2OZShqIii2HgWuLEnZy3GBP0pTQe7yncNlJl2ae0WHNqqLCl&#10;74qK8/ZqNRzq9X5s/Xp5vPyqw26kVHZq/7R+73eLCYhIXfwXv9wro0GNhuO0N91JV0DO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qop8xAAAAN4AAAAPAAAAAAAAAAAA&#10;AAAAAKECAABkcnMvZG93bnJldi54bWxQSwUGAAAAAAQABAD5AAAAkgMAAAAA&#10;" strokecolor="red"/>
                        <v:line id="Line 639" o:spid="_x0000_s1902" style="position:absolute;flip:y;visibility:visible;mso-wrap-style:square" from="1777,1237" to="2039,1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v58gAAADeAAAADwAAAGRycy9kb3ducmV2LnhtbESPQWsCMRSE7wX/Q3hCbzVr0NKuRlFB&#10;KD0IdaXo7bF57i5uXtYk1e2/bwqFHoeZ+YaZL3vbihv50DjWMB5lIIhLZxquNByK7dMLiBCRDbaO&#10;ScM3BVguBg9zzI278wfd9rESCcIhRw11jF0uZShrshhGriNO3tl5izFJX0nj8Z7gtpUqy56lxYbT&#10;Qo0dbWoqL/svq+HY7A5T63fr0/VdHYuJUtm5+9T6cdivZiAi9fE//Nd+MxrUZDx9hd876QrIx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Yv58gAAADeAAAADwAAAAAA&#10;AAAAAAAAAAChAgAAZHJzL2Rvd25yZXYueG1sUEsFBgAAAAAEAAQA+QAAAJYDAAAAAA==&#10;" strokecolor="red"/>
                        <v:line id="Line 640" o:spid="_x0000_s1903" style="position:absolute;flip:y;visibility:visible;mso-wrap-style:square" from="2039,847" to="2302,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BMx8UAAADeAAAADwAAAGRycy9kb3ducmV2LnhtbESPzWoCMRSF9wXfIVyhu5oxqJTRKFoo&#10;SBdCVYruLpPrzODkZkyijm/fLASXh/PHN1t0thE38qF2rGE4yEAQF87UXGrY774/PkGEiGywcUwa&#10;HhRgMe+9zTA37s6/dNvGUqQRDjlqqGJscylDUZHFMHAtcfJOzluMSfpSGo/3NG4bqbJsIi3WnB4q&#10;bOmrouK8vVoNh3qzH1u/WR0vP+qwGymVndo/rd/73XIKIlIXX+Fne200qNFwkgASTkIBOf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BMx8UAAADeAAAADwAAAAAAAAAA&#10;AAAAAAChAgAAZHJzL2Rvd25yZXYueG1sUEsFBgAAAAAEAAQA+QAAAJMDAAAAAA==&#10;" strokecolor="red"/>
                        <v:line id="Line 641" o:spid="_x0000_s1904" style="position:absolute;visibility:visible;mso-wrap-style:square" from="2302,847" to="2557,1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0EZ8UAAADeAAAADwAAAGRycy9kb3ducmV2LnhtbESPQYvCMBSE7wv+h/AEb2taEZFqFBEE&#10;6cXdqujx0TzbavNSmli7/36zsOBxmJlvmOW6N7XoqHWVZQXxOAJBnFtdcaHgdNx9zkE4j6yxtkwK&#10;fsjBejX4WGKi7Yu/qct8IQKEXYIKSu+bREqXl2TQjW1DHLybbQ36INtC6hZfAW5qOYmimTRYcVgo&#10;saFtSfkjexoF1+M9vWyzLj1FjXSmSuPDV3dWajTsNwsQnnr/Dv+391rBZBrPYvi7E66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0EZ8UAAADeAAAADwAAAAAAAAAA&#10;AAAAAAChAgAAZHJzL2Rvd25yZXYueG1sUEsFBgAAAAAEAAQA+QAAAJMDAAAAAA==&#10;" strokecolor="red"/>
                        <v:line id="Line 642" o:spid="_x0000_s1905" style="position:absolute;flip:y;visibility:visible;mso-wrap-style:square" from="2557,1012" to="2819,1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53K8cAAADeAAAADwAAAGRycy9kb3ducmV2LnhtbESPT2sCMRTE74LfITzBm2YNVmRrlFYQ&#10;igfBP4i9PTbP3aWbl22S6vbbm0LB4zAzv2EWq8424kY+1I41TMYZCOLCmZpLDafjZjQHESKywcYx&#10;afilAKtlv7fA3Lg77+l2iKVIEA45aqhibHMpQ1GRxTB2LXHyrs5bjEn6UhqP9wS3jVRZNpMWa04L&#10;Fba0rqj4OvxYDZd6d3qxfvf++b1Vl+NUqezanrUeDrq3VxCRuvgM/7c/jAY1ncwU/N1JV0Au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LncrxwAAAN4AAAAPAAAAAAAA&#10;AAAAAAAAAKECAABkcnMvZG93bnJldi54bWxQSwUGAAAAAAQABAD5AAAAlQMAAAAA&#10;" strokecolor="red"/>
                        <v:line id="Line 643" o:spid="_x0000_s1906" style="position:absolute;visibility:visible;mso-wrap-style:square" from="2819,1012" to="3082,1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M/i8YAAADeAAAADwAAAGRycy9kb3ducmV2LnhtbESPQWvCQBSE7wX/w/IEb3UTLSLRVUQQ&#10;Si62UdHjI/tMotm3IbuN8d93CwWPw8x8wyzXvalFR62rLCuIxxEI4tzqigsFx8PufQ7CeWSNtWVS&#10;8CQH69XgbYmJtg/+pi7zhQgQdgkqKL1vEildXpJBN7YNcfCutjXog2wLqVt8BLip5SSKZtJgxWGh&#10;xIa2JeX37McouBxu6XmbdekxaqQzVRrvv7qTUqNhv1mA8NT7V/i//akVTD7i2RT+7o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zP4vGAAAA3gAAAA8AAAAAAAAA&#10;AAAAAAAAoQIAAGRycy9kb3ducmV2LnhtbFBLBQYAAAAABAAEAPkAAACUAwAAAAA=&#10;" strokecolor="red"/>
                        <v:line id="Line 644" o:spid="_x0000_s1907" style="position:absolute;visibility:visible;mso-wrap-style:square" from="3082,1177" to="3336,1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n/8UAAADeAAAADwAAAGRycy9kb3ducmV2LnhtbESPQYvCMBSE7wv+h/AEb2taEVmqUUQQ&#10;ll50q6LHR/Nsq81LabK1/vuNIOxxmJlvmMWqN7XoqHWVZQXxOAJBnFtdcaHgeNh+foFwHlljbZkU&#10;PMnBajn4WGCi7YN/qMt8IQKEXYIKSu+bREqXl2TQjW1DHLyrbQ36INtC6hYfAW5qOYmimTRYcVgo&#10;saFNSfk9+zUKLodbet5kXXqMGulMlca7fXdSajTs13MQnnr/H363v7WCyTSeTeF1J1w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n/8UAAADeAAAADwAAAAAAAAAA&#10;AAAAAAChAgAAZHJzL2Rvd25yZXYueG1sUEsFBgAAAAAEAAQA+QAAAJMDAAAAAA==&#10;" strokecolor="red"/>
                        <v:line id="Line 645" o:spid="_x0000_s1908" style="position:absolute;visibility:visible;mso-wrap-style:square" from="3336,1312" to="3599,1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YCZMYAAADeAAAADwAAAGRycy9kb3ducmV2LnhtbESPQWvCQBSE7wX/w/IEb3UTsSLRVUQQ&#10;Si62UdHjI/tMotm3IbuN8d93CwWPw8x8wyzXvalFR62rLCuIxxEI4tzqigsFx8PufQ7CeWSNtWVS&#10;8CQH69XgbYmJtg/+pi7zhQgQdgkqKL1vEildXpJBN7YNcfCutjXog2wLqVt8BLip5SSKZtJgxWGh&#10;xIa2JeX37McouBxu6XmbdekxaqQzVRrvv7qTUqNhv1mA8NT7V/i//akVTKbx7AP+7o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WAmTGAAAA3gAAAA8AAAAAAAAA&#10;AAAAAAAAoQIAAGRycy9kb3ducmV2LnhtbFBLBQYAAAAABAAEAPkAAACUAwAAAAA=&#10;" strokecolor="red"/>
                        <v:line id="Line 646" o:spid="_x0000_s1909" style="position:absolute;visibility:visible;mso-wrap-style:square" from="3599,1477" to="3861,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ScE8YAAADeAAAADwAAAGRycy9kb3ducmV2LnhtbESPQWvCQBSE74L/YXmCN91EJJTUTRBB&#10;kFxao6U9PrKvSWr2bchuY/rv3UKhx2FmvmF2+WQ6MdLgWssK4nUEgriyuuVawfVyXD2BcB5ZY2eZ&#10;FPyQgzybz3aYanvnM42lr0WAsEtRQeN9n0rpqoYMurXtiYP3aQeDPsihlnrAe4CbTm6iKJEGWw4L&#10;DfZ0aKi6ld9Gwcflq3g/lGNxjXrpTFvEL6/jm1LLxbR/BuFp8v/hv/ZJK9hs4ySB3zvhCsjs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JEnBPGAAAA3gAAAA8AAAAAAAAA&#10;AAAAAAAAoQIAAGRycy9kb3ducmV2LnhtbFBLBQYAAAAABAAEAPkAAACUAwAAAAA=&#10;" strokecolor="red"/>
                        <v:line id="Line 647" o:spid="_x0000_s1910" style="position:absolute;flip:y;visibility:visible;mso-wrap-style:square" from="3861,1275" to="4116,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nUs8cAAADeAAAADwAAAGRycy9kb3ducmV2LnhtbESPQWsCMRSE7wX/Q3iF3mrWoFa2RrGC&#10;IB6Eqoi9PTbP3aWbl22S6vrvjVDocZiZb5jpvLONuJAPtWMNg34GgrhwpuZSw2G/ep2ACBHZYOOY&#10;NNwowHzWe5pibtyVP+myi6VIEA45aqhibHMpQ1GRxdB3LXHyzs5bjEn6UhqP1wS3jVRZNpYWa04L&#10;Fba0rKj43v1aDad6exhZv/34+tmo036oVHZuj1q/PHeLdxCRuvgf/muvjQY1HIzf4HEnXQE5u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WdSzxwAAAN4AAAAPAAAAAAAA&#10;AAAAAAAAAKECAABkcnMvZG93bnJldi54bWxQSwUGAAAAAAQABAD5AAAAlQMAAAAA&#10;" strokecolor="red"/>
                        <v:line id="Line 648" o:spid="_x0000_s1911" style="position:absolute;flip:y;visibility:visible;mso-wrap-style:square" from="4116,975" to="4379,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ZAwcQAAADeAAAADwAAAGRycy9kb3ducmV2LnhtbERPTWsCMRC9F/wPYYTeatagUlajaKEg&#10;PQhVKXobNuPu4mayJlHXf98cBI+P9z1bdLYRN/KhdqxhOMhAEBfO1Fxq2O++Pz5BhIhssHFMGh4U&#10;YDHvvc0wN+7Ov3TbxlKkEA45aqhibHMpQ1GRxTBwLXHiTs5bjAn6UhqP9xRuG6mybCIt1pwaKmzp&#10;q6LivL1aDYd6sx9bv1kdLz/qsBsplZ3aP63f+91yCiJSF1/ip3ttNKjRcJL2pjvpCs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xkDBxAAAAN4AAAAPAAAAAAAAAAAA&#10;AAAAAKECAABkcnMvZG93bnJldi54bWxQSwUGAAAAAAQABAD5AAAAkgMAAAAA&#10;" strokecolor="red"/>
                        <v:line id="Line 649" o:spid="_x0000_s1912" style="position:absolute;visibility:visible;mso-wrap-style:square" from="4379,975" to="4641,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sIYcYAAADeAAAADwAAAGRycy9kb3ducmV2LnhtbESPQWvCQBSE74L/YXmCN91ERDR1FRGE&#10;kktrVNrjI/uaRLNvQ3Yb03/fFQSPw8x8w6y3valFR62rLCuIpxEI4tzqigsF59NhsgThPLLG2jIp&#10;+CMH281wsMZE2zsfqct8IQKEXYIKSu+bREqXl2TQTW1DHLwf2xr0QbaF1C3eA9zUchZFC2mw4rBQ&#10;YkP7kvJb9msUfJ+u6dc+69Jz1EhnqjT++OwuSo1H/e4NhKfev8LP9rtWMJvHixU87oQrI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bCGHGAAAA3gAAAA8AAAAAAAAA&#10;AAAAAAAAoQIAAGRycy9kb3ducmV2LnhtbFBLBQYAAAAABAAEAPkAAACUAwAAAAA=&#10;" strokecolor="red"/>
                        <v:line id="Line 650" o:spid="_x0000_s1913" style="position:absolute;visibility:visible;mso-wrap-style:square" from="4641,1065" to="4896,1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g3IcQAAADeAAAADwAAAGRycy9kb3ducmV2LnhtbESPzYrCMBSF9wO+Q7jC7Ma0Io5Uo4gg&#10;SDczVkWXl+baVpub0sTaeXuzEGZ5OH98i1VvatFR6yrLCuJRBII4t7riQsHxsP2agXAeWWNtmRT8&#10;kYPVcvCxwETbJ++py3whwgi7BBWU3jeJlC4vyaAb2YY4eFfbGvRBtoXULT7DuKnlOIqm0mDF4aHE&#10;hjYl5ffsYRRcDrf0vMm69Bg10pkqjX9+u5NSn8N+PQfhqff/4Xd7pxWMJ/F3AAg4AQX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ODchxAAAAN4AAAAPAAAAAAAAAAAA&#10;AAAAAKECAABkcnMvZG93bnJldi54bWxQSwUGAAAAAAQABAD5AAAAkgMAAAAA&#10;" strokecolor="red"/>
                        <v:line id="Line 651" o:spid="_x0000_s1914" style="position:absolute;flip:y;visibility:visible;mso-wrap-style:square" from="4896,1065" to="5158,1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V/gcgAAADeAAAADwAAAGRycy9kb3ducmV2LnhtbESPT2sCMRTE70K/Q3gFb5rdYG1ZjdIW&#10;hNKD4B+KvT02z93Fzcs2SXX77RtB8DjMzG+Y+bK3rTiTD41jDfk4A0FcOtNwpWG/W41eQISIbLB1&#10;TBr+KMBy8TCYY2HchTd03sZKJAiHAjXUMXaFlKGsyWIYu444eUfnLcYkfSWNx0uC21aqLJtKiw2n&#10;hRo7eq+pPG1/rYZDs94/Wb9++/75VIfdRKns2H1pPXzsX2cgIvXxHr61P4wGNcmfc7jeSVdALv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iV/gcgAAADeAAAADwAAAAAA&#10;AAAAAAAAAAChAgAAZHJzL2Rvd25yZXYueG1sUEsFBgAAAAAEAAQA+QAAAJYDAAAAAA==&#10;" strokecolor="red"/>
                        <v:line id="Line 652" o:spid="_x0000_s1915" style="position:absolute;visibility:visible;mso-wrap-style:square" from="5158,1065" to="5421,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YMzccAAADeAAAADwAAAGRycy9kb3ducmV2LnhtbESPQWvCQBSE7wX/w/KE3uomobQlugYJ&#10;CJJL26jo8ZF9JtHs25DdxvTfdwuFHoeZ+YZZZZPpxEiDay0riBcRCOLK6pZrBYf99ukNhPPIGjvL&#10;pOCbHGTr2cMKU23v/Elj6WsRIOxSVNB436dSuqohg25he+LgXexg0Ac51FIPeA9w08kkil6kwZbD&#10;QoM95Q1Vt/LLKDjvr8UpL8fiEPXSmbaI3z/Go1KP82mzBOFp8v/hv/ZOK0ie49cEfu+EKyD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pgzNxwAAAN4AAAAPAAAAAAAA&#10;AAAAAAAAAKECAABkcnMvZG93bnJldi54bWxQSwUGAAAAAAQABAD5AAAAlQMAAAAA&#10;" strokecolor="red"/>
                        <v:line id="Line 653" o:spid="_x0000_s1916" style="position:absolute;flip:y;visibility:visible;mso-wrap-style:square" from="5421,1095" to="5683,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tEbcgAAADeAAAADwAAAGRycy9kb3ducmV2LnhtbESPQWsCMRSE7wX/Q3iF3mrWqK2sRlGh&#10;UHoQqiJ6e2yeu0s3L2uS6vbfNwWhx2FmvmFmi8424ko+1I41DPoZCOLCmZpLDfvd2/MERIjIBhvH&#10;pOGHAizmvYcZ5sbd+JOu21iKBOGQo4YqxjaXMhQVWQx91xIn7+y8xZikL6XxeEtw20iVZS/SYs1p&#10;ocKW1hUVX9tvq+FYb/Zj6zer0+VDHXcjpbJze9D66bFbTkFE6uJ/+N5+NxrUaPA6hL876QrI+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btEbcgAAADeAAAADwAAAAAA&#10;AAAAAAAAAAChAgAAZHJzL2Rvd25yZXYueG1sUEsFBgAAAAAEAAQA+QAAAJYDAAAAAA==&#10;" strokecolor="red"/>
                        <v:line id="Line 654" o:spid="_x0000_s1917" style="position:absolute;flip:y;visibility:visible;mso-wrap-style:square" from="5683,1087" to="5938,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LcGcgAAADeAAAADwAAAGRycy9kb3ducmV2LnhtbESPT2sCMRTE74V+h/AK3mrWsLVlNUor&#10;CKUHwT8Ue3tsnruLm5c1SXX77RtB8DjMzG+Y6by3rTiTD41jDaNhBoK4dKbhSsNuu3x+AxEissHW&#10;MWn4owDz2ePDFAvjLrym8yZWIkE4FKihjrErpAxlTRbD0HXEyTs4bzEm6StpPF4S3LZSZdlYWmw4&#10;LdTY0aKm8rj5tRr2zWr3Yv3q4+f0pfbbXKns0H1rPXjq3ycgIvXxHr61P40GlY9ec7jeSVdAzv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lLcGcgAAADeAAAADwAAAAAA&#10;AAAAAAAAAAChAgAAZHJzL2Rvd25yZXYueG1sUEsFBgAAAAAEAAQA+QAAAJYDAAAAAA==&#10;" strokecolor="red"/>
                        <v:line id="Line 655" o:spid="_x0000_s1918" style="position:absolute;visibility:visible;mso-wrap-style:square" from="5938,1087" to="6201,1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UucYAAADeAAAADwAAAGRycy9kb3ducmV2LnhtbESPQWvCQBSE7wX/w/IEb3UTsVpSVxGh&#10;UHLRRqU9PrLPJJp9G7JrTP+9WxA8DjPzDbNY9aYWHbWusqwgHkcgiHOrKy4UHPafr+8gnEfWWFsm&#10;BX/kYLUcvCww0fbG39RlvhABwi5BBaX3TSKly0sy6Ma2IQ7eybYGfZBtIXWLtwA3tZxE0UwarDgs&#10;lNjQpqT8kl2Ngt/9Of3ZZF16iBrpTJXG2113VGo07NcfIDz1/hl+tL+0gsk0nr/B/51wBe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PlLnGAAAA3gAAAA8AAAAAAAAA&#10;AAAAAAAAoQIAAGRycy9kb3ducmV2LnhtbFBLBQYAAAAABAAEAPkAAACUAwAAAAA=&#10;" strokecolor="red"/>
                        <v:line id="Line 656" o:spid="_x0000_s1919" style="position:absolute;flip:y;visibility:visible;mso-wrap-style:square" from="6201,937" to="6463,1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zn9ccAAADeAAAADwAAAGRycy9kb3ducmV2LnhtbESPQWsCMRSE7wX/Q3iF3mrWoFa2RrGC&#10;IB6Eqoi9PTbP3aWbl22S6vrvjVDocZiZb5jpvLONuJAPtWMNg34GgrhwpuZSw2G/ep2ACBHZYOOY&#10;NNwowHzWe5pibtyVP+myi6VIEA45aqhibHMpQ1GRxdB3LXHyzs5bjEn6UhqP1wS3jVRZNpYWa04L&#10;Fba0rKj43v1aDad6exhZv/34+tmo036oVHZuj1q/PHeLdxCRuvgf/muvjQY1HLyN4XEnXQE5u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zOf1xwAAAN4AAAAPAAAAAAAA&#10;AAAAAAAAAKECAABkcnMvZG93bnJldi54bWxQSwUGAAAAAAQABAD5AAAAlQMAAAAA&#10;" strokecolor="red"/>
                        <v:line id="Line 657" o:spid="_x0000_s1920" style="position:absolute;visibility:visible;mso-wrap-style:square" from="735,667" to="99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5K9sUAAADeAAAADwAAAGRycy9kb3ducmV2LnhtbESPQWvCQBSE74X+h+UVequbhKAldRUR&#10;xLagoC14fWSf2Wj2bciuGv+9Kwgeh5n5hhlPe9uIM3W+dqwgHSQgiEuna64U/P8tPj5B+ICssXFM&#10;Cq7kYTp5fRljod2FN3TehkpECPsCFZgQ2kJKXxqy6AeuJY7e3nUWQ5RdJXWHlwi3jcySZCgt1hwX&#10;DLY0N1QetyerwFnM2vTwm7PJN8vV+rr7Sf1Oqfe3fvYFIlAfnuFH+1sryPJ0NIL7nXgF5O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5K9sUAAADeAAAADwAAAAAAAAAA&#10;AAAAAAChAgAAZHJzL2Rvd25yZXYueG1sUEsFBgAAAAAEAAQA+QAAAJMDAAAAAA==&#10;" strokecolor="aqua"/>
                        <v:line id="Line 658" o:spid="_x0000_s1921" style="position:absolute;visibility:visible;mso-wrap-style:square" from="997,682" to="1260,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ehMMAAADeAAAADwAAAGRycy9kb3ducmV2LnhtbERPXWvCMBR9F/wP4Qp707SlbNKZFhHG&#10;3GCDquDrpblrujU3pYla//3yMNjj4Xxvqsn24kqj7xwrSFcJCOLG6Y5bBafjy3INwgdkjb1jUnAn&#10;D1U5n22w0O7GNV0PoRUxhH2BCkwIQyGlbwxZ9Cs3EEfuy40WQ4RjK/WItxhue5klyaO02HFsMDjQ&#10;zlDzc7hYBc5iNqTf7zmbvH79+Lyf31J/VuphMW2fQQSawr/4z73XCrI8fYp74514BW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h3oTDAAAA3gAAAA8AAAAAAAAAAAAA&#10;AAAAoQIAAGRycy9kb3ducmV2LnhtbFBLBQYAAAAABAAEAPkAAACRAwAAAAA=&#10;" strokecolor="aqua"/>
                        <v:line id="Line 659" o:spid="_x0000_s1922" style="position:absolute;visibility:visible;mso-wrap-style:square" from="1260,1237" to="1515,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17H8YAAADeAAAADwAAAGRycy9kb3ducmV2LnhtbESPQWvCQBSE7wX/w/KE3nSTEFobXUUE&#10;sRUqqAWvj+wzmzb7NmS3Gv99VxB6HGbmG2a26G0jLtT52rGCdJyAIC6drrlS8HVcjyYgfEDW2Dgm&#10;BTfysJgPnmZYaHflPV0OoRIRwr5ABSaEtpDSl4Ys+rFriaN3dp3FEGVXSd3hNcJtI7MkeZEWa44L&#10;BltaGSp/Dr9WgbOYten3NmeT7zefu9vpI/UnpZ6H/XIKIlAf/sOP9rtWkOXp6xvc78Qr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tex/GAAAA3gAAAA8AAAAAAAAA&#10;AAAAAAAAoQIAAGRycy9kb3ducmV2LnhtbFBLBQYAAAAABAAEAPkAAACUAwAAAAA=&#10;" strokecolor="aqua"/>
                        <v:line id="Line 660" o:spid="_x0000_s1923" style="position:absolute;flip:y;visibility:visible;mso-wrap-style:square" from="1515,1005" to="1777,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mdLMUAAADeAAAADwAAAGRycy9kb3ducmV2LnhtbESPTWvCQBCG70L/wzKFXqRulCIhdZWi&#10;SAUPxY+Dx2l2mmzNzobsqvHfdw4Fjy/vF89s0ftGXamLLrCB8SgDRVwG67gycDysX3NQMSFbbAKT&#10;gTtFWMyfBjMsbLjxjq77VCkZ4ViggTqlttA6ljV5jKPQEov3EzqPSWRXadvhTcZ9oydZNtUeHctD&#10;jS0tayrP+4uXk2x75rtefU+/4m+gYXSf+ckZ8/Lcf7yDStSnR/i/vbEGJm/jXAAER1BA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mdLMUAAADeAAAADwAAAAAAAAAA&#10;AAAAAAChAgAAZHJzL2Rvd25yZXYueG1sUEsFBgAAAAAEAAQA+QAAAJMDAAAAAA==&#10;" strokecolor="aqua"/>
                        <v:line id="Line 661" o:spid="_x0000_s1924" style="position:absolute;visibility:visible;mso-wrap-style:square" from="1777,1005" to="2039,1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4HPsYAAADeAAAADwAAAGRycy9kb3ducmV2LnhtbESPX2vCMBTF3wd+h3AF32aaUoZ0RhFB&#10;/AMb6Aa+Xpq7pltzU5qo9dubwWCPh3PO73Dmy8G14kp9aDxrUNMMBHHlTcO1hs+PzfMMRIjIBlvP&#10;pOFOAZaL0dMcS+NvfKTrKdYiQTiUqMHG2JVShsqSwzD1HXHyvnzvMCbZ19L0eEtw18o8y16kw4bT&#10;gsWO1paqn9PFafAO8059Hwq2xXH79n4/71U4az0ZD6tXEJGG+B/+a++MhrxQMwW/d9IV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OBz7GAAAA3gAAAA8AAAAAAAAA&#10;AAAAAAAAoQIAAGRycy9kb3ducmV2LnhtbFBLBQYAAAAABAAEAPkAAACUAwAAAAA=&#10;" strokecolor="aqua"/>
                        <v:line id="Line 662" o:spid="_x0000_s1925" style="position:absolute;flip:y;visibility:visible;mso-wrap-style:square" from="2039,937" to="2302,1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emwMYAAADeAAAADwAAAGRycy9kb3ducmV2LnhtbESPzWrCQBSF9wXfYbiCm6ITQ5GQOgZR&#10;RMFFqe2iy2vmNhmTuRMyo8a37xQKXR7Oz8dZFoNtxY16bxwrmM8SEMSl04YrBZ8fu2kGwgdkja1j&#10;UvAgD8Vq9LTEXLs7v9PtFCoRR9jnqKAOocul9GVNFv3MdcTR+3a9xRBlX0nd4z2O21amSbKQFg1H&#10;Qo0dbWoqm9PVRkhybPght+fFm784evZmn30ZpSbjYf0KItAQ/sN/7YNWkL7MsxR+78QrI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psDGAAAA3gAAAA8AAAAAAAAA&#10;AAAAAAAAoQIAAGRycy9kb3ducmV2LnhtbFBLBQYAAAAABAAEAPkAAACUAwAAAAA=&#10;" strokecolor="aqua"/>
                        <v:line id="Line 663" o:spid="_x0000_s1926" style="position:absolute;visibility:visible;mso-wrap-style:square" from="2302,937" to="2557,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A80sYAAADeAAAADwAAAGRycy9kb3ducmV2LnhtbESP3WrCQBSE7wu+w3KE3tVN0lAkuooI&#10;oi204A94e8ges9Hs2ZBdNb59t1DwcpiZb5jpvLeNuFHna8cK0lECgrh0uuZKwWG/ehuD8AFZY+OY&#10;FDzIw3w2eJliod2dt3TbhUpECPsCFZgQ2kJKXxqy6EeuJY7eyXUWQ5RdJXWH9wi3jcyS5ENarDku&#10;GGxpaai87K5WgbOYten5K2eTb9ffP4/jZ+qPSr0O+8UERKA+PMP/7Y1WkOXp+B3+7sQr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9QPNLGAAAA3gAAAA8AAAAAAAAA&#10;AAAAAAAAoQIAAGRycy9kb3ducmV2LnhtbFBLBQYAAAAABAAEAPkAAACUAwAAAAA=&#10;" strokecolor="aqua"/>
                        <v:line id="Line 664" o:spid="_x0000_s1927" style="position:absolute;visibility:visible;mso-wrap-style:square" from="2557,967" to="2819,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mkpsYAAADeAAAADwAAAGRycy9kb3ducmV2LnhtbESPzWrDMBCE74G+g9hCb4lsY0JwLYdS&#10;KE0DKeQHcl2sreXWWhlLSZy3jwqBHIeZ+YYpl6PtxJkG3zpWkM4SEMS10y03Cg77j+kChA/IGjvH&#10;pOBKHpbV06TEQrsLb+m8C42IEPYFKjAh9IWUvjZk0c9cTxy9HzdYDFEOjdQDXiLcdjJLkrm02HJc&#10;MNjTu6H6b3eyCpzFrE9/1zmbfPu5+b4ev1J/VOrleXx7BRFoDI/wvb3SCrI8XeTwfydeAV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5pKbGAAAA3gAAAA8AAAAAAAAA&#10;AAAAAAAAoQIAAGRycy9kb3ducmV2LnhtbFBLBQYAAAAABAAEAPkAAACUAwAAAAA=&#10;" strokecolor="aqua"/>
                        <v:line id="Line 665" o:spid="_x0000_s1928" style="position:absolute;flip:y;visibility:visible;mso-wrap-style:square" from="2819,915" to="3082,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4+tMUAAADeAAAADwAAAGRycy9kb3ducmV2LnhtbESPzWoCMRSF90LfIdyCG9GMojKMRikt&#10;otCF1LpweZ1cZ1InN8Mk6vj2jSC4PJyfjzNftrYSV2q8caxgOEhAEOdOGy4U7H9X/RSED8gaK8ek&#10;4E4elou3zhwz7W78Q9ddKEQcYZ+hgjKEOpPS5yVZ9ANXE0fv5BqLIcqmkLrBWxy3lRwlyVRaNBwJ&#10;Jdb0WVJ+3l1shCTfZ77Lr+N06/8c9bxZpwejVPe9/ZiBCNSGV/jZ3mgFo/EwncDjTrw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4+tMUAAADeAAAADwAAAAAAAAAA&#10;AAAAAAChAgAAZHJzL2Rvd25yZXYueG1sUEsFBgAAAAAEAAQA+QAAAJMDAAAAAA==&#10;" strokecolor="aqua"/>
                        <v:line id="Line 666" o:spid="_x0000_s1929" style="position:absolute;visibility:visible;mso-wrap-style:square" from="3082,915" to="3336,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efSsUAAADeAAAADwAAAGRycy9kb3ducmV2LnhtbESPQWvCQBSE70L/w/IK3nSTEERSVymF&#10;0iooqAWvj+wzG5t9G7Krxn/vCoLHYWa+YWaL3jbiQp2vHStIxwkI4tLpmisFf/vv0RSED8gaG8ek&#10;4EYeFvO3wQwL7a68pcsuVCJC2BeowITQFlL60pBFP3YtcfSOrrMYouwqqTu8RrhtZJYkE2mx5rhg&#10;sKUvQ+X/7mwVOItZm55WOZt8+7Pe3A7L1B+UGr73nx8gAvXhFX62f7WCLE+nE3jciVd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efSsUAAADeAAAADwAAAAAAAAAA&#10;AAAAAAChAgAAZHJzL2Rvd25yZXYueG1sUEsFBgAAAAAEAAQA+QAAAJMDAAAAAA==&#10;" strokecolor="aqua"/>
                        <v:line id="Line 667" o:spid="_x0000_s1930" style="position:absolute;visibility:visible;mso-wrap-style:square" from="3336,1065" to="3599,1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s60cYAAADeAAAADwAAAGRycy9kb3ducmV2LnhtbESP3WrCQBSE7wu+w3KE3tVNQmgluooI&#10;oi204A94e8ges9Hs2ZBdNb59t1DwcpiZb5jpvLeNuFHna8cK0lECgrh0uuZKwWG/ehuD8AFZY+OY&#10;FDzIw3w2eJliod2dt3TbhUpECPsCFZgQ2kJKXxqy6EeuJY7eyXUWQ5RdJXWH9wi3jcyS5F1arDku&#10;GGxpaai87K5WgbOYten5K2eTb9ffP4/jZ+qPSr0O+8UERKA+PMP/7Y1WkOXp+AP+7sQr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rOtHGAAAA3gAAAA8AAAAAAAAA&#10;AAAAAAAAoQIAAGRycy9kb3ducmV2LnhtbFBLBQYAAAAABAAEAPkAAACUAwAAAAA=&#10;" strokecolor="aqua"/>
                        <v:line id="Line 668" o:spid="_x0000_s1931" style="position:absolute;visibility:visible;mso-wrap-style:square" from="3599,1545" to="386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Suo8IAAADeAAAADwAAAGRycy9kb3ducmV2LnhtbERPTYvCMBC9C/sfwix407SliHSNIguL&#10;rqCgLngdmrGpNpPSZLX+e3MQPD7e92zR20bcqPO1YwXpOAFBXDpdc6Xg7/gzmoLwAVlj45gUPMjD&#10;Yv4xmGGh3Z33dDuESsQQ9gUqMCG0hZS+NGTRj11LHLmz6yyGCLtK6g7vMdw2MkuSibRYc2ww2NK3&#10;ofJ6+LcKnMWsTS+bnE2+X213j9Nv6k9KDT/75ReIQH14i1/utVaQ5ek07o134hWQ8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Suo8IAAADeAAAADwAAAAAAAAAAAAAA&#10;AAChAgAAZHJzL2Rvd25yZXYueG1sUEsFBgAAAAAEAAQA+QAAAJADAAAAAA==&#10;" strokecolor="aqua"/>
                        <v:line id="Line 669" o:spid="_x0000_s1932" style="position:absolute;flip:y;visibility:visible;mso-wrap-style:square" from="3861,1342" to="4116,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M0scYAAADeAAAADwAAAGRycy9kb3ducmV2LnhtbESPzWrCQBSF9wXfYbiCm6ITpUiaOgli&#10;KS24KGoXLm8z12Q0cydkRo1v3xEKLg/n5+Msit424kKdN44VTCcJCOLSacOVgp/dxzgF4QOyxsYx&#10;KbiRhyIfPC0w0+7KG7psQyXiCPsMFdQhtJmUvqzJop+4ljh6B9dZDFF2ldQdXuO4beQsSebSouFI&#10;qLGlVU3laXu2EZKsT3yT77/zb3909OzNZ7o3So2G/fINRKA+PML/7S+tYPYyTV/hfid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zNLHGAAAA3gAAAA8AAAAAAAAA&#10;AAAAAAAAoQIAAGRycy9kb3ducmV2LnhtbFBLBQYAAAAABAAEAPkAAACUAwAAAAA=&#10;" strokecolor="aqua"/>
                        <v:line id="Line 670" o:spid="_x0000_s1933" style="position:absolute;flip:y;visibility:visible;mso-wrap-style:square" from="4116,922" to="4379,1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AL8cUAAADeAAAADwAAAGRycy9kb3ducmV2LnhtbESPTWsCMRCG70L/QxihF9GsUkRXoxSl&#10;tNBDqXrwOG7G3ehmsmxSXf9951Do8eX94lmuO1+rG7XRBTYwHmWgiItgHZcGDvu34QxUTMgW68Bk&#10;4EER1qun3hJzG+78TbddKpWMcMzRQJVSk2sdi4o8xlFoiMU7h9ZjEtmW2rZ4l3Ff60mWTbVHx/JQ&#10;YUObiorr7sfLSfZ55YfenqZf8RJoEN377OiMee53rwtQibr0H/5rf1gDk5fxXAAER1B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AL8cUAAADeAAAADwAAAAAAAAAA&#10;AAAAAAChAgAAZHJzL2Rvd25yZXYueG1sUEsFBgAAAAAEAAQA+QAAAJMDAAAAAA==&#10;" strokecolor="aqua"/>
                        <v:line id="Line 671" o:spid="_x0000_s1934" style="position:absolute;flip:y;visibility:visible;mso-wrap-style:square" from="4379,900" to="4641,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yuasYAAADeAAAADwAAAGRycy9kb3ducmV2LnhtbESPzWrCQBSF94W+w3AL3RSdRIrY1EkQ&#10;S2nBhRi7cHmbuSajmTshM9X49h1BcHk4Px9nXgy2FSfqvXGsIB0nIIgrpw3XCn62n6MZCB+QNbaO&#10;ScGFPBT548McM+3OvKFTGWoRR9hnqKAJocuk9FVDFv3YdcTR27veYoiyr6Xu8RzHbSsnSTKVFg1H&#10;QoMdLRuqjuWfjZBkdeSL/Pidrv3B0Ys3X7OdUer5aVi8gwg0hHv41v7WCiav6VsK1zvxCsj8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crmrGAAAA3gAAAA8AAAAAAAAA&#10;AAAAAAAAoQIAAGRycy9kb3ducmV2LnhtbFBLBQYAAAAABAAEAPkAAACUAwAAAAA=&#10;" strokecolor="aqua"/>
                        <v:line id="Line 672" o:spid="_x0000_s1935" style="position:absolute;flip:y;visibility:visible;mso-wrap-style:square" from="4641,795" to="4896,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4wHcUAAADeAAAADwAAAGRycy9kb3ducmV2LnhtbESPzWoCMRSF94LvEK7gRjTjIKKjUUpF&#10;FLootS5cXie3M6mTm2ESdXx7Uyi4PJyfj7Nct7YSN2q8caxgPEpAEOdOGy4UHL+3wxkIH5A1Vo5J&#10;wYM8rFfdzhIz7e78RbdDKEQcYZ+hgjKEOpPS5yVZ9CNXE0fvxzUWQ5RNIXWD9zhuK5kmyVRaNBwJ&#10;Jdb0XlJ+OVxthCQfF37IzXn66X8dDbzZzU5GqX6vfVuACNSGV/i/vdcK0sl4nsLfnXgF5Oo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4wHcUAAADeAAAADwAAAAAAAAAA&#10;AAAAAAChAgAAZHJzL2Rvd25yZXYueG1sUEsFBgAAAAAEAAQA+QAAAJMDAAAAAA==&#10;" strokecolor="aqua"/>
                        <v:line id="Line 673" o:spid="_x0000_s1936" style="position:absolute;visibility:visible;mso-wrap-style:square" from="4896,795" to="515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mqD8YAAADeAAAADwAAAGRycy9kb3ducmV2LnhtbESPW2vCQBSE3wv+h+UIvtVNYigaXUWE&#10;0gtU8AK+HrLHbDR7NmS3Gv99t1Do4zAz3zCLVW8bcaPO144VpOMEBHHpdM2VguPh9XkKwgdkjY1j&#10;UvAgD6vl4GmBhXZ33tFtHyoRIewLVGBCaAspfWnIoh+7ljh6Z9dZDFF2ldQd3iPcNjJLkhdpsea4&#10;YLCljaHyuv+2CpzFrE0vnzmbfPf2tX2cPlJ/Umo07NdzEIH68B/+a79rBVmezibweyd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Jqg/GAAAA3gAAAA8AAAAAAAAA&#10;AAAAAAAAoQIAAGRycy9kb3ducmV2LnhtbFBLBQYAAAAABAAEAPkAAACUAwAAAAA=&#10;" strokecolor="aqua"/>
                        <v:line id="Line 674" o:spid="_x0000_s1937" style="position:absolute;visibility:visible;mso-wrap-style:square" from="5158,900" to="5421,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Aye8YAAADeAAAADwAAAGRycy9kb3ducmV2LnhtbESP3WrCQBSE7wu+w3KE3tVNQig1uooI&#10;Yluw4A94e8ges9Hs2ZDdanx7t1DwcpiZb5jpvLeNuFLna8cK0lECgrh0uuZKwWG/evsA4QOyxsYx&#10;KbiTh/ls8DLFQrsbb+m6C5WIEPYFKjAhtIWUvjRk0Y9cSxy9k+sshii7SuoObxFuG5klybu0WHNc&#10;MNjS0lB52f1aBc5i1qbn75xNvl1vfu7Hr9QflXod9osJiEB9eIb/259aQZan4xz+7sQrIG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gMnvGAAAA3gAAAA8AAAAAAAAA&#10;AAAAAAAAoQIAAGRycy9kb3ducmV2LnhtbFBLBQYAAAAABAAEAPkAAACUAwAAAAA=&#10;" strokecolor="aqua"/>
                        <v:line id="Line 675" o:spid="_x0000_s1938" style="position:absolute;flip:y;visibility:visible;mso-wrap-style:square" from="5421,1035" to="5683,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eoacYAAADeAAAADwAAAGRycy9kb3ducmV2LnhtbESPzWoCMRSF9wXfIVzBTdGM0opOjVIq&#10;UsGFOLpweTu5nUmd3AyTqOPbG6Hg8nB+Ps5s0dpKXKjxxrGC4SABQZw7bbhQcNiv+hMQPiBrrByT&#10;ght5WMw7LzNMtbvyji5ZKEQcYZ+igjKEOpXS5yVZ9ANXE0fv1zUWQ5RNIXWD1zhuKzlKkrG0aDgS&#10;Sqzpq6T8lJ1thCSbE9/k8me89X+OXr35nhyNUr1u+/kBIlAbnuH/9lorGL0Np+/wuBOv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GnqGnGAAAA3gAAAA8AAAAAAAAA&#10;AAAAAAAAoQIAAGRycy9kb3ducmV2LnhtbFBLBQYAAAAABAAEAPkAAACUAwAAAAA=&#10;" strokecolor="aqua"/>
                        <v:line id="Line 676" o:spid="_x0000_s1939" style="position:absolute;flip:y;visibility:visible;mso-wrap-style:square" from="5683,892" to="5938,1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U2HsYAAADeAAAADwAAAGRycy9kb3ducmV2LnhtbESPS2vCQBSF94X+h+EWuik6USRodBJE&#10;kRa6KD4WLq+Z22Rq5k7ITDX+e6dQcHk4j4+zKHrbiAt13jhWMBomIIhLpw1XCg77zWAKwgdkjY1j&#10;UnAjD0X+/LTATLsrb+myC5WII+wzVFCH0GZS+rImi37oWuLofbvOYoiyq6Tu8BrHbSPHSZJKi4Yj&#10;ocaWVjWV592vjZDk88w3uT6lX/7H0Zs379OjUer1pV/OQQTqwyP83/7QCsaT0SyFvzvxCsj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1Nh7GAAAA3gAAAA8AAAAAAAAA&#10;AAAAAAAAoQIAAGRycy9kb3ducmV2LnhtbFBLBQYAAAAABAAEAPkAAACUAwAAAAA=&#10;" strokecolor="aqua"/>
                        <v:line id="Line 677" o:spid="_x0000_s1940" style="position:absolute;visibility:visible;mso-wrap-style:square" from="5938,892" to="6201,1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KsDMYAAADeAAAADwAAAGRycy9kb3ducmV2LnhtbESPQWvCQBSE7wX/w/KE3nSTEFobXUUE&#10;sRUqqAWvj+wzmzb7NmS3Gv99VxB6HGbmG2a26G0jLtT52rGCdJyAIC6drrlS8HVcjyYgfEDW2Dgm&#10;BTfysJgPnmZYaHflPV0OoRIRwr5ABSaEtpDSl4Ys+rFriaN3dp3FEGVXSd3hNcJtI7MkeZEWa44L&#10;BltaGSp/Dr9WgbOYten3NmeT7zefu9vpI/UnpZ6H/XIKIlAf/sOP9rtWkOXp2yvc78Qr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yrAzGAAAA3gAAAA8AAAAAAAAA&#10;AAAAAAAAoQIAAGRycy9kb3ducmV2LnhtbFBLBQYAAAAABAAEAPkAAACUAwAAAAA=&#10;" strokecolor="aqua"/>
                        <v:line id="Line 678" o:spid="_x0000_s1941" style="position:absolute;flip:y;visibility:visible;mso-wrap-style:square" from="6201,915" to="6463,1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YH98MAAADeAAAADwAAAGRycy9kb3ducmV2LnhtbERPTWsCMRC9C/0PYYReRLNKEV2NUpTS&#10;Qg+l6sHjuBl3o5vJskl1/fedQ6HHx/terjtfqxu10QU2MB5loIiLYB2XBg77t+EMVEzIFuvAZOBB&#10;Edarp94Scxvu/E23XSqVhHDM0UCVUpNrHYuKPMZRaIiFO4fWYxLYltq2eJdwX+tJlk21R8fSUGFD&#10;m4qK6+7HS0n2eeWH3p6mX/ESaBDd++zojHnud68LUIm69C/+c39YA5OX8Vz2yh25Anr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B/fDAAAA3gAAAA8AAAAAAAAAAAAA&#10;AAAAoQIAAGRycy9kb3ducmV2LnhtbFBLBQYAAAAABAAEAPkAAACRAwAAAAA=&#10;" strokecolor="aqua"/>
                        <v:line id="Line 679" o:spid="_x0000_s1942" style="position:absolute;visibility:visible;mso-wrap-style:square" from="735,735" to="997,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iO1cYAAADeAAAADwAAAGRycy9kb3ducmV2LnhtbESP3WrCQBSE7wu+w3IK3tWNIlFTVxFB&#10;EGnFnz7AIXtMQrNn4+5q0rfvCoKXw8x8w8yXnanFnZyvLCsYDhIQxLnVFRcKfs6bjykIH5A11pZJ&#10;wR95WC56b3PMtG35SPdTKESEsM9QQRlCk0np85IM+oFtiKN3sc5giNIVUjtsI9zUcpQkqTRYcVwo&#10;saF1Sfnv6WYUTN13Oskvm316nLT6a3ctdvv0oFT/vVt9ggjUhVf42d5qBaPxcDaD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4YjtXGAAAA3gAAAA8AAAAAAAAA&#10;AAAAAAAAoQIAAGRycy9kb3ducmV2LnhtbFBLBQYAAAAABAAEAPkAAACUAwAAAAA=&#10;" strokecolor="purple" strokeweight=".35pt"/>
                        <v:line id="Line 680" o:spid="_x0000_s1943" style="position:absolute;visibility:visible;mso-wrap-style:square" from="997,870" to="1260,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3Ts8QAAADeAAAADwAAAGRycy9kb3ducmV2LnhtbESP0YrCMBRE3xf8h3AF39ZUkSrVKCII&#10;Iq6s7n7Apbm2xeamJtHWv98Iwj4OM3OGWaw6U4sHOV9ZVjAaJiCIc6srLhT8/mw/ZyB8QNZYWyYF&#10;T/KwWvY+Fphp2/KJHudQiAhhn6GCMoQmk9LnJRn0Q9sQR+9incEQpSukdthGuKnlOElSabDiuFBi&#10;Q5uS8uv5bhTM3Fc6zS/bY3qatvqwvxX7Y/qt1KDfrecgAnXhP/xu77SC8SQy4XUnX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DdOzxAAAAN4AAAAPAAAAAAAAAAAA&#10;AAAAAKECAABkcnMvZG93bnJldi54bWxQSwUGAAAAAAQABAD5AAAAkgMAAAAA&#10;" strokecolor="purple" strokeweight=".35pt"/>
                        <v:line id="Line 681" o:spid="_x0000_s1944" style="position:absolute;visibility:visible;mso-wrap-style:square" from="1260,982" to="1515,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F2KMcAAADeAAAADwAAAGRycy9kb3ducmV2LnhtbESP3WrCQBSE7wu+w3KE3tWNoUSJbqQU&#10;hCJVGvUBDtmTH5o9m+5uTfr2bqHQy2FmvmG2u8n04kbOd5YVLBcJCOLK6o4bBdfL/mkNwgdkjb1l&#10;UvBDHnbF7GGLubYjl3Q7h0ZECPscFbQhDLmUvmrJoF/YgTh6tXUGQ5SukdrhGOGml2mSZNJgx3Gh&#10;xYFeW6o+z99Gwdods1VV709ZuRr1++GrOZyyD6Ue59PLBkSgKfyH/9pvWkH6nCZL+L0Tr4As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QXYoxwAAAN4AAAAPAAAAAAAA&#10;AAAAAAAAAKECAABkcnMvZG93bnJldi54bWxQSwUGAAAAAAQABAD5AAAAlQMAAAAA&#10;" strokecolor="purple" strokeweight=".35pt"/>
                        <v:line id="Line 682" o:spid="_x0000_s1945" style="position:absolute;flip:y;visibility:visible;mso-wrap-style:square" from="1515,1095" to="1777,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4GJskAAADeAAAADwAAAGRycy9kb3ducmV2LnhtbESP3WoCMRSE7wt9h3AKvRFNXKSU1ShW&#10;KVQpQv0pvTxsjrtLNyfrJurq0zdCwcthZr5hRpPWVuJEjS8da+j3FAjizJmScw3bzXv3FYQPyAYr&#10;x6ThQh4m48eHEabGnfmLTuuQiwhhn6KGIoQ6ldJnBVn0PVcTR2/vGoshyiaXpsFzhNtKJkq9SIsl&#10;x4UCa5oVlP2uj1ZD5+1T7ZYzhYvLYPVzLefH7/mho/XzUzsdggjUhnv4v/1hNCSDRCVwuxOvgBz/&#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mOBibJAAAA3gAAAA8AAAAA&#10;AAAAAAAAAAAAoQIAAGRycy9kb3ducmV2LnhtbFBLBQYAAAAABAAEAPkAAACXAwAAAAA=&#10;" strokecolor="purple" strokeweight=".35pt"/>
                        <v:line id="Line 683" o:spid="_x0000_s1946" style="position:absolute;flip:y;visibility:visible;mso-wrap-style:square" from="1777,960" to="2039,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KjvckAAADeAAAADwAAAGRycy9kb3ducmV2LnhtbESP3WoCMRSE7wt9h3AEb0STbkVka5RW&#10;EdpSCv7Sy8PmuLt0c7LdRF19elMo9HKYmW+Yyay1lThR40vHGh4GCgRx5kzJuYbtZtkfg/AB2WDl&#10;mDRcyMNsen83wdS4M6/otA65iBD2KWooQqhTKX1WkEU/cDVx9A6usRiibHJpGjxHuK1kotRIWiw5&#10;LhRY07yg7Ht9tBp6Lx9q9z5X+HYZfn5dy8Vxv/jpad3ttM9PIAK14T/81341GpJhoh7h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bCo73JAAAA3gAAAA8AAAAA&#10;AAAAAAAAAAAAoQIAAGRycy9kb3ducmV2LnhtbFBLBQYAAAAABAAEAPkAAACXAwAAAAA=&#10;" strokecolor="purple" strokeweight=".35pt"/>
                        <v:line id="Line 684" o:spid="_x0000_s1947" style="position:absolute;visibility:visible;mso-wrap-style:square" from="2039,960" to="2302,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bVsMYAAADeAAAADwAAAGRycy9kb3ducmV2LnhtbESP3WrCQBSE7wu+w3IE7+rGIFFSVymC&#10;UMSKP32AQ/aYhGbPpruriW/fFQQvh5n5hlmsetOIGzlfW1YwGScgiAuray4V/Jw373MQPiBrbCyT&#10;gjt5WC0HbwvMte34SLdTKEWEsM9RQRVCm0vpi4oM+rFtiaN3sc5giNKVUjvsItw0Mk2STBqsOS5U&#10;2NK6ouL3dDUK5u47mxWXzT47zjq92/6V2312UGo07D8/QATqwyv8bH9pBek0TabwuBOvgF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M21bDGAAAA3gAAAA8AAAAAAAAA&#10;AAAAAAAAoQIAAGRycy9kb3ducmV2LnhtbFBLBQYAAAAABAAEAPkAAACUAwAAAAA=&#10;" strokecolor="purple" strokeweight=".35pt"/>
                        <v:line id="Line 685" o:spid="_x0000_s1948" style="position:absolute;flip:y;visibility:visible;mso-wrap-style:square" from="2302,690" to="2557,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eUskAAADeAAAADwAAAGRycy9kb3ducmV2LnhtbESP3WoCMRSE7wt9h3AEb0STLlZka5RW&#10;EdpSCv7Sy8PmuLt0c7LdRF19elMo9HKYmW+Yyay1lThR40vHGh4GCgRx5kzJuYbtZtkfg/AB2WDl&#10;mDRcyMNsen83wdS4M6/otA65iBD2KWooQqhTKX1WkEU/cDVx9A6usRiibHJpGjxHuK1kotRIWiw5&#10;LhRY07yg7Ht9tBp6Lx9q9z5X+HYZfn5dy8Vxv/jpad3ttM9PIAK14T/81341GpJhoh7h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ZnnlLJAAAA3gAAAA8AAAAA&#10;AAAAAAAAAAAAoQIAAGRycy9kb3ducmV2LnhtbFBLBQYAAAAABAAEAPkAAACXAwAAAAA=&#10;" strokecolor="purple" strokeweight=".35pt"/>
                        <v:line id="Line 686" o:spid="_x0000_s1949" style="position:absolute;visibility:visible;mso-wrap-style:square" from="2557,690" to="2819,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juXMYAAADeAAAADwAAAGRycy9kb3ducmV2LnhtbESPUWvCMBSF3wf7D+EO9jZTy4jSGUUG&#10;wpBNrPoDLs21LWtuuiSz3b9fBMHHwznnO5zFarSduJAPrWMN00kGgrhypuVaw+m4eZmDCBHZYOeY&#10;NPxRgNXy8WGBhXEDl3Q5xFokCIcCNTQx9oWUoWrIYpi4njh5Z+ctxiR9LY3HIcFtJ/MsU9Jiy2mh&#10;wZ7eG6q+D79Ww9x/qVl13uxUORvM5/an3u7UXuvnp3H9BiLSGO/hW/vDaMhf80zB9U66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o7lzGAAAA3gAAAA8AAAAAAAAA&#10;AAAAAAAAoQIAAGRycy9kb3ducmV2LnhtbFBLBQYAAAAABAAEAPkAAACUAwAAAAA=&#10;" strokecolor="purple" strokeweight=".35pt"/>
                        <v:line id="Line 687" o:spid="_x0000_s1950" style="position:absolute;flip:y;visibility:visible;mso-wrap-style:square" from="2819,780" to="3082,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mlvskAAADeAAAADwAAAGRycy9kb3ducmV2LnhtbESP3WoCMRSE7wt9h3AEb0STLlJla5RW&#10;EdpSCv7Sy8PmuLt0c7LdRF19elMo9HKYmW+Yyay1lThR40vHGh4GCgRx5kzJuYbtZtkfg/AB2WDl&#10;mDRcyMNsen83wdS4M6/otA65iBD2KWooQqhTKX1WkEU/cDVx9A6usRiibHJpGjxHuK1kotSjtFhy&#10;XCiwpnlB2ff6aDX0Xj7U7n2u8O0y/Py6lovjfvHT07rbaZ+fQARqw3/4r/1qNCTDRI3g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n5pb7JAAAA3gAAAA8AAAAA&#10;AAAAAAAAAAAAoQIAAGRycy9kb3ducmV2LnhtbFBLBQYAAAAABAAEAPkAAACXAwAAAAA=&#10;" strokecolor="purple" strokeweight=".35pt"/>
                        <v:line id="Line 688" o:spid="_x0000_s1951" style="position:absolute;visibility:visible;mso-wrap-style:square" from="3082,780" to="3336,1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vftcMAAADeAAAADwAAAGRycy9kb3ducmV2LnhtbERPy4rCMBTdC/MP4QruNLUMVTpGkQFB&#10;RMXHfMClubbF5qYmGdv5+8lCcHk478WqN414kvO1ZQXTSQKCuLC65lLBz3UznoPwAVljY5kU/JGH&#10;1fJjsMBc247P9LyEUsQQ9jkqqEJocyl9UZFBP7EtceRu1hkMEbpSaoddDDeNTJMkkwZrjg0VtvRd&#10;UXG//BoFc3fIZsVtc8zOs07vd49yd8xOSo2G/foLRKA+vMUv91YrSD/TJO6Nd+IV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J737XDAAAA3gAAAA8AAAAAAAAAAAAA&#10;AAAAoQIAAGRycy9kb3ducmV2LnhtbFBLBQYAAAAABAAEAPkAAACRAwAAAAA=&#10;" strokecolor="purple" strokeweight=".35pt"/>
                        <v:line id="Line 689" o:spid="_x0000_s1952" style="position:absolute;flip:y;visibility:visible;mso-wrap-style:square" from="3336,1042" to="3599,1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qUV8kAAADeAAAADwAAAGRycy9kb3ducmV2LnhtbESP3WoCMRSE7wt9h3AEb0STLlJ0a5RW&#10;EdpSCv7Sy8PmuLt0c7LdRF19elMo9HKYmW+Yyay1lThR40vHGh4GCgRx5kzJuYbtZtkfgfAB2WDl&#10;mDRcyMNsen83wdS4M6/otA65iBD2KWooQqhTKX1WkEU/cDVx9A6usRiibHJpGjxHuK1kotSjtFhy&#10;XCiwpnlB2ff6aDX0Xj7U7n2u8O0y/Py6lovjfvHT07rbaZ+fQARqw3/4r/1qNCTDRI3h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cqlFfJAAAA3gAAAA8AAAAA&#10;AAAAAAAAAAAAoQIAAGRycy9kb3ducmV2LnhtbFBLBQYAAAAABAAEAPkAAACXAwAAAAA=&#10;" strokecolor="purple" strokeweight=".35pt"/>
                        <v:line id="Line 690" o:spid="_x0000_s1953" style="position:absolute;visibility:visible;mso-wrap-style:square" from="3599,1042" to="3861,1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RFbsQAAADeAAAADwAAAGRycy9kb3ducmV2LnhtbESP3YrCMBCF7wXfIYzgnaYWqVKNIoKw&#10;iMrq7gMMzdgWm0k3ibb79psLYS8P549vve1NI17kfG1ZwWyagCAurK65VPD9dZgsQfiArLGxTAp+&#10;ycN2MxysMde24yu9bqEUcYR9jgqqENpcSl9UZNBPbUscvbt1BkOUrpTaYRfHTSPTJMmkwZrjQ4Ut&#10;7SsqHrenUbB052xR3A+X7Lro9On4Ux4v2adS41G/W4EI1If/8Lv9oRWk83QWASJORAG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1EVuxAAAAN4AAAAPAAAAAAAAAAAA&#10;AAAAAKECAABkcnMvZG93bnJldi54bWxQSwUGAAAAAAQABAD5AAAAkgMAAAAA&#10;" strokecolor="purple" strokeweight=".35pt"/>
                        <v:line id="Line 691" o:spid="_x0000_s1954" style="position:absolute;flip:y;visibility:visible;mso-wrap-style:square" from="3861,750" to="4116,1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UOjMoAAADeAAAADwAAAGRycy9kb3ducmV2LnhtbESPW2vCQBSE3wv9D8sRfJG6myClpK7i&#10;BaEtImgv+HjIHpPQ7NmYXTX213cLQh+HmfmGGU87W4sztb5yrCEZKhDEuTMVFxo+3lcPTyB8QDZY&#10;OyYNV/IwndzfjTEz7sJbOu9CISKEfYYayhCaTEqfl2TRD11DHL2Day2GKNtCmhYvEW5rmSr1KC1W&#10;HBdKbGhRUv69O1kNg/lafb4tFL5eR5v9T7U8fS2PA637vW72DCJQF/7Dt/aL0ZCO0iSBvzvxCsjJ&#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MhQ6MygAAAN4AAAAPAAAA&#10;AAAAAAAAAAAAAKECAABkcnMvZG93bnJldi54bWxQSwUGAAAAAAQABAD5AAAAmAMAAAAA&#10;" strokecolor="purple" strokeweight=".35pt"/>
                        <v:line id="Line 692" o:spid="_x0000_s1955" style="position:absolute;visibility:visible;mso-wrap-style:square" from="4116,750" to="4379,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p+gsYAAADeAAAADwAAAGRycy9kb3ducmV2LnhtbESP3WrCQBSE7wu+w3IE7+rGIFGiq5SC&#10;IGKl/jzAIXtMQrNn093VxLfvCkIvh5n5hlmue9OIOzlfW1YwGScgiAuray4VXM6b9zkIH5A1NpZJ&#10;wYM8rFeDtyXm2nZ8pPsplCJC2OeooAqhzaX0RUUG/di2xNG7WmcwROlKqR12EW4amSZJJg3WHBcq&#10;bOmzouLndDMK5u4rmxXXzSE7zjq93/2Wu0P2rdRo2H8sQATqw3/41d5qBek0naTwvBOv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KfoLGAAAA3gAAAA8AAAAAAAAA&#10;AAAAAAAAoQIAAGRycy9kb3ducmV2LnhtbFBLBQYAAAAABAAEAPkAAACUAwAAAAA=&#10;" strokecolor="purple" strokeweight=".35pt"/>
                        <v:line id="Line 693" o:spid="_x0000_s1956" style="position:absolute;visibility:visible;mso-wrap-style:square" from="4379,870" to="4641,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bbGcYAAADeAAAADwAAAGRycy9kb3ducmV2LnhtbESP0WrCQBRE3wv+w3KFvtWNsURJXUUE&#10;QaSK2n7AJXtNQrN34+5q0r93CwUfh5k5w8yXvWnEnZyvLSsYjxIQxIXVNZcKvr82bzMQPiBrbCyT&#10;gl/ysFwMXuaYa9vxie7nUIoIYZ+jgiqENpfSFxUZ9CPbEkfvYp3BEKUrpXbYRbhpZJokmTRYc1yo&#10;sKV1RcXP+WYUzNw+mxaXzSE7TTv9ubuWu0N2VOp12K8+QATqwzP8395qBel7Op7A3514BeTi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G2xnGAAAA3gAAAA8AAAAAAAAA&#10;AAAAAAAAoQIAAGRycy9kb3ducmV2LnhtbFBLBQYAAAAABAAEAPkAAACUAwAAAAA=&#10;" strokecolor="purple" strokeweight=".35pt"/>
                        <v:line id="Line 694" o:spid="_x0000_s1957" style="position:absolute;flip:y;visibility:visible;mso-wrap-style:square" from="4641,600" to="4896,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tFMoAAADeAAAADwAAAGRycy9kb3ducmV2LnhtbESP3WrCQBSE7wt9h+UUeiO6awilpK7S&#10;KgWVUqg/xctD9piEZs+m2VWjT+8KhV4OM/MNM5p0thZHan3lWMNwoEAQ585UXGjYrN/7zyB8QDZY&#10;OyYNZ/IwGd/fjTAz7sRfdFyFQkQI+ww1lCE0mZQ+L8miH7iGOHp711oMUbaFNC2eItzWMlHqSVqs&#10;OC6U2NC0pPxndbAaem8farucKlyc08/dpZodvme/Pa0fH7rXFxCBuvAf/mvPjYYkTYYp3O7EKyDH&#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c8q0UygAAAN4AAAAPAAAA&#10;AAAAAAAAAAAAAKECAABkcnMvZG93bnJldi54bWxQSwUGAAAAAAQABAD5AAAAmAMAAAAA&#10;" strokecolor="purple" strokeweight=".35pt"/>
                        <v:line id="Line 695" o:spid="_x0000_s1958" style="position:absolute;visibility:visible;mso-wrap-style:square" from="4896,600" to="5158,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Pm9sYAAADeAAAADwAAAGRycy9kb3ducmV2LnhtbESP0WrCQBRE3wv+w3KFvtWNwUZJXUUE&#10;QaSK2n7AJXtNQrN34+5q0r93CwUfh5k5w8yXvWnEnZyvLSsYjxIQxIXVNZcKvr82bzMQPiBrbCyT&#10;gl/ysFwMXuaYa9vxie7nUIoIYZ+jgiqENpfSFxUZ9CPbEkfvYp3BEKUrpXbYRbhpZJokmTRYc1yo&#10;sKV1RcXP+WYUzNw+mxaXzSE7TTv9ubuWu0N2VOp12K8+QATqwzP8395qBekkHb/D3514BeTi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j5vbGAAAA3gAAAA8AAAAAAAAA&#10;AAAAAAAAoQIAAGRycy9kb3ducmV2LnhtbFBLBQYAAAAABAAEAPkAAACUAwAAAAA=&#10;" strokecolor="purple" strokeweight=".35pt"/>
                        <v:line id="Line 696" o:spid="_x0000_s1959" style="position:absolute;flip:y;visibility:visible;mso-wrap-style:square" from="5158,1140" to="5421,1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yW+MkAAADeAAAADwAAAGRycy9kb3ducmV2LnhtbESPQWsCMRSE74L/ITzBi9TERaRsjdIq&#10;QltEqG3F42Pzurt087Juoq7+elMQehxm5htmOm9tJU7U+NKxhtFQgSDOnCk51/D1uXp4BOEDssHK&#10;MWm4kIf5rNuZYmrcmT/otA25iBD2KWooQqhTKX1WkEU/dDVx9H5cYzFE2eTSNHiOcFvJRKmJtFhy&#10;XCiwpkVB2e/2aDUMXtbq+32h8O0y3uyv5fK4Wx4GWvd77fMTiEBt+A/f269GQzJORhP4uxOvgJz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NslvjJAAAA3gAAAA8AAAAA&#10;AAAAAAAAAAAAoQIAAGRycy9kb3ducmV2LnhtbFBLBQYAAAAABAAEAPkAAACXAwAAAAA=&#10;" strokecolor="purple" strokeweight=".35pt"/>
                        <v:line id="Line 697" o:spid="_x0000_s1960" style="position:absolute;flip:y;visibility:visible;mso-wrap-style:square" from="5421,825" to="5683,1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AzY8oAAADeAAAADwAAAGRycy9kb3ducmV2LnhtbESP3WoCMRSE7wt9h3AKvRFNXMSW1Sit&#10;UlCRQv2jl4fN6e7Szcl2E3Xt0zeC0MthZr5hxtPWVuJEjS8da+j3FAjizJmScw277Vv3GYQPyAYr&#10;x6ThQh6mk/u7MabGnfmDTpuQiwhhn6KGIoQ6ldJnBVn0PVcTR+/LNRZDlE0uTYPnCLeVTJQaSosl&#10;x4UCa5oVlH1vjlZD53Wt9quZwuVl8P75W86Ph/lPR+vHh/ZlBCJQG/7Dt/bCaEgGSf8J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sIDNjygAAAN4AAAAPAAAA&#10;AAAAAAAAAAAAAKECAABkcnMvZG93bnJldi54bWxQSwUGAAAAAAQABAD5AAAAmAMAAAAA&#10;" strokecolor="purple" strokeweight=".35pt"/>
                        <v:line id="Line 698" o:spid="_x0000_s1961" style="position:absolute;visibility:visible;mso-wrap-style:square" from="5683,825" to="5938,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JJaMMAAADeAAAADwAAAGRycy9kb3ducmV2LnhtbERPzYrCMBC+C75DGMGbphapUo0igrCI&#10;yuruAwzN2BabSTeJtvv2m4Owx4/vf73tTSNe5HxtWcFsmoAgLqyuuVTw/XWYLEH4gKyxsUwKfsnD&#10;djMcrDHXtuMrvW6hFDGEfY4KqhDaXEpfVGTQT21LHLm7dQZDhK6U2mEXw00j0yTJpMGaY0OFLe0r&#10;Kh63p1GwdOdsUdwPl+y66PTp+FMeL9mnUuNRv1uBCNSHf/Hb/aEVpPN0FvfGO/EKyM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iSWjDAAAA3gAAAA8AAAAAAAAAAAAA&#10;AAAAoQIAAGRycy9kb3ducmV2LnhtbFBLBQYAAAAABAAEAPkAAACRAwAAAAA=&#10;" strokecolor="purple" strokeweight=".35pt"/>
                        <v:line id="Line 699" o:spid="_x0000_s1962" style="position:absolute;visibility:visible;mso-wrap-style:square" from="5938,1005" to="6201,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7s88cAAADeAAAADwAAAGRycy9kb3ducmV2LnhtbESP0WrCQBRE3wv9h+UKvtWNQaKN2Ugp&#10;CCKtVOsHXLLXJJi9m+6uJv37bqHQx2FmzjDFZjSduJPzrWUF81kCgriyuuVawflz+7QC4QOyxs4y&#10;KfgmD5vy8aHAXNuBj3Q/hVpECPscFTQh9LmUvmrIoJ/Znjh6F+sMhihdLbXDIcJNJ9MkyaTBluNC&#10;gz29NlRdTzejYOXes2V12R6y43LQb/uven/IPpSaTsaXNYhAY/gP/7V3WkG6SOfP8HsnXgFZ/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7uzzxwAAAN4AAAAPAAAAAAAA&#10;AAAAAAAAAKECAABkcnMvZG93bnJldi54bWxQSwUGAAAAAAQABAD5AAAAlQMAAAAA&#10;" strokecolor="purple" strokeweight=".35pt"/>
                        <v:line id="Line 700" o:spid="_x0000_s1963" style="position:absolute;flip:y;visibility:visible;mso-wrap-style:square" from="6201,735" to="6463,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VhqsgAAADeAAAADwAAAGRycy9kb3ducmV2LnhtbESPXWvCMBSG74X9h3AGuxFNLDJGNcqm&#10;DFSGYKdjl4fmrC1rTmoTte7Xm4uBly/vF8903tlanKn1lWMNo6ECQZw7U3GhYf/5PngB4QOywdox&#10;abiSh/nsoTfF1LgL7+ichULEEfYpaihDaFIpfV6SRT90DXH0flxrMUTZFtK0eInjtpaJUs/SYsXx&#10;ocSGFiXlv9nJaui/fajDZqFwfR1vv/+q5elreexr/fTYvU5ABOrCPfzfXhkNyThJIkDEiSggZ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aVhqsgAAADeAAAADwAAAAAA&#10;AAAAAAAAAAChAgAAZHJzL2Rvd25yZXYueG1sUEsFBgAAAAAEAAQA+QAAAJYDAAAAAA==&#10;" strokecolor="purple" strokeweight=".35pt"/>
                        <v:shape id="Freeform 701" o:spid="_x0000_s1964" style="position:absolute;left:697;top:69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BTA8cA&#10;AADeAAAADwAAAGRycy9kb3ducmV2LnhtbESPQWvCQBSE74L/YXmCN92YhlKiq5RCQSgqGhG8vWZf&#10;k9DdtyG7xvjvu4VCj8PMfMOsNoM1oqfON44VLOYJCOLS6YYrBefiffYCwgdkjcYxKXiQh816PFph&#10;rt2dj9SfQiUihH2OCuoQ2lxKX9Zk0c9dSxy9L9dZDFF2ldQd3iPcGpkmybO02HBcqLGlt5rK79PN&#10;Kjh+Fk/XfWZssTsM2SXRvSk+DkpNJ8PrEkSgIfyH/9pbrSDN0nQBv3fiFZ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9wUwPHAAAA3gAAAA8AAAAAAAAAAAAAAAAAmAIAAGRy&#10;cy9kb3ducmV2LnhtbFBLBQYAAAAABAAEAPUAAACMAwAAAAA=&#10;" path="m38,l75,37,38,75,,37,38,xe" fillcolor="navy" strokecolor="navy" strokeweight=".35pt">
                          <v:path arrowok="t" o:connecttype="custom" o:connectlocs="38,0;75,37;38,75;0,37;38,0" o:connectangles="0,0,0,0,0"/>
                        </v:shape>
                        <v:shape id="Freeform 702" o:spid="_x0000_s1965" style="position:absolute;left:960;top:727;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LNdMcA&#10;AADeAAAADwAAAGRycy9kb3ducmV2LnhtbESPUWvCMBSF34X9h3AHe9N0WRmjGmUMBoMxRTsE367N&#10;tS0mN6XJav33y2Dg4+Gc8x3OYjU6KwbqQ+tZw+MsA0FcedNyreG7fJ++gAgR2aD1TBquFGC1vJss&#10;sDD+wlsadrEWCcKhQA1NjF0hZagachhmviNO3sn3DmOSfS1Nj5cEd1aqLHuWDltOCw129NZQdd79&#10;OA3bY/l0WOfWlV+bMd9nZrDl50brh/vxdQ4i0hhv4f/2h9GgcqUU/N1JV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zXTHAAAA3gAAAA8AAAAAAAAAAAAAAAAAmAIAAGRy&#10;cy9kb3ducmV2LnhtbFBLBQYAAAAABAAEAPUAAACMAwAAAAA=&#10;" path="m37,l75,38,37,75,,38,37,xe" fillcolor="navy" strokecolor="navy" strokeweight=".35pt">
                          <v:path arrowok="t" o:connecttype="custom" o:connectlocs="37,0;75,38;37,75;0,38;37,0" o:connectangles="0,0,0,0,0"/>
                        </v:shape>
                        <v:shape id="Freeform 703" o:spid="_x0000_s1966" style="position:absolute;left:1222;top:127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5o78cA&#10;AADeAAAADwAAAGRycy9kb3ducmV2LnhtbESPQWvCQBSE70L/w/IEb7oxhlKiq5RCoVBUNCJ4e82+&#10;JqG7b0N2G+O/d4VCj8PMfMOsNoM1oqfON44VzGcJCOLS6YYrBafiffoCwgdkjcYxKbiRh836abTC&#10;XLsrH6g/hkpECPscFdQhtLmUvqzJop+5ljh6366zGKLsKqk7vEa4NTJNkmdpseG4UGNLbzWVP8df&#10;q+DwVSwuu8zYYrsfsnOie1N87pWajIfXJYhAQ/gP/7U/tII0S9MFPO7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DuaO/HAAAA3gAAAA8AAAAAAAAAAAAAAAAAmAIAAGRy&#10;cy9kb3ducmV2LnhtbFBLBQYAAAAABAAEAPUAAACMAwAAAAA=&#10;" path="m38,l75,37,38,75,,37,38,xe" fillcolor="navy" strokecolor="navy" strokeweight=".35pt">
                          <v:path arrowok="t" o:connecttype="custom" o:connectlocs="38,0;75,37;38,75;0,37;38,0" o:connectangles="0,0,0,0,0"/>
                        </v:shape>
                        <v:shape id="Freeform 704" o:spid="_x0000_s1967" style="position:absolute;left:1477;top:144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wm8cA&#10;AADeAAAADwAAAGRycy9kb3ducmV2LnhtbESPQWvCQBSE74X+h+UVvNWNMZQSXUUEoSBWNEXw9sw+&#10;k+Du25DdxvTfdwsFj8PMfMPMl4M1oqfON44VTMYJCOLS6YYrBV/F5vUdhA/IGo1jUvBDHpaL56c5&#10;5trd+UD9MVQiQtjnqKAOoc2l9GVNFv3YtcTRu7rOYoiyq6Tu8B7h1sg0Sd6kxYbjQo0trWsqb8dv&#10;q+BwKabnz8zYYrcfslOie1Ns90qNXobVDESgITzC/+0PrSDN0jSDvzvxCs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8H8JvHAAAA3gAAAA8AAAAAAAAAAAAAAAAAmAIAAGRy&#10;cy9kb3ducmV2LnhtbFBLBQYAAAAABAAEAPUAAACMAwAAAAA=&#10;" path="m38,l75,37,38,75,,37,38,xe" fillcolor="navy" strokecolor="navy" strokeweight=".35pt">
                          <v:path arrowok="t" o:connecttype="custom" o:connectlocs="38,0;75,37;38,75;0,37;38,0" o:connectangles="0,0,0,0,0"/>
                        </v:shape>
                        <v:shape id="Freeform 705" o:spid="_x0000_s1968" style="position:absolute;left:1739;top:1132;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VAMcA&#10;AADeAAAADwAAAGRycy9kb3ducmV2LnhtbESPQWvCQBSE74L/YXkFb7ppTEtJXUUKBUFUNEXw9pp9&#10;TUJ334bsGtN/3xUKPQ4z8w2zWA3WiJ463zhW8DhLQBCXTjdcKfgo3qcvIHxA1mgck4If8rBajkcL&#10;zLW78ZH6U6hEhLDPUUEdQptL6cuaLPqZa4mj9+U6iyHKrpK6w1uEWyPTJHmWFhuOCzW29FZT+X26&#10;WgXHz2J+2WfGFrvDkJ0T3Ztie1Bq8jCsX0EEGsJ/+K+90QrSLE2f4H4nX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LVQDHAAAA3gAAAA8AAAAAAAAAAAAAAAAAmAIAAGRy&#10;cy9kb3ducmV2LnhtbFBLBQYAAAAABAAEAPUAAACMAwAAAAA=&#10;" path="m38,l75,38,38,75,,38,38,xe" fillcolor="navy" strokecolor="navy" strokeweight=".35pt">
                          <v:path arrowok="t" o:connecttype="custom" o:connectlocs="38,0;75,38;38,75;0,38;38,0" o:connectangles="0,0,0,0,0"/>
                        </v:shape>
                        <v:shape id="Freeform 706" o:spid="_x0000_s1969" style="position:absolute;left:2002;top:114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nLd8cA&#10;AADeAAAADwAAAGRycy9kb3ducmV2LnhtbESPQWvCQBSE70L/w/KE3nRjGqREV5FCoVCsaETw9sw+&#10;k+Du25Ddxvjvu4VCj8PMfMMs14M1oqfON44VzKYJCOLS6YYrBcfiffIKwgdkjcYxKXiQh/XqabTE&#10;XLs776k/hEpECPscFdQhtLmUvqzJop+6ljh6V9dZDFF2ldQd3iPcGpkmyVxabDgu1NjSW03l7fBt&#10;Fewvxcv5KzO22O6G7JTo3hSfO6Wex8NmASLQEP7Df+0PrSDN0nQOv3fiF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Zy3fHAAAA3gAAAA8AAAAAAAAAAAAAAAAAmAIAAGRy&#10;cy9kb3ducmV2LnhtbFBLBQYAAAAABAAEAPUAAACMAwAAAAA=&#10;" path="m37,l75,37,37,75,,37,37,xe" fillcolor="navy" strokecolor="navy" strokeweight=".35pt">
                          <v:path arrowok="t" o:connecttype="custom" o:connectlocs="37,0;75,37;37,75;0,37;37,0" o:connectangles="0,0,0,0,0"/>
                        </v:shape>
                        <v:shape id="Freeform 707" o:spid="_x0000_s1970" style="position:absolute;left:2264;top:1042;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Vu7McA&#10;AADeAAAADwAAAGRycy9kb3ducmV2LnhtbESPQWvCQBSE74L/YXkFb7ppDG1JXUUKBUFUNEXw9pp9&#10;TUJ334bsGtN/3xUKPQ4z8w2zWA3WiJ463zhW8DhLQBCXTjdcKfgo3qcvIHxA1mgck4If8rBajkcL&#10;zLW78ZH6U6hEhLDPUUEdQptL6cuaLPqZa4mj9+U6iyHKrpK6w1uEWyPTJHmSFhuOCzW29FZT+X26&#10;WgXHz2J+2WfGFrvDkJ0T3Ztie1Bq8jCsX0EEGsJ/+K+90QrSLE2f4X4nX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buzHAAAA3gAAAA8AAAAAAAAAAAAAAAAAmAIAAGRy&#10;cy9kb3ducmV2LnhtbFBLBQYAAAAABAAEAPUAAACMAwAAAAA=&#10;" path="m38,l75,38,38,75,,38,38,xe" fillcolor="navy" strokecolor="navy" strokeweight=".35pt">
                          <v:path arrowok="t" o:connecttype="custom" o:connectlocs="38,0;75,38;38,75;0,38;38,0" o:connectangles="0,0,0,0,0"/>
                        </v:shape>
                        <v:shape id="Freeform 708" o:spid="_x0000_s1971" style="position:absolute;left:2519;top:117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r6nsQA&#10;AADeAAAADwAAAGRycy9kb3ducmV2LnhtbERPXWvCMBR9F/wP4Qp709SuDOmMRQRhMDbRiuDbXXPX&#10;liU3pcna7t8vD4M9Hs73tpisEQP1vnWsYL1KQBBXTrdcK7iWx+UGhA/IGo1jUvBDHordfLbFXLuR&#10;zzRcQi1iCPscFTQhdLmUvmrIol+5jjhyn663GCLsa6l7HGO4NTJNkidpseXY0GBHh4aqr8u3VXD+&#10;KB/v75mx5dtpym6JHkz5elLqYTHtn0EEmsK/+M/9ohWkWZrGvfFOvA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K+p7EAAAA3gAAAA8AAAAAAAAAAAAAAAAAmAIAAGRycy9k&#10;b3ducmV2LnhtbFBLBQYAAAAABAAEAPUAAACJAwAAAAA=&#10;" path="m38,l75,37,38,75,,37,38,xe" fillcolor="navy" strokecolor="navy" strokeweight=".35pt">
                          <v:path arrowok="t" o:connecttype="custom" o:connectlocs="38,0;75,37;38,75;0,37;38,0" o:connectangles="0,0,0,0,0"/>
                        </v:shape>
                        <v:shape id="Freeform 709" o:spid="_x0000_s1972" style="position:absolute;left:2782;top:88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ZfBccA&#10;AADeAAAADwAAAGRycy9kb3ducmV2LnhtbESPQWvCQBSE74L/YXkFb7ppDKVNXUUKBUFUNEXw9pp9&#10;TUJ334bsGtN/3xUKPQ4z8w2zWA3WiJ463zhW8DhLQBCXTjdcKfgo3qfPIHxA1mgck4If8rBajkcL&#10;zLW78ZH6U6hEhLDPUUEdQptL6cuaLPqZa4mj9+U6iyHKrpK6w1uEWyPTJHmSFhuOCzW29FZT+X26&#10;WgXHz2J+2WfGFrvDkJ0T3Ztie1Bq8jCsX0EEGsJ/+K+90QrSLE1f4H4nX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GXwXHAAAA3gAAAA8AAAAAAAAAAAAAAAAAmAIAAGRy&#10;cy9kb3ducmV2LnhtbFBLBQYAAAAABAAEAPUAAACMAwAAAAA=&#10;" path="m37,l75,37,37,75,,37,37,xe" fillcolor="navy" strokecolor="navy" strokeweight=".35pt">
                          <v:path arrowok="t" o:connecttype="custom" o:connectlocs="37,0;75,37;37,75;0,37;37,0" o:connectangles="0,0,0,0,0"/>
                        </v:shape>
                        <v:shape id="Freeform 710" o:spid="_x0000_s1973" style="position:absolute;left:3044;top:103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VgRcUA&#10;AADeAAAADwAAAGRycy9kb3ducmV2LnhtbESPXWvCMBSG7wf+h3CE3c3UWoZUo4gwGMgmWhG8OzbH&#10;tpiclCbW7t8vF4NdvrxfPMv1YI3oqfONYwXTSQKCuHS64UrBqfh4m4PwAVmjcUwKfsjDejV6WWKu&#10;3ZMP1B9DJeII+xwV1CG0uZS+rMmin7iWOHo311kMUXaV1B0+47g1Mk2Sd2mx4fhQY0vbmsr78WEV&#10;HK7F7PKdGVt87YfsnOjeFLu9Uq/jYbMAEWgI/+G/9qdWkGbpLAJEnI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5WBFxQAAAN4AAAAPAAAAAAAAAAAAAAAAAJgCAABkcnMv&#10;ZG93bnJldi54bWxQSwUGAAAAAAQABAD1AAAAigMAAAAA&#10;" path="m38,l75,37,38,75,,37,38,xe" fillcolor="navy" strokecolor="navy" strokeweight=".35pt">
                          <v:path arrowok="t" o:connecttype="custom" o:connectlocs="38,0;75,37;38,75;0,37;38,0" o:connectangles="0,0,0,0,0"/>
                        </v:shape>
                        <v:shape id="Freeform 711" o:spid="_x0000_s1974" style="position:absolute;left:3299;top:1192;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nF3scA&#10;AADeAAAADwAAAGRycy9kb3ducmV2LnhtbESPQWvCQBSE7wX/w/IK3urGGIpEVylCoVBUNCJ4e2Zf&#10;k9DdtyG7jfHfdwsFj8PMfMMs14M1oqfON44VTCcJCOLS6YYrBafi/WUOwgdkjcYxKbiTh/Vq9LTE&#10;XLsbH6g/hkpECPscFdQhtLmUvqzJop+4ljh6X66zGKLsKqk7vEW4NTJNkldpseG4UGNLm5rK7+OP&#10;VXC4FrPLLjO22O6H7Jzo3hSfe6XGz8PbAkSgITzC/+0PrSDN0tkU/u7E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qpxd7HAAAA3gAAAA8AAAAAAAAAAAAAAAAAmAIAAGRy&#10;cy9kb3ducmV2LnhtbFBLBQYAAAAABAAEAPUAAACMAwAAAAA=&#10;" path="m37,l75,38,37,75,,38,37,xe" fillcolor="navy" strokecolor="navy" strokeweight=".35pt">
                          <v:path arrowok="t" o:connecttype="custom" o:connectlocs="37,0;75,38;37,75;0,38;37,0" o:connectangles="0,0,0,0,0"/>
                        </v:shape>
                        <v:shape id="Freeform 712" o:spid="_x0000_s1975" style="position:absolute;left:3561;top:1635;width:75;height:74;visibility:visible;mso-wrap-style:square;v-text-anchor:top" coordsize="7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0Ua8cA&#10;AADeAAAADwAAAGRycy9kb3ducmV2LnhtbESPQWsCMRSE74X+h/AEbzVrLKWsRikt1UoPUvXg8XXz&#10;zC67eVk20V3/fVMo9DjMzDfMYjW4RlypC5VnDdNJBoK48KZiq+F4eH94BhEissHGM2m4UYDV8v5u&#10;gbnxPX/RdR+tSBAOOWooY2xzKUNRksMw8S1x8s6+cxiT7Kw0HfYJ7hqpsuxJOqw4LZTY0mtJRb2/&#10;OA3V5vP03aN6s1u+rVVd77Z2fdZ6PBpe5iAiDfE//Nf+MBrUo5op+L2Tro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dFGvHAAAA3gAAAA8AAAAAAAAAAAAAAAAAmAIAAGRy&#10;cy9kb3ducmV2LnhtbFBLBQYAAAAABAAEAPUAAACMAwAAAAA=&#10;" path="m38,l75,37,38,74,,37,38,xe" fillcolor="navy" strokecolor="navy" strokeweight=".35pt">
                          <v:path arrowok="t" o:connecttype="custom" o:connectlocs="38,0;75,37;38,74;0,37;38,0" o:connectangles="0,0,0,0,0"/>
                        </v:shape>
                        <v:shape id="Freeform 713" o:spid="_x0000_s1976" style="position:absolute;left:3824;top:1679;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f+MscA&#10;AADeAAAADwAAAGRycy9kb3ducmV2LnhtbESPQWvCQBSE7wX/w/IEb3VjEkqJrlKEQqGoaErB2zP7&#10;TEJ334bsNsZ/3y0Uehxm5htmtRmtEQP1vnWsYDFPQBBXTrdcK/goXx+fQfiArNE4JgV38rBZTx5W&#10;WGh34yMNp1CLCGFfoIImhK6Q0lcNWfRz1xFH7+p6iyHKvpa6x1uEWyPTJHmSFluOCw12tG2o+jp9&#10;WwXHS5md97mx5e4w5p+JHkz5flBqNh1fliACjeE//Nd+0wrSPM0y+L0Tr4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3/jLHAAAA3gAAAA8AAAAAAAAAAAAAAAAAmAIAAGRy&#10;cy9kb3ducmV2LnhtbFBLBQYAAAAABAAEAPUAAACMAwAAAAA=&#10;" path="m37,l75,38,37,75,,38,37,xe" fillcolor="navy" strokecolor="navy" strokeweight=".35pt">
                          <v:path arrowok="t" o:connecttype="custom" o:connectlocs="37,0;75,38;37,75;0,38;37,0" o:connectangles="0,0,0,0,0"/>
                        </v:shape>
                        <v:shape id="Freeform 714" o:spid="_x0000_s1977" style="position:absolute;left:4079;top:133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5mRscA&#10;AADeAAAADwAAAGRycy9kb3ducmV2LnhtbESPQWvCQBSE74X+h+UJ3urGGKREVykFQShWNCJ4e82+&#10;JqG7b0N2G9N/7wpCj8PMfMMs14M1oqfON44VTCcJCOLS6YYrBadi8/IKwgdkjcYxKfgjD+vV89MS&#10;c+2ufKD+GCoRIexzVFCH0OZS+rImi37iWuLofbvOYoiyq6Tu8Brh1sg0SebSYsNxocaW3msqf46/&#10;VsHhq5hdPjNji91+yM6J7k3xsVdqPBreFiACDeE//GhvtYI0S2cZ3O/EK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eZkbHAAAA3gAAAA8AAAAAAAAAAAAAAAAAmAIAAGRy&#10;cy9kb3ducmV2LnhtbFBLBQYAAAAABAAEAPUAAACMAwAAAAA=&#10;" path="m37,l75,37,37,75,,37,37,xe" fillcolor="navy" strokecolor="navy" strokeweight=".35pt">
                          <v:path arrowok="t" o:connecttype="custom" o:connectlocs="37,0;75,37;37,75;0,37;37,0" o:connectangles="0,0,0,0,0"/>
                        </v:shape>
                        <v:shape id="Freeform 715" o:spid="_x0000_s1978" style="position:absolute;left:4341;top:88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LD3ccA&#10;AADeAAAADwAAAGRycy9kb3ducmV2LnhtbESPQWvCQBSE7wX/w/KE3uqmMZaSuooIglCqaEqht9fs&#10;axK6+zZktzH+e1cQPA4z8w0zXw7WiJ463zhW8DxJQBCXTjdcKfgsNk+vIHxA1mgck4IzeVguRg9z&#10;zLU78YH6Y6hEhLDPUUEdQptL6cuaLPqJa4mj9+s6iyHKrpK6w1OEWyPTJHmRFhuOCzW2tK6p/Dv+&#10;WwWHn2L6vcuMLT72Q/aV6N4U73ulHsfD6g1EoCHcw7f2VitIs3Q6g+udeAXk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Sw93HAAAA3gAAAA8AAAAAAAAAAAAAAAAAmAIAAGRy&#10;cy9kb3ducmV2LnhtbFBLBQYAAAAABAAEAPUAAACMAwAAAAA=&#10;" path="m38,l75,37,38,75,,37,38,xe" fillcolor="navy" strokecolor="navy" strokeweight=".35pt">
                          <v:path arrowok="t" o:connecttype="custom" o:connectlocs="38,0;75,37;38,75;0,37;38,0" o:connectangles="0,0,0,0,0"/>
                        </v:shape>
                        <v:shape id="Freeform 716" o:spid="_x0000_s1979" style="position:absolute;left:4604;top:94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BdqscA&#10;AADeAAAADwAAAGRycy9kb3ducmV2LnhtbESPQWvCQBSE74L/YXlCb7oxBimpq4ggCKUVTSn09pp9&#10;TUJ334bsGtN/3xUEj8PMfMOsNoM1oqfON44VzGcJCOLS6YYrBR/FfvoMwgdkjcYxKfgjD5v1eLTC&#10;XLsrn6g/h0pECPscFdQhtLmUvqzJop+5ljh6P66zGKLsKqk7vEa4NTJNkqW02HBcqLGlXU3l7/li&#10;FZy+i8XXe2Zs8XYcss9E96Z4PSr1NBm2LyACDeERvrcPWkGapYsl3O7EK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AXarHAAAA3gAAAA8AAAAAAAAAAAAAAAAAmAIAAGRy&#10;cy9kb3ducmV2LnhtbFBLBQYAAAAABAAEAPUAAACMAwAAAAA=&#10;" path="m37,l75,37,37,75,,37,37,xe" fillcolor="navy" strokecolor="navy" strokeweight=".35pt">
                          <v:path arrowok="t" o:connecttype="custom" o:connectlocs="37,0;75,37;37,75;0,37;37,0" o:connectangles="0,0,0,0,0"/>
                        </v:shape>
                        <v:shape id="Freeform 717" o:spid="_x0000_s1980" style="position:absolute;left:4859;top:93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z4MccA&#10;AADeAAAADwAAAGRycy9kb3ducmV2LnhtbESPQWvCQBSE7wX/w/KE3uqmMdiSuooIglCqaEqht9fs&#10;axK6+zZktzH+e1cQPA4z8w0zXw7WiJ463zhW8DxJQBCXTjdcKfgsNk+vIHxA1mgck4IzeVguRg9z&#10;zLU78YH6Y6hEhLDPUUEdQptL6cuaLPqJa4mj9+s6iyHKrpK6w1OEWyPTJJlJiw3HhRpbWtdU/h3/&#10;rYLDTzH93mXGFh/7IftKdG+K971Sj+Nh9QYi0BDu4Vt7qxWkWTp9geudeAXk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M+DHHAAAA3gAAAA8AAAAAAAAAAAAAAAAAmAIAAGRy&#10;cy9kb3ducmV2LnhtbFBLBQYAAAAABAAEAPUAAACMAwAAAAA=&#10;" path="m37,l75,37,37,75,,37,37,xe" fillcolor="navy" strokecolor="navy" strokeweight=".35pt">
                          <v:path arrowok="t" o:connecttype="custom" o:connectlocs="37,0;75,37;37,75;0,37;37,0" o:connectangles="0,0,0,0,0"/>
                        </v:shape>
                        <v:shape id="Freeform 718" o:spid="_x0000_s1981" style="position:absolute;left:5121;top:91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sQ8QA&#10;AADeAAAADwAAAGRycy9kb3ducmV2LnhtbERPXWvCMBR9H/gfwhX2NlNrGVKNIsJgIJtoRfDt2lzb&#10;YnJTmli7f788DPZ4ON/L9WCN6KnzjWMF00kCgrh0uuFKwan4eJuD8AFZo3FMCn7Iw3o1ellirt2T&#10;D9QfQyViCPscFdQhtLmUvqzJop+4ljhyN9dZDBF2ldQdPmO4NTJNkndpseHYUGNL25rK+/FhFRyu&#10;xezynRlbfO2H7Jzo3hS7vVKv42GzABFoCP/iP/enVpBm6SzujXfiF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TbEPEAAAA3gAAAA8AAAAAAAAAAAAAAAAAmAIAAGRycy9k&#10;b3ducmV2LnhtbFBLBQYAAAAABAAEAPUAAACJAwAAAAA=&#10;" path="m37,l75,37,37,75,,37,37,xe" fillcolor="navy" strokecolor="navy" strokeweight=".35pt">
                          <v:path arrowok="t" o:connecttype="custom" o:connectlocs="37,0;75,37;37,75;0,37;37,0" o:connectangles="0,0,0,0,0"/>
                        </v:shape>
                        <v:shape id="Freeform 719" o:spid="_x0000_s1982" style="position:absolute;left:5383;top:108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J2McA&#10;AADeAAAADwAAAGRycy9kb3ducmV2LnhtbESPQWvCQBSE7wX/w/KE3uqmMUibuooIglCqaEqht9fs&#10;axK6+zZktzH+e1cQPA4z8w0zXw7WiJ463zhW8DxJQBCXTjdcKfgsNk8vIHxA1mgck4IzeVguRg9z&#10;zLU78YH6Y6hEhLDPUUEdQptL6cuaLPqJa4mj9+s6iyHKrpK6w1OEWyPTJJlJiw3HhRpbWtdU/h3/&#10;rYLDTzH93mXGFh/7IftKdG+K971Sj+Nh9QYi0BDu4Vt7qxWkWTp9heudeAXk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fydjHAAAA3gAAAA8AAAAAAAAAAAAAAAAAmAIAAGRy&#10;cy9kb3ducmV2LnhtbFBLBQYAAAAABAAEAPUAAACMAwAAAAA=&#10;" path="m38,l75,37,38,75,,37,38,xe" fillcolor="navy" strokecolor="navy" strokeweight=".35pt">
                          <v:path arrowok="t" o:connecttype="custom" o:connectlocs="38,0;75,37;38,75;0,37;38,0" o:connectangles="0,0,0,0,0"/>
                        </v:shape>
                        <v:shape id="Freeform 720" o:spid="_x0000_s1983" style="position:absolute;left:5646;top:118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MTOMUA&#10;AADeAAAADwAAAGRycy9kb3ducmV2LnhtbESPXWvCMBSG7wf7D+EMvJvpapFRjTIGA0FUtGOwu2Nz&#10;bIvJSWlirf/eXAhevrxfPPPlYI3oqfONYwUf4wQEcel0w5WC3+Ln/ROED8gajWNScCMPy8Xryxxz&#10;7a68p/4QKhFH2OeooA6hzaX0ZU0W/di1xNE7uc5iiLKrpO7wGsetkWmSTKXFhuNDjS1911SeDxer&#10;YH8sJv/bzNhisxuyv0T3pljvlBq9DV8zEIGG8Aw/2iutIM3SLAJEnIg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4xM4xQAAAN4AAAAPAAAAAAAAAAAAAAAAAJgCAABkcnMv&#10;ZG93bnJldi54bWxQSwUGAAAAAAQABAD1AAAAigMAAAAA&#10;" path="m37,l75,37,37,75,,37,37,xe" fillcolor="navy" strokecolor="navy" strokeweight=".35pt">
                          <v:path arrowok="t" o:connecttype="custom" o:connectlocs="37,0;75,37;37,75;0,37;37,0" o:connectangles="0,0,0,0,0"/>
                        </v:shape>
                        <v:shape id="Freeform 721" o:spid="_x0000_s1984" style="position:absolute;left:5901;top:870;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o8cA&#10;AADeAAAADwAAAGRycy9kb3ducmV2LnhtbESPQWvCQBSE74L/YXlCb7oxDVKiq5RCQSitaETw9pp9&#10;TUJ334bsGtN/7wpCj8PMfMOsNoM1oqfON44VzGcJCOLS6YYrBcfiffoCwgdkjcYxKfgjD5v1eLTC&#10;XLsr76k/hEpECPscFdQhtLmUvqzJop+5ljh6P66zGKLsKqk7vEa4NTJNkoW02HBcqLGlt5rK38PF&#10;Kth/F8/nr8zY4nM3ZKdE96b42Cn1NBlelyACDeE//GhvtYI0S7M53O/EKyD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vtqPHAAAA3gAAAA8AAAAAAAAAAAAAAAAAmAIAAGRy&#10;cy9kb3ducmV2LnhtbFBLBQYAAAAABAAEAPUAAACMAwAAAAA=&#10;" path="m37,l75,37,37,75,,37,37,xe" fillcolor="navy" strokecolor="navy" strokeweight=".35pt">
                          <v:path arrowok="t" o:connecttype="custom" o:connectlocs="37,0;75,37;37,75;0,37;37,0" o:connectangles="0,0,0,0,0"/>
                        </v:shape>
                        <v:shape id="Freeform 722" o:spid="_x0000_s1985" style="position:absolute;left:6163;top:1005;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0o1MQA&#10;AADeAAAADwAAAGRycy9kb3ducmV2LnhtbERPXWvCMBR9F/wP4Qp701QtY1SjiCAMZIp2CL5dm7u2&#10;LLkpTVbrv18GAzlPh/PFWa57a0RHra8dK5hOEhDEhdM1lwo+8934DYQPyBqNY1LwIA/r1XCwxEy7&#10;O5+oO4dSxBL2GSqoQmgyKX1RkUU/cQ1x1L5cazFE2pZSt3iP5dbIWZK8Sos1x4UKG9pWVHyff6yC&#10;0y2fXw+psfnHsU8vie5Mvj8q9TLqNwsQgfrwNP+n37WCWRoBf3fiF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9KNTEAAAA3gAAAA8AAAAAAAAAAAAAAAAAmAIAAGRycy9k&#10;b3ducmV2LnhtbFBLBQYAAAAABAAEAPUAAACJAwAAAAA=&#10;" path="m38,l75,37,38,75,,37,38,xe" fillcolor="navy" strokecolor="navy" strokeweight=".35pt">
                          <v:path arrowok="t" o:connecttype="custom" o:connectlocs="38,0;75,37;38,75;0,37;38,0" o:connectangles="0,0,0,0,0"/>
                        </v:shape>
                        <v:shape id="Freeform 723" o:spid="_x0000_s1986" style="position:absolute;left:6426;top:982;width:75;height:75;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NT8cA&#10;AADeAAAADwAAAGRycy9kb3ducmV2LnhtbESPQWvCQBSE74X+h+UJ3urGGKREVykFQShWNCJ4e82+&#10;JqG7b0N2G9N/7wpCj8PMfMMs14M1oqfON44VTCcJCOLS6YYrBadi8/IKwgdkjcYxKfgjD+vV89MS&#10;c+2ufKD+GCoRIexzVFCH0OZS+rImi37iWuLofbvOYoiyq6Tu8Brh1sg0SebSYsNxocaW3msqf46/&#10;VsHhq5hdPjNji91+yM6J7k3xsVdqPBreFiACDeE//GhvtYI0S7MZ3O/EK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0xjU/HAAAA3gAAAA8AAAAAAAAAAAAAAAAAmAIAAGRy&#10;cy9kb3ducmV2LnhtbFBLBQYAAAAABAAEAPUAAACMAwAAAAA=&#10;" path="m37,l75,38,37,75,,38,37,xe" fillcolor="navy" strokecolor="navy" strokeweight=".35pt">
                          <v:path arrowok="t" o:connecttype="custom" o:connectlocs="37,0;75,38;37,75;0,38;37,0" o:connectangles="0,0,0,0,0"/>
                        </v:shape>
                        <v:rect id="Rectangle 724" o:spid="_x0000_s1987" style="position:absolute;left:697;top:81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SYoMkA&#10;AADeAAAADwAAAGRycy9kb3ducmV2LnhtbESPQUvDQBSE70L/w/IKXqTdGKINsdtSRVEPBdukB2+P&#10;7GsSmn0bsmsS/70rCB6HmfmGWW8n04qBetdYVnC7jEAQl1Y3XCko8pdFCsJ5ZI2tZVLwTQ62m9nV&#10;GjNtRz7QcPSVCBB2GSqove8yKV1Zk0G3tB1x8M62N+iD7CupexwD3LQyjqJ7abDhsFBjR081lZfj&#10;l1GQfnx2q+dhV6T7/OYk49f3x/14p9T1fNo9gPA0+f/wX/tNK4iTOEng9064AnLz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ESYoMkAAADeAAAADwAAAAAAAAAAAAAAAACYAgAA&#10;ZHJzL2Rvd25yZXYueG1sUEsFBgAAAAAEAAQA9QAAAI4DAAAAAA==&#10;" fillcolor="fuchsia" strokecolor="fuchsia" strokeweight=".35pt"/>
                        <v:rect id="Rectangle 725" o:spid="_x0000_s1988" style="position:absolute;left:960;top:108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g9O8kA&#10;AADeAAAADwAAAGRycy9kb3ducmV2LnhtbESPT2vCQBTE7wW/w/IEL6VuGtSG1FVULK0Hwb8Hb4/s&#10;axKafRuy2yT99t1CweMwM79h5sveVKKlxpWWFTyPIxDEmdUl5wou57enBITzyBory6TghxwsF4OH&#10;Oabadnyk9uRzESDsUlRQeF+nUrqsIINubGvi4H3axqAPssmlbrALcFPJOIpm0mDJYaHAmjYFZV+n&#10;b6MgOdzql227uiT78+NVxu+79b6bKjUa9qtXEJ56fw//tz+0gngST6bwdydcAbn4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wg9O8kAAADeAAAADwAAAAAAAAAAAAAAAACYAgAA&#10;ZHJzL2Rvd25yZXYueG1sUEsFBgAAAAAEAAQA9QAAAI4DAAAAAA==&#10;" fillcolor="fuchsia" strokecolor="fuchsia" strokeweight=".35pt"/>
                        <v:rect id="Rectangle 726" o:spid="_x0000_s1989" style="position:absolute;left:1222;top:119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qjTMkA&#10;AADeAAAADwAAAGRycy9kb3ducmV2LnhtbESPT2vCQBTE7wW/w/IEL6VuGqwNqauoWFoPgn8P3h7Z&#10;1yQ0+zZkt0n67bsFweMwM79hZoveVKKlxpWWFTyPIxDEmdUl5wrOp/enBITzyBory6Tglxws5oOH&#10;Gabadnyg9uhzESDsUlRQeF+nUrqsIINubGvi4H3ZxqAPssmlbrALcFPJOIqm0mDJYaHAmtYFZd/H&#10;H6Mg2V/r1027PCe70+NFxh/b1a57UWo07JdvIDz1/h6+tT+1gngST6bwfydcAT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9qjTMkAAADeAAAADwAAAAAAAAAAAAAAAACYAgAA&#10;ZHJzL2Rvd25yZXYueG1sUEsFBgAAAAAEAAQA9QAAAI4DAAAAAA==&#10;" fillcolor="fuchsia" strokecolor="fuchsia" strokeweight=".35pt"/>
                        <v:rect id="Rectangle 727" o:spid="_x0000_s1990" style="position:absolute;left:1477;top:1425;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YG18kA&#10;AADeAAAADwAAAGRycy9kb3ducmV2LnhtbESPT2vCQBTE7wW/w/IKvRTdNNgaoqvYYmk9CP49eHtk&#10;X5Ng9m3Irkn89m6h0OMwM79hZoveVKKlxpWWFbyMIhDEmdUl5wqOh89hAsJ5ZI2VZVJwIweL+eBh&#10;hqm2He+o3ftcBAi7FBUU3teplC4ryKAb2Zo4eD+2MeiDbHKpG+wC3FQyjqI3abDksFBgTR8FZZf9&#10;1ShItud6smqXx2RzeD7J+Gv9vulelXp67JdTEJ56/x/+a39rBfE4Hk/g9064AnJ+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1JYG18kAAADeAAAADwAAAAAAAAAAAAAAAACYAgAA&#10;ZHJzL2Rvd25yZXYueG1sUEsFBgAAAAAEAAQA9QAAAI4DAAAAAA==&#10;" fillcolor="fuchsia" strokecolor="fuchsia" strokeweight=".35pt"/>
                        <v:rect id="Rectangle 728" o:spid="_x0000_s1991" style="position:absolute;left:1739;top:1425;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mSpcYA&#10;AADeAAAADwAAAGRycy9kb3ducmV2LnhtbERPy2rCQBTdF/oPwy24KTpp0Bqio6hYrAuh9bFwd8lc&#10;k9DMnZCZJvHvOwuhy8N5z5e9qURLjSstK3gbRSCIM6tLzhWcTx/DBITzyBory6TgTg6Wi+enOaba&#10;dvxN7dHnIoSwS1FB4X2dSumyggy6ka2JA3ezjUEfYJNL3WAXwk0l4yh6lwZLDg0F1rQpKPs5/hoF&#10;yde1nm7b1Tk5nF4vMt7t14duotTgpV/NQHjq/b/44f7UCuJxPA57w51wBe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mSpcYAAADeAAAADwAAAAAAAAAAAAAAAACYAgAAZHJz&#10;L2Rvd25yZXYueG1sUEsFBgAAAAAEAAQA9QAAAIsDAAAAAA==&#10;" fillcolor="fuchsia" strokecolor="fuchsia" strokeweight=".35pt"/>
                        <v:rect id="Rectangle 729" o:spid="_x0000_s1992" style="position:absolute;left:2002;top:105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U3PsoA&#10;AADeAAAADwAAAGRycy9kb3ducmV2LnhtbESPQWvCQBSE7wX/w/IEL6VuDLZNU1dRqWgPQqv20Nsj&#10;+5oEs29Ddk3iv+8KhR6HmfmGmS16U4mWGldaVjAZRyCIM6tLzhWcjpuHBITzyBory6TgSg4W88Hd&#10;DFNtO/6k9uBzESDsUlRQeF+nUrqsIINubGvi4P3YxqAPssmlbrALcFPJOIqepMGSw0KBNa0Lys6H&#10;i1GQfHzXz2/t8pTsj/dfMt6+r/bdo1KjYb98BeGp9//hv/ZOK4in8fQFbnfCFZDz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pFNz7KAAAA3gAAAA8AAAAAAAAAAAAAAAAAmAIA&#10;AGRycy9kb3ducmV2LnhtbFBLBQYAAAAABAAEAPUAAACPAwAAAAA=&#10;" fillcolor="fuchsia" strokecolor="fuchsia" strokeweight=".35pt"/>
                        <v:rect id="Rectangle 730" o:spid="_x0000_s1993" style="position:absolute;left:2264;top:92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YIfsgA&#10;AADeAAAADwAAAGRycy9kb3ducmV2LnhtbESPy2rCQBSG94W+w3AKbopOGrSG6CgqFutCaL0s3B0y&#10;xyQ0cyZkpkl8e2dR6PLnv/HNl72pREuNKy0reBtFIIgzq0vOFZxPH8MEhPPIGivLpOBODpaL56c5&#10;ptp2/E3t0ecijLBLUUHhfZ1K6bKCDLqRrYmDd7ONQR9kk0vdYBfGTSXjKHqXBksODwXWtCko+zn+&#10;GgXJ17WebtvVOTmcXi8y3u3Xh26i1OClX81AeOr9f/iv/akVxON4EgACTkABuXg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pgh+yAAAAN4AAAAPAAAAAAAAAAAAAAAAAJgCAABk&#10;cnMvZG93bnJldi54bWxQSwUGAAAAAAQABAD1AAAAjQMAAAAA&#10;" fillcolor="fuchsia" strokecolor="fuchsia" strokeweight=".35pt"/>
                        <v:rect id="Rectangle 731" o:spid="_x0000_s1994" style="position:absolute;left:2519;top:87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qt5ckA&#10;AADeAAAADwAAAGRycy9kb3ducmV2LnhtbESPQWvCQBSE7wX/w/KEXopuDFVDdBVbWqoHoVV76O2R&#10;fSah2bchu03Sf+8KgsdhZr5hluveVKKlxpWWFUzGEQjizOqScwWn4/soAeE8ssbKMin4Jwfr1eBh&#10;iam2HX9Re/C5CBB2KSoovK9TKV1WkEE3tjVx8M62MeiDbHKpG+wC3FQyjqKZNFhyWCiwpteCst/D&#10;n1GQfP7U87d2c0r2x6dvGX/sXvbdVKnHYb9ZgPDU+3v41t5qBfFzPJ3A9U64AnJ1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eqt5ckAAADeAAAADwAAAAAAAAAAAAAAAACYAgAA&#10;ZHJzL2Rvd25yZXYueG1sUEsFBgAAAAAEAAQA9QAAAI4DAAAAAA==&#10;" fillcolor="fuchsia" strokecolor="fuchsia" strokeweight=".35pt"/>
                        <v:rect id="Rectangle 732" o:spid="_x0000_s1995" style="position:absolute;left:2782;top:108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zkskA&#10;AADeAAAADwAAAGRycy9kb3ducmV2LnhtbESPT0vDQBTE74LfYXmCF2k3LtaGtNtSRbEeCvbfobdH&#10;9pkEs29Ddk3it+8WCh6HmfkNM18OthYdtb5yrOFxnIAgzp2puNBw2L+PUhA+IBusHZOGP/KwXNze&#10;zDEzructdbtQiAhhn6GGMoQmk9LnJVn0Y9cQR+/btRZDlG0hTYt9hNtaqiR5lhYrjgslNvRaUv6z&#10;+7Ua0q9TM33rVod0s384SvXx+bLpJ1rf3w2rGYhAQ/gPX9tro0E9qYmCy514BeTiD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TgzkskAAADeAAAADwAAAAAAAAAAAAAAAACYAgAA&#10;ZHJzL2Rvd25yZXYueG1sUEsFBgAAAAAEAAQA9QAAAI4DAAAAAA==&#10;" fillcolor="fuchsia" strokecolor="fuchsia" strokeweight=".35pt"/>
                        <v:rect id="Rectangle 733" o:spid="_x0000_s1996" style="position:absolute;left:3044;top:119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SWCcoA&#10;AADeAAAADwAAAGRycy9kb3ducmV2LnhtbESPQWvCQBSE74L/YXlCL1I3jdqG1FWsVNSD0Ko99PbI&#10;viah2bchuybpv+8WhB6HmfmGWax6U4mWGldaVvAwiUAQZ1aXnCu4nLf3CQjnkTVWlknBDzlYLYeD&#10;BabadvxO7cnnIkDYpaig8L5OpXRZQQbdxNbEwfuyjUEfZJNL3WAX4KaScRQ9SoMlh4UCa9oUlH2f&#10;rkZB8vZZP72260tyPI8/ZLw7vBy7uVJ3o379DMJT7//Dt/ZeK4hn8XwKf3fCFZDL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50lgnKAAAA3gAAAA8AAAAAAAAAAAAAAAAAmAIA&#10;AGRycy9kb3ducmV2LnhtbFBLBQYAAAAABAAEAPUAAACPAwAAAAA=&#10;" fillcolor="fuchsia" strokecolor="fuchsia" strokeweight=".35pt"/>
                        <v:rect id="Rectangle 734" o:spid="_x0000_s1997" style="position:absolute;left:3299;top:126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0OfckA&#10;AADeAAAADwAAAGRycy9kb3ducmV2LnhtbESPT2vCQBTE7wW/w/IEL6VuGtSG1FVULK0Hwb8Hb4/s&#10;axKafRuy2yT99t1CweMwM79h5sveVKKlxpWWFTyPIxDEmdUl5wou57enBITzyBory6TghxwsF4OH&#10;Oabadnyk9uRzESDsUlRQeF+nUrqsIINubGvi4H3axqAPssmlbrALcFPJOIpm0mDJYaHAmjYFZV+n&#10;b6MgOdzql227uiT78+NVxu+79b6bKjUa9qtXEJ56fw//tz+0gngSTyfwdydcAbn4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Z0OfckAAADeAAAADwAAAAAAAAAAAAAAAACYAgAA&#10;ZHJzL2Rvd25yZXYueG1sUEsFBgAAAAAEAAQA9QAAAI4DAAAAAA==&#10;" fillcolor="fuchsia" strokecolor="fuchsia" strokeweight=".35pt"/>
                        <v:rect id="Rectangle 735" o:spid="_x0000_s1998" style="position:absolute;left:3561;top:1694;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Gr5skA&#10;AADeAAAADwAAAGRycy9kb3ducmV2LnhtbESPQUvDQBSE70L/w/IKXsRuGoyG2E1oRVEPBU3rwdsj&#10;+5qEZt+G7JrEf+8KgsdhZr5hNsVsOjHS4FrLCtarCARxZXXLtYLj4ek6BeE8ssbOMin4JgdFvrjY&#10;YKbtxO80lr4WAcIuQwWN930mpasaMuhWticO3skOBn2QQy31gFOAm07GUXQrDbYcFhrs6aGh6lx+&#10;GQXp22d/9zhuj+n+cPUh4+fX3X5KlLpcztt7EJ5m/x/+a79oBfFNnCTweydcAZn/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tGr5skAAADeAAAADwAAAAAAAAAAAAAAAACYAgAA&#10;ZHJzL2Rvd25yZXYueG1sUEsFBgAAAAAEAAQA9QAAAI4DAAAAAA==&#10;" fillcolor="fuchsia" strokecolor="fuchsia" strokeweight=".35pt"/>
                        <v:rect id="Rectangle 736" o:spid="_x0000_s1999" style="position:absolute;left:3824;top:195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M1kckA&#10;AADeAAAADwAAAGRycy9kb3ducmV2LnhtbESPT2vCQBTE7wW/w/IEL6VuGqoNqauoWFoPgn8P3h7Z&#10;1yQ0+zZkt0n67bsFweMwM79hZoveVKKlxpWWFTyPIxDEmdUl5wrOp/enBITzyBory6Tglxws5oOH&#10;Gabadnyg9uhzESDsUlRQeF+nUrqsIINubGvi4H3ZxqAPssmlbrALcFPJOIqm0mDJYaHAmtYFZd/H&#10;H6Mg2V/r1027PCe70+NFxh/b1a6bKDUa9ss3EJ56fw/f2p9aQfwST6bwfydcAT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gM1kckAAADeAAAADwAAAAAAAAAAAAAAAACYAgAA&#10;ZHJzL2Rvd25yZXYueG1sUEsFBgAAAAAEAAQA9QAAAI4DAAAAAA==&#10;" fillcolor="fuchsia" strokecolor="fuchsia" strokeweight=".35pt"/>
                        <v:rect id="Rectangle 737" o:spid="_x0000_s2000" style="position:absolute;left:4079;top:161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QCskA&#10;AADeAAAADwAAAGRycy9kb3ducmV2LnhtbESPT2vCQBTE7wW/w/IKvRTdNNQaoqvY0mI9CP49eHtk&#10;X5Ng9m3IbpP47V2h0OMwM79hZoveVKKlxpWWFbyMIhDEmdUl5wqOh69hAsJ5ZI2VZVJwJQeL+eBh&#10;hqm2He+o3ftcBAi7FBUU3teplC4ryKAb2Zo4eD+2MeiDbHKpG+wC3FQyjqI3abDksFBgTR8FZZf9&#10;r1GQbM/15LNdHpPN4fkk49X6fdONlXp67JdTEJ56/x/+a39rBfFrPJ7A/U64AnJ+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U+QCskAAADeAAAADwAAAAAAAAAAAAAAAACYAgAA&#10;ZHJzL2Rvd25yZXYueG1sUEsFBgAAAAAEAAQA9QAAAI4DAAAAAA==&#10;" fillcolor="fuchsia" strokecolor="fuchsia" strokeweight=".35pt"/>
                        <v:rect id="Rectangle 738" o:spid="_x0000_s2001" style="position:absolute;left:4341;top:90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AEeMYA&#10;AADeAAAADwAAAGRycy9kb3ducmV2LnhtbERPy2rCQBTdF/oPwy24KTpp0Bqio6hYrAuh9bFwd8lc&#10;k9DMnZCZJvHvnUWhy8N5z5e9qURLjSstK3gbRSCIM6tLzhWcTx/DBITzyBory6TgTg6Wi+enOaba&#10;dvxN7dHnIoSwS1FB4X2dSumyggy6ka2JA3ezjUEfYJNL3WAXwk0l4yh6lwZLDg0F1rQpKPs5/hoF&#10;yde1nm7b1Tk5nF4vMt7t14duotTgpV/NQHjq/b/4z/2pFcTjeBL2hjvhCsjF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AEeMYAAADeAAAADwAAAAAAAAAAAAAAAACYAgAAZHJz&#10;L2Rvd25yZXYueG1sUEsFBgAAAAAEAAQA9QAAAIsDAAAAAA==&#10;" fillcolor="fuchsia" strokecolor="fuchsia" strokeweight=".35pt"/>
                        <v:rect id="Rectangle 739" o:spid="_x0000_s2002" style="position:absolute;left:4604;top:95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yh48oA&#10;AADeAAAADwAAAGRycy9kb3ducmV2LnhtbESPQWvCQBSE7wX/w/KEXkrdNKhNU1exoqgHoVV76O2R&#10;fU1Cs29Ddk3Sf+8WhB6HmfmGmS16U4mWGldaVvA0ikAQZ1aXnCs4nzaPCQjnkTVWlknBLzlYzAd3&#10;M0y17fiD2qPPRYCwS1FB4X2dSumyggy6ka2Jg/dtG4M+yCaXusEuwE0l4yiaSoMlh4UCa1oVlP0c&#10;L0ZB8v5VP6/b5Tk5nB4+Zbzdvx26iVL3w375CsJT7//Dt/ZOK4jH8eQF/u6EKyDn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coePKAAAA3gAAAA8AAAAAAAAAAAAAAAAAmAIA&#10;AGRycy9kb3ducmV2LnhtbFBLBQYAAAAABAAEAPUAAACPAwAAAAA=&#10;" fillcolor="fuchsia" strokecolor="fuchsia" strokeweight=".35pt"/>
                        <v:rect id="Rectangle 740" o:spid="_x0000_s2003" style="position:absolute;left:4859;top:102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rCw8gA&#10;AADeAAAADwAAAGRycy9kb3ducmV2LnhtbESPy2rCQBSG94LvMJxCN6KTBrUhdRRbKtWFYL0sujtk&#10;TpNg5kzITJP07Z2F4PLnv/EtVr2pREuNKy0reJlEIIgzq0vOFZxPm3ECwnlkjZVlUvBPDlbL4WCB&#10;qbYdf1N79LkII+xSVFB4X6dSuqwgg25ia+Lg/drGoA+yyaVusAvjppJxFM2lwZLDQ4E1fRSUXY9/&#10;RkFy+KlfP9v1OdmfRhcZf+3e991Mqeenfv0GwlPvH+F7e6sVxNN4HgACTkABub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ysLDyAAAAN4AAAAPAAAAAAAAAAAAAAAAAJgCAABk&#10;cnMvZG93bnJldi54bWxQSwUGAAAAAAQABAD1AAAAjQMAAAAA&#10;" fillcolor="fuchsia" strokecolor="fuchsia" strokeweight=".35pt"/>
                        <v:rect id="Rectangle 741" o:spid="_x0000_s2004" style="position:absolute;left:5121;top:975;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ZnWMkA&#10;AADeAAAADwAAAGRycy9kb3ducmV2LnhtbESPQWvCQBSE7wX/w/KEXopuDK2G6Cq2tFgPQqv20Nsj&#10;+0xCs29DdpvEf+8KgsdhZr5hFqveVKKlxpWWFUzGEQjizOqScwXHw8coAeE8ssbKMik4k4PVcvCw&#10;wFTbjr+p3ftcBAi7FBUU3teplC4ryKAb25o4eCfbGPRBNrnUDXYBbioZR9FUGiw5LBRY01tB2d/+&#10;3yhIvn7r2Xu7Pia7w9OPjDfb1133otTjsF/PQXjq/T18a39qBfFzPJ3A9U64AnJ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4ZnWMkAAADeAAAADwAAAAAAAAAAAAAAAACYAgAA&#10;ZHJzL2Rvd25yZXYueG1sUEsFBgAAAAAEAAQA9QAAAI4DAAAAAA==&#10;" fillcolor="fuchsia" strokecolor="fuchsia" strokeweight=".35pt"/>
                        <v:rect id="Rectangle 742" o:spid="_x0000_s2005" style="position:absolute;left:5383;top:108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T5L8kA&#10;AADeAAAADwAAAGRycy9kb3ducmV2LnhtbESPT0vDQBTE7wW/w/IEL6XduGgNMZtSpaIeCto/B2+P&#10;7DMJZt+G7DaJ394VBI/DzPyGydeTbcVAvW8ca7heJiCIS2carjQcD0+LFIQPyAZbx6Thmzysi4tZ&#10;jplxI7/TsA+ViBD2GWqoQ+gyKX1Zk0W/dB1x9D5dbzFE2VfS9DhGuG2lSpKVtNhwXKixo8eayq/9&#10;2WpI3z66u+2wOaa7w/wk1fPrw2681frqctrcgwg0hf/wX/vFaFA3aqXg9068ArL4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1T5L8kAAADeAAAADwAAAAAAAAAAAAAAAACYAgAA&#10;ZHJzL2Rvd25yZXYueG1sUEsFBgAAAAAEAAQA9QAAAI4DAAAAAA==&#10;" fillcolor="fuchsia" strokecolor="fuchsia" strokeweight=".35pt"/>
                        <v:rect id="Rectangle 743" o:spid="_x0000_s2006" style="position:absolute;left:5646;top:119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hctMoA&#10;AADeAAAADwAAAGRycy9kb3ducmV2LnhtbESPT2vCQBTE7wW/w/KEXopuGlsNqavY0qI9CPXfobdH&#10;9pkEs29Ddpuk394VCj0OM/MbZr7sTSVaalxpWcHjOAJBnFldcq7gePgYJSCcR9ZYWSYFv+RguRjc&#10;zTHVtuMdtXufiwBhl6KCwvs6ldJlBRl0Y1sTB+9sG4M+yCaXusEuwE0l4yiaSoMlh4UCa3orKLvs&#10;f4yC5Ou7nr23q2OyPTycZLz+fN12z0rdD/vVCwhPvf8P/7U3WkH8FE8ncLsTroBcXA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AYXLTKAAAA3gAAAA8AAAAAAAAAAAAAAAAAmAIA&#10;AGRycy9kb3ducmV2LnhtbFBLBQYAAAAABAAEAPUAAACPAwAAAAA=&#10;" fillcolor="fuchsia" strokecolor="fuchsia" strokeweight=".35pt"/>
                        <v:rect id="Rectangle 744" o:spid="_x0000_s2007" style="position:absolute;left:5901;top:102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EwMkA&#10;AADeAAAADwAAAGRycy9kb3ducmV2LnhtbESPT2vCQBTE7wW/w/IEL6VuGqwNqauoWFoPgn8P3h7Z&#10;1yQ0+zZkt0n67bsFweMwM79hZoveVKKlxpWWFTyPIxDEmdUl5wrOp/enBITzyBory6Tglxws5oOH&#10;Gabadnyg9uhzESDsUlRQeF+nUrqsIINubGvi4H3ZxqAPssmlbrALcFPJOIqm0mDJYaHAmtYFZd/H&#10;H6Mg2V/r1027PCe70+NFxh/b1a57UWo07JdvIDz1/h6+tT+1gngSTyfwfydcAT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HEwMkAAADeAAAADwAAAAAAAAAAAAAAAACYAgAA&#10;ZHJzL2Rvd25yZXYueG1sUEsFBgAAAAAEAAQA9QAAAI4DAAAAAA==&#10;" fillcolor="fuchsia" strokecolor="fuchsia" strokeweight=".35pt"/>
                        <v:rect id="Rectangle 745" o:spid="_x0000_s2008" style="position:absolute;left:6163;top:95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1hW8kA&#10;AADeAAAADwAAAGRycy9kb3ducmV2LnhtbESPT2vCQBTE7wW/w/IEL6VuGqoNqauoWFoPgn8P3h7Z&#10;1yQ0+zZkt0n67bsFweMwM79hZoveVKKlxpWWFTyPIxDEmdUl5wrOp/enBITzyBory6Tglxws5oOH&#10;Gabadnyg9uhzESDsUlRQeF+nUrqsIINubGvi4H3ZxqAPssmlbrALcFPJOIqm0mDJYaHAmtYFZd/H&#10;H6Mg2V/r1027PCe70+NFxh/b1a6bKDUa9ss3EJ56fw/f2p9aQfwSTyfwfydcAT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L1hW8kAAADeAAAADwAAAAAAAAAAAAAAAACYAgAA&#10;ZHJzL2Rvd25yZXYueG1sUEsFBgAAAAAEAAQA9QAAAI4DAAAAAA==&#10;" fillcolor="fuchsia" strokecolor="fuchsia" strokeweight=".35pt"/>
                        <v:rect id="Rectangle 746" o:spid="_x0000_s2009" style="position:absolute;left:6426;top:1027;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LMkA&#10;AADeAAAADwAAAGRycy9kb3ducmV2LnhtbESPQUvDQBSE70L/w/IKXsRuDG0MsZtQxWI9FLStB2+P&#10;7GsSmn0bsmsS/70rCB6HmfmGWReTacVAvWssK7hbRCCIS6sbrhScjtvbFITzyBpby6TgmxwU+exq&#10;jZm2I7/TcPCVCBB2GSqove8yKV1Zk0G3sB1x8M62N+iD7CupexwD3LQyjqJEGmw4LNTY0VNN5eXw&#10;ZRSkb5/d/fOwOaX7482HjF9eH/fjSqnr+bR5AOFp8v/hv/ZOK4iXcZLA751wBWT+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G//LMkAAADeAAAADwAAAAAAAAAAAAAAAACYAgAA&#10;ZHJzL2Rvd25yZXYueG1sUEsFBgAAAAAEAAQA9QAAAI4DAAAAAA==&#10;" fillcolor="fuchsia" strokecolor="fuchsia" strokeweight=".35pt"/>
                        <v:shape id="Freeform 747" o:spid="_x0000_s2010" style="position:absolute;left:712;top:840;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kIsMA&#10;AADeAAAADwAAAGRycy9kb3ducmV2LnhtbESPQWvCQBSE74L/YXmCN90Yi5XoKlKoWG9N9f7MPpNg&#10;9m3cXTX9912h4HGYmW+Y5bozjbiT87VlBZNxAoK4sLrmUsHh53M0B+EDssbGMin4JQ/rVb+3xEzb&#10;B3/TPQ+liBD2GSqoQmgzKX1RkUE/ti1x9M7WGQxRulJqh48IN41Mk2QmDdYcFyps6aOi4pLfjIKv&#10;5kR7nR/TbRcc+mvB28RNlRoOus0CRKAuvML/7Z1WkL6ls3d43olX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kIsMAAADeAAAADwAAAAAAAAAAAAAAAACYAgAAZHJzL2Rv&#10;d25yZXYueG1sUEsFBgAAAAAEAAQA9QAAAIgDAAAAAA==&#10;" path="m23,l45,45,,45,23,xe" fillcolor="red" strokecolor="red" strokeweight=".35pt">
                          <v:path arrowok="t" o:connecttype="custom" o:connectlocs="23,0;45,45;0,45;23,0" o:connectangles="0,0,0,0"/>
                        </v:shape>
                        <v:shape id="Freeform 748" o:spid="_x0000_s2011" style="position:absolute;left:975;top:89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BwUMEA&#10;AADeAAAADwAAAGRycy9kb3ducmV2LnhtbERPz2vCMBS+C/4P4Q28abo4ZFSjDEHR3Va3+1vzbMua&#10;l5rEtv73y2Gw48f3e7MbbSt68qFxrOF5kYEgLp1puNLweTnMX0GEiGywdUwaHhRgt51ONpgbN/AH&#10;9UWsRArhkKOGOsYulzKUNVkMC9cRJ+7qvMWYoK+k8TikcNtKlWUrabHh1FBjR/uayp/ibjWc2296&#10;N8WXOo7RY7iVfMz8UuvZ0/i2BhFpjP/iP/fJaFAvapX2pjvpCs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QcFDBAAAA3gAAAA8AAAAAAAAAAAAAAAAAmAIAAGRycy9kb3du&#10;cmV2LnhtbFBLBQYAAAAABAAEAPUAAACGAwAAAAA=&#10;" path="m22,l45,45,,45,22,xe" fillcolor="red" strokecolor="red" strokeweight=".35pt">
                          <v:path arrowok="t" o:connecttype="custom" o:connectlocs="22,0;45,45;0,45;22,0" o:connectangles="0,0,0,0"/>
                        </v:shape>
                        <v:shape id="Freeform 749" o:spid="_x0000_s2012" style="position:absolute;left:1237;top:124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zVy8MA&#10;AADeAAAADwAAAGRycy9kb3ducmV2LnhtbESPQWvCQBSE74L/YXmCN90Yi9ToKlKoWG9N9f7MPpNg&#10;9m3cXTX9912h4HGYmW+Y5bozjbiT87VlBZNxAoK4sLrmUsHh53P0DsIHZI2NZVLwSx7Wq35viZm2&#10;D/6mex5KESHsM1RQhdBmUvqiIoN+bFvi6J2tMxiidKXUDh8RbhqZJslMGqw5LlTY0kdFxSW/GQVf&#10;zYn2Oj+m2y449NeCt4mbKjUcdJsFiEBdeIX/2zutIH1LZ3N43olX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zVy8MAAADeAAAADwAAAAAAAAAAAAAAAACYAgAAZHJzL2Rv&#10;d25yZXYueG1sUEsFBgAAAAAEAAQA9QAAAIgDAAAAAA==&#10;" path="m23,l45,45,,45,23,xe" fillcolor="red" strokecolor="red" strokeweight=".35pt">
                          <v:path arrowok="t" o:connecttype="custom" o:connectlocs="23,0;45,45;0,45;23,0" o:connectangles="0,0,0,0"/>
                        </v:shape>
                        <v:shape id="Freeform 750" o:spid="_x0000_s2013" style="position:absolute;left:1492;top:133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qi8EA&#10;AADeAAAADwAAAGRycy9kb3ducmV2LnhtbESPzYrCMBSF9wO+Q7iCuzG1yijVKCKMjO6m6v7aXNti&#10;c1OTjHbe3iwEl4fzx7dYdaYRd3K+tqxgNExAEBdW11wqOB6+P2cgfEDW2FgmBf/kYbXsfSww0/bB&#10;v3TPQyniCPsMFVQhtJmUvqjIoB/aljh6F+sMhihdKbXDRxw3jUyT5EsarDk+VNjSpqLimv8ZBbvm&#10;THudn9JtFxz6W8HbxI2VGvS79RxEoC68w6/2j1aQTtJpBIg4EQX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6ovBAAAA3gAAAA8AAAAAAAAAAAAAAAAAmAIAAGRycy9kb3du&#10;cmV2LnhtbFBLBQYAAAAABAAEAPUAAACGAwAAAAA=&#10;" path="m23,l45,45,,45,23,xe" fillcolor="red" strokecolor="red" strokeweight=".35pt">
                          <v:path arrowok="t" o:connecttype="custom" o:connectlocs="23,0;45,45;0,45;23,0" o:connectangles="0,0,0,0"/>
                        </v:shape>
                        <v:shape id="Freeform 751" o:spid="_x0000_s2014" style="position:absolute;left:1754;top:122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PEMQA&#10;AADeAAAADwAAAGRycy9kb3ducmV2LnhtbESPQWvCQBSE7wX/w/IEb3WTWLSkrkGESuvNqPfX7GsS&#10;zL6Nu1tN/71bKHgcZuYbZlkMphNXcr61rCCdJiCIK6tbrhUcD+/PryB8QNbYWSYFv+ShWI2elphr&#10;e+M9XctQiwhhn6OCJoQ+l9JXDRn0U9sTR+/bOoMhSldL7fAW4aaTWZLMpcGW40KDPW0aqs7lj1Hw&#10;2X3RTpenbDsEh/5S8TZxM6Um42H9BiLQEB7h//aHVpC9ZIsU/u7EK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zTxDEAAAA3gAAAA8AAAAAAAAAAAAAAAAAmAIAAGRycy9k&#10;b3ducmV2LnhtbFBLBQYAAAAABAAEAPUAAACJAwAAAAA=&#10;" path="m23,l45,45,,45,23,xe" fillcolor="red" strokecolor="red" strokeweight=".35pt">
                          <v:path arrowok="t" o:connecttype="custom" o:connectlocs="23,0;45,45;0,45;23,0" o:connectangles="0,0,0,0"/>
                        </v:shape>
                        <v:shape id="Freeform 752" o:spid="_x0000_s2015" style="position:absolute;left:2017;top:121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HRZ8QA&#10;AADeAAAADwAAAGRycy9kb3ducmV2LnhtbESPQWsCMRSE74X+h/AK3rrZxtLKapQiKG1vXev9uXnu&#10;Lm5e1iTq9t83guBxmJlvmNlisJ04kw+tYw0vWQ6CuHKm5VrD72b1PAERIrLBzjFp+KMAi/njwwwL&#10;4y78Q+cy1iJBOBSooYmxL6QMVUMWQ+Z64uTtnbcYk/S1NB4vCW47qfL8TVpsOS002NOyoepQnqyG&#10;r25H36bcqvUQPYZjxevcj7UePQ0fUxCRhngP39qfRoN6Ve8KrnfSF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h0WfEAAAA3gAAAA8AAAAAAAAAAAAAAAAAmAIAAGRycy9k&#10;b3ducmV2LnhtbFBLBQYAAAAABAAEAPUAAACJAwAAAAA=&#10;" path="m22,l45,45,,45,22,xe" fillcolor="red" strokecolor="red" strokeweight=".35pt">
                          <v:path arrowok="t" o:connecttype="custom" o:connectlocs="22,0;45,45;0,45;22,0" o:connectangles="0,0,0,0"/>
                        </v:shape>
                        <v:shape id="Freeform 753" o:spid="_x0000_s2016" style="position:absolute;left:2279;top:82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0/MMA&#10;AADeAAAADwAAAGRycy9kb3ducmV2LnhtbESPQWvCQBSE7wX/w/IEb3VjLFpSV5FCxXoz6v01+5oE&#10;s2/j7qrx37uC4HGYmW+Y2aIzjbiQ87VlBaNhAoK4sLrmUsF+9/P+CcIHZI2NZVJwIw+Lee9thpm2&#10;V97SJQ+liBD2GSqoQmgzKX1RkUE/tC1x9P6tMxiidKXUDq8RbhqZJslEGqw5LlTY0ndFxTE/GwW/&#10;zR9tdH5IV11w6E8FrxI3VmrQ75ZfIAJ14RV+ttdaQfqRTsfwuBOvgJ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0/MMAAADeAAAADwAAAAAAAAAAAAAAAACYAgAAZHJzL2Rv&#10;d25yZXYueG1sUEsFBgAAAAAEAAQA9QAAAIgDAAAAAA==&#10;" path="m23,l45,45,,45,23,xe" fillcolor="red" strokecolor="red" strokeweight=".35pt">
                          <v:path arrowok="t" o:connecttype="custom" o:connectlocs="23,0;45,45;0,45;23,0" o:connectangles="0,0,0,0"/>
                        </v:shape>
                        <v:shape id="Freeform 754" o:spid="_x0000_s2017" style="position:absolute;left:2534;top:103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TsiMMA&#10;AADeAAAADwAAAGRycy9kb3ducmV2LnhtbESPQWvCQBSE7wX/w/IEb3VjlFpSVxFB0d4a9f6afU2C&#10;2bdxd9X477uC4HGYmW+Y2aIzjbiS87VlBaNhAoK4sLrmUsFhv37/BOEDssbGMim4k4fFvPc2w0zb&#10;G//QNQ+liBD2GSqoQmgzKX1RkUE/tC1x9P6sMxiidKXUDm8RbhqZJsmHNFhzXKiwpVVFxSm/GAW7&#10;5pe+dX5MN11w6M8FbxI3VmrQ75ZfIAJ14RV+trdaQTpJpxN43IlX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TsiMMAAADeAAAADwAAAAAAAAAAAAAAAACYAgAAZHJzL2Rv&#10;d25yZXYueG1sUEsFBgAAAAAEAAQA9QAAAIgDAAAAAA==&#10;" path="m23,l45,45,,45,23,xe" fillcolor="red" strokecolor="red" strokeweight=".35pt">
                          <v:path arrowok="t" o:connecttype="custom" o:connectlocs="23,0;45,45;0,45;23,0" o:connectangles="0,0,0,0"/>
                        </v:shape>
                      </v:group>
                      <v:group id="Group 956" o:spid="_x0000_s2018" style="position:absolute;left:4381;top:3949;width:37040;height:6903" coordorigin="690,622" coordsize="5833,10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TpX/jIAAAA&#10;3gAAAA8AAAAAAAAAAAAAAAAAqgIAAGRycy9kb3ducmV2LnhtbFBLBQYAAAAABAAEAPoAAACfAwAA&#10;AAA=&#10;">
                        <v:shape id="Freeform 756" o:spid="_x0000_s2019" style="position:absolute;left:2797;top:990;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rXZMMA&#10;AADeAAAADwAAAGRycy9kb3ducmV2LnhtbESPQWvCQBSE74L/YXmCN90Yi5XoKlKoWG9N9f7MPpNg&#10;9m3cXTX9912h4HGYmW+Y5bozjbiT87VlBZNxAoK4sLrmUsHh53M0B+EDssbGMin4JQ/rVb+3xEzb&#10;B3/TPQ+liBD2GSqoQmgzKX1RkUE/ti1x9M7WGQxRulJqh48IN41Mk2QmDdYcFyps6aOi4pLfjIKv&#10;5kR7nR/TbRcc+mvB28RNlRoOus0CRKAuvML/7Z1WkL6l7zN43olX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rXZMMAAADeAAAADwAAAAAAAAAAAAAAAACYAgAAZHJzL2Rv&#10;d25yZXYueG1sUEsFBgAAAAAEAAQA9QAAAIgDAAAAAA==&#10;" path="m22,l45,45,,45,22,xe" fillcolor="red" strokecolor="red" strokeweight=".35pt">
                          <v:path arrowok="t" o:connecttype="custom" o:connectlocs="22,0;45,45;0,45;22,0" o:connectangles="0,0,0,0"/>
                        </v:shape>
                        <v:shape id="Freeform 757" o:spid="_x0000_s2020" style="position:absolute;left:3059;top:115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Zy/8QA&#10;AADeAAAADwAAAGRycy9kb3ducmV2LnhtbESPQWvCQBSE7wX/w/IEb3VjLCqpmyBCpfVm1Ptr9jUJ&#10;zb6Nu1tN/71bKHgcZuYbZl0MphNXcr61rGA2TUAQV1a3XCs4Hd+eVyB8QNbYWSYFv+ShyEdPa8y0&#10;vfGBrmWoRYSwz1BBE0KfSemrhgz6qe2Jo/dlncEQpauldniLcNPJNEkW0mDLcaHBnrYNVd/lj1Hw&#10;0X3SXpfndDcEh/5S8S5xc6Um42HzCiLQEB7h//a7VpC+pMsl/N2JV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Wcv/EAAAA3gAAAA8AAAAAAAAAAAAAAAAAmAIAAGRycy9k&#10;b3ducmV2LnhtbFBLBQYAAAAABAAEAPUAAACJAwAAAAA=&#10;" path="m23,l45,45,,45,23,xe" fillcolor="red" strokecolor="red" strokeweight=".35pt">
                          <v:path arrowok="t" o:connecttype="custom" o:connectlocs="23,0;45,45;0,45;23,0" o:connectangles="0,0,0,0"/>
                        </v:shape>
                        <v:shape id="Freeform 758" o:spid="_x0000_s2021" style="position:absolute;left:3314;top:1290;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nmjcAA&#10;AADeAAAADwAAAGRycy9kb3ducmV2LnhtbERPTYvCMBC9L/gfwgje1tQqq1SjiLCyetuq97EZ22Iz&#10;qUlWu//eHASPj/e9WHWmEXdyvrasYDRMQBAXVtdcKjgevj9nIHxA1thYJgX/5GG17H0sMNP2wb90&#10;z0MpYgj7DBVUIbSZlL6oyKAf2pY4chfrDIYIXSm1w0cMN41Mk+RLGqw5NlTY0qai4pr/GQW75kx7&#10;nZ/SbRcc+lvB28SNlRr0u/UcRKAuvMUv949WkE7Sadwb78QrIJ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4nmjcAAAADeAAAADwAAAAAAAAAAAAAAAACYAgAAZHJzL2Rvd25y&#10;ZXYueG1sUEsFBgAAAAAEAAQA9QAAAIUDAAAAAA==&#10;" path="m22,l45,45,,45,22,xe" fillcolor="red" strokecolor="red" strokeweight=".35pt">
                          <v:path arrowok="t" o:connecttype="custom" o:connectlocs="22,0;45,45;0,45;22,0" o:connectangles="0,0,0,0"/>
                        </v:shape>
                        <v:shape id="Freeform 759" o:spid="_x0000_s2022" style="position:absolute;left:3576;top:145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VDFsMA&#10;AADeAAAADwAAAGRycy9kb3ducmV2LnhtbESPQWvCQBSE7wX/w/IEb7oxSrWpq0hB0d6M9v6afSbB&#10;7Nt0d9X033cFocdhZr5hFqvONOJGzteWFYxHCQjiwuqaSwWn42Y4B+EDssbGMin4JQ+rZe9lgZm2&#10;dz7QLQ+liBD2GSqoQmgzKX1RkUE/si1x9M7WGQxRulJqh/cIN41Mk+RVGqw5LlTY0kdFxSW/GgX7&#10;5ps+df6Vbrvg0P8UvE3cRKlBv1u/gwjUhf/ws73TCtJpOnuDx514Be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VDFsMAAADeAAAADwAAAAAAAAAAAAAAAACYAgAAZHJzL2Rv&#10;d25yZXYueG1sUEsFBgAAAAAEAAQA9QAAAIgDAAAAAA==&#10;" path="m23,l45,45,,45,23,xe" fillcolor="red" strokecolor="red" strokeweight=".35pt">
                          <v:path arrowok="t" o:connecttype="custom" o:connectlocs="23,0;45,45;0,45;23,0" o:connectangles="0,0,0,0"/>
                        </v:shape>
                        <v:shape id="Freeform 760" o:spid="_x0000_s2023" style="position:absolute;left:3839;top:1664;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arMEA&#10;AADeAAAADwAAAGRycy9kb3ducmV2LnhtbESPzYrCMBSF9wPzDuEOuBtTq0ipRpEBRd1N1f21ubbF&#10;5qaTRK1vbxYDLg/nj2++7E0r7uR8Y1nBaJiAIC6tbrhScDysvzMQPiBrbC2Tgid5WC4+P+aYa/vg&#10;X7oXoRJxhH2OCuoQulxKX9Zk0A9tRxy9i3UGQ5SuktrhI46bVqZJMpUGG44PNXb0U1N5LW5Gwa49&#10;014Xp3TTB4f+r+RN4sZKDb761QxEoD68w//trVaQTtIsAkSciAJ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qmqzBAAAA3gAAAA8AAAAAAAAAAAAAAAAAmAIAAGRycy9kb3du&#10;cmV2LnhtbFBLBQYAAAAABAAEAPUAAACGAwAAAAA=&#10;" path="m22,l45,45,,45,22,xe" fillcolor="red" strokecolor="red" strokeweight=".35pt">
                          <v:path arrowok="t" o:connecttype="custom" o:connectlocs="22,0;45,45;0,45;22,0" o:connectangles="0,0,0,0"/>
                        </v:shape>
                        <v:shape id="Freeform 761" o:spid="_x0000_s2024" style="position:absolute;left:4094;top:125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N8IA&#10;AADeAAAADwAAAGRycy9kb3ducmV2LnhtbESPQYvCMBSE74L/ITzBm6ZWWaRrFBFW1JtV72+bt23Z&#10;5qWbRK3/3gjCHoeZ+YZZrDrTiBs5X1tWMBknIIgLq2suFZxPX6M5CB+QNTaWScGDPKyW/d4CM23v&#10;fKRbHkoRIewzVFCF0GZS+qIig35sW+Lo/VhnMETpSqkd3iPcNDJNkg9psOa4UGFLm4qK3/xqFOyb&#10;bzro/JJuu+DQ/xW8TdxUqeGgW3+CCNSF//C7vdMK0lk6n8DrTr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Zj83wgAAAN4AAAAPAAAAAAAAAAAAAAAAAJgCAABkcnMvZG93&#10;bnJldi54bWxQSwUGAAAAAAQABAD1AAAAhwMAAAAA&#10;" path="m22,l45,45,,45,22,xe" fillcolor="red" strokecolor="red" strokeweight=".35pt">
                          <v:path arrowok="t" o:connecttype="custom" o:connectlocs="22,0;45,45;0,45;22,0" o:connectangles="0,0,0,0"/>
                        </v:shape>
                        <v:shape id="Freeform 762" o:spid="_x0000_s2025" style="position:absolute;left:4356;top:95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ShQMMA&#10;AADeAAAADwAAAGRycy9kb3ducmV2LnhtbESPQWsCMRSE74X+h/AKvdVsUxFZjSIFpfbmqvfn5rm7&#10;uHlZk1TXf98IgsdhZr5hpvPetuJCPjSONXwOMhDEpTMNVxp22+XHGESIyAZbx6ThRgHms9eXKebG&#10;XXlDlyJWIkE45KihjrHLpQxlTRbDwHXEyTs6bzEm6StpPF4T3LZSZdlIWmw4LdTY0XdN5an4sxrW&#10;7YF+TbFXqz56DOeSV5n/0vr9rV9MQETq4zP8aP8YDWqoxgrud9IVk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7ShQMMAAADeAAAADwAAAAAAAAAAAAAAAACYAgAAZHJzL2Rv&#10;d25yZXYueG1sUEsFBgAAAAAEAAQA9QAAAIgDAAAAAA==&#10;" path="m23,l45,45,,45,23,xe" fillcolor="red" strokecolor="red" strokeweight=".35pt">
                          <v:path arrowok="t" o:connecttype="custom" o:connectlocs="23,0;45,45;0,45;23,0" o:connectangles="0,0,0,0"/>
                        </v:shape>
                        <v:shape id="Freeform 763" o:spid="_x0000_s2026" style="position:absolute;left:4619;top:104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gE28QA&#10;AADeAAAADwAAAGRycy9kb3ducmV2LnhtbESPQWvCQBSE74X+h+UVems2TUoJ0VVKoVK9GfX+zD6T&#10;YPZturuN8d+7BaHHYWa+YebLyfRiJOc7ywpekxQEcW11x42C/e7rpQDhA7LG3jIpuJKH5eLxYY6l&#10;thfe0liFRkQI+xIVtCEMpZS+bsmgT+xAHL2TdQZDlK6R2uElwk0vszR9lwY7jgstDvTZUn2ufo2C&#10;dX+kja4O2WoKDv1PzavU5Uo9P00fMxCBpvAfvre/tYLsLSty+LsTr4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4BNvEAAAA3gAAAA8AAAAAAAAAAAAAAAAAmAIAAGRycy9k&#10;b3ducmV2LnhtbFBLBQYAAAAABAAEAPUAAACJAwAAAAA=&#10;" path="m22,l45,45,,45,22,xe" fillcolor="red" strokecolor="red" strokeweight=".35pt">
                          <v:path arrowok="t" o:connecttype="custom" o:connectlocs="22,0;45,45;0,45;22,0" o:connectangles="0,0,0,0"/>
                        </v:shape>
                        <v:shape id="Freeform 764" o:spid="_x0000_s2027" style="position:absolute;left:4874;top:115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Gcr8QA&#10;AADeAAAADwAAAGRycy9kb3ducmV2LnhtbESPQWvCQBSE74X+h+UVems2TaWE6CqlUGm9GfX+zD6T&#10;YPZturtN4r93BaHHYWa+YRaryXRiIOdbywpekxQEcWV1y7WC/e7rJQfhA7LGzjIpuJCH1fLxYYGF&#10;tiNvaShDLSKEfYEKmhD6QkpfNWTQJ7Ynjt7JOoMhSldL7XCMcNPJLE3fpcGW40KDPX02VJ3LP6Pg&#10;pzvSRpeHbD0Fh/634nXq3pR6fpo+5iACTeE/fG9/awXZLMtncLsTr4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RnK/EAAAA3gAAAA8AAAAAAAAAAAAAAAAAmAIAAGRycy9k&#10;b3ducmV2LnhtbFBLBQYAAAAABAAEAPUAAACJAwAAAAA=&#10;" path="m22,l45,45,,45,22,xe" fillcolor="red" strokecolor="red" strokeweight=".35pt">
                          <v:path arrowok="t" o:connecttype="custom" o:connectlocs="22,0;45,45;0,45;22,0" o:connectangles="0,0,0,0"/>
                        </v:shape>
                        <v:shape id="Freeform 765" o:spid="_x0000_s2028" style="position:absolute;left:5136;top:104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05NMQA&#10;AADeAAAADwAAAGRycy9kb3ducmV2LnhtbESPQWvCQBSE7wX/w/IEb3VjrCKpmyBCpfVmbO+v2WcS&#10;zL6Nu1tN/71bKHgcZuYbZl0MphNXcr61rGA2TUAQV1a3XCv4PL49r0D4gKyxs0wKfslDkY+e1php&#10;e+MDXctQiwhhn6GCJoQ+k9JXDRn0U9sTR+9kncEQpauldniLcNPJNEmW0mDLcaHBnrYNVefyxyj4&#10;6L5pr8uvdDcEh/5S8S5xc6Um42HzCiLQEB7h//a7VpC+pKsF/N2JV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dOTTEAAAA3gAAAA8AAAAAAAAAAAAAAAAAmAIAAGRycy9k&#10;b3ducmV2LnhtbFBLBQYAAAAABAAEAPUAAACJAwAAAAA=&#10;" path="m22,l45,45,,45,22,xe" fillcolor="red" strokecolor="red" strokeweight=".35pt">
                          <v:path arrowok="t" o:connecttype="custom" o:connectlocs="22,0;45,45;0,45;22,0" o:connectangles="0,0,0,0"/>
                        </v:shape>
                        <v:shape id="Freeform 766" o:spid="_x0000_s2029" style="position:absolute;left:5398;top:121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nQ8IA&#10;AADeAAAADwAAAGRycy9kb3ducmV2LnhtbESPQYvCMBSE74L/ITzBm6bWRaRrFBEU3dtWvb9t3rZl&#10;m5eaRK3/3iwIHoeZ+YZZrDrTiBs5X1tWMBknIIgLq2suFZyO29EchA/IGhvLpOBBHlbLfm+BmbZ3&#10;/qZbHkoRIewzVFCF0GZS+qIig35sW+Lo/VpnMETpSqkd3iPcNDJNkpk0WHNcqLClTUXFX341Cg7N&#10;D33p/JzuuuDQXwreJW6q1HDQrT9BBOrCO/xq77WC9COdz+D/Tr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j6dDwgAAAN4AAAAPAAAAAAAAAAAAAAAAAJgCAABkcnMvZG93&#10;bnJldi54bWxQSwUGAAAAAAQABAD1AAAAhwMAAAAA&#10;" path="m23,l45,45,,45,23,xe" fillcolor="red" strokecolor="red" strokeweight=".35pt">
                          <v:path arrowok="t" o:connecttype="custom" o:connectlocs="23,0;45,45;0,45;23,0" o:connectangles="0,0,0,0"/>
                        </v:shape>
                        <v:shape id="Freeform 767" o:spid="_x0000_s2030" style="position:absolute;left:5661;top:1072;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MC2MQA&#10;AADeAAAADwAAAGRycy9kb3ducmV2LnhtbESPQWvCQBSE7wX/w/IEb3VjLCqpmyBCpfVmbO+v2WcS&#10;zL6Nu1tN/71bKHgcZuYbZl0MphNXcr61rGA2TUAQV1a3XCv4PL49r0D4gKyxs0wKfslDkY+e1php&#10;e+MDXctQiwhhn6GCJoQ+k9JXDRn0U9sTR+9kncEQpauldniLcNPJNEkW0mDLcaHBnrYNVefyxyj4&#10;6L5pr8uvdDcEh/5S8S5xc6Um42HzCiLQEB7h//a7VpC+pKsl/N2JV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DAtjEAAAA3gAAAA8AAAAAAAAAAAAAAAAAmAIAAGRycy9k&#10;b3ducmV2LnhtbFBLBQYAAAAABAAEAPUAAACJAwAAAAA=&#10;" path="m22,l45,45,,45,22,xe" fillcolor="red" strokecolor="red" strokeweight=".35pt">
                          <v:path arrowok="t" o:connecttype="custom" o:connectlocs="22,0;45,45;0,45;22,0" o:connectangles="0,0,0,0"/>
                        </v:shape>
                        <v:shape id="Freeform 768" o:spid="_x0000_s2031" style="position:absolute;left:5916;top:106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WqsAA&#10;AADeAAAADwAAAGRycy9kb3ducmV2LnhtbERPTYvCMBC9L+x/CLPgbU2tIqUaRRYU9bZV72MztsVm&#10;0k2i1n9vDgseH+97vuxNK+7kfGNZwWiYgCAurW64UnA8rL8zED4ga2wtk4IneVguPj/mmGv74F+6&#10;F6ESMYR9jgrqELpcSl/WZNAPbUccuYt1BkOErpLa4SOGm1amSTKVBhuODTV29FNTeS1uRsGuPdNe&#10;F6d00weH/q/kTeLGSg2++tUMRKA+vMX/7q1WkE7SLO6Nd+IV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yWqsAAAADeAAAADwAAAAAAAAAAAAAAAACYAgAAZHJzL2Rvd25y&#10;ZXYueG1sUEsFBgAAAAAEAAQA9QAAAIUDAAAAAA==&#10;" path="m22,l45,45,,45,22,xe" fillcolor="red" strokecolor="red" strokeweight=".35pt">
                          <v:path arrowok="t" o:connecttype="custom" o:connectlocs="22,0;45,45;0,45;22,0" o:connectangles="0,0,0,0"/>
                        </v:shape>
                        <v:shape id="Freeform 769" o:spid="_x0000_s2032" style="position:absolute;left:6178;top:1080;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zMcQA&#10;AADeAAAADwAAAGRycy9kb3ducmV2LnhtbESPQWvCQBSE7wX/w/IEb3VjLKKpmyBCpfVm1Ptr9jUJ&#10;zb6Nu1tN/71bKHgcZuYbZl0MphNXcr61rGA2TUAQV1a3XCs4Hd+elyB8QNbYWSYFv+ShyEdPa8y0&#10;vfGBrmWoRYSwz1BBE0KfSemrhgz6qe2Jo/dlncEQpauldniLcNPJNEkW0mDLcaHBnrYNVd/lj1Hw&#10;0X3SXpfndDcEh/5S8S5xc6Um42HzCiLQEB7h//a7VpC+pMsV/N2JV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QMzHEAAAA3gAAAA8AAAAAAAAAAAAAAAAAmAIAAGRycy9k&#10;b3ducmV2LnhtbFBLBQYAAAAABAAEAPUAAACJAwAAAAA=&#10;" path="m23,l45,45,,45,23,xe" fillcolor="red" strokecolor="red" strokeweight=".35pt">
                          <v:path arrowok="t" o:connecttype="custom" o:connectlocs="23,0;45,45;0,45;23,0" o:connectangles="0,0,0,0"/>
                        </v:shape>
                        <v:shape id="Freeform 770" o:spid="_x0000_s2033" style="position:absolute;left:6441;top:915;width:45;height:4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MccEA&#10;AADeAAAADwAAAGRycy9kb3ducmV2LnhtbESPzYrCMBSF9wO+Q7iCuzG1yqDVKCKMjO6m6v7aXNti&#10;c1OTjHbe3iwEl4fzx7dYdaYRd3K+tqxgNExAEBdW11wqOB6+P6cgfEDW2FgmBf/kYbXsfSww0/bB&#10;v3TPQyniCPsMFVQhtJmUvqjIoB/aljh6F+sMhihdKbXDRxw3jUyT5EsarDk+VNjSpqLimv8ZBbvm&#10;THudn9JtFxz6W8HbxI2VGvS79RxEoC68w6/2j1aQTtJZBIg4EQX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zDHHBAAAA3gAAAA8AAAAAAAAAAAAAAAAAmAIAAGRycy9kb3du&#10;cmV2LnhtbFBLBQYAAAAABAAEAPUAAACGAwAAAAA=&#10;" path="m22,l45,45,,45,22,xe" fillcolor="red" strokecolor="red" strokeweight=".35pt">
                          <v:path arrowok="t" o:connecttype="custom" o:connectlocs="22,0;45,45;0,45;22,0" o:connectangles="0,0,0,0"/>
                        </v:shape>
                        <v:rect id="Rectangle 771" o:spid="_x0000_s2034" style="position:absolute;left:690;top:622;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k3O8cA&#10;AADeAAAADwAAAGRycy9kb3ducmV2LnhtbESPQWvCQBSE70L/w/IKXkrdGIrY1FVEEEMRxGg9P7Kv&#10;SWj2bcxuk/Tfu0LB4zAz3zCL1WBq0VHrKssKppMIBHFudcWFgvNp+zoH4TyyxtoyKfgjB6vl02iB&#10;ibY9H6nLfCEChF2CCkrvm0RKl5dk0E1sQxy8b9sa9EG2hdQt9gFuahlH0UwarDgslNjQpqT8J/s1&#10;Cvr80F1O+508vFxSy9f0usm+PpUaPw/rDxCeBv8I/7dTrSB+i9+n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EZNzvHAAAA3gAAAA8AAAAAAAAAAAAAAAAAmAIAAGRy&#10;cy9kb3ducmV2LnhtbFBLBQYAAAAABAAEAPUAAACMAwAAAAA=&#10;" filled="f" stroked="f"/>
                        <v:line id="Line 772" o:spid="_x0000_s2035" style="position:absolute;flip:x y;visibility:visible;mso-wrap-style:square" from="697,630" to="735,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ZLusQAAADeAAAADwAAAGRycy9kb3ducmV2LnhtbESPQYvCMBSE78L+h/CEvWlqWcWtRlkE&#10;QfZWrbDeHs2zLTYvpYka//1GEDwOM/MNs1wH04ob9a6xrGAyTkAQl1Y3XCkoDtvRHITzyBpby6Tg&#10;QQ7Wq4/BEjNt75zTbe8rESHsMlRQe99lUrqyJoNubDvi6J1tb9BH2VdS93iPcNPKNElm0mDDcaHG&#10;jjY1lZf91SgI27/T76Mriuo43WF+moS8MEGpz2H4WYDwFPw7/GrvtIL0K/1O4XknXg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lku6xAAAAN4AAAAPAAAAAAAAAAAA&#10;AAAAAKECAABkcnMvZG93bnJldi54bWxQSwUGAAAAAAQABAD5AAAAkgMAAAAA&#10;" strokecolor="aqua" strokeweight=".35pt"/>
                        <v:line id="Line 773" o:spid="_x0000_s2036" style="position:absolute;visibility:visible;mso-wrap-style:square" from="735,667" to="772,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TUaMgAAADeAAAADwAAAGRycy9kb3ducmV2LnhtbESPT2sCMRTE70K/Q3iFXkSz3UrRrVFK&#10;QRAPLdoKents3v6pm5cliev67Y1Q6HGYmd8w82VvGtGR87VlBc/jBARxbnXNpYKf79VoCsIHZI2N&#10;ZVJwJQ/LxcNgjpm2F95StwuliBD2GSqoQmgzKX1ekUE/ti1x9ArrDIYoXSm1w0uEm0amSfIqDdYc&#10;Fyps6aOi/LQ7GwXus7juOXSrr6RYHyab03Bz/D0r9fTYv7+BCNSH//Bfe60VpJN09gL3O/EKyMUN&#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DTUaMgAAADeAAAADwAAAAAA&#10;AAAAAAAAAAChAgAAZHJzL2Rvd25yZXYueG1sUEsFBgAAAAAEAAQA+QAAAJYDAAAAAA==&#10;" strokecolor="aqua" strokeweight=".35pt"/>
                        <v:line id="Line 774" o:spid="_x0000_s2037" style="position:absolute;flip:x;visibility:visible;mso-wrap-style:square" from="697,667" to="735,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3ousUAAADeAAAADwAAAGRycy9kb3ducmV2LnhtbESPUWvCQBCE34X+h2MLvumlQcSmnlIF&#10;waeC2h+w5Da5tNm9NHea2F/fKxT6OMzMN8x6O3KrbtSHxouBp3kGiqT0tpHawPvlMFuBChHFYuuF&#10;DNwpwHbzMFljYf0gJ7qdY60SREKBBlyMXaF1KB0xhrnvSJJX+Z4xJtnX2vY4JDi3Os+ypWZsJC04&#10;7GjvqPw8X9nA1/LywavrruLw1g3fbtQnxsqY6eP4+gIq0hj/w3/tozWQL/LnBfzeSVdAb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3ousUAAADeAAAADwAAAAAAAAAA&#10;AAAAAAChAgAAZHJzL2Rvd25yZXYueG1sUEsFBgAAAAAEAAQA+QAAAJMDAAAAAA==&#10;" strokecolor="aqua" strokeweight=".35pt"/>
                        <v:line id="Line 775" o:spid="_x0000_s2038" style="position:absolute;flip:y;visibility:visible;mso-wrap-style:square" from="735,630" to="772,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FNIcUAAADeAAAADwAAAGRycy9kb3ducmV2LnhtbESPUWvCQBCE3wv9D8cWfKuXhio29RRb&#10;KPSpoPYHLLlNLm12L+ZOE/vre4Lg4zAz3zDL9citOlEfGi8GnqYZKJLS20ZqA9/7j8cFqBBRLLZe&#10;yMCZAqxX93dLLKwfZEunXaxVgkgo0ICLsSu0DqUjxjD1HUnyKt8zxiT7WtsehwTnVudZNteMjaQF&#10;hx29Oyp/d0c2cJjvf3hxfKs4fHXDnxv1lrEyZvIwbl5BRRrjLXxtf1oD+XP+MoP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1FNIcUAAADeAAAADwAAAAAAAAAA&#10;AAAAAAChAgAAZHJzL2Rvd25yZXYueG1sUEsFBgAAAAAEAAQA+QAAAJMDAAAAAA==&#10;" strokecolor="aqua" strokeweight=".35pt"/>
                        <v:rect id="Rectangle 776" o:spid="_x0000_s2039" style="position:absolute;left:952;top:637;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CvT8cA&#10;AADeAAAADwAAAGRycy9kb3ducmV2LnhtbESPQWvCQBSE74X+h+UVepG6MRSxqauIIIYiiNF6fmRf&#10;k9Ds25jdJvHfu4LQ4zAz3zDz5WBq0VHrKssKJuMIBHFudcWFgtNx8zYD4TyyxtoyKbiSg+Xi+WmO&#10;ibY9H6jLfCEChF2CCkrvm0RKl5dk0I1tQxy8H9sa9EG2hdQt9gFuahlH0VQarDgslNjQuqT8N/sz&#10;Cvp8352Pu63cj86p5Ut6WWffX0q9vgyrTxCeBv8ffrRTrSB+jz+mcL8Tro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7wr0/HAAAA3gAAAA8AAAAAAAAAAAAAAAAAmAIAAGRy&#10;cy9kb3ducmV2LnhtbFBLBQYAAAAABAAEAPUAAACMAwAAAAA=&#10;" filled="f" stroked="f"/>
                        <v:line id="Line 777" o:spid="_x0000_s2040" style="position:absolute;flip:x y;visibility:visible;mso-wrap-style:square" from="960,645" to="99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HoIsUAAADeAAAADwAAAGRycy9kb3ducmV2LnhtbESPQWvCQBSE7wX/w/IEb3VjsK1GVykF&#10;QXqLpqC3R/aZBLNvQ3bV9d+7gtDjMDPfMMt1MK24Uu8aywom4wQEcWl1w5WCYr95n4FwHllja5kU&#10;3MnBejV4W2Km7Y1zuu58JSKEXYYKau+7TEpX1mTQjW1HHL2T7Q36KPtK6h5vEW5amSbJpzTYcFyo&#10;saOfmsrz7mIUhM3h+HvviqL6+9hifpyEvDBBqdEwfC9AeAr+P/xqb7WCdJrOv+B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eHoIsUAAADeAAAADwAAAAAAAAAA&#10;AAAAAAChAgAAZHJzL2Rvd25yZXYueG1sUEsFBgAAAAAEAAQA+QAAAJMDAAAAAA==&#10;" strokecolor="aqua" strokeweight=".35pt"/>
                        <v:line id="Line 778" o:spid="_x0000_s2041" style="position:absolute;visibility:visible;mso-wrap-style:square" from="997,682" to="103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BGGcUAAADeAAAADwAAAGRycy9kb3ducmV2LnhtbERPy2oCMRTdF/yHcIVuSs10ELFTo4gg&#10;iAtFbaHdXSZ3HnVyMyRxHP/eLASXh/OeLXrTiI6cry0r+BglIIhzq2suFXyf1u9TED4ga2wsk4Ib&#10;eVjMBy8zzLS98oG6YyhFDGGfoYIqhDaT0ucVGfQj2xJHrrDOYIjQlVI7vMZw08g0SSbSYM2xocKW&#10;VhXl5+PFKHC74vbDoVvvk2LzO96e37Z//xelXof98gtEoD48xQ/3RitIx+ln3BvvxCsg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pBGGcUAAADeAAAADwAAAAAAAAAA&#10;AAAAAAChAgAAZHJzL2Rvd25yZXYueG1sUEsFBgAAAAAEAAQA+QAAAJMDAAAAAA==&#10;" strokecolor="aqua" strokeweight=".35pt"/>
                        <v:line id="Line 779" o:spid="_x0000_s2042" style="position:absolute;flip:x;visibility:visible;mso-wrap-style:square" from="960,682" to="997,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HJMUAAADeAAAADwAAAGRycy9kb3ducmV2LnhtbESPzWrDMBCE74G+g9hCb4kcU0LiRAlJ&#10;odBTIT8PsFhry6135VhK7Pbpq0Khx2FmvmE2u5Fbdac+NF4MzGcZKJLS20ZqA5fz63QJKkQUi60X&#10;MvBFAXbbh8kGC+sHOdL9FGuVIBIKNOBi7AqtQ+mIMcx8R5K8yveMMcm+1rbHIcG51XmWLTRjI2nB&#10;YUcvjsrP040NXBfnD17eDhWH9274dqM+MlbGPD2O+zWoSGP8D/+136yB/DlfreD3TroCe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HJMUAAADeAAAADwAAAAAAAAAA&#10;AAAAAAChAgAAZHJzL2Rvd25yZXYueG1sUEsFBgAAAAAEAAQA+QAAAJMDAAAAAA==&#10;" strokecolor="aqua" strokeweight=".35pt"/>
                        <v:line id="Line 780" o:spid="_x0000_s2043" style="position:absolute;flip:y;visibility:visible;mso-wrap-style:square" from="997,645" to="1035,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10o8QAAADeAAAADwAAAGRycy9kb3ducmV2LnhtbESPz2rCQBDG7wXfYRnBW900LSKpa6iF&#10;Qk8FtQ8wZCfZaGY2ZlcT+/TdQ6HHj+8fv005caduNITWi4GnZQaKpPK2lcbA9/HjcQ0qRBSLnRcy&#10;cKcA5Xb2sMHC+lH2dDvERqURCQUacDH2hdahcsQYlr4nSV7tB8aY5NBoO+CYxrnTeZatNGMr6cFh&#10;T++OqvPhygYuq+OJ19ddzeGrH3/cpPeMtTGL+fT2CirSFP/Df+1PayB/ec4SQMJJKKC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zXSjxAAAAN4AAAAPAAAAAAAAAAAA&#10;AAAAAKECAABkcnMvZG93bnJldi54bWxQSwUGAAAAAAQABAD5AAAAkgMAAAAA&#10;" strokecolor="aqua" strokeweight=".35pt"/>
                        <v:rect id="Rectangle 781" o:spid="_x0000_s2044" style="position:absolute;left:1215;top:1192;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tIccA&#10;AADeAAAADwAAAGRycy9kb3ducmV2LnhtbESPQWvCQBSE74L/YXlCL1I32lJKdBURpEEEMVbPj+xr&#10;Epp9G7Nrkv57tyB4HGbmG2ax6k0lWmpcaVnBdBKBIM6sLjlX8H3avn6CcB5ZY2WZFPyRg9VyOFhg&#10;rG3HR2pTn4sAYRejgsL7OpbSZQUZdBNbEwfvxzYGfZBNLnWDXYCbSs6i6EMaLDksFFjTpqDsN70Z&#10;BV12aC+n/Zc8jC+J5Wty3aTnnVIvo349B+Gp98/wo51oBbP3t2gK/3fCFZ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rSHHAAAA3gAAAA8AAAAAAAAAAAAAAAAAmAIAAGRy&#10;cy9kb3ducmV2LnhtbFBLBQYAAAAABAAEAPUAAACMAwAAAAA=&#10;" filled="f" stroked="f"/>
                        <v:line id="Line 782" o:spid="_x0000_s2045" style="position:absolute;flip:x y;visibility:visible;mso-wrap-style:square" from="1222,1200" to="1260,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3RoMYAAADeAAAADwAAAGRycy9kb3ducmV2LnhtbESPwWrDMBBE74X8g9hCbo0cpy3BjRJC&#10;wWByc+pCclusrW1qrYyl2srfR4VCj8PMvGF2h2B6MdHoOssK1qsEBHFtdceNguojf9qCcB5ZY2+Z&#10;FNzIwWG/eNhhpu3MJU1n34gIYZehgtb7IZPS1S0ZdCs7EEfvy44GfZRjI/WIc4SbXqZJ8ioNdhwX&#10;WhzovaX6+/xjFIT8cj3dhqpqPl8KLK/rUFYmKLV8DMc3EJ6C/w//tQutIH3eJCn83olXQO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90aDGAAAA3gAAAA8AAAAAAAAA&#10;AAAAAAAAoQIAAGRycy9kb3ducmV2LnhtbFBLBQYAAAAABAAEAPkAAACUAwAAAAA=&#10;" strokecolor="aqua" strokeweight=".35pt"/>
                        <v:line id="Line 783" o:spid="_x0000_s2046" style="position:absolute;visibility:visible;mso-wrap-style:square" from="1260,1237" to="1297,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9OcsgAAADeAAAADwAAAGRycy9kb3ducmV2LnhtbESPT2sCMRTE74V+h/AKvZSaVKWU1Sil&#10;IIiHirYFvT02b//o5mVJ4rp++0YQPA4z8xtmOu9tIzryoXas4W2gQBDnztRcavj9Wbx+gAgR2WDj&#10;mDRcKMB89vgwxcy4M2+o28ZSJAiHDDVUMbaZlCGvyGIYuJY4eYXzFmOSvpTG4znBbSOHSr1LizWn&#10;hQpb+qooP25PVoP/Li5/HLvFWhXL3Xh1fFntDyetn5/6zwmISH28h2/tpdEwHI/UCK530hWQs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t9OcsgAAADeAAAADwAAAAAA&#10;AAAAAAAAAAChAgAAZHJzL2Rvd25yZXYueG1sUEsFBgAAAAAEAAQA+QAAAJYDAAAAAA==&#10;" strokecolor="aqua" strokeweight=".35pt"/>
                        <v:line id="Line 784" o:spid="_x0000_s2047" style="position:absolute;flip:x;visibility:visible;mso-wrap-style:square" from="1222,1237" to="1260,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ZyoMUAAADeAAAADwAAAGRycy9kb3ducmV2LnhtbESPzWrDMBCE74W+g9hCbo2cH0JwooS0&#10;UMgpkJ8HWKy15da7ci0ldvL0VaHQ4zAz3zDr7cCNulEXai8GJuMMFEnhbS2Vgcv543UJKkQUi40X&#10;MnCnANvN89Mac+t7OdLtFCuVIBJyNOBibHOtQ+GIMYx9S5K80neMMcmu0rbDPsG50dMsW2jGWtKC&#10;w5beHRVfpysb+F6cP3l5fSs5HNr+4QZ9ZCyNGb0MuxWoSEP8D/+199bAdD7L5vB7J10Bv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ZyoMUAAADeAAAADwAAAAAAAAAA&#10;AAAAAAChAgAAZHJzL2Rvd25yZXYueG1sUEsFBgAAAAAEAAQA+QAAAJMDAAAAAA==&#10;" strokecolor="aqua" strokeweight=".35pt"/>
                        <v:line id="Line 785" o:spid="_x0000_s2048" style="position:absolute;flip:y;visibility:visible;mso-wrap-style:square" from="1260,1200" to="1297,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XO8YAAADeAAAADwAAAGRycy9kb3ducmV2LnhtbESP3WrCQBSE7wt9h+UUelc3tVUkuooW&#10;Cr0q+PMAh+xJNppzNs2uJvXp3ULBy2FmvmEWq4EbdaEu1F4MvI4yUCSFt7VUBg77z5cZqBBRLDZe&#10;yMAvBVgtHx8WmFvfy5Yuu1ipBJGQowEXY5trHQpHjGHkW5Lklb5jjEl2lbYd9gnOjR5n2VQz1pIW&#10;HLb04ag47c5s4Ge6P/LsvCk5fLf91Q16y1ga8/w0rOegIg3xHv5vf1kD4/e3bAJ/d9IV0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G61zvGAAAA3gAAAA8AAAAAAAAA&#10;AAAAAAAAoQIAAGRycy9kb3ducmV2LnhtbFBLBQYAAAAABAAEAPkAAACUAwAAAAA=&#10;" strokecolor="aqua" strokeweight=".35pt"/>
                        <v:rect id="Rectangle 786" o:spid="_x0000_s2049" style="position:absolute;left:1470;top:129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s1VcgA&#10;AADeAAAADwAAAGRycy9kb3ducmV2LnhtbESPzWrDMBCE74W8g9hAL6WW80MojpUQAqUmFEKdJufF&#10;2tqm1sqxVNt9+6oQyHGYmW+YdDuaRvTUudqyglkUgyAurK65VPB5en1+AeE8ssbGMin4JQfbzeQh&#10;xUTbgT+oz30pAoRdggoq79tESldUZNBFtiUO3pftDPogu1LqDocAN42cx/FKGqw5LFTY0r6i4jv/&#10;MQqG4thfTu9v8vh0ySxfs+s+Px+UepyOuzUIT6O/h2/tTCuYLxfxCv7vhCsgN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GzVVyAAAAN4AAAAPAAAAAAAAAAAAAAAAAJgCAABk&#10;cnMvZG93bnJldi54bWxQSwUGAAAAAAQABAD1AAAAjQMAAAAA&#10;" filled="f" stroked="f"/>
                        <v:line id="Line 787" o:spid="_x0000_s2050" style="position:absolute;flip:x y;visibility:visible;mso-wrap-style:square" from="1477,1297" to="1515,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pyOMQAAADeAAAADwAAAGRycy9kb3ducmV2LnhtbESPQYvCMBSE78L+h/AW9qapurpSjSKC&#10;IHurVlhvj+bZFpuX0kSN/34jCB6HmfmGWayCacSNOldbVjAcJCCIC6trLhXkh21/BsJ5ZI2NZVLw&#10;IAer5Udvgam2d87otveliBB2KSqovG9TKV1RkUE3sC1x9M62M+ij7EqpO7xHuGnkKEmm0mDNcaHC&#10;ljYVFZf91SgI27/T76PN8/I42WF2GoYsN0Gpr8+wnoPwFPw7/GrvtILR9zj5geedeAX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CnI4xAAAAN4AAAAPAAAAAAAAAAAA&#10;AAAAAKECAABkcnMvZG93bnJldi54bWxQSwUGAAAAAAQABAD5AAAAkgMAAAAA&#10;" strokecolor="aqua" strokeweight=".35pt"/>
                        <v:line id="Line 788" o:spid="_x0000_s2051" style="position:absolute;visibility:visible;mso-wrap-style:square" from="1515,1335" to="1552,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vcA8UAAADeAAAADwAAAGRycy9kb3ducmV2LnhtbERPy2oCMRTdF/oP4Ra6KZrUSpHRKKUg&#10;iIsWbQu6u0zuPHRyMySZcfz7ZiG4PJz3YjXYRvTkQ+1Yw+tYgSDOnam51PD7sx7NQISIbLBxTBqu&#10;FGC1fHxYYGbchXfU72MpUgiHDDVUMbaZlCGvyGIYu5Y4cYXzFmOCvpTG4yWF20ZOlHqXFmtODRW2&#10;9FlRft53VoP/Kq5/HPv1tyo2h+n2/LI9njqtn5+GjzmISEO8i2/ujdEwmb6ptDfdSVdA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HvcA8UAAADeAAAADwAAAAAAAAAA&#10;AAAAAAChAgAAZHJzL2Rvd25yZXYueG1sUEsFBgAAAAAEAAQA+QAAAJMDAAAAAA==&#10;" strokecolor="aqua" strokeweight=".35pt"/>
                        <v:line id="Line 789" o:spid="_x0000_s2052" style="position:absolute;flip:x;visibility:visible;mso-wrap-style:square" from="1477,1335" to="1515,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fdPsUAAADeAAAADwAAAGRycy9kb3ducmV2LnhtbESPUWvCQBCE3wX/w7FC3/SiFbHRU9pC&#10;oU8FtT9gyW1y0exemjtN2l/fEwp9HGbmG2a7H7hRN+pC7cXAfJaBIim8raUy8Hl6m65BhYhisfFC&#10;Br4pwH43Hm0xt76XA92OsVIJIiFHAy7GNtc6FI4Yw8y3JMkrfccYk+wqbTvsE5wbvciylWasJS04&#10;bOnVUXE5XtnA1+p05vX1peTw0fY/btAHxtKYh8nwvAEVaYj/4b/2uzWwWD5mT3C/k66A3v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fdPsUAAADeAAAADwAAAAAAAAAA&#10;AAAAAAChAgAAZHJzL2Rvd25yZXYueG1sUEsFBgAAAAAEAAQA+QAAAJMDAAAAAA==&#10;" strokecolor="aqua" strokeweight=".35pt"/>
                        <v:line id="Line 790" o:spid="_x0000_s2053" style="position:absolute;flip:y;visibility:visible;mso-wrap-style:square" from="1515,1297" to="1552,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TifsQAAADeAAAADwAAAGRycy9kb3ducmV2LnhtbESP22rCQBCG74W+wzKF3unGAyKpq9hC&#10;wauChwcYspNsamY2za4m7dO7F4KXP/+Jb70duFE36kLtxcB0koEiKbytpTJwPn2NV6BCRLHYeCED&#10;fxRgu3kZrTG3vpcD3Y6xUmlEQo4GXIxtrnUoHDGGiW9Jklf6jjEm2VXadtincW70LMuWmrGW9OCw&#10;pU9HxeV4ZQO/y9MPr64fJYfvtv93gz4wlsa8vQ67d1CRhvgMP9p7a2C2mE8TQMJJKK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FOJ+xAAAAN4AAAAPAAAAAAAAAAAA&#10;AAAAAKECAABkcnMvZG93bnJldi54bWxQSwUGAAAAAAQABAD5AAAAkgMAAAAA&#10;" strokecolor="aqua" strokeweight=".35pt"/>
                        <v:rect id="Rectangle 791" o:spid="_x0000_s2054" style="position:absolute;left:1732;top:96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s7/McA&#10;AADeAAAADwAAAGRycy9kb3ducmV2LnhtbESPQWvCQBSE70L/w/IKvUjdxIqU1FVEkIYiiNF6fmRf&#10;k9Ds25jdJum/dwXB4zAz3zCL1WBq0VHrKssK4kkEgji3uuJCwem4fX0H4TyyxtoyKfgnB6vl02iB&#10;ibY9H6jLfCEChF2CCkrvm0RKl5dk0E1sQxy8H9sa9EG2hdQt9gFuajmNork0WHFYKLGhTUn5b/Zn&#10;FPT5vjsfd59yPz6nli/pZZN9fyn18jysP0B4GvwjfG+nWsF09hbHcLsTroB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rO/zHAAAA3gAAAA8AAAAAAAAAAAAAAAAAmAIAAGRy&#10;cy9kb3ducmV2LnhtbFBLBQYAAAAABAAEAPUAAACMAwAAAAA=&#10;" filled="f" stroked="f"/>
                        <v:line id="Line 792" o:spid="_x0000_s2055" style="position:absolute;flip:x y;visibility:visible;mso-wrap-style:square" from="1739,967" to="1777,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RHfcUAAADeAAAADwAAAGRycy9kb3ducmV2LnhtbESPQWvCQBSE7wX/w/IEb3WT2BaJriIF&#10;QbzFpqC3R/aZBLNvQ3ar6793C4LHYWa+YZbrYDpxpcG1lhWk0wQEcWV1y7WC8mf7PgfhPLLGzjIp&#10;uJOD9Wr0tsRc2xsXdD34WkQIuxwVNN73uZSuasigm9qeOHpnOxj0UQ611APeItx0MkuSL2mw5bjQ&#10;YE/fDVWXw59RELbH0/7el2X9+7nD4pSGojRBqck4bBYgPAX/Cj/bO60g+5ilGfzf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qRHfcUAAADeAAAADwAAAAAAAAAA&#10;AAAAAAChAgAAZHJzL2Rvd25yZXYueG1sUEsFBgAAAAAEAAQA+QAAAJMDAAAAAA==&#10;" strokecolor="aqua" strokeweight=".35pt"/>
                        <v:line id="Line 793" o:spid="_x0000_s2056" style="position:absolute;visibility:visible;mso-wrap-style:square" from="1777,1005" to="1814,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bYr8gAAADeAAAADwAAAGRycy9kb3ducmV2LnhtbESPW2sCMRSE3wv9D+EIfSk16wUpq1FK&#10;QRAfKl4K9e2wOXvRzcmSxHX9940g+DjMzDfMbNGZWrTkfGVZwaCfgCDOrK64UHDYLz8+QfiArLG2&#10;TApu5GExf32ZYartlbfU7kIhIoR9igrKEJpUSp+VZND3bUMcvdw6gyFKV0jt8BrhppbDJJlIgxXH&#10;hRIb+i4pO+8uRoH7yW+/HNrlJslXf+P1+X19PF2Ueut1X1MQgbrwDD/aK61gOB4NRnC/E6+AnP8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wbYr8gAAADeAAAADwAAAAAA&#10;AAAAAAAAAAChAgAAZHJzL2Rvd25yZXYueG1sUEsFBgAAAAAEAAQA+QAAAJYDAAAAAA==&#10;" strokecolor="aqua" strokeweight=".35pt"/>
                        <v:line id="Line 794" o:spid="_x0000_s2057" style="position:absolute;flip:x;visibility:visible;mso-wrap-style:square" from="1739,1005" to="1777,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kfcUAAADeAAAADwAAAGRycy9kb3ducmV2LnhtbESPzWrDMBCE74G+g9hCb4mcH4Jxo4S2&#10;UMipkJ8HWKy15da7ci0ldvv0VSGQ4zAz3zCb3citulIfGi8G5rMMFEnpbSO1gfPpfZqDChHFYuuF&#10;DPxQgN32YbLBwvpBDnQ9xloliIQCDbgYu0LrUDpiDDPfkSSv8j1jTLKvte1xSHBu9SLL1pqxkbTg&#10;sKM3R+XX8cIGvtenT84vrxWHj274daM+MFbGPD2OL8+gIo3xHr6199bAYrWcr+D/TroCevs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kfcUAAADeAAAADwAAAAAAAAAA&#10;AAAAAAChAgAAZHJzL2Rvd25yZXYueG1sUEsFBgAAAAAEAAQA+QAAAJMDAAAAAA==&#10;" strokecolor="aqua" strokeweight=".35pt"/>
                        <v:line id="Line 795" o:spid="_x0000_s2058" style="position:absolute;flip:y;visibility:visible;mso-wrap-style:square" from="1777,967" to="1814,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NB5sYAAADeAAAADwAAAGRycy9kb3ducmV2LnhtbESP3WrCQBSE74W+w3IKvdON1oqkrtIK&#10;gleCPw9wyJ5k0+acTbOriX36bqHQy2FmvmFWm4EbdaMu1F4MTCcZKJLC21oqA5fzbrwEFSKKxcYL&#10;GbhTgM36YbTC3PpejnQ7xUoliIQcDbgY21zrUDhiDBPfkiSv9B1jTLKrtO2wT3Bu9CzLFpqxlrTg&#10;sKWto+LzdGUDX4vzBy+v7yWHQ9t/u0EfGUtjnh6Ht1dQkYb4H/5r762B2fx5+gK/d9IV0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jQebGAAAA3gAAAA8AAAAAAAAA&#10;AAAAAAAAoQIAAGRycy9kb3ducmV2LnhtbFBLBQYAAAAABAAEAPkAAACUAwAAAAA=&#10;" strokecolor="aqua" strokeweight=".35pt"/>
                        <v:rect id="Rectangle 796" o:spid="_x0000_s2059" style="position:absolute;left:1994;top:1035;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KjiMcA&#10;AADeAAAADwAAAGRycy9kb3ducmV2LnhtbESPQWvCQBSE74L/YXlCL6IbrUhJXUWE0lAEaayeH9nX&#10;JJh9G7PbJP57VxB6HGbmG2a16U0lWmpcaVnBbBqBIM6sLjlX8HP8mLyBcB5ZY2WZFNzIwWY9HKww&#10;1rbjb2pTn4sAYRejgsL7OpbSZQUZdFNbEwfv1zYGfZBNLnWDXYCbSs6jaCkNlhwWCqxpV1B2Sf+M&#10;gi47tOfj/lMexufE8jW57tLTl1Ivo377DsJT7//Dz3aiFcwXr7MlPO6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Co4jHAAAA3gAAAA8AAAAAAAAAAAAAAAAAmAIAAGRy&#10;cy9kb3ducmV2LnhtbFBLBQYAAAAABAAEAPUAAACMAwAAAAA=&#10;" filled="f" stroked="f"/>
                        <v:line id="Line 797" o:spid="_x0000_s2060" style="position:absolute;flip:x y;visibility:visible;mso-wrap-style:square" from="2002,1042" to="2039,1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k5cUAAADeAAAADwAAAGRycy9kb3ducmV2LnhtbESPQWvCQBSE7wX/w/IEb3UTbatEVykF&#10;QXqLpqC3R/aZBLNvQ3bV9d+7gtDjMDPfMMt1MK24Uu8aywrScQKCuLS64UpBsd+8z0E4j6yxtUwK&#10;7uRgvRq8LTHT9sY5XXe+EhHCLkMFtfddJqUrazLoxrYjjt7J9gZ9lH0ldY+3CDetnCTJlzTYcFyo&#10;saOfmsrz7mIUhM3h+HvviqL6+9xifkxDXpig1GgYvhcgPAX/H361t1rB5GOazuB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Pk5cUAAADeAAAADwAAAAAAAAAA&#10;AAAAAAChAgAAZHJzL2Rvd25yZXYueG1sUEsFBgAAAAAEAAQA+QAAAJMDAAAAAA==&#10;" strokecolor="aqua" strokeweight=".35pt"/>
                        <v:line id="Line 798" o:spid="_x0000_s2061" style="position:absolute;visibility:visible;mso-wrap-style:square" from="2039,1080" to="2077,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JK3sUAAADeAAAADwAAAGRycy9kb3ducmV2LnhtbERPy2oCMRTdC/5DuAU3ohmtlDI1igiC&#10;uGhRW7C7y+TOo05uhiQzjn/fLASXh/NerntTi46crywrmE0TEMSZ1RUXCr7Pu8k7CB+QNdaWScGd&#10;PKxXw8ESU21vfKTuFAoRQ9inqKAMoUml9FlJBv3UNsSRy60zGCJ0hdQObzHc1HKeJG/SYMWxocSG&#10;tiVl11NrFLjP/P7Dodt9Jfn+sjhcx4ffv1ap0Uu/+QARqA9P8cO91wrmi9dZ3BvvxCsg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JK3sUAAADeAAAADwAAAAAAAAAA&#10;AAAAAAChAgAAZHJzL2Rvd25yZXYueG1sUEsFBgAAAAAEAAQA+QAAAJMDAAAAAA==&#10;" strokecolor="aqua" strokeweight=".35pt"/>
                        <v:line id="Line 799" o:spid="_x0000_s2062" style="position:absolute;flip:x;visibility:visible;mso-wrap-style:square" from="2002,1080" to="2039,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5L48YAAADeAAAADwAAAGRycy9kb3ducmV2LnhtbESP3WrCQBSE7wXfYTlC73SjLaLRVdpC&#10;oVeCPw9wyJ5k0+acTbOrSfv0bqHQy2FmvmG2+4EbdaMu1F4MzGcZKJLC21oqA5fz23QFKkQUi40X&#10;MvBNAfa78WiLufW9HOl2ipVKEAk5GnAxtrnWoXDEGGa+JUle6TvGmGRXadthn+Dc6EWWLTVjLWnB&#10;YUuvjorP05UNfC3PH7y6vpQcDm3/4wZ9ZCyNeZgMzxtQkYb4H/5rv1sDi6fH+Rp+76QroH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uS+PGAAAA3gAAAA8AAAAAAAAA&#10;AAAAAAAAoQIAAGRycy9kb3ducmV2LnhtbFBLBQYAAAAABAAEAPkAAACUAwAAAAA=&#10;" strokecolor="aqua" strokeweight=".35pt"/>
                        <v:line id="Line 800" o:spid="_x0000_s2063" style="position:absolute;flip:y;visibility:visible;mso-wrap-style:square" from="2039,1042" to="2077,1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gow8QAAADeAAAADwAAAGRycy9kb3ducmV2LnhtbESP22rCQBCG7wu+wzKCd3XTVESiq7SF&#10;Qq8KHh5gyE6y0cxsml1N7NO7F4Ve/vwnvs1u5FbdqA+NFwMv8wwUSeltI7WB0/HzeQUqRBSLrRcy&#10;cKcAu+3kaYOF9YPs6XaItUojEgo04GLsCq1D6YgxzH1HkrzK94wxyb7WtschjXOr8yxbasZG0oPD&#10;jj4clZfDlQ38LI9nXl3fKw7f3fDrRr1nrIyZTce3NahIY/wP/7W/rIF88ZongISTUEB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eCjDxAAAAN4AAAAPAAAAAAAAAAAA&#10;AAAAAKECAABkcnMvZG93bnJldi54bWxQSwUGAAAAAAQABAD5AAAAkgMAAAAA&#10;" strokecolor="aqua" strokeweight=".35pt"/>
                        <v:rect id="Rectangle 801" o:spid="_x0000_s2064" style="position:absolute;left:2257;top:892;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fxQccA&#10;AADeAAAADwAAAGRycy9kb3ducmV2LnhtbESPQWvCQBSE70L/w/IKXkrdmIqU1FVEEEMRxGg9P7Kv&#10;SWj2bcxuk/Tfu0LB4zAz3zCL1WBq0VHrKssKppMIBHFudcWFgvNp+/oOwnlkjbVlUvBHDlbLp9EC&#10;E217PlKX+UIECLsEFZTeN4mULi/JoJvYhjh437Y16INsC6lb7APc1DKOork0WHFYKLGhTUn5T/Zr&#10;FPT5obuc9jt5eLmklq/pdZN9fSo1fh7WHyA8Df4R/m+nWkE8e4un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H8UHHAAAA3gAAAA8AAAAAAAAAAAAAAAAAmAIAAGRy&#10;cy9kb3ducmV2LnhtbFBLBQYAAAAABAAEAPUAAACMAwAAAAA=&#10;" filled="f" stroked="f"/>
                        <v:line id="Line 802" o:spid="_x0000_s2065" style="position:absolute;flip:x y;visibility:visible;mso-wrap-style:square" from="2264,900" to="2302,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iNwMQAAADeAAAADwAAAGRycy9kb3ducmV2LnhtbESPQYvCMBSE78L+h/CEvWlqV2WpRlkE&#10;QfZWrbDeHs2zLTYvpYka//1GEDwOM/MNs1wH04ob9a6xrGAyTkAQl1Y3XCkoDtvRNwjnkTW2lknB&#10;gxysVx+DJWba3jmn295XIkLYZaig9r7LpHRlTQbd2HbE0Tvb3qCPsq+k7vEe4aaVaZLMpcGG40KN&#10;HW1qKi/7q1EQtn+n30dXFNVxtsP8NAl5YYJSn8PwswDhKfh3+NXeaQXp9CtN4XknXg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yI3AxAAAAN4AAAAPAAAAAAAAAAAA&#10;AAAAAKECAABkcnMvZG93bnJldi54bWxQSwUGAAAAAAQABAD5AAAAkgMAAAAA&#10;" strokecolor="aqua" strokeweight=".35pt"/>
                        <v:line id="Line 803" o:spid="_x0000_s2066" style="position:absolute;visibility:visible;mso-wrap-style:square" from="2302,937" to="2339,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oSEsgAAADeAAAADwAAAGRycy9kb3ducmV2LnhtbESPT2sCMRTE70K/Q3iFXkSzXaXIapRS&#10;EMSDpVahvT02b//o5mVJ4rp+e1MoeBxm5jfMYtWbRnTkfG1Zwes4AUGcW11zqeDwvR7NQPiArLGx&#10;TApu5GG1fBosMNP2yl/U7UMpIoR9hgqqENpMSp9XZNCPbUscvcI6gyFKV0rt8BrhppFpkrxJgzXH&#10;hQpb+qgoP+8vRoHbFbcjh279mRSbn+n2PNz+ni5KvTz373MQgfrwCP+3N1pBOp2kE/i7E6+AX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WoSEsgAAADeAAAADwAAAAAA&#10;AAAAAAAAAAChAgAAZHJzL2Rvd25yZXYueG1sUEsFBgAAAAAEAAQA+QAAAJYDAAAAAA==&#10;" strokecolor="aqua" strokeweight=".35pt"/>
                        <v:line id="Line 804" o:spid="_x0000_s2067" style="position:absolute;flip:x;visibility:visible;mso-wrap-style:square" from="2264,937" to="2302,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MuwMUAAADeAAAADwAAAGRycy9kb3ducmV2LnhtbESPzWrDMBCE74G+g9hCb4kcN4TgRAlJ&#10;odBTIT8PsFhry6135VhK7Pbpq0Khx2FmvmE2u5Fbdac+NF4MzGcZKJLS20ZqA5fz63QFKkQUi60X&#10;MvBFAXbbh8kGC+sHOdL9FGuVIBIKNOBi7AqtQ+mIMcx8R5K8yveMMcm+1rbHIcG51XmWLTVjI2nB&#10;YUcvjsrP040NXJfnD17dDhWH9274dqM+MlbGPD2O+zWoSGP8D/+136yBfPGcL+D3TroCe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MuwMUAAADeAAAADwAAAAAAAAAA&#10;AAAAAAChAgAAZHJzL2Rvd25yZXYueG1sUEsFBgAAAAAEAAQA+QAAAJMDAAAAAA==&#10;" strokecolor="aqua" strokeweight=".35pt"/>
                        <v:line id="Line 805" o:spid="_x0000_s2068" style="position:absolute;flip:y;visibility:visible;mso-wrap-style:square" from="2302,900" to="2339,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LW8UAAADeAAAADwAAAGRycy9kb3ducmV2LnhtbESPUUvDQBCE3wX/w7GCb/Zi1FJiL6EV&#10;BJ+Etv6AJbfJRbN7MXdtYn99TxB8HGbmG2ZdzdyrE42h82LgfpGBIqm97aQ18HF4vVuBChHFYu+F&#10;DPxQgKq8vlpjYf0kOzrtY6sSREKBBlyMQ6F1qB0xhoUfSJLX+JExJjm22o44JTj3Os+ypWbsJC04&#10;HOjFUf21P7KB7+Xhk1fHbcPhfZjObtY7xsaY25t58wwq0hz/w3/tN2sgf3zIn+D3TroCur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g+LW8UAAADeAAAADwAAAAAAAAAA&#10;AAAAAAChAgAAZHJzL2Rvd25yZXYueG1sUEsFBgAAAAAEAAQA+QAAAJMDAAAAAA==&#10;" strokecolor="aqua" strokeweight=".35pt"/>
                        <v:rect id="Rectangle 806" o:spid="_x0000_s2069" style="position:absolute;left:2512;top:922;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5pNccA&#10;AADeAAAADwAAAGRycy9kb3ducmV2LnhtbESPQWvCQBSE74X+h+UVeil1YypSUlcRQQxFEKP1/Mi+&#10;JqHZtzG7TeK/dwXB4zAz3zCzxWBq0VHrKssKxqMIBHFudcWFguNh/f4JwnlkjbVlUnAhB4v589MM&#10;E2173lOX+UIECLsEFZTeN4mULi/JoBvZhjh4v7Y16INsC6lb7APc1DKOoqk0WHFYKLGhVUn5X/Zv&#10;FPT5rjsdthu5ezulls/peZX9fCv1+jIsv0B4GvwjfG+nWkE8+YincLsTr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uaTXHAAAA3gAAAA8AAAAAAAAAAAAAAAAAmAIAAGRy&#10;cy9kb3ducmV2LnhtbFBLBQYAAAAABAAEAPUAAACMAwAAAAA=&#10;" filled="f" stroked="f"/>
                        <v:line id="Line 807" o:spid="_x0000_s2070" style="position:absolute;flip:x y;visibility:visible;mso-wrap-style:square" from="2519,930" to="2557,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8uWMUAAADeAAAADwAAAGRycy9kb3ducmV2LnhtbESPQWvCQBSE7wX/w/IEb3VjbKtEVykF&#10;QXqLpqC3R/aZBLNvQ3bV9d+7gtDjMDPfMMt1MK24Uu8aywom4wQEcWl1w5WCYr95n4NwHllja5kU&#10;3MnBejV4W2Km7Y1zuu58JSKEXYYKau+7TEpX1mTQjW1HHL2T7Q36KPtK6h5vEW5amSbJlzTYcFyo&#10;saOfmsrz7mIUhM3h+HvviqL6+9xifpyEvDBBqdEwfC9AeAr+P/xqb7WC9GOazuB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L8uWMUAAADeAAAADwAAAAAAAAAA&#10;AAAAAAChAgAAZHJzL2Rvd25yZXYueG1sUEsFBgAAAAAEAAQA+QAAAJMDAAAAAA==&#10;" strokecolor="aqua" strokeweight=".35pt"/>
                        <v:line id="Line 808" o:spid="_x0000_s2071" style="position:absolute;visibility:visible;mso-wrap-style:square" from="2557,967" to="2594,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6AY8UAAADeAAAADwAAAGRycy9kb3ducmV2LnhtbERPy2oCMRTdF/yHcAU3pWYcRcrUKCII&#10;4sKittDuLpM7jzq5GZI4jn/fLASXh/NerHrTiI6cry0rmIwTEMS51TWXCr7O27d3ED4ga2wsk4I7&#10;eVgtBy8LzLS98ZG6UyhFDGGfoYIqhDaT0ucVGfRj2xJHrrDOYIjQlVI7vMVw08g0SebSYM2xocKW&#10;NhXll9PVKHCH4v7Nodt+JsXuZ7a/vO5//65KjYb9+gNEoD48xQ/3TitIZ9M07o134hW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86AY8UAAADeAAAADwAAAAAAAAAA&#10;AAAAAAChAgAAZHJzL2Rvd25yZXYueG1sUEsFBgAAAAAEAAQA+QAAAJMDAAAAAA==&#10;" strokecolor="aqua" strokeweight=".35pt"/>
                        <v:line id="Line 809" o:spid="_x0000_s2072" style="position:absolute;flip:x;visibility:visible;mso-wrap-style:square" from="2519,967" to="2557,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KBXsUAAADeAAAADwAAAGRycy9kb3ducmV2LnhtbESPUWvCQBCE3wv9D8cWfKuXpiI29RRb&#10;KPSpoPYHLLlNLm12L+ZOE/vre4Lg4zAz3zDL9citOlEfGi8GnqYZKJLS20ZqA9/7j8cFqBBRLLZe&#10;yMCZAqxX93dLLKwfZEunXaxVgkgo0ICLsSu0DqUjxjD1HUnyKt8zxiT7WtsehwTnVudZNteMjaQF&#10;hx29Oyp/d0c2cJjvf3hxfKs4fHXDnxv1lrEyZvIwbl5BRRrjLXxtf1oD+ew5f4H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KBXsUAAADeAAAADwAAAAAAAAAA&#10;AAAAAAChAgAAZHJzL2Rvd25yZXYueG1sUEsFBgAAAAAEAAQA+QAAAJMDAAAAAA==&#10;" strokecolor="aqua" strokeweight=".35pt"/>
                        <v:line id="Line 810" o:spid="_x0000_s2073" style="position:absolute;flip:y;visibility:visible;mso-wrap-style:square" from="2557,930" to="2594,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G+HsQAAADeAAAADwAAAGRycy9kb3ducmV2LnhtbESP22rCQBCG74W+wzJC73SjFpHUVVQo&#10;9Erw8ABDdpJNzcym2dWkPn33otDLn//Et94O3KgHdaH2YmA2zUCRFN7WUhm4Xj4mK1AholhsvJCB&#10;Hwqw3byM1phb38uJHudYqTQiIUcDLsY21zoUjhjD1LckySt9xxiT7CptO+zTODd6nmVLzVhLenDY&#10;0sFRcTvf2cD38vLFq/u+5HBs+6cb9ImxNOZ1POzeQUUa4n/4r/1pDczfFosEkHASCu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b4exAAAAN4AAAAPAAAAAAAAAAAA&#10;AAAAAKECAABkcnMvZG93bnJldi54bWxQSwUGAAAAAAQABAD5AAAAkgMAAAAA&#10;" strokecolor="aqua" strokeweight=".35pt"/>
                        <v:rect id="Rectangle 811" o:spid="_x0000_s2074" style="position:absolute;left:2774;top:922;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5nnMcA&#10;AADeAAAADwAAAGRycy9kb3ducmV2LnhtbESPQWvCQBSE74L/YXlCL6IbtZSSuooIYiiCNFbPj+xr&#10;Esy+jdltkv57tyB4HGbmG2a57k0lWmpcaVnBbBqBIM6sLjlX8H3aTd5BOI+ssbJMCv7IwXo1HCwx&#10;1rbjL2pTn4sAYRejgsL7OpbSZQUZdFNbEwfvxzYGfZBNLnWDXYCbSs6j6E0aLDksFFjTtqDsmv4a&#10;BV12bC+nw14ex5fE8i25bdPzp1Ivo37zAcJT75/hRzvRCuavi8UM/u+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eZ5zHAAAA3gAAAA8AAAAAAAAAAAAAAAAAmAIAAGRy&#10;cy9kb3ducmV2LnhtbFBLBQYAAAAABAAEAPUAAACMAwAAAAA=&#10;" filled="f" stroked="f"/>
                        <v:line id="Line 812" o:spid="_x0000_s2075" style="position:absolute;flip:x y;visibility:visible;mso-wrap-style:square" from="2782,930" to="2819,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EbHcQAAADeAAAADwAAAGRycy9kb3ducmV2LnhtbESPQYvCMBSE7wv+h/AEb2tq3RWpRhFB&#10;EG91K+jt0TzbYvNSmqjx35uFhT0OM/MNs1wH04oH9a6xrGAyTkAQl1Y3XCkofnafcxDOI2tsLZOC&#10;FzlYrwYfS8y0fXJOj6OvRISwy1BB7X2XSenKmgy6se2Io3e1vUEfZV9J3eMzwk0r0ySZSYMNx4Ua&#10;O9rWVN6Od6Mg7M6Xw6sriur0vcf8Mgl5YYJSo2HYLEB4Cv4//NfeawXp13Sawu+deAXk6g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ERsdxAAAAN4AAAAPAAAAAAAAAAAA&#10;AAAAAKECAABkcnMvZG93bnJldi54bWxQSwUGAAAAAAQABAD5AAAAkgMAAAAA&#10;" strokecolor="aqua" strokeweight=".35pt"/>
                        <v:line id="Line 813" o:spid="_x0000_s2076" style="position:absolute;visibility:visible;mso-wrap-style:square" from="2819,967" to="2857,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OEz8gAAADeAAAADwAAAGRycy9kb3ducmV2LnhtbESPT2sCMRTE70K/Q3iFXkSzdaXIapRS&#10;EMSDpVahvT02b//o5mVJ4rp+e1MoeBxm5jfMYtWbRnTkfG1Zwes4AUGcW11zqeDwvR7NQPiArLGx&#10;TApu5GG1fBosMNP2yl/U7UMpIoR9hgqqENpMSp9XZNCPbUscvcI6gyFKV0rt8BrhppGTJHmTBmuO&#10;CxW29FFRft5fjAK3K25HDt36Myk2P9Ptebj9PV2Uennu3+cgAvXhEf5vb7SCyTRNU/i7E6+AX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LOEz8gAAADeAAAADwAAAAAA&#10;AAAAAAAAAAChAgAAZHJzL2Rvd25yZXYueG1sUEsFBgAAAAAEAAQA+QAAAJYDAAAAAA==&#10;" strokecolor="aqua" strokeweight=".35pt"/>
                        <v:line id="Line 814" o:spid="_x0000_s2077" style="position:absolute;flip:x;visibility:visible;mso-wrap-style:square" from="2782,967" to="2819,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q4HcUAAADeAAAADwAAAGRycy9kb3ducmV2LnhtbESP3WrCQBSE74W+w3IKvdNNVURSV7GF&#10;Qq8K/jzAIXuSTc05m2ZXk/bpXUHwcpiZb5jVZuBGXagLtRcDr5MMFEnhbS2VgePhc7wEFSKKxcYL&#10;GfijAJv102iFufW97Oiyj5VKEAk5GnAxtrnWoXDEGCa+JUle6TvGmGRXadthn+Dc6GmWLTRjLWnB&#10;YUsfjorT/swGfheHH16e30sO323/7wa9YyyNeXketm+gIg3xEb63v6yB6Xw2m8PtTroCen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q4HcUAAADeAAAADwAAAAAAAAAA&#10;AAAAAAChAgAAZHJzL2Rvd25yZXYueG1sUEsFBgAAAAAEAAQA+QAAAJMDAAAAAA==&#10;" strokecolor="aqua" strokeweight=".35pt"/>
                        <v:line id="Line 815" o:spid="_x0000_s2078" style="position:absolute;flip:y;visibility:visible;mso-wrap-style:square" from="2819,930" to="2857,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YdhsYAAADeAAAADwAAAGRycy9kb3ducmV2LnhtbESP3WrCQBSE7wt9h+UUvKubqhVJXaUK&#10;Qq8Efx7gkD3Jps05m2ZXk/bpu4LQy2FmvmGW64EbdaUu1F4MvIwzUCSFt7VUBs6n3fMCVIgoFhsv&#10;ZOCHAqxXjw9LzK3v5UDXY6xUgkjI0YCLsc21DoUjxjD2LUnySt8xxiS7StsO+wTnRk+ybK4Za0kL&#10;DlvaOiq+jhc28D0/ffLisik57Nv+1w36wFgaM3oa3t9ARRrif/je/rAGJrPp9BVud9IV0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HYbGAAAA3gAAAA8AAAAAAAAA&#10;AAAAAAAAoQIAAGRycy9kb3ducmV2LnhtbFBLBQYAAAAABAAEAPkAAACUAwAAAAA=&#10;" strokecolor="aqua" strokeweight=".35pt"/>
                        <v:rect id="Rectangle 816" o:spid="_x0000_s2079" style="position:absolute;left:3037;top:87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f/6McA&#10;AADeAAAADwAAAGRycy9kb3ducmV2LnhtbESPQWvCQBSE7wX/w/KEXopuqiIldRURSoMIYqyeH9nX&#10;JJh9G7Nrkv77riB4HGbmG2ax6k0lWmpcaVnB+zgCQZxZXXKu4Of4NfoA4TyyxsoyKfgjB6vl4GWB&#10;sbYdH6hNfS4ChF2MCgrv61hKlxVk0I1tTRy8X9sY9EE2udQNdgFuKjmJork0WHJYKLCmTUHZJb0Z&#10;BV22b8/H3bfcv50Ty9fkuklPW6Veh/36E4Sn3j/Dj3aiFUxm0+kc7nfC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53/+jHAAAA3gAAAA8AAAAAAAAAAAAAAAAAmAIAAGRy&#10;cy9kb3ducmV2LnhtbFBLBQYAAAAABAAEAPUAAACMAwAAAAA=&#10;" filled="f" stroked="f"/>
                        <v:line id="Line 817" o:spid="_x0000_s2080" style="position:absolute;flip:x y;visibility:visible;mso-wrap-style:square" from="3044,877" to="3082,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a4hcYAAADeAAAADwAAAGRycy9kb3ducmV2LnhtbESPzWrDMBCE74W8g9hCb42cuH84UUII&#10;BExvTh1Ibou1sU2tlbEUW3n7qlDocZiZb5j1NphOjDS41rKCxTwBQVxZ3XKtoPw6PH+AcB5ZY2eZ&#10;FNzJwXYze1hjpu3EBY1HX4sIYZehgsb7PpPSVQ0ZdHPbE0fvageDPsqhlnrAKcJNJ5dJ8iYNthwX&#10;Guxp31D1fbwZBeFwvnze+7KsT685FpdFKEoTlHp6DLsVCE/B/4f/2rlWsHxJ03f4vROvgN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muIXGAAAA3gAAAA8AAAAAAAAA&#10;AAAAAAAAoQIAAGRycy9kb3ducmV2LnhtbFBLBQYAAAAABAAEAPkAAACUAwAAAAA=&#10;" strokecolor="aqua" strokeweight=".35pt"/>
                        <v:line id="Line 818" o:spid="_x0000_s2081" style="position:absolute;visibility:visible;mso-wrap-style:square" from="3082,915" to="311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cWvsUAAADeAAAADwAAAGRycy9kb3ducmV2LnhtbERPy2oCMRTdF/yHcAtuimZ8IGVqZhBB&#10;EBeWWgt2d5ncedTJzZDEcfz7ZlHo8nDe63wwrejJ+caygtk0AUFcWN1wpeD8uZu8gvABWWNrmRQ8&#10;yEOejZ7WmGp75w/qT6ESMYR9igrqELpUSl/UZNBPbUccudI6gyFCV0nt8B7DTSvnSbKSBhuODTV2&#10;tK2puJ5uRoE7lo8vDv3uPSn3l+Xh+nL4/rkpNX4eNm8gAg3hX/zn3msF8+ViEffGO/EKy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hcWvsUAAADeAAAADwAAAAAAAAAA&#10;AAAAAAChAgAAZHJzL2Rvd25yZXYueG1sUEsFBgAAAAAEAAQA+QAAAJMDAAAAAA==&#10;" strokecolor="aqua" strokeweight=".35pt"/>
                        <v:line id="Line 819" o:spid="_x0000_s2082" style="position:absolute;flip:x;visibility:visible;mso-wrap-style:square" from="3044,915" to="308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sXg8YAAADeAAAADwAAAGRycy9kb3ducmV2LnhtbESP3WrCQBSE74W+w3IK3ummKqLRVdpC&#10;oVcFfx7gkD3Jps05m2ZXE/v0XaHQy2FmvmG2+4EbdaUu1F4MPE0zUCSFt7VUBs6nt8kKVIgoFhsv&#10;ZOBGAfa7h9EWc+t7OdD1GCuVIBJyNOBibHOtQ+GIMUx9S5K80neMMcmu0rbDPsG50bMsW2rGWtKC&#10;w5ZeHRVfxwsb+F6ePnl1eSk5fLT9jxv0gbE0Zvw4PG9ARRrif/iv/W4NzBbz+Rrud9IV0L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6bF4PGAAAA3gAAAA8AAAAAAAAA&#10;AAAAAAAAoQIAAGRycy9kb3ducmV2LnhtbFBLBQYAAAAABAAEAPkAAACUAwAAAAA=&#10;" strokecolor="aqua" strokeweight=".35pt"/>
                        <v:line id="Line 820" o:spid="_x0000_s2083" style="position:absolute;flip:y;visibility:visible;mso-wrap-style:square" from="3082,877" to="3119,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fNY8QAAADeAAAADwAAAGRycy9kb3ducmV2LnhtbESP22rCQBCG7wXfYZlC73RTKyKpq9iC&#10;4FXBwwMM2Uk2NTMbs6tJ+/TdC8HLn//Et9oM3Kg7daH2YuBtmoEiKbytpTJwPu0mS1AholhsvJCB&#10;XwqwWY9HK8yt7+VA92OsVBqRkKMBF2Obax0KR4xh6luS5JW+Y4xJdpW2HfZpnBs9y7KFZqwlPThs&#10;6ctRcTne2MB1cfrh5e2z5PDd9n9u0AfG0pjXl2H7ASrSEJ/hR3tvDczm7/MEkHASCu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p81jxAAAAN4AAAAPAAAAAAAAAAAA&#10;AAAAAKECAABkcnMvZG93bnJldi54bWxQSwUGAAAAAAQABAD5AAAAkgMAAAAA&#10;" strokecolor="aqua" strokeweight=".35pt"/>
                        <v:rect id="Rectangle 821" o:spid="_x0000_s2084" style="position:absolute;left:3292;top:1020;width:104;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gU4ccA&#10;AADeAAAADwAAAGRycy9kb3ducmV2LnhtbESPQWvCQBSE74L/YXlCL6IbrZSSuooIpaEI0lg9P7Kv&#10;STD7Nma3Sfz3riB4HGbmG2a57k0lWmpcaVnBbBqBIM6sLjlX8Hv4nLyDcB5ZY2WZFFzJwXo1HCwx&#10;1rbjH2pTn4sAYRejgsL7OpbSZQUZdFNbEwfvzzYGfZBNLnWDXYCbSs6j6E0aLDksFFjTtqDsnP4b&#10;BV22b0+H3Zfcj0+J5Uty2abHb6VeRv3mA4Sn3j/Dj3aiFcwXr4sZ3O+EK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YFOHHAAAA3gAAAA8AAAAAAAAAAAAAAAAAmAIAAGRy&#10;cy9kb3ducmV2LnhtbFBLBQYAAAAABAAEAPUAAACMAwAAAAA=&#10;" filled="f" stroked="f"/>
                        <v:line id="Line 822" o:spid="_x0000_s2085" style="position:absolute;flip:x y;visibility:visible;mso-wrap-style:square" from="3299,1027" to="3336,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doYMQAAADeAAAADwAAAGRycy9kb3ducmV2LnhtbESPQYvCMBSE74L/ITzBm6ZWXZauUZYF&#10;QbxVK6y3R/Nsi81LaaLGf79ZEDwOM/MNs9oE04o79a6xrGA2TUAQl1Y3XCkojtvJJwjnkTW2lknB&#10;kxxs1sPBCjNtH5zT/eArESHsMlRQe99lUrqyJoNuajvi6F1sb9BH2VdS9/iIcNPKNEk+pMGG40KN&#10;Hf3UVF4PN6MgbH/P+2dXFNVpucP8PAt5YYJS41H4/gLhKfh3+NXeaQXpYr5I4f9Ov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F2hgxAAAAN4AAAAPAAAAAAAAAAAA&#10;AAAAAKECAABkcnMvZG93bnJldi54bWxQSwUGAAAAAAQABAD5AAAAkgMAAAAA&#10;" strokecolor="aqua" strokeweight=".35pt"/>
                        <v:line id="Line 823" o:spid="_x0000_s2086" style="position:absolute;visibility:visible;mso-wrap-style:square" from="3336,1065" to="3374,1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X3ssgAAADeAAAADwAAAGRycy9kb3ducmV2LnhtbESPT2sCMRTE70K/Q3iFXkSz1aXIapRS&#10;EMSDpVahvT02b//o5mVJ4rp+e1MoeBxm5jfMYtWbRnTkfG1Zwes4AUGcW11zqeDwvR7NQPiArLGx&#10;TApu5GG1fBosMNP2yl/U7UMpIoR9hgqqENpMSp9XZNCPbUscvcI6gyFKV0rt8BrhppGTJHmTBmuO&#10;CxW29FFRft5fjAK3K25HDt36Myk2P+n2PNz+ni5KvTz373MQgfrwCP+3N1rBJJ2mU/i7E6+AX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LX3ssgAAADeAAAADwAAAAAA&#10;AAAAAAAAAAChAgAAZHJzL2Rvd25yZXYueG1sUEsFBgAAAAAEAAQA+QAAAJYDAAAAAA==&#10;" strokecolor="aqua" strokeweight=".35pt"/>
                        <v:line id="Line 824" o:spid="_x0000_s2087" style="position:absolute;flip:x;visibility:visible;mso-wrap-style:square" from="3299,1065" to="3336,1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zLYMUAAADeAAAADwAAAGRycy9kb3ducmV2LnhtbESPzWrDMBCE74W+g9hCb43c1ITgRAlt&#10;INBTID8PsFhry6135VpK7Obpq0Igx2FmvmGW65FbdaE+NF4MvE4yUCSlt43UBk7H7cscVIgoFlsv&#10;ZOCXAqxXjw9LLKwfZE+XQ6xVgkgo0ICLsSu0DqUjxjDxHUnyKt8zxiT7WtsehwTnVk+zbKYZG0kL&#10;DjvaOCq/D2c28DM7fvH8/FFx2HXD1Y16z1gZ8/w0vi9ARRrjPXxrf1oD0/wtz+H/TroC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JzLYMUAAADeAAAADwAAAAAAAAAA&#10;AAAAAAChAgAAZHJzL2Rvd25yZXYueG1sUEsFBgAAAAAEAAQA+QAAAJMDAAAAAA==&#10;" strokecolor="aqua" strokeweight=".35pt"/>
                        <v:line id="Line 825" o:spid="_x0000_s2088" style="position:absolute;flip:y;visibility:visible;mso-wrap-style:square" from="3336,1027" to="3374,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Bu+8YAAADeAAAADwAAAGRycy9kb3ducmV2LnhtbESP3WrCQBSE74W+w3IKvdNN1YqkrlIF&#10;oVeCPw9wyJ5k0+acTbOrSfv0bqHQy2FmvmFWm4EbdaMu1F4MPE8yUCSFt7VUBi7n/XgJKkQUi40X&#10;MvBNATbrh9EKc+t7OdLtFCuVIBJyNOBibHOtQ+GIMUx8S5K80neMMcmu0rbDPsG50dMsW2jGWtKC&#10;w5Z2jorP05UNfC3OH7y8bksOh7b/cYM+MpbGPD0Ob6+gIg3xP/zXfrcGpvPZ/AV+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QbvvGAAAA3gAAAA8AAAAAAAAA&#10;AAAAAAAAoQIAAGRycy9kb3ducmV2LnhtbFBLBQYAAAAABAAEAPkAAACUAwAAAAA=&#10;" strokecolor="aqua" strokeweight=".35pt"/>
                        <v:rect id="Rectangle 826" o:spid="_x0000_s2089" style="position:absolute;left:3554;top:150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MlccA&#10;AADeAAAADwAAAGRycy9kb3ducmV2LnhtbESPQWvCQBSE7wX/w/KEXoputCIldRURpEEEaayeH9nX&#10;JJh9G7Nrkv57VxB6HGbmG2ax6k0lWmpcaVnBZByBIM6sLjlX8HPcjj5AOI+ssbJMCv7IwWo5eFlg&#10;rG3H39SmPhcBwi5GBYX3dSylywoy6Ma2Jg7er20M+iCbXOoGuwA3lZxG0VwaLDksFFjTpqDskt6M&#10;gi47tOfj/kse3s6J5Wty3aSnnVKvw379CcJT7//Dz3aiFUxn77M5PO6EK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xjJXHAAAA3gAAAA8AAAAAAAAAAAAAAAAAmAIAAGRy&#10;cy9kb3ducmV2LnhtbFBLBQYAAAAABAAEAPUAAACMAwAAAAA=&#10;" filled="f" stroked="f"/>
                        <v:line id="Line 827" o:spid="_x0000_s2090" style="position:absolute;flip:x y;visibility:visible;mso-wrap-style:square" from="3561,1507" to="3599,1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DL+MUAAADeAAAADwAAAGRycy9kb3ducmV2LnhtbESPQYvCMBSE74L/IbyFvWmqq+7SNYoI&#10;gnirVtDbo3nblm1eShM1/nsjCB6HmfmGmS+DacSVOldbVjAaJiCIC6trLhXkh83gB4TzyBoby6Tg&#10;Tg6Wi35vjqm2N87ouveliBB2KSqovG9TKV1RkUE3tC1x9P5sZ9BH2ZVSd3iLcNPIcZLMpMGa40KF&#10;La0rKv73F6MgbE7n3b3N8/I43WJ2HoUsN0Gpz4+w+gXhKfh3+NXeagXjydfkG5534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DL+MUAAADeAAAADwAAAAAAAAAA&#10;AAAAAAChAgAAZHJzL2Rvd25yZXYueG1sUEsFBgAAAAAEAAQA+QAAAJMDAAAAAA==&#10;" strokecolor="aqua" strokeweight=".35pt"/>
                        <v:line id="Line 828" o:spid="_x0000_s2091" style="position:absolute;visibility:visible;mso-wrap-style:square" from="3599,1545" to="3636,1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Flw8UAAADeAAAADwAAAGRycy9kb3ducmV2LnhtbERPy2oCMRTdF/yHcIVuSs1UBylTo4gg&#10;iAtFbaHdXSZ3HnVyMyRxHP/eLASXh/OeLXrTiI6cry0r+BglIIhzq2suFXyf1u+fIHxA1thYJgU3&#10;8rCYD15mmGl75QN1x1CKGMI+QwVVCG0mpc8rMuhHtiWOXGGdwRChK6V2eI3hppHjJJlKgzXHhgpb&#10;WlWUn48Xo8DtitsPh269T4rNb7o9v23//i9KvQ775ReIQH14ih/ujVYwTidp3BvvxCsg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hFlw8UAAADeAAAADwAAAAAAAAAA&#10;AAAAAAChAgAAZHJzL2Rvd25yZXYueG1sUEsFBgAAAAAEAAQA+QAAAJMDAAAAAA==&#10;" strokecolor="aqua" strokeweight=".35pt"/>
                        <v:line id="Line 829" o:spid="_x0000_s2092" style="position:absolute;flip:x;visibility:visible;mso-wrap-style:square" from="3561,1545" to="3599,1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1k/sYAAADeAAAADwAAAGRycy9kb3ducmV2LnhtbESP3WrCQBSE7wt9h+UUvKubqohNXaUV&#10;hF4J/jzAIXuSTZtzNs2uJu3TdwXBy2FmvmGW64EbdaEu1F4MvIwzUCSFt7VUBk7H7fMCVIgoFhsv&#10;ZOCXAqxXjw9LzK3vZU+XQ6xUgkjI0YCLsc21DoUjxjD2LUnySt8xxiS7StsO+wTnRk+ybK4Za0kL&#10;DlvaOCq+D2c28DM/fvHi/FFy2LX9nxv0nrE0ZvQ0vL+BijTEe/jW/rQGJrPp7BW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dZP7GAAAA3gAAAA8AAAAAAAAA&#10;AAAAAAAAoQIAAGRycy9kb3ducmV2LnhtbFBLBQYAAAAABAAEAPkAAACUAwAAAAA=&#10;" strokecolor="aqua" strokeweight=".35pt"/>
                        <v:line id="Line 830" o:spid="_x0000_s2093" style="position:absolute;flip:y;visibility:visible;mso-wrap-style:square" from="3599,1507" to="3636,1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5bvsQAAADeAAAADwAAAGRycy9kb3ducmV2LnhtbESP22rCQBCG7wt9h2UK3tWNVkVSV6lC&#10;oVcFDw8wZCfZ1Mxsml1N7NN3LwQvf/4T32ozcKOu1IXai4HJOANFUnhbS2XgdPx8XYIKEcVi44UM&#10;3CjAZv38tMLc+l72dD3ESqURCTkacDG2udahcMQYxr4lSV7pO8aYZFdp22GfxrnR0yxbaMZa0oPD&#10;lnaOivPhwgZ+F8cfXl62JYfvtv9zg94zlsaMXoaPd1CRhvgI39tf1sB09jZPAAknoYB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flu+xAAAAN4AAAAPAAAAAAAAAAAA&#10;AAAAAKECAABkcnMvZG93bnJldi54bWxQSwUGAAAAAAQABAD5AAAAkgMAAAAA&#10;" strokecolor="aqua" strokeweight=".35pt"/>
                        <v:rect id="Rectangle 831" o:spid="_x0000_s2094" style="position:absolute;left:3816;top:1575;width:105;height: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GCPMcA&#10;AADeAAAADwAAAGRycy9kb3ducmV2LnhtbESPQWvCQBSE74L/YXmFXkrdqG2R6CoilAYRpLF6fmSf&#10;SWj2bcxuk/jvXaHgcZiZb5jFqjeVaKlxpWUF41EEgjizuuRcwc/h83UGwnlkjZVlUnAlB6vlcLDA&#10;WNuOv6lNfS4ChF2MCgrv61hKlxVk0I1sTRy8s20M+iCbXOoGuwA3lZxE0Yc0WHJYKLCmTUHZb/pn&#10;FHTZvj0ddl9y/3JKLF+SyyY9bpV6furXcxCeev8I/7cTrWDyNn0fw/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gjzHAAAA3gAAAA8AAAAAAAAAAAAAAAAAmAIAAGRy&#10;cy9kb3ducmV2LnhtbFBLBQYAAAAABAAEAPUAAACMAwAAAAA=&#10;" filled="f" stroked="f"/>
                        <v:line id="Line 832" o:spid="_x0000_s2095" style="position:absolute;flip:x y;visibility:visible;mso-wrap-style:square" from="3824,1582" to="386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7+vcQAAADeAAAADwAAAGRycy9kb3ducmV2LnhtbESPQYvCMBSE74L/ITzBm6bWdVm6RlkW&#10;BPFWrbDeHs2zLTYvpYka//1GEDwOM/MNs1wH04ob9a6xrGA2TUAQl1Y3XCkoDpvJFwjnkTW2lknB&#10;gxysV8PBEjNt75zTbe8rESHsMlRQe99lUrqyJoNuajvi6J1tb9BH2VdS93iPcNPKNEk+pcGG40KN&#10;Hf3WVF72V6MgbP5Ou0dXFNVxscX8NAt5YYJS41H4+QbhKfh3+NXeagXpx3yRwvNOvAJ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v69xAAAAN4AAAAPAAAAAAAAAAAA&#10;AAAAAKECAABkcnMvZG93bnJldi54bWxQSwUGAAAAAAQABAD5AAAAkgMAAAAA&#10;" strokecolor="aqua" strokeweight=".35pt"/>
                        <v:line id="Line 833" o:spid="_x0000_s2096" style="position:absolute;visibility:visible;mso-wrap-style:square" from="3861,1620" to="3899,1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xhb8gAAADeAAAADwAAAGRycy9kb3ducmV2LnhtbESPW2sCMRSE3wv+h3CEvpSarZciq1Gk&#10;IIgPlWoL+nbYnL3o5mRJ4rr++6Yg9HGYmW+Y+bIztWjJ+cqygrdBAoI4s7riQsH3Yf06BeEDssba&#10;Mim4k4flovc0x1TbG39Ruw+FiBD2KSooQ2hSKX1WkkE/sA1x9HLrDIYoXSG1w1uEm1oOk+RdGqw4&#10;LpTY0EdJ2WV/NQrcZ37/4dCud0m+OY63l5ft6XxV6rnfrWYgAnXhP/xob7SC4Xg0GcHfnXgF5OI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Wxhb8gAAADeAAAADwAAAAAA&#10;AAAAAAAAAAChAgAAZHJzL2Rvd25yZXYueG1sUEsFBgAAAAAEAAQA+QAAAJYDAAAAAA==&#10;" strokecolor="aqua" strokeweight=".35pt"/>
                        <v:line id="Line 834" o:spid="_x0000_s2097" style="position:absolute;flip:x;visibility:visible;mso-wrap-style:square" from="3824,1620" to="3861,1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VdvcYAAADeAAAADwAAAGRycy9kb3ducmV2LnhtbESP3WrCQBSE74W+w3IKvdNN1YqkrlIF&#10;oVeCPw9wyJ5k0+acTbOrSfv0bqHQy2FmvmFWm4EbdaMu1F4MPE8yUCSFt7VUBi7n/XgJKkQUi40X&#10;MvBNATbrh9EKc+t7OdLtFCuVIBJyNOBibHOtQ+GIMUx8S5K80neMMcmu0rbDPsG50dMsW2jGWtKC&#10;w5Z2jorP05UNfC3OH7y8bksOh7b/cYM+MpbGPD0Ob6+gIg3xP/zXfrcGpvPZyxx+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FXb3GAAAA3gAAAA8AAAAAAAAA&#10;AAAAAAAAoQIAAGRycy9kb3ducmV2LnhtbFBLBQYAAAAABAAEAPkAAACUAwAAAAA=&#10;" strokecolor="aqua" strokeweight=".35pt"/>
                        <v:line id="Line 835" o:spid="_x0000_s2098" style="position:absolute;flip:y;visibility:visible;mso-wrap-style:square" from="3861,1582" to="3899,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n4JsYAAADeAAAADwAAAGRycy9kb3ducmV2LnhtbESP3WrCQBSE74W+w3IKvdNNtYqkrlIF&#10;oVeCPw9wyJ5k0+acTbOrSfv0bqHQy2FmvmFWm4EbdaMu1F4MPE8yUCSFt7VUBi7n/XgJKkQUi40X&#10;MvBNATbrh9EKc+t7OdLtFCuVIBJyNOBibHOtQ+GIMUx8S5K80neMMcmu0rbDPsG50dMsW2jGWtKC&#10;w5Z2jorP05UNfC3OH7y8bksOh7b/cYM+MpbGPD0Ob6+gIg3xP/zXfrcGpi+z+Rx+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J+CbGAAAA3gAAAA8AAAAAAAAA&#10;AAAAAAAAoQIAAGRycy9kb3ducmV2LnhtbFBLBQYAAAAABAAEAPkAAACUAwAAAAA=&#10;" strokecolor="aqua" strokeweight=".35pt"/>
                        <v:rect id="Rectangle 836" o:spid="_x0000_s2099" style="position:absolute;left:4071;top:1297;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gaSMcA&#10;AADeAAAADwAAAGRycy9kb3ducmV2LnhtbESPQWvCQBSE74L/YXlCL6KbWhWJrlKE0iCCNLaeH9nX&#10;JDT7Nma3SfrvXaHgcZiZb5jNrjeVaKlxpWUFz9MIBHFmdcm5gs/z22QFwnlkjZVlUvBHDnbb4WCD&#10;sbYdf1Cb+lwECLsYFRTe17GULivIoJvamjh437Yx6INscqkb7ALcVHIWRUtpsOSwUGBN+4Kyn/TX&#10;KOiyU3s5H9/laXxJLF+T6z79Oij1NOpf1yA89f4R/m8nWsFs/rJYwv1OuAJye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oGkjHAAAA3gAAAA8AAAAAAAAAAAAAAAAAmAIAAGRy&#10;cy9kb3ducmV2LnhtbFBLBQYAAAAABAAEAPUAAACMAwAAAAA=&#10;" filled="f" stroked="f"/>
                        <v:line id="Line 837" o:spid="_x0000_s2100" style="position:absolute;flip:x y;visibility:visible;mso-wrap-style:square" from="4079,1305" to="4116,1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ldJcUAAADeAAAADwAAAGRycy9kb3ducmV2LnhtbESPT4vCMBTE78J+h/AW9qaprv+oRlkE&#10;QbxVu7DeHs2zLdu8lCZq/PZGEDwOM/MbZrkOphFX6lxtWcFwkIAgLqyuuVSQH7f9OQjnkTU2lknB&#10;nRysVx+9Jaba3jij68GXIkLYpaig8r5NpXRFRQbdwLbE0TvbzqCPsiul7vAW4aaRoySZSoM1x4UK&#10;W9pUVPwfLkZB2P6d9vc2z8vfyQ6z0zBkuQlKfX2GnwUIT8G/w6/2TisYjb8nM3je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LldJcUAAADeAAAADwAAAAAAAAAA&#10;AAAAAAChAgAAZHJzL2Rvd25yZXYueG1sUEsFBgAAAAAEAAQA+QAAAJMDAAAAAA==&#10;" strokecolor="aqua" strokeweight=".35pt"/>
                        <v:line id="Line 838" o:spid="_x0000_s2101" style="position:absolute;visibility:visible;mso-wrap-style:square" from="4116,1342" to="4154,1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jzHsUAAADeAAAADwAAAGRycy9kb3ducmV2LnhtbERPy2oCMRTdF/yHcIVuRDNaKzI1ihQE&#10;cVGpraC7y+TOo05uhiSO49+bhdDl4bwXq87UoiXnK8sKxqMEBHFmdcWFgt+fzXAOwgdkjbVlUnAn&#10;D6tl72WBqbY3/qb2EAoRQ9inqKAMoUml9FlJBv3INsSRy60zGCJ0hdQObzHc1HKSJDNpsOLYUGJD&#10;nyVll8PVKHBf+f3Iod3sk3x7mu4ug93576rUa79bf4AI1IV/8dO91Qom07f3uDfeiVd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jzHsUAAADeAAAADwAAAAAAAAAA&#10;AAAAAAChAgAAZHJzL2Rvd25yZXYueG1sUEsFBgAAAAAEAAQA+QAAAJMDAAAAAA==&#10;" strokecolor="aqua" strokeweight=".35pt"/>
                        <v:line id="Line 839" o:spid="_x0000_s2102" style="position:absolute;flip:x;visibility:visible;mso-wrap-style:square" from="4079,1342" to="4116,1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TyI8YAAADeAAAADwAAAGRycy9kb3ducmV2LnhtbESPUWvCQBCE3wv+h2OFvtVLrRUbPaUt&#10;FPokqP0BS26Ti83upbnTpP31nlDwcZiZb5jVZuBGnakLtRcDj5MMFEnhbS2Vga/Dx8MCVIgoFhsv&#10;ZOCXAmzWo7sV5tb3sqPzPlYqQSTkaMDF2OZah8IRY5j4liR5pe8YY5JdpW2HfYJzo6dZNteMtaQF&#10;hy29Oyq+9yc28DM/HHlxeis5bNv+zw16x1gacz8eXpegIg3xFv5vf1oD09nT8wtc76QroN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NE8iPGAAAA3gAAAA8AAAAAAAAA&#10;AAAAAAAAoQIAAGRycy9kb3ducmV2LnhtbFBLBQYAAAAABAAEAPkAAACUAwAAAAA=&#10;" strokecolor="aqua" strokeweight=".35pt"/>
                        <v:line id="Line 840" o:spid="_x0000_s2103" style="position:absolute;flip:y;visibility:visible;mso-wrap-style:square" from="4116,1305" to="4154,1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KRA8MAAADeAAAADwAAAGRycy9kb3ducmV2LnhtbESPz2rCQBDG74W+wzKF3upGW4KkrqKF&#10;Qk+C2gcYspNsNDMbs6tJffruQfD48f3jt1iN3Kor9aHxYmA6yUCRlN42Uhv4PXy/zUGFiGKx9UIG&#10;/ijAavn8tMDC+kF2dN3HWqURCQUacDF2hdahdMQYJr4jSV7le8aYZF9r2+OQxrnVsyzLNWMj6cFh&#10;R1+OytP+wgbO+eHI88um4rDthpsb9Y6xMub1ZVx/goo0xkf43v6xBmYf73kCSDgJBf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SkQPDAAAA3gAAAA8AAAAAAAAAAAAA&#10;AAAAoQIAAGRycy9kb3ducmV2LnhtbFBLBQYAAAAABAAEAPkAAACRAwAAAAA=&#10;" strokecolor="aqua" strokeweight=".35pt"/>
                        <v:rect id="Rectangle 841" o:spid="_x0000_s2104" style="position:absolute;left:4334;top:877;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1IgccA&#10;AADeAAAADwAAAGRycy9kb3ducmV2LnhtbESPQWvCQBSE74L/YXlCL6IbrUhJXUWE0lAEaayeH9nX&#10;JJh9G7PbJP57VxB6HGbmG2a16U0lWmpcaVnBbBqBIM6sLjlX8HP8mLyBcB5ZY2WZFNzIwWY9HKww&#10;1rbjb2pTn4sAYRejgsL7OpbSZQUZdFNbEwfv1zYGfZBNLnWDXYCbSs6jaCkNlhwWCqxpV1B2Sf+M&#10;gi47tOfj/lMexufE8jW57tLTl1Ivo377DsJT7//Dz3aiFcwXr8sZPO6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tSIHHAAAA3gAAAA8AAAAAAAAAAAAAAAAAmAIAAGRy&#10;cy9kb3ducmV2LnhtbFBLBQYAAAAABAAEAPUAAACMAwAAAAA=&#10;" filled="f" stroked="f"/>
                        <v:line id="Line 842" o:spid="_x0000_s2105" style="position:absolute;flip:x y;visibility:visible;mso-wrap-style:square" from="4341,885" to="4379,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I0AMQAAADeAAAADwAAAGRycy9kb3ducmV2LnhtbESPQYvCMBSE7wv+h/AEb2tq3RWpRpEF&#10;QbzVraC3R/Nsi81LabIa/71ZEDwOM/MNs1wH04ob9a6xrGAyTkAQl1Y3XCkofrefcxDOI2tsLZOC&#10;BzlYrwYfS8y0vXNOt4OvRISwy1BB7X2XSenKmgy6se2Io3exvUEfZV9J3eM9wk0r0ySZSYMNx4Ua&#10;O/qpqbwe/oyCsD2d94+uKKrj9w7z8yTkhQlKjYZhswDhKfh3+NXeaQXp13SWwv+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ojQAxAAAAN4AAAAPAAAAAAAAAAAA&#10;AAAAAKECAABkcnMvZG93bnJldi54bWxQSwUGAAAAAAQABAD5AAAAkgMAAAAA&#10;" strokecolor="aqua" strokeweight=".35pt"/>
                        <v:line id="Line 843" o:spid="_x0000_s2106" style="position:absolute;visibility:visible;mso-wrap-style:square" from="4379,922" to="4416,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Cr0sgAAADeAAAADwAAAGRycy9kb3ducmV2LnhtbESPW2sCMRSE3wv9D+EUfCk16wUpW6OI&#10;IIgPFW/Qvh02Zy91c7IkcV3/fSMIPg4z8w0znXemFi05X1lWMOgnIIgzqysuFBwPq49PED4ga6wt&#10;k4IbeZjPXl+mmGp75R21+1CICGGfooIyhCaV0mclGfR92xBHL7fOYIjSFVI7vEa4qeUwSSbSYMVx&#10;ocSGliVl5/3FKHDf+e3EoV1tk3z9M96c3ze/fxelem/d4gtEoC48w4/2WisYjkeTEdzvxCsg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wCr0sgAAADeAAAADwAAAAAA&#10;AAAAAAAAAAChAgAAZHJzL2Rvd25yZXYueG1sUEsFBgAAAAAEAAQA+QAAAJYDAAAAAA==&#10;" strokecolor="aqua" strokeweight=".35pt"/>
                        <v:line id="Line 844" o:spid="_x0000_s2107" style="position:absolute;flip:x;visibility:visible;mso-wrap-style:square" from="4341,922" to="4379,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mXAMUAAADeAAAADwAAAGRycy9kb3ducmV2LnhtbESPUWvCQBCE3wv9D8cW+lYvWgmSeooW&#10;Cn0S1P6AJbfJpc3uxdxpUn99ryD4OMzMN8xyPXKrLtSHxouB6SQDRVJ620ht4Ov48bIAFSKKxdYL&#10;GfilAOvV48MSC+sH2dPlEGuVIBIKNOBi7AqtQ+mIMUx8R5K8yveMMcm+1rbHIcG51bMsyzVjI2nB&#10;YUfvjsqfw5kNnPLjNy/O24rDrhuubtR7xsqY56dx8wYq0hjv4Vv70xqYzV/zOfzfSVdAr/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ymXAMUAAADeAAAADwAAAAAAAAAA&#10;AAAAAAChAgAAZHJzL2Rvd25yZXYueG1sUEsFBgAAAAAEAAQA+QAAAJMDAAAAAA==&#10;" strokecolor="aqua" strokeweight=".35pt"/>
                        <v:line id="Line 845" o:spid="_x0000_s2108" style="position:absolute;flip:y;visibility:visible;mso-wrap-style:square" from="4379,885" to="4416,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Uym8UAAADeAAAADwAAAGRycy9kb3ducmV2LnhtbESPUUvDQBCE3wX/w7GCb/Zi1VBiLqUV&#10;BJ+Etv6AJbfJRbN7MXdtYn99TxB8HGbmG6Zcz9yrE42h82LgfpGBIqm97aQ18HF4vVuBChHFYu+F&#10;DPxQgHV1fVViYf0kOzrtY6sSREKBBlyMQ6F1qB0xhoUfSJLX+JExJjm22o44JTj3eplluWbsJC04&#10;HOjFUf21P7KB7/zwyavjtuHwPkxnN+sdY2PM7c28eQYVaY7/4b/2mzWwfHzIn+D3TroCur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Uym8UAAADeAAAADwAAAAAAAAAA&#10;AAAAAAChAgAAZHJzL2Rvd25yZXYueG1sUEsFBgAAAAAEAAQA+QAAAJMDAAAAAA==&#10;" strokecolor="aqua" strokeweight=".35pt"/>
                        <v:rect id="Rectangle 846" o:spid="_x0000_s2109" style="position:absolute;left:4596;top:855;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TQ9ccA&#10;AADeAAAADwAAAGRycy9kb3ducmV2LnhtbESPQWvCQBSE70L/w/IKvUjdqCWU1FVEKA0iiNF6fmRf&#10;k9Ds25jdJvHfu0LB4zAz3zCL1WBq0VHrKssKppMIBHFudcWFgtPx8/UdhPPIGmvLpOBKDlbLp9EC&#10;E217PlCX+UIECLsEFZTeN4mULi/JoJvYhjh4P7Y16INsC6lb7APc1HIWRbE0WHFYKLGhTUn5b/Zn&#10;FPT5vjsfd19yPz6nli/pZZN9b5V6eR7WHyA8Df4R/m+nWsHsbR7H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E0PXHAAAA3gAAAA8AAAAAAAAAAAAAAAAAmAIAAGRy&#10;cy9kb3ducmV2LnhtbFBLBQYAAAAABAAEAPUAAACMAwAAAAA=&#10;" filled="f" stroked="f"/>
                        <v:line id="Line 847" o:spid="_x0000_s2110" style="position:absolute;flip:x y;visibility:visible;mso-wrap-style:square" from="4604,862" to="4641,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WXmMQAAADeAAAADwAAAGRycy9kb3ducmV2LnhtbESPT4vCMBTE7wt+h/AEb2vq/6VrFBEE&#10;8VatoLdH87Yt27yUJmr89mZhweMwM79hlutgGnGnztWWFYyGCQjiwuqaSwX5aff5BcJ5ZI2NZVLw&#10;JAfrVe9jiam2D87ofvSliBB2KSqovG9TKV1RkUE3tC1x9H5sZ9BH2ZVSd/iIcNPIcZLMpcGa40KF&#10;LW0rKn6PN6Mg7C7Xw7PN8/I822N2HYUsN0GpQT9svkF4Cv4d/m/vtYLxdDJfwN+deAX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1ZeYxAAAAN4AAAAPAAAAAAAAAAAA&#10;AAAAAKECAABkcnMvZG93bnJldi54bWxQSwUGAAAAAAQABAD5AAAAkgMAAAAA&#10;" strokecolor="aqua" strokeweight=".35pt"/>
                        <v:line id="Line 848" o:spid="_x0000_s2111" style="position:absolute;visibility:visible;mso-wrap-style:square" from="4641,900" to="4679,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Q5o8UAAADeAAAADwAAAGRycy9kb3ducmV2LnhtbERPy2oCMRTdF/yHcAU3RTNaGWRqlFIQ&#10;xEWLL2h3l8mdR53cDEkcx79vFoLLw3kv171pREfO15YVTCcJCOLc6ppLBafjZrwA4QOyxsYyKbiT&#10;h/Vq8LLETNsb76k7hFLEEPYZKqhCaDMpfV6RQT+xLXHkCusMhghdKbXDWww3jZwlSSoN1hwbKmzp&#10;s6L8crgaBe6ruJ85dJvvpNj+zHeX193v31Wp0bD/eAcRqA9P8cO91Qpm87c07o134hW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aQ5o8UAAADeAAAADwAAAAAAAAAA&#10;AAAAAAChAgAAZHJzL2Rvd25yZXYueG1sUEsFBgAAAAAEAAQA+QAAAJMDAAAAAA==&#10;" strokecolor="aqua" strokeweight=".35pt"/>
                        <v:line id="Line 849" o:spid="_x0000_s2112" style="position:absolute;flip:x;visibility:visible;mso-wrap-style:square" from="4604,900" to="4641,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g4nsUAAADeAAAADwAAAGRycy9kb3ducmV2LnhtbESPUWvCQBCE34X+h2MLvumltgSbekoV&#10;Cn0S1P6AJbfJpc3upbnTxP56r1Do4zAz3zCrzcitulAfGi8GHuYZKJLS20ZqAx+nt9kSVIgoFlsv&#10;ZOBKATbru8kKC+sHOdDlGGuVIBIKNOBi7AqtQ+mIMcx9R5K8yveMMcm+1rbHIcG51YssyzVjI2nB&#10;YUc7R+XX8cwGvvPTJy/P24rDvht+3KgPjJUx0/vx9QVUpDH+h//a79bA4ukxf4b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g4nsUAAADeAAAADwAAAAAAAAAA&#10;AAAAAAChAgAAZHJzL2Rvd25yZXYueG1sUEsFBgAAAAAEAAQA+QAAAJMDAAAAAA==&#10;" strokecolor="aqua" strokeweight=".35pt"/>
                        <v:line id="Line 850" o:spid="_x0000_s2113" style="position:absolute;flip:y;visibility:visible;mso-wrap-style:square" from="4641,862" to="4679,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sH3sQAAADeAAAADwAAAGRycy9kb3ducmV2LnhtbESP22rCQBCG7wu+wzKCd3WjFpXoKm2h&#10;0KuChwcYspNsNDMbs6tJ+/Tdi0Ivf/4T33Y/cKMe1IXai4HZNANFUnhbS2XgfPp4XoMKEcVi44UM&#10;fFOA/W70tMXc+l4O9DjGSqURCTkacDG2udahcMQYpr4lSV7pO8aYZFdp22GfxrnR8yxbasZa0oPD&#10;lt4dFdfjnQ3clqcLr+9vJYevtv9xgz4wlsZMxsPrBlSkIf6H/9qf1sD8ZbFKAAknoYD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ywfexAAAAN4AAAAPAAAAAAAAAAAA&#10;AAAAAKECAABkcnMvZG93bnJldi54bWxQSwUGAAAAAAQABAD5AAAAkgMAAAAA&#10;" strokecolor="aqua" strokeweight=".35pt"/>
                        <v:rect id="Rectangle 851" o:spid="_x0000_s2114" style="position:absolute;left:4851;top:75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eXMcA&#10;AADeAAAADwAAAGRycy9kb3ducmV2LnhtbESPQWvCQBSE74L/YXmFXkrdqKWV6CoilAYRpLF6fmSf&#10;SWj2bcxuk/jvXaHgcZiZb5jFqjeVaKlxpWUF41EEgjizuuRcwc/h83UGwnlkjZVlUnAlB6vlcLDA&#10;WNuOv6lNfS4ChF2MCgrv61hKlxVk0I1sTRy8s20M+iCbXOoGuwA3lZxE0bs0WHJYKLCmTUHZb/pn&#10;FHTZvj0ddl9y/3JKLF+SyyY9bpV6furXcxCeev8I/7cTrWDyNv0Yw/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03lzHAAAA3gAAAA8AAAAAAAAAAAAAAAAAmAIAAGRy&#10;cy9kb3ducmV2LnhtbFBLBQYAAAAABAAEAPUAAACMAwAAAAA=&#10;" filled="f" stroked="f"/>
                        <v:line id="Line 852" o:spid="_x0000_s2115" style="position:absolute;flip:x y;visibility:visible;mso-wrap-style:square" from="4859,757" to="4896,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ui3cUAAADeAAAADwAAAGRycy9kb3ducmV2LnhtbESPQWvCQBSE7wX/w/IEb3VjbKtEVykF&#10;QXqLpqC3R/aZBLNvQ3bV9d+7gtDjMDPfMMt1MK24Uu8aywom4wQEcWl1w5WCYr95n4NwHllja5kU&#10;3MnBejV4W2Km7Y1zuu58JSKEXYYKau+7TEpX1mTQjW1HHL2T7Q36KPtK6h5vEW5amSbJlzTYcFyo&#10;saOfmsrz7mIUhM3h+HvviqL6+9xifpyEvDBBqdEwfC9AeAr+P/xqb7WC9GM6S+F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3ui3cUAAADeAAAADwAAAAAAAAAA&#10;AAAAAAChAgAAZHJzL2Rvd25yZXYueG1sUEsFBgAAAAAEAAQA+QAAAJMDAAAAAA==&#10;" strokecolor="aqua" strokeweight=".35pt"/>
                        <v:line id="Line 853" o:spid="_x0000_s2116" style="position:absolute;visibility:visible;mso-wrap-style:square" from="4896,795" to="4934,8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k9D8gAAADeAAAADwAAAGRycy9kb3ducmV2LnhtbESPT2sCMRTE7wW/Q3hCL6Vmq2JlNYoU&#10;BPFQqbagt8fm7R/dvCxJXNdv3xSEHoeZ+Q0zX3amFi05X1lW8DZIQBBnVldcKPg+rF+nIHxA1lhb&#10;JgV38rBc9J7mmGp74y9q96EQEcI+RQVlCE0qpc9KMugHtiGOXm6dwRClK6R2eItwU8thkkykwYrj&#10;QokNfZSUXfZXo8B95vcfDu16l+Sb43h7edmezlelnvvdagYiUBf+w4/2RisYjkfvI/i7E6+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tk9D8gAAADeAAAADwAAAAAA&#10;AAAAAAAAAAChAgAAZHJzL2Rvd25yZXYueG1sUEsFBgAAAAAEAAQA+QAAAJYDAAAAAA==&#10;" strokecolor="aqua" strokeweight=".35pt"/>
                        <v:line id="Line 854" o:spid="_x0000_s2117" style="position:absolute;flip:x;visibility:visible;mso-wrap-style:square" from="4859,795" to="4896,8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AB3cYAAADeAAAADwAAAGRycy9kb3ducmV2LnhtbESP3WrCQBSE7wt9h+UUvKubqlhJXaUV&#10;hF4J/jzAIXuSTZtzNs2uJu3TdwXBy2FmvmGW64EbdaEu1F4MvIwzUCSFt7VUBk7H7fMCVIgoFhsv&#10;ZOCXAqxXjw9LzK3vZU+XQ6xUgkjI0YCLsc21DoUjxjD2LUnySt8xxiS7StsO+wTnRk+ybK4Za0kL&#10;DlvaOCq+D2c28DM/fvHi/FFy2LX9nxv0nrE0ZvQ0vL+BijTEe/jW/rQGJrPp6wy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bwAd3GAAAA3gAAAA8AAAAAAAAA&#10;AAAAAAAAoQIAAGRycy9kb3ducmV2LnhtbFBLBQYAAAAABAAEAPkAAACUAwAAAAA=&#10;" strokecolor="aqua" strokeweight=".35pt"/>
                        <v:line id="Line 855" o:spid="_x0000_s2118" style="position:absolute;flip:y;visibility:visible;mso-wrap-style:square" from="4896,757" to="4934,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ykRsYAAADeAAAADwAAAGRycy9kb3ducmV2LnhtbESPzWrDMBCE74W+g9hCbo2cpE2CGyWk&#10;hUJPhfw8wGKtLTfelWMpsdunrwqFHIeZ+YZZbQZu1JW6UHsxMBlnoEgKb2upDBwP749LUCGiWGy8&#10;kIFvCrBZ39+tMLe+lx1d97FSCSIhRwMuxjbXOhSOGMPYtyTJK33HGJPsKm077BOcGz3NsrlmrCUt&#10;OGzpzVFx2l/YwHl++OLl5bXk8Nn2P27QO8bSmNHDsH0BFWmIt/B/+8MamD7NFs/wdyddAb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8pEbGAAAA3gAAAA8AAAAAAAAA&#10;AAAAAAAAoQIAAGRycy9kb3ducmV2LnhtbFBLBQYAAAAABAAEAPkAAACUAwAAAAA=&#10;" strokecolor="aqua" strokeweight=".35pt"/>
                        <v:rect id="Rectangle 856" o:spid="_x0000_s2119" style="position:absolute;left:5113;top:855;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1GKMcA&#10;AADeAAAADwAAAGRycy9kb3ducmV2LnhtbESPQWvCQBSE74L/YXmFXqRuqsVKdBURikEK0lg9P7LP&#10;JDT7Nma3Sfz3rlDocZiZb5jlujeVaKlxpWUFr+MIBHFmdcm5gu/jx8schPPIGivLpOBGDtar4WCJ&#10;sbYdf1Gb+lwECLsYFRTe17GULivIoBvbmjh4F9sY9EE2udQNdgFuKjmJopk0WHJYKLCmbUHZT/pr&#10;FHTZoT0fP3fyMDonlq/JdZue9ko9P/WbBQhPvf8P/7UTrWDyNn2fwe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dRijHAAAA3gAAAA8AAAAAAAAAAAAAAAAAmAIAAGRy&#10;cy9kb3ducmV2LnhtbFBLBQYAAAAABAAEAPUAAACMAwAAAAA=&#10;" filled="f" stroked="f"/>
                        <v:line id="Line 857" o:spid="_x0000_s2120" style="position:absolute;flip:x y;visibility:visible;mso-wrap-style:square" from="5121,862" to="515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wBRcYAAADeAAAADwAAAGRycy9kb3ducmV2LnhtbESPzWrDMBCE74G+g9hCbrGc9MfBjRJK&#10;wRB6c+pCc1usjW1qrYylOsrbR4FAj8PMfMNsdsH0YqLRdZYVLJMUBHFtdceNguqrWKxBOI+ssbdM&#10;Ci7kYLd9mG0w1/bMJU0H34gIYZejgtb7IZfS1S0ZdIkdiKN3sqNBH+XYSD3iOcJNL1dp+ioNdhwX&#10;Whzoo6X69/BnFITi5/h5Gaqq+X7ZY3lchrIyQan5Y3h/A+Ep+P/wvb3XClbPT1kGtzvxCsjt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MAUXGAAAA3gAAAA8AAAAAAAAA&#10;AAAAAAAAoQIAAGRycy9kb3ducmV2LnhtbFBLBQYAAAAABAAEAPkAAACUAwAAAAA=&#10;" strokecolor="aqua" strokeweight=".35pt"/>
                        <v:line id="Line 858" o:spid="_x0000_s2121" style="position:absolute;visibility:visible;mso-wrap-style:square" from="5158,900" to="5196,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2vfsUAAADeAAAADwAAAGRycy9kb3ducmV2LnhtbERPy2oCMRTdF/yHcIVuRDNaqTI1ihQE&#10;cVGpraC7y+TOo05uhiSO49+bhdDl4bwXq87UoiXnK8sKxqMEBHFmdcWFgt+fzXAOwgdkjbVlUnAn&#10;D6tl72WBqbY3/qb2EAoRQ9inqKAMoUml9FlJBv3INsSRy60zGCJ0hdQObzHc1HKSJO/SYMWxocSG&#10;PkvKLoerUeC+8vuRQ7vZJ/n2NN1dBrvz31Wp1363/gARqAv/4qd7qxVMpm+zuDfeiVd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2vfsUAAADeAAAADwAAAAAAAAAA&#10;AAAAAAChAgAAZHJzL2Rvd25yZXYueG1sUEsFBgAAAAAEAAQA+QAAAJMDAAAAAA==&#10;" strokecolor="aqua" strokeweight=".35pt"/>
                        <v:line id="Line 859" o:spid="_x0000_s2122" style="position:absolute;flip:x;visibility:visible;mso-wrap-style:square" from="5121,900" to="5158,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GuQ8YAAADeAAAADwAAAGRycy9kb3ducmV2LnhtbESPUWvCQBCE3wv+h2MLvtVLbbE29ZS2&#10;IPRJUPsDltwmlza7F3Onif56r1DwcZiZb5jFauBGnagLtRcDj5MMFEnhbS2Vge/9+mEOKkQUi40X&#10;MnCmAKvl6G6BufW9bOm0i5VKEAk5GnAxtrnWoXDEGCa+JUle6TvGmGRXadthn+Dc6GmWzTRjLWnB&#10;YUufjorf3ZENHGb7H54fP0oOm7a/uEFvGUtjxvfD+xuoSEO8hf/bX9bA9Pnp5RX+7qQro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xrkPGAAAA3gAAAA8AAAAAAAAA&#10;AAAAAAAAoQIAAGRycy9kb3ducmV2LnhtbFBLBQYAAAAABAAEAPkAAACUAwAAAAA=&#10;" strokecolor="aqua" strokeweight=".35pt"/>
                        <v:line id="Line 860" o:spid="_x0000_s2123" style="position:absolute;flip:y;visibility:visible;mso-wrap-style:square" from="5158,862" to="5196,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53+cMAAADeAAAADwAAAGRycy9kb3ducmV2LnhtbESPz2rCQBDG7wXfYRnBW93UFgmpq7SF&#10;Qk+C2gcYspNsNDObZlcTffruQfD48f3jt9qM3KoL9aHxYuBlnoEiKb1tpDbwe/h+zkGFiGKx9UIG&#10;rhRgs548rbCwfpAdXfaxVmlEQoEGXIxdoXUoHTGGue9Iklf5njEm2dfa9jikcW71IsuWmrGR9OCw&#10;oy9H5Wl/ZgN/y8OR8/NnxWHbDTc36h1jZcxsOn68g4o0xkf43v6xBhZvr3kCSDgJBf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ed/nDAAAA3gAAAA8AAAAAAAAAAAAA&#10;AAAAoQIAAGRycy9kb3ducmV2LnhtbFBLBQYAAAAABAAEAPkAAACRAwAAAAA=&#10;" strokecolor="aqua" strokeweight=".35pt"/>
                        <v:rect id="Rectangle 861" o:spid="_x0000_s2124" style="position:absolute;left:5376;top:108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Gue8cA&#10;AADeAAAADwAAAGRycy9kb3ducmV2LnhtbESPQWvCQBSE74L/YXlCL6VutEUkuooI0iCCGKvnR/Y1&#10;Cc2+jdk1Sf+9Wyh4HGbmG2a57k0lWmpcaVnBZByBIM6sLjlX8HXevc1BOI+ssbJMCn7JwXo1HCwx&#10;1rbjE7Wpz0WAsItRQeF9HUvpsoIMurGtiYP3bRuDPsgml7rBLsBNJadRNJMGSw4LBda0LSj7Se9G&#10;QZcd2+v58CmPr9fE8i25bdPLXqmXUb9ZgPDU+2f4v51oBdOP9/kE/u6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hrnvHAAAA3gAAAA8AAAAAAAAAAAAAAAAAmAIAAGRy&#10;cy9kb3ducmV2LnhtbFBLBQYAAAAABAAEAPUAAACMAwAAAAA=&#10;" filled="f" stroked="f"/>
                        <v:line id="Line 862" o:spid="_x0000_s2125" style="position:absolute;flip:x y;visibility:visible;mso-wrap-style:square" from="5383,1087" to="5421,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7S+sQAAADeAAAADwAAAGRycy9kb3ducmV2LnhtbESPQYvCMBSE7wv+h/AEb2tq3RWpRpEF&#10;QbzVraC3R/Nsi81LabIa/71ZEDwOM/MNs1wH04ob9a6xrGAyTkAQl1Y3XCkofrefcxDOI2tsLZOC&#10;BzlYrwYfS8y0vXNOt4OvRISwy1BB7X2XSenKmgy6se2Io3exvUEfZV9J3eM9wk0r0ySZSYMNx4Ua&#10;O/qpqbwe/oyCsD2d94+uKKrj9w7z8yTkhQlKjYZhswDhKfh3+NXeaQXp13Sewv+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rtL6xAAAAN4AAAAPAAAAAAAAAAAA&#10;AAAAAKECAABkcnMvZG93bnJldi54bWxQSwUGAAAAAAQABAD5AAAAkgMAAAAA&#10;" strokecolor="aqua" strokeweight=".35pt"/>
                        <v:line id="Line 863" o:spid="_x0000_s2126" style="position:absolute;visibility:visible;mso-wrap-style:square" from="5421,1125" to="5458,1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xNKMgAAADeAAAADwAAAGRycy9kb3ducmV2LnhtbESPW2sCMRSE3wv9D+EUfCk16wWRrVFE&#10;EMSHipdC+3bYnL3UzcmSxHX9940g+DjMzDfMbNGZWrTkfGVZwaCfgCDOrK64UHA6rj+mIHxA1lhb&#10;JgU38rCYv77MMNX2yntqD6EQEcI+RQVlCE0qpc9KMuj7tiGOXm6dwRClK6R2eI1wU8thkkykwYrj&#10;QokNrUrKzoeLUeC+8ts3h3a9S/LNz3h7ft/+/l2U6r11y08QgbrwDD/aG61gOB5NR3C/E6+AnP8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wxNKMgAAADeAAAADwAAAAAA&#10;AAAAAAAAAAChAgAAZHJzL2Rvd25yZXYueG1sUEsFBgAAAAAEAAQA+QAAAJYDAAAAAA==&#10;" strokecolor="aqua" strokeweight=".35pt"/>
                        <v:line id="Line 864" o:spid="_x0000_s2127" style="position:absolute;flip:x;visibility:visible;mso-wrap-style:square" from="5383,1125" to="5421,1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Vx+sUAAADeAAAADwAAAGRycy9kb3ducmV2LnhtbESPzWrDMBCE74G+g9hCb4mcNATjRAlJ&#10;odBTIT8PsFhry6135VhK7Pbpq0Khx2FmvmE2u5Fbdac+NF4MzGcZKJLS20ZqA5fz6zQHFSKKxdYL&#10;GfiiALvtw2SDhfWDHOl+irVKEAkFGnAxdoXWoXTEGGa+I0le5XvGmGRfa9vjkODc6kWWrTRjI2nB&#10;YUcvjsrP040NXFfnD85vh4rDezd8u1EfGStjnh7H/RpUpDH+h//ab9bAYvmcL+H3TroCe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yVx+sUAAADeAAAADwAAAAAAAAAA&#10;AAAAAAChAgAAZHJzL2Rvd25yZXYueG1sUEsFBgAAAAAEAAQA+QAAAJMDAAAAAA==&#10;" strokecolor="aqua" strokeweight=".35pt"/>
                        <v:line id="Line 865" o:spid="_x0000_s2128" style="position:absolute;flip:y;visibility:visible;mso-wrap-style:square" from="5421,1087" to="5458,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nUYcUAAADeAAAADwAAAGRycy9kb3ducmV2LnhtbESPUUvDQBCE3wX/w7GCb/Zi1RJiLqUV&#10;BJ+Etv6AJbfJRbN7MXdtYn99TxB8HGbmG6Zcz9yrE42h82LgfpGBIqm97aQ18HF4vctBhYhisfdC&#10;Bn4owLq6viqxsH6SHZ32sVUJIqFAAy7GodA61I4Yw8IPJMlr/MgYkxxbbUecEpx7vcyylWbsJC04&#10;HOjFUf21P7KB79Xhk/PjtuHwPkxnN+sdY2PM7c28eQYVaY7/4b/2mzWwfHzIn+D3TroCur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GnUYcUAAADeAAAADwAAAAAAAAAA&#10;AAAAAAChAgAAZHJzL2Rvd25yZXYueG1sUEsFBgAAAAAEAAQA+QAAAJMDAAAAAA==&#10;" strokecolor="aqua" strokeweight=".35pt"/>
                        <v:rect id="Rectangle 866" o:spid="_x0000_s2129" style="position:absolute;left:5638;top:99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g2D8cA&#10;AADeAAAADwAAAGRycy9kb3ducmV2LnhtbESP3WrCQBSE7wu+w3IEb4putEUkuooIYigFafy5PmSP&#10;STB7NmbXJH37bqHQy2FmvmFWm95UoqXGlZYVTCcRCOLM6pJzBefTfrwA4TyyxsoyKfgmB5v14GWF&#10;sbYdf1Gb+lwECLsYFRTe17GULivIoJvYmjh4N9sY9EE2udQNdgFuKjmLork0WHJYKLCmXUHZPX0a&#10;BV12bK+nz4M8vl4Ty4/ksUsvH0qNhv12CcJT7//Df+1EK5i9vy3m8HsnX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3INg/HAAAA3gAAAA8AAAAAAAAAAAAAAAAAmAIAAGRy&#10;cy9kb3ducmV2LnhtbFBLBQYAAAAABAAEAPUAAACMAwAAAAA=&#10;" filled="f" stroked="f"/>
                        <v:line id="Line 867" o:spid="_x0000_s2130" style="position:absolute;flip:x y;visibility:visible;mso-wrap-style:square" from="5646,997" to="5683,1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lxYsYAAADeAAAADwAAAGRycy9kb3ducmV2LnhtbESPzWrDMBCE74G+g9hCbokc9yfBjWJK&#10;IWB6c+pCc1usjW1qrYylxsrbR4FAj8PMfMNs82B6cabRdZYVrJYJCOLa6o4bBdXXfrEB4Tyyxt4y&#10;KbiQg3z3MNtipu3EJZ0PvhERwi5DBa33Qyalq1sy6JZ2II7eyY4GfZRjI/WIU4SbXqZJ8ioNdhwX&#10;Whzoo6X69/BnFIT9z/HzMlRV8/1SYHlchbIyQan5Y3h/A+Ep+P/wvV1oBenz02YNtzvxCsjd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ZcWLGAAAA3gAAAA8AAAAAAAAA&#10;AAAAAAAAoQIAAGRycy9kb3ducmV2LnhtbFBLBQYAAAAABAAEAPkAAACUAwAAAAA=&#10;" strokecolor="aqua" strokeweight=".35pt"/>
                        <v:line id="Line 868" o:spid="_x0000_s2131" style="position:absolute;visibility:visible;mso-wrap-style:square" from="5683,1035" to="5721,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jfWcUAAADeAAAADwAAAGRycy9kb3ducmV2LnhtbERPy2oCMRTdF/oP4RbclJrxQRmmRhFB&#10;EBcWtQXdXSZ3HnVyMyRxHP++WQguD+c9W/SmER05X1tWMBomIIhzq2suFfwc1x8pCB+QNTaWScGd&#10;PCzmry8zzLS98Z66QyhFDGGfoYIqhDaT0ucVGfRD2xJHrrDOYIjQlVI7vMVw08hxknxKgzXHhgpb&#10;WlWUXw5Xo8Dtivsvh279nRSb03R7ed+e/65KDd765ReIQH14ih/ujVYwnk7SuDfeiVdAz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jfWcUAAADeAAAADwAAAAAAAAAA&#10;AAAAAAChAgAAZHJzL2Rvd25yZXYueG1sUEsFBgAAAAAEAAQA+QAAAJMDAAAAAA==&#10;" strokecolor="aqua" strokeweight=".35pt"/>
                        <v:line id="Line 869" o:spid="_x0000_s2132" style="position:absolute;flip:x;visibility:visible;mso-wrap-style:square" from="5646,1035" to="5683,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TeZMUAAADeAAAADwAAAGRycy9kb3ducmV2LnhtbESPUWvCQBCE3wv9D8cWfKuXWpE09RRb&#10;KPSpoPYHLLlNLm12L+ZOE/vre4Lg4zAz3zDL9citOlEfGi8GnqYZKJLS20ZqA9/7j8ccVIgoFlsv&#10;ZOBMAdar+7slFtYPsqXTLtYqQSQUaMDF2BVah9IRY5j6jiR5le8ZY5J9rW2PQ4Jzq2dZttCMjaQF&#10;hx29Oyp/d0c2cFjsfzg/vlUcvrrhz416y1gZM3kYN6+gIo3xFr62P62B2fw5f4H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TeZMUAAADeAAAADwAAAAAAAAAA&#10;AAAAAAChAgAAZHJzL2Rvd25yZXYueG1sUEsFBgAAAAAEAAQA+QAAAJMDAAAAAA==&#10;" strokecolor="aqua" strokeweight=".35pt"/>
                        <v:line id="Line 870" o:spid="_x0000_s2133" style="position:absolute;flip:y;visibility:visible;mso-wrap-style:square" from="5683,997" to="5721,1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fhJMQAAADeAAAADwAAAGRycy9kb3ducmV2LnhtbESP22rCQBCG7wu+wzKCd3WjFtHoKm2h&#10;0KuChwcYspNsNDMbs6tJ+/Tdi0Ivf/4T33Y/cKMe1IXai4HZNANFUnhbS2XgfPp4XoEKEcVi44UM&#10;fFOA/W70tMXc+l4O9DjGSqURCTkacDG2udahcMQYpr4lSV7pO8aYZFdp22GfxrnR8yxbasZa0oPD&#10;lt4dFdfjnQ3clqcLr+5vJYevtv9xgz4wlsZMxsPrBlSkIf6H/9qf1sD8ZbFOAAknoYD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x+EkxAAAAN4AAAAPAAAAAAAAAAAA&#10;AAAAAKECAABkcnMvZG93bnJldi54bWxQSwUGAAAAAAQABAD5AAAAkgMAAAAA&#10;" strokecolor="aqua" strokeweight=".35pt"/>
                        <v:rect id="Rectangle 871" o:spid="_x0000_s2134" style="position:absolute;left:5893;top:847;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pscA&#10;AADeAAAADwAAAGRycy9kb3ducmV2LnhtbESPQWvCQBSE74L/YXmFXkrdqKXU6CoilAYRpLF6fmSf&#10;SWj2bcxuk/jvXaHgcZiZb5jFqjeVaKlxpWUF41EEgjizuuRcwc/h8/UDhPPIGivLpOBKDlbL4WCB&#10;sbYdf1Ob+lwECLsYFRTe17GULivIoBvZmjh4Z9sY9EE2udQNdgFuKjmJondpsOSwUGBNm4Ky3/TP&#10;KOiyfXs67L7k/uWUWL4kl0163Cr1/NSv5yA89f4R/m8nWsHkbTobw/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4OKbHAAAA3gAAAA8AAAAAAAAAAAAAAAAAmAIAAGRy&#10;cy9kb3ducmV2LnhtbFBLBQYAAAAABAAEAPUAAACMAwAAAAA=&#10;" filled="f" stroked="f"/>
                        <v:line id="Line 872" o:spid="_x0000_s2135" style="position:absolute;flip:x y;visibility:visible;mso-wrap-style:square" from="5901,855" to="5938,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dEJ8UAAADeAAAADwAAAGRycy9kb3ducmV2LnhtbESPQWvCQBSE7wX/w/IEb3VjbItGVykF&#10;QXqLpqC3R/aZBLNvQ3bV9d+7gtDjMDPfMMt1MK24Uu8aywom4wQEcWl1w5WCYr95n4FwHllja5kU&#10;3MnBejV4W2Km7Y1zuu58JSKEXYYKau+7TEpX1mTQjW1HHL2T7Q36KPtK6h5vEW5amSbJlzTYcFyo&#10;saOfmsrz7mIUhM3h+HvviqL6+9xifpyEvDBBqdEwfC9AeAr+P/xqb7WC9GM6T+F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dEJ8UAAADeAAAADwAAAAAAAAAA&#10;AAAAAAChAgAAZHJzL2Rvd25yZXYueG1sUEsFBgAAAAAEAAQA+QAAAJMDAAAAAA==&#10;" strokecolor="aqua" strokeweight=".35pt"/>
                        <v:line id="Line 873" o:spid="_x0000_s2136" style="position:absolute;visibility:visible;mso-wrap-style:square" from="5938,892" to="5976,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Xb9cgAAADeAAAADwAAAGRycy9kb3ducmV2LnhtbESPT2sCMRTE7wW/Q3hCL6VmqyJ1NYoU&#10;BPFQqbagt8fm7R/dvCxJXNdv3xSEHoeZ+Q0zX3amFi05X1lW8DZIQBBnVldcKPg+rF/fQfiArLG2&#10;TAru5GG56D3NMdX2xl/U7kMhIoR9igrKEJpUSp+VZNAPbEMcvdw6gyFKV0jt8BbhppbDJJlIgxXH&#10;hRIb+igpu+yvRoH7zO8/HNr1Lsk3x/H28rI9na9KPfe71QxEoC78hx/tjVYwHI+mI/i7E6+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tXb9cgAAADeAAAADwAAAAAA&#10;AAAAAAAAAAChAgAAZHJzL2Rvd25yZXYueG1sUEsFBgAAAAAEAAQA+QAAAJYDAAAAAA==&#10;" strokecolor="aqua" strokeweight=".35pt"/>
                        <v:line id="Line 874" o:spid="_x0000_s2137" style="position:absolute;flip:x;visibility:visible;mso-wrap-style:square" from="5901,892" to="5938,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znJ8YAAADeAAAADwAAAGRycy9kb3ducmV2LnhtbESP3WrCQBSE7wt9h+UUvKubqohNXaUV&#10;hF4J/jzAIXuSTZtzNs2uJu3TdwXBy2FmvmGW64EbdaEu1F4MvIwzUCSFt7VUBk7H7fMCVIgoFhsv&#10;ZOCXAqxXjw9LzK3vZU+XQ6xUgkjI0YCLsc21DoUjxjD2LUnySt8xxiS7StsO+wTnRk+ybK4Za0kL&#10;DlvaOCq+D2c28DM/fvHi/FFy2LX9nxv0nrE0ZvQ0vL+BijTEe/jW/rQGJrPp6wy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85yfGAAAA3gAAAA8AAAAAAAAA&#10;AAAAAAAAoQIAAGRycy9kb3ducmV2LnhtbFBLBQYAAAAABAAEAPkAAACUAwAAAAA=&#10;" strokecolor="aqua" strokeweight=".35pt"/>
                        <v:line id="Line 875" o:spid="_x0000_s2138" style="position:absolute;flip:y;visibility:visible;mso-wrap-style:square" from="5938,855" to="5976,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BCvMYAAADeAAAADwAAAGRycy9kb3ducmV2LnhtbESPUWvCQBCE3wv+h2OFvtVLrRUbPaUt&#10;FPokqP0BS26Ti83upbnTpP31nlDwcZiZb5jVZuBGnakLtRcDj5MMFEnhbS2Vga/Dx8MCVIgoFhsv&#10;ZOCXAmzWo7sV5tb3sqPzPlYqQSTkaMDF2OZah8IRY5j4liR5pe8YY5JdpW2HfYJzo6dZNteMtaQF&#10;hy29Oyq+9yc28DM/HHlxeis5bNv+zw16x1gacz8eXpegIg3xFv5vf1oD09nTyzNc76QroN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mwQrzGAAAA3gAAAA8AAAAAAAAA&#10;AAAAAAAAoQIAAGRycy9kb3ducmV2LnhtbFBLBQYAAAAABAAEAPkAAACUAwAAAAA=&#10;" strokecolor="aqua" strokeweight=".35pt"/>
                        <v:rect id="Rectangle 876" o:spid="_x0000_s2139" style="position:absolute;left:6156;top:967;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g0scA&#10;AADeAAAADwAAAGRycy9kb3ducmV2LnhtbESPQWvCQBSE74L/YXmFXqRuqkVqdBURikEK0lg9P7LP&#10;JDT7Nma3Sfz3rlDocZiZb5jlujeVaKlxpWUFr+MIBHFmdcm5gu/jx8s7COeRNVaWScGNHKxXw8ES&#10;Y207/qI29bkIEHYxKii8r2MpXVaQQTe2NXHwLrYx6INscqkb7ALcVHISRTNpsOSwUGBN24Kyn/TX&#10;KOiyQ3s+fu7kYXROLF+T6zY97ZV6fuo3CxCeev8f/msnWsHkbTqfwe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RoNLHAAAA3gAAAA8AAAAAAAAAAAAAAAAAmAIAAGRy&#10;cy9kb3ducmV2LnhtbFBLBQYAAAAABAAEAPUAAACMAwAAAAA=&#10;" filled="f" stroked="f"/>
                        <v:line id="Line 877" o:spid="_x0000_s2140" style="position:absolute;flip:x y;visibility:visible;mso-wrap-style:square" from="6163,975" to="6201,1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Dnv8YAAADeAAAADwAAAGRycy9kb3ducmV2LnhtbESPT2vCQBTE7wW/w/KE3pqNtvVPdBUp&#10;COItNoLeHtlnEsy+Ddmtrt++KxR6HGbmN8xyHUwrbtS7xrKCUZKCIC6tbrhSUHxv32YgnEfW2Fom&#10;BQ9ysF4NXpaYaXvnnG4HX4kIYZehgtr7LpPSlTUZdIntiKN3sb1BH2VfSd3jPcJNK8dpOpEGG44L&#10;NXb0VVN5PfwYBWF7Ou8fXVFUx88d5udRyAsTlHodhs0ChKfg/8N/7Z1WMP54n0/heSde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A57/GAAAA3gAAAA8AAAAAAAAA&#10;AAAAAAAAoQIAAGRycy9kb3ducmV2LnhtbFBLBQYAAAAABAAEAPkAAACUAwAAAAA=&#10;" strokecolor="aqua" strokeweight=".35pt"/>
                        <v:line id="Line 878" o:spid="_x0000_s2141" style="position:absolute;visibility:visible;mso-wrap-style:square" from="6201,1012" to="6238,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FJhMUAAADeAAAADwAAAGRycy9kb3ducmV2LnhtbERPy2oCMRTdF/yHcIVuRDNaKTo1ihQE&#10;cVGpraC7y+TOo05uhiSO49+bhdDl4bwXq87UoiXnK8sKxqMEBHFmdcWFgt+fzXAGwgdkjbVlUnAn&#10;D6tl72WBqbY3/qb2EAoRQ9inqKAMoUml9FlJBv3INsSRy60zGCJ0hdQObzHc1HKSJO/SYMWxocSG&#10;PkvKLoerUeC+8vuRQ7vZJ/n2NN1dBrvz31Wp1363/gARqAv/4qd7qxVMpm/zuDfeiVd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FJhMUAAADeAAAADwAAAAAAAAAA&#10;AAAAAAChAgAAZHJzL2Rvd25yZXYueG1sUEsFBgAAAAAEAAQA+QAAAJMDAAAAAA==&#10;" strokecolor="aqua" strokeweight=".35pt"/>
                        <v:line id="Line 879" o:spid="_x0000_s2142" style="position:absolute;flip:x;visibility:visible;mso-wrap-style:square" from="6163,1012" to="6201,1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1IucYAAADeAAAADwAAAGRycy9kb3ducmV2LnhtbESP3WrCQBSE74W+w3IKvdNNtYimrlIF&#10;oVeCPw9wyJ5k0+acTbOrSfv0bqHQy2FmvmFWm4EbdaMu1F4MPE8yUCSFt7VUBi7n/XgBKkQUi40X&#10;MvBNATbrh9EKc+t7OdLtFCuVIBJyNOBibHOtQ+GIMUx8S5K80neMMcmu0rbDPsG50dMsm2vGWtKC&#10;w5Z2jorP05UNfM3PH7y4bksOh7b/cYM+MpbGPD0Ob6+gIg3xP/zXfrcGpi+z5RJ+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9SLnGAAAA3gAAAA8AAAAAAAAA&#10;AAAAAAAAoQIAAGRycy9kb3ducmV2LnhtbFBLBQYAAAAABAAEAPkAAACUAwAAAAA=&#10;" strokecolor="aqua" strokeweight=".35pt"/>
                        <v:line id="Line 880" o:spid="_x0000_s2143" style="position:absolute;flip:y;visibility:visible;mso-wrap-style:square" from="6201,975" to="6238,1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e5xsMAAADeAAAADwAAAGRycy9kb3ducmV2LnhtbESPz2rCQBDG74LvsIzQm24UEUldRYVC&#10;T4LaBxiyk2xqZjZmVxP79N1DoceP7x+/zW7gRj2pC7UXA/NZBoqk8LaWysDX9WO6BhUiisXGCxl4&#10;UYDddjzaYG59L2d6XmKl0oiEHA24GNtc61A4Ygwz35Ikr/QdY0yyq7TtsE/j3OhFlq00Yy3pwWFL&#10;R0fF7fJgA/fV9ZvXj0PJ4dT2P27QZ8bSmLfJsH8HFWmI/+G/9qc1sFguswSQcBIK6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nucbDAAAA3gAAAA8AAAAAAAAAAAAA&#10;AAAAoQIAAGRycy9kb3ducmV2LnhtbFBLBQYAAAAABAAEAPkAAACRAwAAAAA=&#10;" strokecolor="aqua" strokeweight=".35pt"/>
                        <v:rect id="Rectangle 881" o:spid="_x0000_s2144" style="position:absolute;left:6418;top:870;width:105;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hgRMcA&#10;AADeAAAADwAAAGRycy9kb3ducmV2LnhtbESP3WrCQBSE7wu+w3KE3hTdKFIkuooIYpCCNP5cH7LH&#10;JJg9G7PbJL59t1DwcpiZb5jlujeVaKlxpWUFk3EEgjizuuRcwfm0G81BOI+ssbJMCp7kYL0avC0x&#10;1rbjb2pTn4sAYRejgsL7OpbSZQUZdGNbEwfvZhuDPsgml7rBLsBNJadR9CkNlhwWCqxpW1B2T3+M&#10;gi47ttfT114eP66J5Ufy2KaXg1Lvw36zAOGp96/wfzvRCqazWTSBvzvhCs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9YYETHAAAA3gAAAA8AAAAAAAAAAAAAAAAAmAIAAGRy&#10;cy9kb3ducmV2LnhtbFBLBQYAAAAABAAEAPUAAACMAwAAAAA=&#10;" filled="f" stroked="f"/>
                        <v:line id="Line 882" o:spid="_x0000_s2145" style="position:absolute;flip:x y;visibility:visible;mso-wrap-style:square" from="6426,877" to="646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ccxcQAAADeAAAADwAAAGRycy9kb3ducmV2LnhtbESPQYvCMBSE78L+h/AW9mZTi8rSNcqy&#10;IIi3agW9PZpnW2xeShM1/vuNIHgcZuYbZrEKphM3GlxrWcEkSUEQV1a3XCso9+vxNwjnkTV2lknB&#10;gxyslh+jBeba3rmg287XIkLY5aig8b7PpXRVQwZdYnvi6J3tYNBHOdRSD3iPcNPJLE3n0mDLcaHB&#10;nv4aqi67q1EQ1sfT9tGXZX2YbbA4TUJRmqDU12f4/QHhKfh3+NXeaAXZdJpm8LwTr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1xzFxAAAAN4AAAAPAAAAAAAAAAAA&#10;AAAAAKECAABkcnMvZG93bnJldi54bWxQSwUGAAAAAAQABAD5AAAAkgMAAAAA&#10;" strokecolor="aqua" strokeweight=".35pt"/>
                        <v:line id="Line 883" o:spid="_x0000_s2146" style="position:absolute;visibility:visible;mso-wrap-style:square" from="6463,915" to="650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WDF8gAAADeAAAADwAAAGRycy9kb3ducmV2LnhtbESPT2sCMRTE74V+h/AKXkpNqkspW6OU&#10;giAeLGoL7e2xefunbl6WJK7rtzcFweMwM79hZovBtqInHxrHGp7HCgRx4UzDlYav/fLpFUSIyAZb&#10;x6ThTAEW8/u7GebGnXhL/S5WIkE45KihjrHLpQxFTRbD2HXEySudtxiT9JU0Hk8Jbls5UepFWmw4&#10;LdTY0UdNxWF3tBr8pjx/c+yXn6pc/WTrw+P69++o9ehheH8DEWmIt/C1vTIaJlmmpvB/J10BOb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nWDF8gAAADeAAAADwAAAAAA&#10;AAAAAAAAAAChAgAAZHJzL2Rvd25yZXYueG1sUEsFBgAAAAAEAAQA+QAAAJYDAAAAAA==&#10;" strokecolor="aqua" strokeweight=".35pt"/>
                        <v:line id="Line 884" o:spid="_x0000_s2147" style="position:absolute;flip:x;visibility:visible;mso-wrap-style:square" from="6426,915" to="646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y/xcQAAADeAAAADwAAAGRycy9kb3ducmV2LnhtbESPUWvCQBCE3wv+h2OFvtVLJYhET2kL&#10;BZ8Kan/Aktvkotm9NHea2F/fE4Q+DjPzDbPejtyqK/Wh8WLgdZaBIim9baQ28H38fFmCChHFYuuF&#10;DNwowHYzeVpjYf0ge7oeYq0SREKBBlyMXaF1KB0xhpnvSJJX+Z4xJtnX2vY4JDi3ep5lC83YSFpw&#10;2NGHo/J8uLCBn8XxxMvLe8Xhqxt+3aj3jJUxz9PxbQUq0hj/w4/2zhqY53mWw/1OugJ68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XL/FxAAAAN4AAAAPAAAAAAAAAAAA&#10;AAAAAKECAABkcnMvZG93bnJldi54bWxQSwUGAAAAAAQABAD5AAAAkgMAAAAA&#10;" strokecolor="aqua" strokeweight=".35pt"/>
                        <v:line id="Line 885" o:spid="_x0000_s2148" style="position:absolute;flip:y;visibility:visible;mso-wrap-style:square" from="6463,877" to="6501,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AaXsUAAADeAAAADwAAAGRycy9kb3ducmV2LnhtbESP3WrCQBSE7wt9h+UUvKubihWJrtIK&#10;gleCPw9wyJ5k0+acTbOrSfv0bkHwcpiZb5jleuBGXakLtRcDb+MMFEnhbS2VgfNp+zoHFSKKxcYL&#10;GfilAOvV89MSc+t7OdD1GCuVIBJyNOBibHOtQ+GIMYx9S5K80neMMcmu0rbDPsG50ZMsm2nGWtKC&#10;w5Y2jorv44UN/MxOXzy/fJYc9m3/5wZ9YCyNGb0MHwtQkYb4CN/bO2tgMp1m7/B/J10Bv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AaXsUAAADeAAAADwAAAAAAAAAA&#10;AAAAAAChAgAAZHJzL2Rvd25yZXYueG1sUEsFBgAAAAAEAAQA+QAAAJMDAAAAAA==&#10;" strokecolor="aqua" strokeweight=".35pt"/>
                        <v:rect id="Rectangle 886" o:spid="_x0000_s2149" style="position:absolute;left:705;top:705;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H4MMcA&#10;AADeAAAADwAAAGRycy9kb3ducmV2LnhtbESPQWvCQBSE7wX/w/KEXkqzqYhIdJUilIYiiNHm/Mg+&#10;k9Ds25jdJvHfdwuCx2FmvmHW29E0oqfO1ZYVvEUxCOLC6ppLBefTx+sShPPIGhvLpOBGDrabydMa&#10;E20HPlKf+VIECLsEFVTet4mUrqjIoItsSxy8i+0M+iC7UuoOhwA3jZzF8UIarDksVNjSrqLiJ/s1&#10;Cobi0Oen/ac8vOSp5Wt63WXfX0o9T8f3FQhPo3+E7+1UK5jN5/EC/u+EK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x+DDHAAAA3gAAAA8AAAAAAAAAAAAAAAAAmAIAAGRy&#10;cy9kb3ducmV2LnhtbFBLBQYAAAAABAAEAPUAAACMAwAAAAA=&#10;" filled="f" stroked="f"/>
                        <v:line id="Line 887" o:spid="_x0000_s2150" style="position:absolute;flip:x y;visibility:visible;mso-wrap-style:square" from="712,712" to="735,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slOcQAAADeAAAADwAAAGRycy9kb3ducmV2LnhtbESPQYvCMBSE7wv+h/AEb2uqSJVqFHFx&#10;ERYWreL50TybYvNSmqj135uFBY/DzHzDLFadrcWdWl85VjAaJiCIC6crLhWcjtvPGQgfkDXWjknB&#10;kzyslr2PBWbaPfhA9zyUIkLYZ6jAhNBkUvrCkEU/dA1x9C6utRiibEupW3xEuK3lOElSabHiuGCw&#10;oY2h4prfrILUnL66vdnfvg9bgz+/53wW0kqpQb9bz0EE6sI7/N/eaQXjySSZwt+deAX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OyU5xAAAAN4AAAAPAAAAAAAAAAAA&#10;AAAAAKECAABkcnMvZG93bnJldi54bWxQSwUGAAAAAAQABAD5AAAAkgMAAAAA&#10;" strokecolor="purple" strokeweight=".35pt"/>
                        <v:line id="Line 888" o:spid="_x0000_s2151" style="position:absolute;visibility:visible;mso-wrap-style:square" from="735,735" to="757,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dTcQAAADeAAAADwAAAGRycy9kb3ducmV2LnhtbERP3WrCMBS+H+wdwhnsbqaK1FKNRQaF&#10;IZtotwc4NMe22Jx0SWbr25uLgZcf3/+mmEwvruR8Z1nBfJaAIK6t7rhR8PNdvmUgfEDW2FsmBTfy&#10;UGyfnzaYazvyia5VaEQMYZ+jgjaEIZfS1y0Z9DM7EEfubJ3BEKFrpHY4xnDTy0WSpNJgx7GhxYHe&#10;W6ov1Z9RkLmvdFWfy0N6Wo36c//b7A/pUanXl2m3BhFoCg/xv/tDK1gsl0ncG+/EK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MB1NxAAAAN4AAAAPAAAAAAAAAAAA&#10;AAAAAKECAABkcnMvZG93bnJldi54bWxQSwUGAAAAAAQABAD5AAAAkgMAAAAA&#10;" strokecolor="purple" strokeweight=".35pt"/>
                        <v:line id="Line 889" o:spid="_x0000_s2152" style="position:absolute;flip:x;visibility:visible;mso-wrap-style:square" from="712,735" to="735,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FWr8kAAADeAAAADwAAAGRycy9kb3ducmV2LnhtbESP3WoCMRSE7wu+QziF3ogmlaXo1iit&#10;UmhFBH/p5WFzuru4Odluoq59+kYo9HKYmW+Y8bS1lThT40vHGh77CgRx5kzJuYbd9q03BOEDssHK&#10;MWm4kofppHM3xtS4C6/pvAm5iBD2KWooQqhTKX1WkEXfdzVx9L5cYzFE2eTSNHiJcFvJgVJP0mLJ&#10;caHAmmYFZcfNyWrovi7VfjFT+HFNVp8/5fx0mH93tX64b1+eQQRqw3/4r/1uNAySRI3gdideATn5&#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FhVq/JAAAA3gAAAA8AAAAA&#10;AAAAAAAAAAAAoQIAAGRycy9kb3ducmV2LnhtbFBLBQYAAAAABAAEAPkAAACXAwAAAAA=&#10;" strokecolor="purple" strokeweight=".35pt"/>
                        <v:line id="Line 890" o:spid="_x0000_s2153" style="position:absolute;flip:y;visibility:visible;mso-wrap-style:square" from="735,712" to="757,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Jp78cAAADeAAAADwAAAGRycy9kb3ducmV2LnhtbESPXWvCMBSG7wf7D+EMvBFNlCJSjbIp&#10;wjaG4CdeHppjW9acdE3Uul+/XAi7fHm/eKbz1lbiSo0vHWsY9BUI4syZknMN+92qNwbhA7LByjFp&#10;uJOH+ez5aYqpcTfe0HUbchFH2KeooQihTqX0WUEWfd/VxNE7u8ZiiLLJpWnwFsdtJYdKjaTFkuND&#10;gTUtCsq+txerofv2pQ6fC4Uf92R9+i2Xl+Pyp6t156V9nYAI1Ib/8KP9bjQMk2QQASJORA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gmnvxwAAAN4AAAAPAAAAAAAA&#10;AAAAAAAAAKECAABkcnMvZG93bnJldi54bWxQSwUGAAAAAAQABAD5AAAAlQMAAAAA&#10;" strokecolor="purple" strokeweight=".35pt"/>
                        <v:line id="Line 891" o:spid="_x0000_s2154" style="position:absolute;flip:y;visibility:visible;mso-wrap-style:square" from="735,712" to="735,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7MdMkAAADeAAAADwAAAGRycy9kb3ducmV2LnhtbESP3WrCQBSE7wt9h+UUvJG6GwlFUldp&#10;FUGlFGp/8PKQPSah2bNpdtXo07tCwcthZr5hxtPO1uJAra8ca0gGCgRx7kzFhYavz8XjCIQPyAZr&#10;x6ThRB6mk/u7MWbGHfmDDptQiAhhn6GGMoQmk9LnJVn0A9cQR2/nWoshyraQpsVjhNtaDpV6khYr&#10;jgslNjQrKf/d7K2G/uub+l7PFK5O6fv2XM33P/O/vta9h+7lGUSgLtzC/+2l0TBM0ySB6514BeTk&#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rOzHTJAAAA3gAAAA8AAAAA&#10;AAAAAAAAAAAAoQIAAGRycy9kb3ducmV2LnhtbFBLBQYAAAAABAAEAPkAAACXAwAAAAA=&#10;" strokecolor="purple" strokeweight=".35pt"/>
                        <v:line id="Line 892" o:spid="_x0000_s2155" style="position:absolute;visibility:visible;mso-wrap-style:square" from="735,735" to="735,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G8esYAAADeAAAADwAAAGRycy9kb3ducmV2LnhtbESP0WrCQBRE34X+w3IF33RjkCjRVaQg&#10;FGlFbT/gkr0mwezddHc16d93BcHHYWbOMKtNbxpxJ+drywqmkwQEcWF1zaWCn+/deAHCB2SNjWVS&#10;8EceNuu3wQpzbTs+0f0cShEh7HNUUIXQ5lL6oiKDfmJb4uhdrDMYonSl1A67CDeNTJMkkwZrjgsV&#10;tvReUXE934yChfvK5sVld8hO805/7n/L/SE7KjUa9tsliEB9eIWf7Q+tIJ3Npik87sQr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BvHrGAAAA3gAAAA8AAAAAAAAA&#10;AAAAAAAAoQIAAGRycy9kb3ducmV2LnhtbFBLBQYAAAAABAAEAPkAAACUAwAAAAA=&#10;" strokecolor="purple" strokeweight=".35pt"/>
                        <v:rect id="Rectangle 893" o:spid="_x0000_s2156" style="position:absolute;left:967;top:84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NdccA&#10;AADeAAAADwAAAGRycy9kb3ducmV2LnhtbESPQWvCQBSE74L/YXlCL6IbrZSSuooIpaEI0lg9P7Kv&#10;STD7Nma3Sfz3riB4HGbmG2a57k0lWmpcaVnBbBqBIM6sLjlX8Hv4nLyDcB5ZY2WZFFzJwXo1HCwx&#10;1rbjH2pTn4sAYRejgsL7OpbSZQUZdFNbEwfvzzYGfZBNLnWDXYCbSs6j6E0aLDksFFjTtqDsnP4b&#10;BV22b0+H3Zfcj0+J5Uty2abHb6VeRv3mA4Sn3j/Dj3aiFcwXi9kr3O+EK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fzXXHAAAA3gAAAA8AAAAAAAAAAAAAAAAAmAIAAGRy&#10;cy9kb3ducmV2LnhtbFBLBQYAAAAABAAEAPUAAACMAwAAAAA=&#10;" filled="f" stroked="f"/>
                        <v:line id="Line 894" o:spid="_x0000_s2157" style="position:absolute;flip:x y;visibility:visible;mso-wrap-style:square" from="975,847" to="997,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Atk8QAAADeAAAADwAAAGRycy9kb3ducmV2LnhtbESPQYvCMBSE7wv+h/AEb2uqlCLVKKK4&#10;LAiLdmXPj+bZFJuX0kSt/94sCB6HmfmGWax624gbdb52rGAyTkAQl07XXCk4/e4+ZyB8QNbYOCYF&#10;D/KwWg4+Fphrd+cj3YpQiQhhn6MCE0KbS+lLQxb92LXE0Tu7zmKIsquk7vAe4baR0yTJpMWa44LB&#10;ljaGyktxtQoyc9r2B3O4fh13Bvc/f8UsZLVSo2G/noMI1Id3+NX+1gqmaTpJ4f9OvA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MC2TxAAAAN4AAAAPAAAAAAAAAAAA&#10;AAAAAKECAABkcnMvZG93bnJldi54bWxQSwUGAAAAAAQABAD5AAAAkgMAAAAA&#10;" strokecolor="purple" strokeweight=".35pt"/>
                        <v:line id="Line 895" o:spid="_x0000_s2158" style="position:absolute;visibility:visible;mso-wrap-style:square" from="997,870" to="1020,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kDsYAAADeAAAADwAAAGRycy9kb3ducmV2LnhtbESP3WrCQBSE7wt9h+UI3tWNolGiq5SC&#10;IGLFvwc4ZI9JMHs23V1NfPtuoeDlMDPfMItVZ2rxIOcrywqGgwQEcW51xYWCy3n9MQPhA7LG2jIp&#10;eJKH1fL9bYGZti0f6XEKhYgQ9hkqKENoMil9XpJBP7ANcfSu1hkMUbpCaodthJtajpIklQYrjgsl&#10;NvRVUn473Y2CmftOp/l1vU+P01bvtj/Fdp8elOr3us85iEBdeIX/2xutYDQeDyfwdyd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JA7GAAAA3gAAAA8AAAAAAAAA&#10;AAAAAAAAoQIAAGRycy9kb3ducmV2LnhtbFBLBQYAAAAABAAEAPkAAACUAwAAAAA=&#10;" strokecolor="purple" strokeweight=".35pt"/>
                        <v:line id="Line 896" o:spid="_x0000_s2159" style="position:absolute;flip:x;visibility:visible;mso-wrap-style:square" from="975,870" to="997,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dUAMkAAADeAAAADwAAAGRycy9kb3ducmV2LnhtbESPQWsCMRSE70L/Q3iFXqQmyiJlNYpV&#10;ClpEqFbx+Ng8d5duXrabqGt/fVMoeBxm5htmPG1tJS7U+NKxhn5PgSDOnCk51/C5e3t+AeEDssHK&#10;MWm4kYfp5KEzxtS4K3/QZRtyESHsU9RQhFCnUvqsIIu+52ri6J1cYzFE2eTSNHiNcFvJgVJDabHk&#10;uFBgTfOCsq/t2Wrovq7V/n2ucHVLNsefcnE+LL67Wj89trMRiEBtuIf/20ujYZAk/SH83YlXQE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UnVADJAAAA3gAAAA8AAAAA&#10;AAAAAAAAAAAAoQIAAGRycy9kb3ducmV2LnhtbFBLBQYAAAAABAAEAPkAAACXAwAAAAA=&#10;" strokecolor="purple" strokeweight=".35pt"/>
                        <v:line id="Line 897" o:spid="_x0000_s2160" style="position:absolute;flip:y;visibility:visible;mso-wrap-style:square" from="997,847" to="1020,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vxm8oAAADeAAAADwAAAGRycy9kb3ducmV2LnhtbESP3WoCMRSE7wt9h3AKvRFNlMWW1Sit&#10;UlCRQv2jl4fN6e7Szcl2E3Xt0zeC0MthZr5hxtPWVuJEjS8da+j3FAjizJmScw277Vv3GYQPyAYr&#10;x6ThQh6mk/u7MabGnfmDTpuQiwhhn6KGIoQ6ldJnBVn0PVcTR+/LNRZDlE0uTYPnCLeVHCg1lBZL&#10;jgsF1jQrKPveHK2Gzuta7VczhctL8v75W86Ph/lPR+vHh/ZlBCJQG/7Dt/bCaBgkSf8J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aa/GbygAAAN4AAAAPAAAA&#10;AAAAAAAAAAAAAKECAABkcnMvZG93bnJldi54bWxQSwUGAAAAAAQABAD5AAAAmAMAAAAA&#10;" strokecolor="purple" strokeweight=".35pt"/>
                        <v:line id="Line 898" o:spid="_x0000_s2161" style="position:absolute;flip:y;visibility:visible;mso-wrap-style:square" from="997,847" to="997,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l6cYAAADeAAAADwAAAGRycy9kb3ducmV2LnhtbERPW2vCMBR+H+w/hDPwRTRRikg1yqYI&#10;2xiCV3w8NMe2rDnpmqh1v355EPb48d2n89ZW4kqNLx1rGPQVCOLMmZJzDfvdqjcG4QOywcoxabiT&#10;h/ns+WmKqXE33tB1G3IRQ9inqKEIoU6l9FlBFn3f1cSRO7vGYoiwyaVp8BbDbSWHSo2kxZJjQ4E1&#10;LQrKvrcXq6H79qUOnwuFH/dkffotl5fj8qerdeelfZ2ACNSGf/HD/W40DJNkEPfGO/EK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0ZenGAAAA3gAAAA8AAAAAAAAA&#10;AAAAAAAAoQIAAGRycy9kb3ducmV2LnhtbFBLBQYAAAAABAAEAPkAAACUAwAAAAA=&#10;" strokecolor="purple" strokeweight=".35pt"/>
                        <v:line id="Line 899" o:spid="_x0000_s2162" style="position:absolute;visibility:visible;mso-wrap-style:square" from="997,870" to="997,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UuC8YAAADeAAAADwAAAGRycy9kb3ducmV2LnhtbESP3WrCQBSE7wu+w3IE7+pGkWhTV5GC&#10;IGLFnz7AIXtMQrNn4+7WxLfvCoKXw8x8w8yXnanFjZyvLCsYDRMQxLnVFRcKfs7r9xkIH5A11pZJ&#10;wZ08LBe9tzlm2rZ8pNspFCJC2GeooAyhyaT0eUkG/dA2xNG7WGcwROkKqR22EW5qOU6SVBqsOC6U&#10;2NBXSfnv6c8omLnvdJpf1vv0OG31bnsttvv0oNSg360+QQTqwiv8bG+0gvFkMvqA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lLgvGAAAA3gAAAA8AAAAAAAAA&#10;AAAAAAAAoQIAAGRycy9kb3ducmV2LnhtbFBLBQYAAAAABAAEAPkAAACUAwAAAAA=&#10;" strokecolor="purple" strokeweight=".35pt"/>
                        <v:rect id="Rectangle 900" o:spid="_x0000_s2163" style="position:absolute;left:1230;top:95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GZv8UA&#10;AADeAAAADwAAAGRycy9kb3ducmV2LnhtbESPy2rCQBSG9wXfYTiCm6KTBikSHUUEaZCCNF7Wh8wx&#10;CWbOxMyYxLfvLApd/vw3vtVmMLXoqHWVZQUfswgEcW51xYWC82k/XYBwHlljbZkUvMjBZj16W2Gi&#10;bc8/1GW+EGGEXYIKSu+bREqXl2TQzWxDHLybbQ36INtC6hb7MG5qGUfRpzRYcXgosaFdSfk9exoF&#10;fX7srqfvL3l8v6aWH+ljl10OSk3Gw3YJwtPg/8N/7VQriOfzOAAEnIA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oZm/xQAAAN4AAAAPAAAAAAAAAAAAAAAAAJgCAABkcnMv&#10;ZG93bnJldi54bWxQSwUGAAAAAAQABAD1AAAAigMAAAAA&#10;" filled="f" stroked="f"/>
                        <v:line id="Line 901" o:spid="_x0000_s2164" style="position:absolute;flip:x y;visibility:visible;mso-wrap-style:square" from="1237,960" to="1260,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tEtsQAAADeAAAADwAAAGRycy9kb3ducmV2LnhtbESPQYvCMBSE7wv+h/AEb2tqkSLVKKK4&#10;LAiLdmXPj+bZFJuX0kSt/94sCB6HmfmGWax624gbdb52rGAyTkAQl07XXCk4/e4+ZyB8QNbYOCYF&#10;D/KwWg4+Fphrd+cj3YpQiQhhn6MCE0KbS+lLQxb92LXE0Tu7zmKIsquk7vAe4baRaZJk0mLNccFg&#10;SxtD5aW4WgWZOW37gzlcv447g/ufv2IWslqp0bBfz0EE6sM7/Gp/awXpdJpO4P9OvA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K0S2xAAAAN4AAAAPAAAAAAAAAAAA&#10;AAAAAKECAABkcnMvZG93bnJldi54bWxQSwUGAAAAAAQABAD5AAAAkgMAAAAA&#10;" strokecolor="purple" strokeweight=".35pt"/>
                        <v:line id="Line 902" o:spid="_x0000_s2165" style="position:absolute;visibility:visible;mso-wrap-style:square" from="1260,982" to="1282,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12x8YAAADeAAAADwAAAGRycy9kb3ducmV2LnhtbESP3WrCQBSE7wu+w3IE7+rGIFFSVymC&#10;UMSKP32AQ/aYhGbPpruriW/fFQQvh5n5hlmsetOIGzlfW1YwGScgiAuray4V/Jw373MQPiBrbCyT&#10;gjt5WC0HbwvMte34SLdTKEWEsM9RQRVCm0vpi4oM+rFtiaN3sc5giNKVUjvsItw0Mk2STBqsOS5U&#10;2NK6ouL3dDUK5u47mxWXzT47zjq92/6V2312UGo07D8/QATqwyv8bH9pBel0mqbwuBOvgF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5tdsfGAAAA3gAAAA8AAAAAAAAA&#10;AAAAAAAAoQIAAGRycy9kb3ducmV2LnhtbFBLBQYAAAAABAAEAPkAAACUAwAAAAA=&#10;" strokecolor="purple" strokeweight=".35pt"/>
                        <v:line id="Line 903" o:spid="_x0000_s2166" style="position:absolute;flip:x;visibility:visible;mso-wrap-style:square" from="1237,982" to="1260,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w9JcoAAADeAAAADwAAAGRycy9kb3ducmV2LnhtbESPW2vCQBSE3wv9D8sRfJG62zSUEl3F&#10;C4VaRKi94OMhe0xCs2fT7KrRX98VCn0cZuYbZjztbC2O1PrKsYb7oQJBnDtTcaHh4/357gmED8gG&#10;a8ek4UweppPbmzFmxp34jY7bUIgIYZ+hhjKEJpPS5yVZ9EPXEEdv71qLIcq2kKbFU4TbWiZKPUqL&#10;FceFEhtalJR/bw9Ww2C+Vp+vC4Wrc7rZXarl4Wv5M9C63+tmIxCBuvAf/mu/GA1JmiYP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rPD0lygAAAN4AAAAPAAAA&#10;AAAAAAAAAAAAAKECAABkcnMvZG93bnJldi54bWxQSwUGAAAAAAQABAD5AAAAmAMAAAAA&#10;" strokecolor="purple" strokeweight=".35pt"/>
                        <v:line id="Line 904" o:spid="_x0000_s2167" style="position:absolute;flip:y;visibility:visible;mso-wrap-style:square" from="1260,960" to="1282,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WlUckAAADeAAAADwAAAGRycy9kb3ducmV2LnhtbESPQWvCQBSE74X+h+UVepG6awhFUlep&#10;SqEtImhb8fjIvibB7NuYXTX667uC0OMwM98wo0lna3Gk1leONQz6CgRx7kzFhYbvr7enIQgfkA3W&#10;jknDmTxMxvd3I8yMO/GKjutQiAhhn6GGMoQmk9LnJVn0fdcQR+/XtRZDlG0hTYunCLe1TJR6lhYr&#10;jgslNjQrKd+tD1ZDb7pQP58zhR/ndLm9VPPDZr7vaf340L2+gAjUhf/wrf1uNCRpmqRwvROvgBz/&#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TVpVHJAAAA3gAAAA8AAAAA&#10;AAAAAAAAAAAAoQIAAGRycy9kb3ducmV2LnhtbFBLBQYAAAAABAAEAPkAAACXAwAAAAA=&#10;" strokecolor="purple" strokeweight=".35pt"/>
                        <v:line id="Line 905" o:spid="_x0000_s2168" style="position:absolute;flip:y;visibility:visible;mso-wrap-style:square" from="1260,960" to="1260,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mQDKygAAAN4AAAAPAAAA&#10;AAAAAAAAAAAAAKECAABkcnMvZG93bnJldi54bWxQSwUGAAAAAAQABAD5AAAAmAMAAAAA&#10;" strokecolor="purple" strokeweight=".35pt"/>
                        <v:line id="Line 906" o:spid="_x0000_s2169" style="position:absolute;visibility:visible;mso-wrap-style:square" from="1260,982" to="1260,1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ZwxMYAAADeAAAADwAAAGRycy9kb3ducmV2LnhtbESP3WoCMRSE7wt9h3AKvavZLhJlNYoU&#10;hCKt+PcAh81xd3Fzsk1Sd/v2jSB4OczMN8x8OdhWXMmHxrGG91EGgrh0puFKw+m4fpuCCBHZYOuY&#10;NPxRgOXi+WmOhXE97+l6iJVIEA4Faqhj7AopQ1mTxTByHXHyzs5bjEn6ShqPfYLbVuZZpqTFhtNC&#10;jR191FReDr9Ww9R/q0l5Xm/VftKbr81PtdmqndavL8NqBiLSEB/he/vTaMjH41zB7U66AnL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WcMTGAAAA3gAAAA8AAAAAAAAA&#10;AAAAAAAAoQIAAGRycy9kb3ducmV2LnhtbFBLBQYAAAAABAAEAPkAAACUAwAAAAA=&#10;" strokecolor="purple" strokeweight=".35pt"/>
                        <v:rect id="Rectangle 907" o:spid="_x0000_s2170" style="position:absolute;left:1485;top:143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gBy8cA&#10;AADeAAAADwAAAGRycy9kb3ducmV2LnhtbESPQWvCQBSE70L/w/IKvZS6MYiW1FVEEEMRxGg9P7Kv&#10;SWj2bcxuk/Tfu0LB4zAz3zCL1WBq0VHrKssKJuMIBHFudcWFgvNp+/YOwnlkjbVlUvBHDlbLp9EC&#10;E217PlKX+UIECLsEFZTeN4mULi/JoBvbhjh437Y16INsC6lb7APc1DKOopk0WHFYKLGhTUn5T/Zr&#10;FPT5obuc9jt5eL2klq/pdZN9fSr18jysP0B4Gvwj/N9OtYJ4Oo3n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RIAcvHAAAA3gAAAA8AAAAAAAAAAAAAAAAAmAIAAGRy&#10;cy9kb3ducmV2LnhtbFBLBQYAAAAABAAEAPUAAACMAwAAAAA=&#10;" filled="f" stroked="f"/>
                        <v:line id="Line 908" o:spid="_x0000_s2171" style="position:absolute;flip:x y;visibility:visible;mso-wrap-style:square" from="1492,1440" to="1515,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HtK8MAAADeAAAADwAAAGRycy9kb3ducmV2LnhtbERPXWuDMBR9H+w/hDvY2xonImKblrLR&#10;MRgUdbLni7k1UnMjJm3dv28eBns8nO/NbrGjuNLsB8cKXlcJCOLO6YF7Be334aUA4QOyxtExKfgl&#10;D7vt48MGS+1uXNO1Cb2IIexLVGBCmEopfWfIol+5iThyJzdbDBHOvdQz3mK4HWWaJLm0OHBsMDjR&#10;m6Hu3Fysgty070tlqstHfTD4dfxpipAPSj0/Lfs1iEBL+Bf/uT+1gjTL0rg33olXQG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R7SvDAAAA3gAAAA8AAAAAAAAAAAAA&#10;AAAAoQIAAGRycy9kb3ducmV2LnhtbFBLBQYAAAAABAAEAPkAAACRAwAAAAA=&#10;" strokecolor="purple" strokeweight=".35pt"/>
                        <v:line id="Line 909" o:spid="_x0000_s2172" style="position:absolute;visibility:visible;mso-wrap-style:square" from="1515,1462" to="1537,1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nktsYAAADeAAAADwAAAGRycy9kb3ducmV2LnhtbESP0WrCQBRE3wv+w3IF3+qmQaKmriIF&#10;QcRK1X7AJXtNQrN34+7WxL/vCkIfh5k5wyxWvWnEjZyvLSt4GycgiAuray4VfJ83rzMQPiBrbCyT&#10;gjt5WC0HLwvMte34SLdTKEWEsM9RQRVCm0vpi4oM+rFtiaN3sc5giNKVUjvsItw0Mk2STBqsOS5U&#10;2NJHRcXP6dcomLnPbFpcNofsOO30fnctd4fsS6nRsF+/gwjUh//ws73VCtLJJJ3D406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DJ5LbGAAAA3gAAAA8AAAAAAAAA&#10;AAAAAAAAoQIAAGRycy9kb3ducmV2LnhtbFBLBQYAAAAABAAEAPkAAACUAwAAAAA=&#10;" strokecolor="purple" strokeweight=".35pt"/>
                        <v:line id="Line 910" o:spid="_x0000_s2173" style="position:absolute;flip:x;visibility:visible;mso-wrap-style:square" from="1492,1462" to="1515,1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1j8gAAADeAAAADwAAAGRycy9kb3ducmV2LnhtbESPXWvCMBSG7wf7D+EMvBFNpkVGNcqm&#10;DHSIML/Y5aE5a8uak9pErfv15mKwy5f3i2cya20lLtT40rGG574CQZw5U3KuYb97772A8AHZYOWY&#10;NNzIw2z6+DDB1Lgrf9JlG3IRR9inqKEIoU6l9FlBFn3f1cTR+3aNxRBlk0vT4DWO20oOlBpJiyXH&#10;hwJrmheU/WzPVkP3ba0OH3OFq1uy+fotF+fj4tTVuvPUvo5BBGrDf/ivvTQaBkkyjAARJ6KAn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jc1j8gAAADeAAAADwAAAAAA&#10;AAAAAAAAAAChAgAAZHJzL2Rvd25yZXYueG1sUEsFBgAAAAAEAAQA+QAAAJYDAAAAAA==&#10;" strokecolor="purple" strokeweight=".35pt"/>
                        <v:line id="Line 911" o:spid="_x0000_s2174" style="position:absolute;flip:y;visibility:visible;mso-wrap-style:square" from="1515,1440" to="1537,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xe5AUygAAAN4AAAAPAAAA&#10;AAAAAAAAAAAAAKECAABkcnMvZG93bnJldi54bWxQSwUGAAAAAAQABAD5AAAAmAMAAAAA&#10;" strokecolor="purple" strokeweight=".35pt"/>
                        <v:line id="Line 912" o:spid="_x0000_s2175" style="position:absolute;flip:y;visibility:visible;mso-wrap-style:square" from="1515,1440" to="1515,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kOY8oAAADeAAAADwAAAGRycy9kb3ducmV2LnhtbESPW2vCQBSE3wv9D8sRfJG62zSUEl3F&#10;C4VaRKi94OMhe0xCs2fT7KrRX98VCn0cZuYbZjztbC2O1PrKsYb7oQJBnDtTcaHh4/357gmED8gG&#10;a8ek4UweppPbmzFmxp34jY7bUIgIYZ+hhjKEJpPS5yVZ9EPXEEdv71qLIcq2kKbFU4TbWiZKPUqL&#10;FceFEhtalJR/bw9Ww2C+Vp+vC4Wrc7rZXarl4Wv5M9C63+tmIxCBuvAf/mu/GA1Jmj4kcL0Tr4C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BqQ5jygAAAN4AAAAPAAAA&#10;AAAAAAAAAAAAAKECAABkcnMvZG93bnJldi54bWxQSwUGAAAAAAQABAD5AAAAmAMAAAAA&#10;" strokecolor="purple" strokeweight=".35pt"/>
                        <v:line id="Line 913" o:spid="_x0000_s2176" style="position:absolute;visibility:visible;mso-wrap-style:square" from="1515,1462" to="1515,1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hFgccAAADeAAAADwAAAGRycy9kb3ducmV2LnhtbESP3WrCQBSE7wu+w3KE3tWNP0SJriIF&#10;oUiVxvoAh+wxCWbPxt2tSd/eLRS8HGbmG2a16U0j7uR8bVnBeJSAIC6srrlUcP7evS1A+ICssbFM&#10;Cn7Jw2Y9eFlhpm3HOd1PoRQRwj5DBVUIbSalLyoy6Ee2JY7exTqDIUpXSu2wi3DTyEmSpNJgzXGh&#10;wpbeKyqupx+jYOEO6by47I5pPu/05/5W7o/pl1Kvw367BBGoD8/wf/tDK5jMZtMp/N2JV0Cu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EWBxwAAAN4AAAAPAAAAAAAA&#10;AAAAAAAAAKECAABkcnMvZG93bnJldi54bWxQSwUGAAAAAAQABAD5AAAAlQMAAAAA&#10;" strokecolor="purple" strokeweight=".35pt"/>
                        <v:rect id="Rectangle 914" o:spid="_x0000_s2177" style="position:absolute;left:1747;top:1065;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MJYccA&#10;AADeAAAADwAAAGRycy9kb3ducmV2LnhtbESPQWvCQBSE70L/w/IKvZS6UYOU1FVEKA0iiNF6fmRf&#10;k9Ds25jdJvHfu0LB4zAz3zCL1WBq0VHrKssKJuMIBHFudcWFgtPx8+0dhPPIGmvLpOBKDlbLp9EC&#10;E217PlCX+UIECLsEFZTeN4mULi/JoBvbhjh4P7Y16INsC6lb7APc1HIaRXNpsOKwUGJDm5Ly3+zP&#10;KOjzfXc+7r7k/vWcWr6kl032vVXq5XlYf4DwNPhH+L+dagXTOJ7F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FDCWHHAAAA3gAAAA8AAAAAAAAAAAAAAAAAmAIAAGRy&#10;cy9kb3ducmV2LnhtbFBLBQYAAAAABAAEAPUAAACMAwAAAAA=&#10;" filled="f" stroked="f"/>
                        <v:line id="Line 915" o:spid="_x0000_s2178" style="position:absolute;flip:x y;visibility:visible;mso-wrap-style:square" from="1754,1072" to="1777,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nUaMYAAADeAAAADwAAAGRycy9kb3ducmV2LnhtbESPQWvCQBSE70L/w/IKvemmVoNEVxGL&#10;pSBITKXnR/aZDc2+DdlV03/vCoLHYWa+YRar3jbiQp2vHSt4HyUgiEuna64UHH+2wxkIH5A1No5J&#10;wT95WC1fBgvMtLvygS5FqESEsM9QgQmhzaT0pSGLfuRa4uidXGcxRNlVUnd4jXDbyHGSpNJizXHB&#10;YEsbQ+VfcbYKUnP87HOTn78OW4O7/W8xC2mt1Ntrv56DCNSHZ/jR/tYKxpPJxxTud+IV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1GjGAAAA3gAAAA8AAAAAAAAA&#10;AAAAAAAAoQIAAGRycy9kb3ducmV2LnhtbFBLBQYAAAAABAAEAPkAAACUAwAAAAA=&#10;" strokecolor="purple" strokeweight=".35pt"/>
                        <v:line id="Line 916" o:spid="_x0000_s2179" style="position:absolute;visibility:visible;mso-wrap-style:square" from="1777,1095" to="1799,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mGcYAAADeAAAADwAAAGRycy9kb3ducmV2LnhtbESP0WoCMRRE3wv9h3ALfavZWomyGqUU&#10;hCIqavsBl811d3Fzs01Sd/17Iwg+DjNzhpktetuIM/lQO9bwPshAEBfO1Fxq+P1Zvk1AhIhssHFM&#10;Gi4UYDF/fpphblzHezofYikShEOOGqoY21zKUFRkMQxcS5y8o/MWY5K+lMZjl+C2kcMsU9JizWmh&#10;wpa+KipOh3+rYeI3alwcl1u1H3dmvforV1u10/r1pf+cgojUx0f43v42Goaj0YeC2510Be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P5hnGAAAA3gAAAA8AAAAAAAAA&#10;AAAAAAAAoQIAAGRycy9kb3ducmV2LnhtbFBLBQYAAAAABAAEAPkAAACUAwAAAAA=&#10;" strokecolor="purple" strokeweight=".35pt"/>
                        <v:line id="Line 917" o:spid="_x0000_s2180" style="position:absolute;flip:x;visibility:visible;mso-wrap-style:square" from="1754,1095" to="1777,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6t+8oAAADeAAAADwAAAGRycy9kb3ducmV2LnhtbESPQWsCMRSE70L/Q3iFXqQmtUtbVqNY&#10;pWClCNpWPD42z93Fzct2E3Xtr2+EgsdhZr5hhuPWVuJIjS8da3joKRDEmTMl5xq+Pt/uX0D4gGyw&#10;ckwazuRhPLrpDDE17sQrOq5DLiKEfYoaihDqVEqfFWTR91xNHL2dayyGKJtcmgZPEW4r2VfqSVos&#10;OS4UWNO0oGy/PlgN3dcP9b2YKnw/J8vtbzk7bGY/Xa3vbtvJAESgNlzD/+250dBPksdn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R3q37ygAAAN4AAAAPAAAA&#10;AAAAAAAAAAAAAKECAABkcnMvZG93bnJldi54bWxQSwUGAAAAAAQABAD5AAAAmAMAAAAA&#10;" strokecolor="purple" strokeweight=".35pt"/>
                        <v:line id="Line 918" o:spid="_x0000_s2181" style="position:absolute;flip:y;visibility:visible;mso-wrap-style:square" from="1777,1072" to="1799,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5icYAAADeAAAADwAAAGRycy9kb3ducmV2LnhtbERPW2vCMBR+H+w/hDPwRTSZFhnVKJsy&#10;0CHCvLHHQ3PWljUntYla9+vNw2CPH999MmttJS7U+NKxhue+AkGcOVNyrmG/e++9gPAB2WDlmDTc&#10;yMNs+vgwwdS4K3/SZRtyEUPYp6ihCKFOpfRZQRZ939XEkft2jcUQYZNL0+A1httKDpQaSYslx4YC&#10;a5oXlP1sz1ZD922tDh9zhatbsvn6LRfn4+LU1brz1L6OQQRqw7/4z700GgZJMox74514Be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BOYnGAAAA3gAAAA8AAAAAAAAA&#10;AAAAAAAAoQIAAGRycy9kb3ducmV2LnhtbFBLBQYAAAAABAAEAPkAAACUAwAAAAA=&#10;" strokecolor="purple" strokeweight=".35pt"/>
                        <v:line id="Line 919" o:spid="_x0000_s2182" style="position:absolute;flip:y;visibility:visible;mso-wrap-style:square" from="1777,1072" to="1777,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2cEsoAAADeAAAADwAAAGRycy9kb3ducmV2LnhtbESPQWsCMRSE70L/Q3iFXqQmtUtpV6NY&#10;pWClCNpWPD42z93Fzct2E3Xtr2+EgsdhZr5hhuPWVuJIjS8da3joKRDEmTMl5xq+Pt/un0H4gGyw&#10;ckwazuRhPLrpDDE17sQrOq5DLiKEfYoaihDqVEqfFWTR91xNHL2dayyGKJtcmgZPEW4r2VfqSVos&#10;OS4UWNO0oGy/PlgN3dcP9b2YKnw/J8vtbzk7bGY/Xa3vbtvJAESgNlzD/+250dBPkscX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PDZwSygAAAN4AAAAPAAAA&#10;AAAAAAAAAAAAAKECAABkcnMvZG93bnJldi54bWxQSwUGAAAAAAQABAD5AAAAmAMAAAAA&#10;" strokecolor="purple" strokeweight=".35pt"/>
                        <v:line id="Line 920" o:spid="_x0000_s2183" style="position:absolute;visibility:visible;mso-wrap-style:square" from="1777,1095" to="1777,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yoi8QAAADeAAAADwAAAGRycy9kb3ducmV2LnhtbESP24rCMBCG74V9hzAL3mmqlCpdo4gg&#10;iLiyHh5gaMa2bDOpSbT17c3Fwl7+/Ce+xao3jXiS87VlBZNxAoK4sLrmUsH1sh3NQfiArLGxTApe&#10;5GG1/BgsMNe24xM9z6EUcYR9jgqqENpcSl9UZNCPbUscvZt1BkOUrpTaYRfHTSOnSZJJgzXHhwpb&#10;2lRU/J4fRsHcfWez4rY9ZqdZpw/7e7k/Zj9KDT/79ReIQH34D/+1d1rBNE3TCBBxIgrI5R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LKiLxAAAAN4AAAAPAAAAAAAAAAAA&#10;AAAAAKECAABkcnMvZG93bnJldi54bWxQSwUGAAAAAAQABAD5AAAAkgMAAAAA&#10;" strokecolor="purple" strokeweight=".35pt"/>
                        <v:rect id="Rectangle 921" o:spid="_x0000_s2184" style="position:absolute;left:2009;top:93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LZhMcA&#10;AADeAAAADwAAAGRycy9kb3ducmV2LnhtbESP3WrCQBSE7wt9h+UUelN0owSR6CpFEEMpiPHn+pA9&#10;JqHZszG7TdK37wqCl8PMfMMs14OpRUetqywrmIwjEMS51RUXCk7H7WgOwnlkjbVlUvBHDtar15cl&#10;Jtr2fKAu84UIEHYJKii9bxIpXV6SQTe2DXHwrrY16INsC6lb7APc1HIaRTNpsOKwUGJDm5Lyn+zX&#10;KOjzfXc5fu/k/uOSWr6lt012/lLq/W34XIDwNPhn+NFOtYJpHMcTuN8JV0C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y2YTHAAAA3gAAAA8AAAAAAAAAAAAAAAAAmAIAAGRy&#10;cy9kb3ducmV2LnhtbFBLBQYAAAAABAAEAPUAAACMAwAAAAA=&#10;" filled="f" stroked="f"/>
                        <v:line id="Line 922" o:spid="_x0000_s2185" style="position:absolute;flip:x y;visibility:visible;mso-wrap-style:square" from="2017,937" to="2039,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Y/YcUAAADeAAAADwAAAGRycy9kb3ducmV2LnhtbESPQWvCQBSE70L/w/IK3nTTEIKkrlJa&#10;LAVBNErPj+wzG8y+DdlV4793BcHjMDPfMPPlYFtxod43jhV8TBMQxJXTDdcKDvvVZAbCB2SNrWNS&#10;cCMPy8XbaI6Fdlfe0aUMtYgQ9gUqMCF0hZS+MmTRT11HHL2j6y2GKPta6h6vEW5bmSZJLi02HBcM&#10;dvRtqDqVZ6sgN4efYWu259/dyuB681/OQt4oNX4fvj5BBBrCK/xs/2kFaZZlKTzuxCs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CY/YcUAAADeAAAADwAAAAAAAAAA&#10;AAAAAAChAgAAZHJzL2Rvd25yZXYueG1sUEsFBgAAAAAEAAQA+QAAAJMDAAAAAA==&#10;" strokecolor="purple" strokeweight=".35pt"/>
                        <v:line id="Line 923" o:spid="_x0000_s2186" style="position:absolute;visibility:visible;mso-wrap-style:square" from="2039,960" to="2062,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42/McAAADeAAAADwAAAGRycy9kb3ducmV2LnhtbESP3WrCQBSE74W+w3IK3ummGqJEVykF&#10;QcRK/XmAQ/aYBLNn093VxLfvFgq9HGbmG2a57k0jHuR8bVnB2zgBQVxYXXOp4HLejOYgfEDW2Fgm&#10;BU/ysF69DJaYa9vxkR6nUIoIYZ+jgiqENpfSFxUZ9GPbEkfvap3BEKUrpXbYRbhp5CRJMmmw5rhQ&#10;YUsfFRW3090omLvPbFZcN4fsOOv0fvdd7g7Zl1LD1/59ASJQH/7Df+2tVjBJ03QKv3fi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jb8xwAAAN4AAAAPAAAAAAAA&#10;AAAAAAAAAKECAABkcnMvZG93bnJldi54bWxQSwUGAAAAAAQABAD5AAAAlQMAAAAA&#10;" strokecolor="purple" strokeweight=".35pt"/>
                        <v:line id="Line 924" o:spid="_x0000_s2187" style="position:absolute;flip:x;visibility:visible;mso-wrap-style:square" from="2017,960" to="2039,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pA8cYAAADeAAAADwAAAGRycy9kb3ducmV2LnhtbERPXWvCMBR9H/gfwhX2IjOZyJDOKH4w&#10;mDIEdRMfL821LTY3XRO1+usXYeB5O5wvznDc2FKcqfaFYw2vXQWCOHWm4EzD9/bjZQDCB2SDpWPS&#10;cCUP41HraYiJcRde03kTMhFL2CeoIQ+hSqT0aU4WfddVxFE7uNpiiLTOpKnxEsttKXtKvUmLBceF&#10;HCua5ZQeNyeroTP9Uj/LmcLFtb/a34r5aTf/7Wj93G4m7yACNeFh/k9/Gg29fgTc78QrIE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kKQPHGAAAA3gAAAA8AAAAAAAAA&#10;AAAAAAAAoQIAAGRycy9kb3ducmV2LnhtbFBLBQYAAAAABAAEAPkAAACUAwAAAAA=&#10;" strokecolor="purple" strokeweight=".35pt"/>
                        <v:line id="Line 925" o:spid="_x0000_s2188" style="position:absolute;flip:y;visibility:visible;mso-wrap-style:square" from="2039,937" to="206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blaskAAADeAAAADwAAAGRycy9kb3ducmV2LnhtbESP3WoCMRSE7wu+QziF3ogmla3I1iit&#10;UmhFBH/p5WFzuru4Odluoq59+kYo9HKYmW+Y8bS1lThT40vHGh77CgRx5kzJuYbd9q03AuEDssHK&#10;MWm4kofppHM3xtS4C6/pvAm5iBD2KWooQqhTKX1WkEXfdzVx9L5cYzFE2eTSNHiJcFvJgVJDabHk&#10;uFBgTbOCsuPmZDV0X5dqv5gp/Lgmq8+fcn46zL+7Wj/cty/PIAK14T/81343GgZJkjzB7U68AnLy&#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ZG5WrJAAAA3gAAAA8AAAAA&#10;AAAAAAAAAAAAoQIAAGRycy9kb3ducmV2LnhtbFBLBQYAAAAABAAEAPkAAACXAwAAAAA=&#10;" strokecolor="purple" strokeweight=".35pt"/>
                        <v:line id="Line 926" o:spid="_x0000_s2189" style="position:absolute;flip:y;visibility:visible;mso-wrap-style:square" from="2039,937" to="2039,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R7HckAAADeAAAADwAAAGRycy9kb3ducmV2LnhtbESP3WoCMRSE7wt9h3AKvRFNKovIapRW&#10;EVophfpHLw+b092lm5N1E3X16RtB8HKYmW+Y8bS1lThS40vHGl56CgRx5kzJuYbNetEdgvAB2WDl&#10;mDScycN08vgwxtS4E3/TcRVyESHsU9RQhFCnUvqsIIu+52ri6P26xmKIssmlafAU4baSfaUG0mLJ&#10;caHAmmYFZX+rg9XQeftU2+VM4cc5+fq5lPPDbr7vaP381L6OQARqwz18a78bDf0kSQZwvROvgJz8&#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aUex3JAAAA3gAAAA8AAAAA&#10;AAAAAAAAAAAAoQIAAGRycy9kb3ducmV2LnhtbFBLBQYAAAAABAAEAPkAAACXAwAAAAA=&#10;" strokecolor="purple" strokeweight=".35pt"/>
                        <v:line id="Line 927" o:spid="_x0000_s2190" style="position:absolute;visibility:visible;mso-wrap-style:square" from="2039,960" to="2039,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Uw/8YAAADeAAAADwAAAGRycy9kb3ducmV2LnhtbESP3WrCQBSE74W+w3IKvdNNJSSSuooU&#10;BJEq/vQBDtljEsyejbtbk769Wyh4OczMN8x8OZhW3Mn5xrKC90kCgri0uuFKwfd5PZ6B8AFZY2uZ&#10;FPySh+XiZTTHQtuej3Q/hUpECPsCFdQhdIWUvqzJoJ/Yjjh6F+sMhihdJbXDPsJNK6dJkkmDDceF&#10;Gjv6rKm8nn6MgpnbZXl5We+zY97rr+2t2u6zg1Jvr8PqA0SgITzD/+2NVjBN0zSHvzvxCsjF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FMP/GAAAA3gAAAA8AAAAAAAAA&#10;AAAAAAAAoQIAAGRycy9kb3ducmV2LnhtbFBLBQYAAAAABAAEAPkAAACUAwAAAAA=&#10;" strokecolor="purple" strokeweight=".35pt"/>
                        <v:rect id="Rectangle 928" o:spid="_x0000_s2191" style="position:absolute;left:2272;top:101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hwGcMA&#10;AADeAAAADwAAAGRycy9kb3ducmV2LnhtbERPTWvCQBC9C/6HZYReRDeVIBJdRQRpKIIYW89DdpqE&#10;Zmdjdpuk/949CB4f73uzG0wtOmpdZVnB+zwCQZxbXXGh4Ot6nK1AOI+ssbZMCv7JwW47Hm0w0bbn&#10;C3WZL0QIYZeggtL7JpHS5SUZdHPbEAfux7YGfYBtIXWLfQg3tVxE0VIarDg0lNjQoaT8N/szCvr8&#10;3N2upw95nt5Sy/f0fsi+P5V6mwz7NQhPg3+Jn+5UK1jEcRz2hjvhCsj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hwGcMAAADeAAAADwAAAAAAAAAAAAAAAACYAgAAZHJzL2Rv&#10;d25yZXYueG1sUEsFBgAAAAAEAAQA9QAAAIgDAAAAAA==&#10;" filled="f" stroked="f"/>
                        <v:line id="Line 929" o:spid="_x0000_s2192" style="position:absolute;flip:x y;visibility:visible;mso-wrap-style:square" from="2279,1020" to="2302,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KtEMUAAADeAAAADwAAAGRycy9kb3ducmV2LnhtbESPQWvCQBSE7wX/w/IEb3WjhGCjq4ii&#10;CIWiqXh+ZJ/ZYPZtyK4a/323UOhxmJlvmMWqt414UOdrxwom4wQEcel0zZWC8/fufQbCB2SNjWNS&#10;8CIPq+XgbYG5dk8+0aMIlYgQ9jkqMCG0uZS+NGTRj11LHL2r6yyGKLtK6g6fEW4bOU2STFqsOS4Y&#10;bGljqLwVd6sgM+dtfzTH+/60M/j5dSlmIauVGg379RxEoD78h//aB61gmqbpB/zeiVd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oKtEMUAAADeAAAADwAAAAAAAAAA&#10;AAAAAAChAgAAZHJzL2Rvd25yZXYueG1sUEsFBgAAAAAEAAQA+QAAAJMDAAAAAA==&#10;" strokecolor="purple" strokeweight=".35pt"/>
                        <v:line id="Line 930" o:spid="_x0000_s2193" style="position:absolute;visibility:visible;mso-wrap-style:square" from="2302,1042" to="2324,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U+VsQAAADeAAAADwAAAGRycy9kb3ducmV2LnhtbESP24rCMBCG7xd8hzDC3q2polWqUWRB&#10;EFHx9ABDM7bFZtJNou2+vblY2Muf/8S3WHWmFi9yvrKsYDhIQBDnVldcKLhdN18zED4ga6wtk4Jf&#10;8rBa9j4WmGnb8plel1CIOMI+QwVlCE0mpc9LMugHtiGO3t06gyFKV0jtsI3jppajJEmlwYrjQ4kN&#10;fZeUPy5Po2DmDuk0v2+O6Xna6v3up9gd05NSn/1uPQcRqAv/4b/2VisYjceTCBBxIgrI5R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9T5WxAAAAN4AAAAPAAAAAAAAAAAA&#10;AAAAAKECAABkcnMvZG93bnJldi54bWxQSwUGAAAAAAQABAD5AAAAkgMAAAAA&#10;" strokecolor="purple" strokeweight=".35pt"/>
                        <v:line id="Line 931" o:spid="_x0000_s2194" style="position:absolute;flip:x;visibility:visible;mso-wrap-style:square" from="2279,1042" to="2302,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R1tMoAAADeAAAADwAAAGRycy9kb3ducmV2LnhtbESP3WoCMRSE7wt9h3AKvRFNlLWU1Sit&#10;UlCRQv2jl4fN6e7Szcl2E3Xt0zeC0MthZr5hxtPWVuJEjS8da+j3FAjizJmScw277Vv3GYQPyAYr&#10;x6ThQh6mk/u7MabGnfmDTpuQiwhhn6KGIoQ6ldJnBVn0PVcTR+/LNRZDlE0uTYPnCLeVHCj1JC2W&#10;HBcKrGlWUPa9OVoNnde12q9mCpeX5P3zt5wfD/OfjtaPD+3LCESgNvyHb+2F0TBIkmEf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spHW0ygAAAN4AAAAPAAAA&#10;AAAAAAAAAAAAAKECAABkcnMvZG93bnJldi54bWxQSwUGAAAAAAQABAD5AAAAmAMAAAAA&#10;" strokecolor="purple" strokeweight=".35pt"/>
                        <v:line id="Line 932" o:spid="_x0000_s2195" style="position:absolute;flip:y;visibility:visible;mso-wrap-style:square" from="2302,1020" to="2324,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duvDygAAAN4AAAAPAAAA&#10;AAAAAAAAAAAAAKECAABkcnMvZG93bnJldi54bWxQSwUGAAAAAAQABAD5AAAAmAMAAAAA&#10;" strokecolor="purple" strokeweight=".35pt"/>
                        <v:line id="Line 933" o:spid="_x0000_s2196" style="position:absolute;flip:y;visibility:visible;mso-wrap-style:square" from="2302,1020" to="2302,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pOWMoAAADeAAAADwAAAGRycy9kb3ducmV2LnhtbESPQWsCMRSE70L/Q3iFXqQmtdtSVqNY&#10;pWClCNpWPD42z93Fzct2E3Xtr2+EgsdhZr5hhuPWVuJIjS8da3joKRDEmTMl5xq+Pt/uX0D4gGyw&#10;ckwazuRhPLrpDDE17sQrOq5DLiKEfYoaihDqVEqfFWTR91xNHL2dayyGKJtcmgZPEW4r2VfqWVos&#10;OS4UWNO0oGy/PlgN3dcP9b2YKnw/J8vtbzk7bGY/Xa3vbtvJAESgNlzD/+250dBPkqdH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zOk5YygAAAN4AAAAPAAAA&#10;AAAAAAAAAAAAAKECAABkcnMvZG93bnJldi54bWxQSwUGAAAAAAQABAD5AAAAmAMAAAAA&#10;" strokecolor="purple" strokeweight=".35pt"/>
                        <v:line id="Line 934" o:spid="_x0000_s2197" style="position:absolute;visibility:visible;mso-wrap-style:square" from="2302,1042" to="2302,1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44VccAAADeAAAADwAAAGRycy9kb3ducmV2LnhtbESP3WrCQBSE7wXfYTmF3ummkkZJs4oI&#10;gkgr1fYBDtmTH5o9G3dXk759t1Do5TAz3zDFZjSduJPzrWUFT/MEBHFpdcu1gs+P/WwFwgdkjZ1l&#10;UvBNHjbr6aTAXNuBz3S/hFpECPscFTQh9LmUvmzIoJ/bnjh6lXUGQ5SultrhEOGmk4skyaTBluNC&#10;gz3tGiq/LjejYOXesmVZ7U/ZeTno1+O1Pp6yd6UeH8btC4hAY/gP/7UPWsEiTZ9T+L0Tr4B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zjhVxwAAAN4AAAAPAAAAAAAA&#10;AAAAAAAAAKECAABkcnMvZG93bnJldi54bWxQSwUGAAAAAAQABAD5AAAAlQMAAAAA&#10;" strokecolor="purple" strokeweight=".35pt"/>
                        <v:rect id="Rectangle 935" o:spid="_x0000_s2198" style="position:absolute;left:2527;top:66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BJWscA&#10;AADeAAAADwAAAGRycy9kb3ducmV2LnhtbESPQWvCQBSE7wX/w/KEXkQ3FZWSuooIpUEEMVbPj+xr&#10;Esy+jdk1Sf99VxB6HGbmG2a57k0lWmpcaVnB2yQCQZxZXXKu4Pv0OX4H4TyyxsoyKfglB+vV4GWJ&#10;sbYdH6lNfS4ChF2MCgrv61hKlxVk0E1sTRy8H9sY9EE2udQNdgFuKjmNooU0WHJYKLCmbUHZNb0b&#10;BV12aC+n/Zc8jC6J5Vty26bnnVKvw37zAcJT7//Dz3aiFUxns/kc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QSVrHAAAA3gAAAA8AAAAAAAAAAAAAAAAAmAIAAGRy&#10;cy9kb3ducmV2LnhtbFBLBQYAAAAABAAEAPUAAACMAwAAAAA=&#10;" filled="f" stroked="f"/>
                        <v:line id="Line 936" o:spid="_x0000_s2199" style="position:absolute;flip:x y;visibility:visible;mso-wrap-style:square" from="2534,667" to="2557,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Svv8QAAADeAAAADwAAAGRycy9kb3ducmV2LnhtbESPQYvCMBSE7wv+h/AEb2uqaJGuURYX&#10;F0EQreL50bxtyjYvpYla/70RBI/DzHzDzJedrcWVWl85VjAaJiCIC6crLhWcjuvPGQgfkDXWjknB&#10;nTwsF72POWba3fhA1zyUIkLYZ6jAhNBkUvrCkEU/dA1x9P5cazFE2ZZSt3iLcFvLcZKk0mLFccFg&#10;QytDxX9+sQpSc/rp9mZ/+T2sDW5353wW0kqpQb/7/gIRqAvv8Ku90QrGk8k0heedeAX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xK+/xAAAAN4AAAAPAAAAAAAAAAAA&#10;AAAAAKECAABkcnMvZG93bnJldi54bWxQSwUGAAAAAAQABAD5AAAAkgMAAAAA&#10;" strokecolor="purple" strokeweight=".35pt"/>
                        <v:line id="Line 937" o:spid="_x0000_s2200" style="position:absolute;visibility:visible;mso-wrap-style:square" from="2557,690" to="2579,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ymIsYAAADeAAAADwAAAGRycy9kb3ducmV2LnhtbESP0WrCQBRE3wX/YbkF33RT0URSV5GC&#10;IGJFbT/gkr0modm76e5q4t93CwUfh5k5wyzXvWnEnZyvLSt4nSQgiAuray4VfH1uxwsQPiBrbCyT&#10;ggd5WK+GgyXm2nZ8pvsllCJC2OeooAqhzaX0RUUG/cS2xNG7WmcwROlKqR12EW4aOU2SVBqsOS5U&#10;2NJ7RcX35WYULNxHmhXX7TE9Z50+7H/K/TE9KTV66TdvIAL14Rn+b++0gulsNs/g7068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cpiLGAAAA3gAAAA8AAAAAAAAA&#10;AAAAAAAAoQIAAGRycy9kb3ducmV2LnhtbFBLBQYAAAAABAAEAPkAAACUAwAAAAA=&#10;" strokecolor="purple" strokeweight=".35pt"/>
                        <v:line id="Line 938" o:spid="_x0000_s2201" style="position:absolute;flip:x;visibility:visible;mso-wrap-style:square" from="2534,690" to="2557,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7cKcYAAADeAAAADwAAAGRycy9kb3ducmV2LnhtbERPW2vCMBR+F/Yfwhn4IppMOhnVKJsy&#10;cEOEeWOPh+asLWtOahO17tebh4GPH999MmttJc7U+NKxhqeBAkGcOVNyrmG3fe+/gPAB2WDlmDRc&#10;ycNs+tCZYGrchb/ovAm5iCHsU9RQhFCnUvqsIIt+4GriyP24xmKIsMmlafASw20lh0qNpMWSY0OB&#10;Nc0Lyn43J6uh97ZS+8+5wo9rsv7+Kxenw+LY07r72L6OQQRqw138714aDcMkeY574514BeT0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2e3CnGAAAA3gAAAA8AAAAAAAAA&#10;AAAAAAAAoQIAAGRycy9kb3ducmV2LnhtbFBLBQYAAAAABAAEAPkAAACUAwAAAAA=&#10;" strokecolor="purple" strokeweight=".35pt"/>
                        <v:line id="Line 939" o:spid="_x0000_s2202" style="position:absolute;flip:y;visibility:visible;mso-wrap-style:square" from="2557,667" to="2579,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J5ssoAAADeAAAADwAAAGRycy9kb3ducmV2LnhtbESPQWsCMRSE70L/Q3iFXqQmlW1pV6NY&#10;pVClCNpWPD42z93Fzct2E3Xtr2+EgsdhZr5hhuPWVuJIjS8da3joKRDEmTMl5xq+Pt/un0H4gGyw&#10;ckwazuRhPLrpDDE17sQrOq5DLiKEfYoaihDqVEqfFWTR91xNHL2dayyGKJtcmgZPEW4r2VfqSVos&#10;OS4UWNO0oGy/PlgN3dcP9b2YKpyfk+X2t5wdNrOfrtZ3t+1kACJQG67h//a70dBPkscX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S0nmyygAAAN4AAAAPAAAA&#10;AAAAAAAAAAAAAKECAABkcnMvZG93bnJldi54bWxQSwUGAAAAAAQABAD5AAAAmAMAAAAA&#10;" strokecolor="purple" strokeweight=".35pt"/>
                        <v:line id="Line 940" o:spid="_x0000_s2203" style="position:absolute;flip:y;visibility:visible;mso-wrap-style:square" from="2557,667" to="2557,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QakscAAADeAAAADwAAAGRycy9kb3ducmV2LnhtbESPXWvCMBSG7wf7D+EIuxFNJkVGNYpT&#10;hE2GML/w8tAc27LmpDZRq79+uRjs8uX94hlPW1uJKzW+dKzhta9AEGfOlJxr2G2XvTcQPiAbrByT&#10;hjt5mE6en8aYGnfjb7puQi7iCPsUNRQh1KmUPivIou+7mjh6J9dYDFE2uTQN3uK4reRAqaG0WHJ8&#10;KLCmeUHZz+ZiNXTfv9R+NVf4eU/Wx0e5uBwW567WL512NgIRqA3/4b/2h9EwSJJhBIg4EQXk5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BqSxwAAAN4AAAAPAAAAAAAA&#10;AAAAAAAAAKECAABkcnMvZG93bnJldi54bWxQSwUGAAAAAAQABAD5AAAAlQMAAAAA&#10;" strokecolor="purple" strokeweight=".35pt"/>
                        <v:line id="Line 941" o:spid="_x0000_s2204" style="position:absolute;visibility:visible;mso-wrap-style:square" from="2557,690" to="2557,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VRcMYAAADeAAAADwAAAGRycy9kb3ducmV2LnhtbESP3WoCMRSE7wt9h3CE3tWsIlG2RpGC&#10;INKKfw9w2Bx3l25O1iR1t2/fCIKXw8x8w8yXvW3EjXyoHWsYDTMQxIUzNZcazqf1+wxEiMgGG8ek&#10;4Y8CLBevL3PMjev4QLdjLEWCcMhRQxVjm0sZiooshqFriZN3cd5iTNKX0njsEtw2cpxlSlqsOS1U&#10;2NJnRcXP8ddqmPlvNS0u6506TDvztb2W253aa/026FcfICL18Rl+tDdGw3gyUSO430lX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VUXDGAAAA3gAAAA8AAAAAAAAA&#10;AAAAAAAAoQIAAGRycy9kb3ducmV2LnhtbFBLBQYAAAAABAAEAPkAAACUAwAAAAA=&#10;" strokecolor="purple" strokeweight=".35pt"/>
                        <v:rect id="Rectangle 942" o:spid="_x0000_s2205" style="position:absolute;left:2789;top:1042;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Ubk8YA&#10;AADeAAAADwAAAGRycy9kb3ducmV2LnhtbESPQWvCQBSE70L/w/IKXqRuDCKSukoRpEEEabSeH9nX&#10;JDT7Nma3Sfz3rlDwOMzMN8xqM5hadNS6yrKC2TQCQZxbXXGh4HzavS1BOI+ssbZMCm7kYLN+Ga0w&#10;0bbnL+oyX4gAYZeggtL7JpHS5SUZdFPbEAfvx7YGfZBtIXWLfYCbWsZRtJAGKw4LJTa0LSn/zf6M&#10;gj4/dpfT4VMeJ5fU8jW9brPvvVLj1+HjHYSnwT/D/+1UK4jn80UMjzvhCs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lUbk8YAAADeAAAADwAAAAAAAAAAAAAAAACYAgAAZHJz&#10;L2Rvd25yZXYueG1sUEsFBgAAAAAEAAQA9QAAAIsDAAAAAA==&#10;" filled="f" stroked="f"/>
                        <v:line id="Line 943" o:spid="_x0000_s2206" style="position:absolute;flip:x y;visibility:visible;mso-wrap-style:square" from="2797,1050" to="2819,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msQAAADeAAAADwAAAGRycy9kb3ducmV2LnhtbESPQYvCMBSE78L+h/AW9qbpulKkGkVW&#10;FEFYtIrnR/Nsis1LaaLWf28WBI/DzHzDTOedrcWNWl85VvA9SEAQF05XXCo4Hlb9MQgfkDXWjknB&#10;gzzMZx+9KWba3XlPtzyUIkLYZ6jAhNBkUvrCkEU/cA1x9M6utRiibEupW7xHuK3lMElSabHiuGCw&#10;oV9DxSW/WgWpOS67ndld1/uVwe3fKR+HtFLq67NbTEAE6sI7/GpvtILhaJT+wP+deAXk7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38aaxAAAAN4AAAAPAAAAAAAAAAAA&#10;AAAAAKECAABkcnMvZG93bnJldi54bWxQSwUGAAAAAAQABAD5AAAAkgMAAAAA&#10;" strokecolor="purple" strokeweight=".35pt"/>
                        <v:line id="Line 944" o:spid="_x0000_s2207" style="position:absolute;visibility:visible;mso-wrap-style:square" from="2819,1072" to="2842,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Ly6MYAAADeAAAADwAAAGRycy9kb3ducmV2LnhtbESP3WoCMRSE7wt9h3AKvavZyhJlNYoU&#10;hCKt+PcAh81xd3Fzsk1Sd/v2jSB4OczMN8x8OdhWXMmHxrGG91EGgrh0puFKw+m4fpuCCBHZYOuY&#10;NPxRgOXi+WmOhXE97+l6iJVIEA4Faqhj7AopQ1mTxTByHXHyzs5bjEn6ShqPfYLbVo6zTEmLDaeF&#10;Gjv6qKm8HH6thqn/VpPyvN6q/aQ3X5ufarNVO61fX4bVDESkIT7C9/an0TDOc5XD7U66AnL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ii8ujGAAAA3gAAAA8AAAAAAAAA&#10;AAAAAAAAoQIAAGRycy9kb3ducmV2LnhtbFBLBQYAAAAABAAEAPkAAACUAwAAAAA=&#10;" strokecolor="purple" strokeweight=".35pt"/>
                        <v:line id="Line 945" o:spid="_x0000_s2208" style="position:absolute;flip:x;visibility:visible;mso-wrap-style:square" from="2797,1072" to="2819,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O5CskAAADeAAAADwAAAGRycy9kb3ducmV2LnhtbESPQWsCMRSE7wX/Q3iCF6mJskpZjVKV&#10;QlukUNtKj4/N6+7Szcu6ibr6601B6HGYmW+Y2aK1lThS40vHGoYDBYI4c6bkXMPnx9P9AwgfkA1W&#10;jknDmTws5p27GabGnfidjtuQiwhhn6KGIoQ6ldJnBVn0A1cTR+/HNRZDlE0uTYOnCLeVHCk1kRZL&#10;jgsF1rQqKPvdHqyG/nKjvl5XCl/Oydv3pVwfdut9X+tet32cggjUhv/wrf1sNIySZDKGvzvxCsj5&#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3zuQrJAAAA3gAAAA8AAAAA&#10;AAAAAAAAAAAAoQIAAGRycy9kb3ducmV2LnhtbFBLBQYAAAAABAAEAPkAAACXAwAAAAA=&#10;" strokecolor="purple" strokeweight=".35pt"/>
                        <v:line id="Line 946" o:spid="_x0000_s2209" style="position:absolute;flip:y;visibility:visible;mso-wrap-style:square" from="2819,1050" to="2842,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EnfckAAADeAAAADwAAAGRycy9kb3ducmV2LnhtbESP3WrCQBSE7wXfYTmF3kjdrYQgqau0&#10;SqEtImh/8PKQPSbB7Nk0u2r06bsFwcthZr5hJrPO1uJIra8ca3gcKhDEuTMVFxq+Pl8fxiB8QDZY&#10;OyYNZ/Iwm/Z7E8yMO/GajptQiAhhn6GGMoQmk9LnJVn0Q9cQR2/nWoshyraQpsVThNtajpRKpcWK&#10;40KJDc1Lyvebg9UweFmq74+5wvdzstpeqsXhZ/E70Pr+rnt+AhGoC7fwtf1mNIySJE3h/068AnL6&#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0hJ33JAAAA3gAAAA8AAAAA&#10;AAAAAAAAAAAAoQIAAGRycy9kb3ducmV2LnhtbFBLBQYAAAAABAAEAPkAAACXAwAAAAA=&#10;" strokecolor="purple" strokeweight=".35pt"/>
                        <v:line id="Line 947" o:spid="_x0000_s2210" style="position:absolute;flip:y;visibility:visible;mso-wrap-style:square" from="2819,1050" to="2819,1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2C5skAAADeAAAADwAAAGRycy9kb3ducmV2LnhtbESPQWsCMRSE70L/Q3gFL1KTyqJlNUqr&#10;FFoRobaVHh+b192lm5d1E3X115uC4HGYmW+Yyay1lThQ40vHGh77CgRx5kzJuYavz9eHJxA+IBus&#10;HJOGE3mYTe86E0yNO/IHHTYhFxHCPkUNRQh1KqXPCrLo+64mjt6vayyGKJtcmgaPEW4rOVBqKC2W&#10;HBcKrGleUPa32VsNvZeV+l7OFb6fkvXPuVzst4tdT+vuffs8BhGoDbfwtf1mNAySZDiC/zvxCsjp&#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JtgubJAAAA3gAAAA8AAAAA&#10;AAAAAAAAAAAAoQIAAGRycy9kb3ducmV2LnhtbFBLBQYAAAAABAAEAPkAAACXAwAAAAA=&#10;" strokecolor="purple" strokeweight=".35pt"/>
                        <v:line id="Line 948" o:spid="_x0000_s2211" style="position:absolute;visibility:visible;mso-wrap-style:square" from="2819,1072" to="2819,1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47cMAAADeAAAADwAAAGRycy9kb3ducmV2LnhtbERP3WrCMBS+H/gO4Qi7m+lEonRGGYIw&#10;ZBOrPsChObZlzUlNMlvf3lwMvPz4/pfrwbbiRj40jjW8TzIQxKUzDVcazqft2wJEiMgGW8ek4U4B&#10;1qvRyxJz43ou6HaMlUghHHLUUMfY5VKGsiaLYeI64sRdnLcYE/SVNB77FG5bOc0yJS02nBpq7GhT&#10;U/l7/LMaFv5HzcvLdq+KeW++d9dqt1cHrV/Hw+cHiEhDfIr/3V9Gw3Q2U2lvupOugF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v+O3DAAAA3gAAAA8AAAAAAAAAAAAA&#10;AAAAoQIAAGRycy9kb3ducmV2LnhtbFBLBQYAAAAABAAEAPkAAACRAwAAAAA=&#10;" strokecolor="purple" strokeweight=".35pt"/>
                        <v:rect id="Rectangle 949" o:spid="_x0000_s2212" style="position:absolute;left:3052;top:750;width:75;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GJ4scA&#10;AADeAAAADwAAAGRycy9kb3ducmV2LnhtbESPQWvCQBSE7wX/w/KEXkQ3FRGbuooIpUEEMVbPj+xr&#10;Esy+jdk1Sf99VxB6HGbmG2a57k0lWmpcaVnB2yQCQZxZXXKu4Pv0OV6AcB5ZY2WZFPySg/Vq8LLE&#10;WNuOj9SmPhcBwi5GBYX3dSylywoy6Ca2Jg7ej20M+iCbXOoGuwA3lZxG0VwaLDksFFjTtqDsmt6N&#10;gi47tJfT/kseRpfE8i25bdPzTqnXYb/5AOGp9//hZzvRCqaz2fwd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zxieLHAAAA3gAAAA8AAAAAAAAAAAAAAAAAmAIAAGRy&#10;cy9kb3ducmV2LnhtbFBLBQYAAAAABAAEAPUAAACMAwAAAAA=&#10;" filled="f" stroked="f"/>
                        <v:line id="Line 950" o:spid="_x0000_s2213" style="position:absolute;flip:x y;visibility:visible;mso-wrap-style:square" from="3059,757" to="3082,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TOMMUAAADeAAAADwAAAGRycy9kb3ducmV2LnhtbESPXUvDMBSG7wX/QzjC7lzqKLXUZUOU&#10;DWEga1e8PjRnTVlzUppsrf9+uRC8fHm/eNbb2fbiRqPvHCt4WSYgiBunO24V1Kfdcw7CB2SNvWNS&#10;8EsetpvHhzUW2k1c0q0KrYgj7AtUYEIYCil9Y8iiX7qBOHpnN1oMUY6t1CNOcdz2cpUkmbTYcXww&#10;ONCHoeZSXa2CzNSf89Ecr/tyZ/Dw/VPlIeuUWjzN728gAs3hP/zX/tIKVmn6GgEiTkQBub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TOMMUAAADeAAAADwAAAAAAAAAA&#10;AAAAAAChAgAAZHJzL2Rvd25yZXYueG1sUEsFBgAAAAAEAAQA+QAAAJMDAAAAAA==&#10;" strokecolor="purple" strokeweight=".35pt"/>
                        <v:line id="Line 951" o:spid="_x0000_s2214" style="position:absolute;visibility:visible;mso-wrap-style:square" from="3082,780" to="3104,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zHrcYAAADeAAAADwAAAGRycy9kb3ducmV2LnhtbESP3WrCQBSE7wt9h+UI3tWNIolEV5GC&#10;UKQV/x7gkD0mwezZdHc16dt3BcHLYWa+YRar3jTiTs7XlhWMRwkI4sLqmksF59PmYwbCB2SNjWVS&#10;8EceVsv3twXm2nZ8oPsxlCJC2OeooAqhzaX0RUUG/ci2xNG7WGcwROlKqR12EW4aOUmSVBqsOS5U&#10;2NJnRcX1eDMKZu4nzYrLZpcesk5/b3/L7S7dKzUc9Os5iEB9eIWf7S+tYDKdZmN43IlX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0Mx63GAAAA3gAAAA8AAAAAAAAA&#10;AAAAAAAAoQIAAGRycy9kb3ducmV2LnhtbFBLBQYAAAAABAAEAPkAAACUAwAAAAA=&#10;" strokecolor="purple" strokeweight=".35pt"/>
                        <v:line id="Line 952" o:spid="_x0000_s2215" style="position:absolute;flip:x;visibility:visible;mso-wrap-style:square" from="3059,780" to="3082,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Xw7ejygAAAN4AAAAPAAAA&#10;AAAAAAAAAAAAAKECAABkcnMvZG93bnJldi54bWxQSwUGAAAAAAQABAD5AAAAmAMAAAAA&#10;" strokecolor="purple" strokeweight=".35pt"/>
                        <v:line id="Line 953" o:spid="_x0000_s2216" style="position:absolute;flip:y;visibility:visible;mso-wrap-style:square" from="3082,757" to="3104,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SOMoAAADeAAAADwAAAGRycy9kb3ducmV2LnhtbESPQWsCMRSE70L/Q3iFXqQmtUtbVqNY&#10;pWClCNpWPD42z93Fzct2E3Xtr2+EgsdhZr5hhuPWVuJIjS8da3joKRDEmTMl5xq+Pt/uX0D4gGyw&#10;ckwazuRhPLrpDDE17sQrOq5DLiKEfYoaihDqVEqfFWTR91xNHL2dayyGKJtcmgZPEW4r2VfqSVos&#10;OS4UWNO0oGy/PlgN3dcP9b2YKnw/J8vtbzk7bGY/Xa3vbtvJAESgNlzD/+250dBPkudH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4jxI4ygAAAN4AAAAPAAAA&#10;AAAAAAAAAAAAAKECAABkcnMvZG93bnJldi54bWxQSwUGAAAAAAQABAD5AAAAmAMAAAAA&#10;" strokecolor="purple" strokeweight=".35pt"/>
                        <v:line id="Line 954" o:spid="_x0000_s2217" style="position:absolute;flip:y;visibility:visible;mso-wrap-style:square" from="3082,757" to="3082,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aKTMkAAADeAAAADwAAAGRycy9kb3ducmV2LnhtbESP3WoCMRSE7wu+QziF3ogmlaXK1iit&#10;UmhFBH/p5WFzuru4Odluoq59+kYo9HKYmW+Y8bS1lThT40vHGh77CgRx5kzJuYbd9q03AuEDssHK&#10;MWm4kofppHM3xtS4C6/pvAm5iBD2KWooQqhTKX1WkEXfdzVx9L5cYzFE2eTSNHiJcFvJgVJP0mLJ&#10;caHAmmYFZcfNyWrovi7VfjFT+HFNVp8/5fx0mH93tX64b1+eQQRqw3/4r/1uNAySZJjA7U68AnLy&#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dmikzJAAAA3gAAAA8AAAAA&#10;AAAAAAAAAAAAoQIAAGRycy9kb3ducmV2LnhtbFBLBQYAAAAABAAEAPkAAACXAwAAAAA=&#10;" strokecolor="purple" strokeweight=".35pt"/>
                        <v:line id="Line 955" o:spid="_x0000_s2218" style="position:absolute;visibility:visible;mso-wrap-style:square" from="3082,780" to="3082,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fBrsYAAADeAAAADwAAAGRycy9kb3ducmV2LnhtbESP0WrCQBRE3wX/YbkF33RT0URSV5GC&#10;IGJFbT/gkr0modm76e5q4t93CwUfh5k5wyzXvWnEnZyvLSt4nSQgiAuray4VfH1uxwsQPiBrbCyT&#10;ggd5WK+GgyXm2nZ8pvsllCJC2OeooAqhzaX0RUUG/cS2xNG7WmcwROlKqR12EW4aOU2SVBqsOS5U&#10;2NJ7RcX35WYULNxHmhXX7TE9Z50+7H/K/TE9KTV66TdvIAL14Rn+b++0gulsls3h7068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3wa7GAAAA3gAAAA8AAAAAAAAA&#10;AAAAAAAAoQIAAGRycy9kb3ducmV2LnhtbFBLBQYAAAAABAAEAPkAAACUAwAAAAA=&#10;" strokecolor="purple" strokeweight=".35pt"/>
                      </v:group>
                      <v:rect id="Rectangle 957" o:spid="_x0000_s2219" style="position:absolute;left:20999;top:8191;width:470;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eLTccA&#10;AADeAAAADwAAAGRycy9kb3ducmV2LnhtbESPQWvCQBSE7wX/w/KEXkQ3FdGSuooIpUEEMVbPj+xr&#10;Esy+jdk1Sf99VxB6HGbmG2a57k0lWmpcaVnB2yQCQZxZXXKu4Pv0OX4H4TyyxsoyKfglB+vV4GWJ&#10;sbYdH6lNfS4ChF2MCgrv61hKlxVk0E1sTRy8H9sY9EE2udQNdgFuKjmNork0WHJYKLCmbUHZNb0b&#10;BV12aC+n/Zc8jC6J5Vty26bnnVKvw37zAcJT7//Dz3aiFUxns8UcHnfC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3i03HAAAA3gAAAA8AAAAAAAAAAAAAAAAAmAIAAGRy&#10;cy9kb3ducmV2LnhtbFBLBQYAAAAABAAEAPUAAACMAwAAAAA=&#10;" filled="f" stroked="f"/>
                      <v:line id="Line 958" o:spid="_x0000_s2220" style="position:absolute;flip:x y;visibility:visible;mso-wrap-style:square" from="21043,8235" to="21183,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1WRMQAAADeAAAADwAAAGRycy9kb3ducmV2LnhtbESPQYvCMBSE7wv+h/AEb2uqSJVqFFEU&#10;YWHRKp4fzbMpNi+liVr//WZhYY/DzHzDLFadrcWTWl85VjAaJiCIC6crLhVczrvPGQgfkDXWjknB&#10;mzyslr2PBWbavfhEzzyUIkLYZ6jAhNBkUvrCkEU/dA1x9G6utRiibEupW3xFuK3lOElSabHiuGCw&#10;oY2h4p4/rILUXLbd0Rwf+9PO4Nf3NZ+FtFJq0O/WcxCBuvAf/msftILxZDKdwu+deAX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PVZExAAAAN4AAAAPAAAAAAAAAAAA&#10;AAAAAKECAABkcnMvZG93bnJldi54bWxQSwUGAAAAAAQABAD5AAAAkgMAAAAA&#10;" strokecolor="purple" strokeweight=".35pt"/>
                      <v:line id="Line 959" o:spid="_x0000_s2221" style="position:absolute;visibility:visible;mso-wrap-style:square" from="21183,8382" to="21329,8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ZuMMMAAADeAAAADwAAAGRycy9kb3ducmV2LnhtbERPy4rCMBTdC/MP4Q7MTlNFWukYRQRB&#10;ZBRfH3Bprm2Z5qYm0Xb+frIQXB7Oe77sTSOe5HxtWcF4lIAgLqyuuVRwvWyGMxA+IGtsLJOCP/Kw&#10;XHwM5phr2/GJnudQihjCPkcFVQhtLqUvKjLoR7YljtzNOoMhQldK7bCL4aaRkyRJpcGaY0OFLa0r&#10;Kn7PD6Ng5vZpVtw2h/SUdfpndy93h/So1Ndnv/oGEagPb/HLvdUKJtNpFvfGO/EK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2bjDDAAAA3gAAAA8AAAAAAAAAAAAA&#10;AAAAoQIAAGRycy9kb3ducmV2LnhtbFBLBQYAAAAABAAEAPkAAACRAwAAAAA=&#10;" strokecolor="purple" strokeweight=".35pt"/>
                      <v:line id="Line 960" o:spid="_x0000_s2222" style="position:absolute;flip:x;visibility:visible;mso-wrap-style:square" from="21043,8382" to="21183,8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ZZyXSygAAAN4AAAAPAAAA&#10;AAAAAAAAAAAAAKECAABkcnMvZG93bnJldi54bWxQSwUGAAAAAAQABAD5AAAAmAMAAAAA&#10;" strokecolor="purple" strokeweight=".35pt"/>
                      <v:line id="Line 961" o:spid="_x0000_s2223" style="position:absolute;flip:y;visibility:visible;mso-wrap-style:square" from="21183,8235" to="21329,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j8aMcAAADeAAAADwAAAGRycy9kb3ducmV2LnhtbESPXWvCMBSG74X9h3CE3YgmkyJSjeIU&#10;YRtDmF94eWiObVlzUpuodb9+uRjs8uX94pnOW1uJGzW+dKzhZaBAEGfOlJxr2O/W/TEIH5ANVo5J&#10;w4M8zGdPnSmmxt35i27bkIs4wj5FDUUIdSqlzwqy6AeuJo7e2TUWQ5RNLk2D9zhuKzlUaiQtlhwf&#10;CqxpWVD2vb1aDb3XT3X4WCp8fySb00+5uh5Xl57Wz912MQERqA3/4b/2m9EwTJJxBIg4EQXk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iPxoxwAAAN4AAAAPAAAAAAAA&#10;AAAAAAAAAKECAABkcnMvZG93bnJldi54bWxQSwUGAAAAAAQABAD5AAAAlQMAAAAA&#10;" strokecolor="purple" strokeweight=".35pt"/>
                      <v:line id="Line 962" o:spid="_x0000_s2224" style="position:absolute;flip:y;visibility:visible;mso-wrap-style:square" from="21183,8235" to="21183,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RZ88kAAADeAAAADwAAAGRycy9kb3ducmV2LnhtbESPQWsCMRSE70L/Q3gFL1ITZRFZjWIV&#10;oS1FqNbS42Pz3F26eVk3Udf+elMoeBxm5htmOm9tJc7U+NKxhkFfgSDOnCk51/C5Wz+NQfiAbLBy&#10;TBqu5GE+e+hMMTXuwh903oZcRAj7FDUUIdSplD4ryKLvu5o4egfXWAxRNrk0DV4i3FZyqNRIWiw5&#10;LhRY07Kg7Gd7shp6z+9q/7ZU+HpNNt+/5er0tTr2tO4+tosJiEBtuIf/2y9GwzBJxgP4uxOvgJz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LEWfPJAAAA3gAAAA8AAAAA&#10;AAAAAAAAAAAAoQIAAGRycy9kb3ducmV2LnhtbFBLBQYAAAAABAAEAPkAAACXAwAAAAA=&#10;" strokecolor="purple" strokeweight=".35pt"/>
                      <v:line id="Line 963" o:spid="_x0000_s2225" style="position:absolute;visibility:visible;mso-wrap-style:square" from="21183,8382" to="21183,8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sp/cYAAADeAAAADwAAAGRycy9kb3ducmV2LnhtbESP3WrCQBSE7wXfYTmF3ummQWKIriKC&#10;UKQV/x7gkD0mwezZdHdr0rfvFgpeDjPzDbNcD6YVD3K+sazgbZqAIC6tbrhScL3sJjkIH5A1tpZJ&#10;wQ95WK/GoyUW2vZ8osc5VCJC2BeooA6hK6T0ZU0G/dR2xNG7WWcwROkqqR32EW5amSZJJg02HBdq&#10;7GhbU3k/fxsFufvM5uVtd8hO815/7L+q/SE7KvX6MmwWIAIN4Rn+b79rBelslqfwdyde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gLKf3GAAAA3gAAAA8AAAAAAAAA&#10;AAAAAAAAoQIAAGRycy9kb3ducmV2LnhtbFBLBQYAAAAABAAEAPkAAACUAwAAAAA=&#10;" strokecolor="purple" strokeweight=".35pt"/>
                      <v:rect id="Rectangle 964" o:spid="_x0000_s2226" style="position:absolute;left:22663;top:6426;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VY8scA&#10;AADeAAAADwAAAGRycy9kb3ducmV2LnhtbESP3WrCQBSE7wu+w3IEb4putFIkuooIYigFafy5PmSP&#10;STB7NmbXJH37bqHQy2FmvmFWm95UoqXGlZYVTCcRCOLM6pJzBefTfrwA4TyyxsoyKfgmB5v14GWF&#10;sbYdf1Gb+lwECLsYFRTe17GULivIoJvYmjh4N9sY9EE2udQNdgFuKjmLondpsOSwUGBNu4Kye/o0&#10;Crrs2F5Pnwd5fL0mlh/JY5dePpQaDfvtEoSn3v+H/9qJVjCbzxdv8HsnX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0VWPLHAAAA3gAAAA8AAAAAAAAAAAAAAAAAmAIAAGRy&#10;cy9kb3ducmV2LnhtbFBLBQYAAAAABAAEAPUAAACMAwAAAAA=&#10;" filled="f" stroked="f"/>
                      <v:line id="Line 965" o:spid="_x0000_s2227" style="position:absolute;flip:x y;visibility:visible;mso-wrap-style:square" from="22707,6477" to="22853,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q4FMUAAADeAAAADwAAAGRycy9kb3ducmV2LnhtbESPQWvCQBSE70L/w/IK3nRTCSGkrlJa&#10;LAVBNErPj+wzG8y+DdlV4793BcHjMDPfMPPlYFtxod43jhV8TBMQxJXTDdcKDvvVJAfhA7LG1jEp&#10;uJGH5eJtNMdCuyvv6FKGWkQI+wIVmBC6QkpfGbLop64jjt7R9RZDlH0tdY/XCLetnCVJJi02HBcM&#10;dvRtqDqVZ6sgM4efYWu259/dyuB681/mIWuUGr8PX58gAg3hFX62/7SCWZrmKTzuxCs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zq4FMUAAADeAAAADwAAAAAAAAAA&#10;AAAAAAChAgAAZHJzL2Rvd25yZXYueG1sUEsFBgAAAAAEAAQA+QAAAJMDAAAAAA==&#10;" strokecolor="purple" strokeweight=".35pt"/>
                      <v:line id="Line 966" o:spid="_x0000_s2228" style="position:absolute;visibility:visible;mso-wrap-style:square" from="22853,6616" to="22993,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xiccAAADeAAAADwAAAGRycy9kb3ducmV2LnhtbESP0WrCQBRE3wX/YbmFvummYmNIsxER&#10;BJFWqu0HXLLXJDR7N+6uJv37bqHQx2FmzjDFejSduJPzrWUFT/MEBHFldcu1gs+P3SwD4QOyxs4y&#10;KfgmD+tyOikw13bgE93PoRYRwj5HBU0IfS6lrxoy6Oe2J47exTqDIUpXS+1wiHDTyUWSpNJgy3Gh&#10;wZ62DVVf55tRkLm3dFVddsf0tBr06+FaH47pu1KPD+PmBUSgMfyH/9p7rWCxXGbP8HsnXgFZ/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4rGJxwAAAN4AAAAPAAAAAAAA&#10;AAAAAAAAAKECAABkcnMvZG93bnJldi54bWxQSwUGAAAAAAQABAD5AAAAlQMAAAAA&#10;" strokecolor="purple" strokeweight=".35pt"/>
                      <v:line id="Line 967" o:spid="_x0000_s2229" style="position:absolute;flip:x;visibility:visible;mso-wrap-style:square" from="22707,6616" to="22853,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3Bh8kAAADeAAAADwAAAGRycy9kb3ducmV2LnhtbESPQWsCMRSE70L/Q3gFL1KTyiKyNYpV&#10;ClpEqLbi8bF57i7dvGw3Udf++kYoeBxm5htmPG1tJc7U+NKxhue+AkGcOVNyruFz9/Y0AuEDssHK&#10;MWm4kofp5KEzxtS4C3/QeRtyESHsU9RQhFCnUvqsIIu+72ri6B1dYzFE2eTSNHiJcFvJgVJDabHk&#10;uFBgTfOCsu/tyWrova7V1/tc4eqabA6/5eK0X/z0tO4+trMXEIHacA//t5dGwyBJRkO43YlXQE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0twYfJAAAA3gAAAA8AAAAA&#10;AAAAAAAAAAAAoQIAAGRycy9kb3ducmV2LnhtbFBLBQYAAAAABAAEAPkAAACXAwAAAAA=&#10;" strokecolor="purple" strokeweight=".35pt"/>
                      <v:line id="Line 968" o:spid="_x0000_s2230" style="position:absolute;flip:y;visibility:visible;mso-wrap-style:square" from="22853,6477" to="22993,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JhZBzJAAAA3gAAAA8AAAAA&#10;AAAAAAAAAAAAoQIAAGRycy9kb3ducmV2LnhtbFBLBQYAAAAABAAEAPkAAACXAwAAAAA=&#10;" strokecolor="purple" strokeweight=".35pt"/>
                      <v:line id="Line 969" o:spid="_x0000_s2231" style="position:absolute;flip:y;visibility:visible;mso-wrap-style:square" from="22853,6477" to="22853,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wbsYAAADeAAAADwAAAGRycy9kb3ducmV2LnhtbERPW2vCMBR+F/YfwhH2IppMikg1ilOE&#10;bQxh3vDx0BzbsuakNlHrfv3yMNjjx3efzltbiRs1vnSs4WWgQBBnzpSca9jv1v0xCB+QDVaOScOD&#10;PMxnT50ppsbd+Ytu25CLGMI+RQ1FCHUqpc8KsugHriaO3Nk1FkOETS5Ng/cYbis5VGokLZYcGwqs&#10;aVlQ9r29Wg291091+FgqfH8km9NPuboeV5ee1s/ddjEBEagN/+I/95vRMEyScdwb78Qr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8G7GAAAA3gAAAA8AAAAAAAAA&#10;AAAAAAAAoQIAAGRycy9kb3ducmV2LnhtbFBLBQYAAAAABAAEAPkAAACUAwAAAAA=&#10;" strokecolor="purple" strokeweight=".35pt"/>
                      <v:line id="Line 970" o:spid="_x0000_s2232" style="position:absolute;visibility:visible;mso-wrap-style:square" from="22853,6616" to="22853,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7jMcAAADeAAAADwAAAGRycy9kb3ducmV2LnhtbESP3WrCQBSE7wu+w3IE7+pGkRijq0hB&#10;EGml/jzAIXtMgtmzcXdr0rfvFgq9HGbmG2a16U0jnuR8bVnBZJyAIC6srrlUcL3sXjMQPiBrbCyT&#10;gm/ysFkPXlaYa9vxiZ7nUIoIYZ+jgiqENpfSFxUZ9GPbEkfvZp3BEKUrpXbYRbhp5DRJUmmw5rhQ&#10;YUtvFRX385dRkLmPdF7cdsf0NO/0++FRHo7pp1KjYb9dggjUh//wX3uvFUxns2wBv3fiF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r7uMxwAAAN4AAAAPAAAAAAAA&#10;AAAAAAAAAKECAABkcnMvZG93bnJldi54bWxQSwUGAAAAAAQABAD5AAAAlQMAAAAA&#10;" strokecolor="purple" strokeweight=".35pt"/>
                      <v:rect id="Rectangle 971" o:spid="_x0000_s2233" style="position:absolute;left:24326;top:7048;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5QWMYA&#10;AADeAAAADwAAAGRycy9kb3ducmV2LnhtbESPzWrCQBSF94W+w3AL3UidVERsmokUoTSIICat60vm&#10;NgnN3ImZMYlv7yyELg/njy/ZTKYVA/WusazgdR6BIC6tbrhS8F18vqxBOI+ssbVMCq7kYJM+PiQY&#10;azvykYbcVyKMsItRQe19F0vpypoMurntiIP3a3uDPsi+krrHMYybVi6iaCUNNhweauxoW1P5l1+M&#10;grE8DKdi/yUPs1Nm+Zydt/nPTqnnp+njHYSnyf+H7+1MK1gsl28BIOAEFJD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5QWMYAAADeAAAADwAAAAAAAAAAAAAAAACYAgAAZHJz&#10;L2Rvd25yZXYueG1sUEsFBgAAAAAEAAQA9QAAAIsDAAAAAA==&#10;" filled="f" stroked="f"/>
                      <v:line id="Line 972" o:spid="_x0000_s2234" style="position:absolute;flip:x y;visibility:visible;mso-wrap-style:square" from="24377,7092" to="2451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SNUcQAAADeAAAADwAAAGRycy9kb3ducmV2LnhtbESPQYvCMBSE7wv+h/AEb2uqSNFqFFEU&#10;YWHRKp4fzbMpNi+liVr//WZhYY/DzHzDLFadrcWTWl85VjAaJiCIC6crLhVczrvPKQgfkDXWjknB&#10;mzyslr2PBWbavfhEzzyUIkLYZ6jAhNBkUvrCkEU/dA1x9G6utRiibEupW3xFuK3lOElSabHiuGCw&#10;oY2h4p4/rILUXLbd0Rwf+9PO4Nf3NZ+GtFJq0O/WcxCBuvAf/msftILxZDIbwe+deAX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lI1RxAAAAN4AAAAPAAAAAAAAAAAA&#10;AAAAAKECAABkcnMvZG93bnJldi54bWxQSwUGAAAAAAQABAD5AAAAkgMAAAAA&#10;" strokecolor="purple" strokeweight=".35pt"/>
                      <v:line id="Line 973" o:spid="_x0000_s2235" style="position:absolute;visibility:visible;mso-wrap-style:square" from="24517,7239" to="24663,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K/IMYAAADeAAAADwAAAGRycy9kb3ducmV2LnhtbESP0WrCQBRE3wv+w3IF3+qmQaKmriIF&#10;QcRK1X7AJXtNQrN34+7WxL/vCkIfh5k5wyxWvWnEjZyvLSt4GycgiAuray4VfJ83rzMQPiBrbCyT&#10;gjt5WC0HLwvMte34SLdTKEWEsM9RQRVCm0vpi4oM+rFtiaN3sc5giNKVUjvsItw0Mk2STBqsOS5U&#10;2NJHRcXP6dcomLnPbFpcNofsOO30fnctd4fsS6nRsF+/gwjUh//ws73VCtLJZJ7C406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SvyDGAAAA3gAAAA8AAAAAAAAA&#10;AAAAAAAAoQIAAGRycy9kb3ducmV2LnhtbFBLBQYAAAAABAAEAPkAAACUAwAAAAA=&#10;" strokecolor="purple" strokeweight=".35pt"/>
                      <v:line id="Line 974" o:spid="_x0000_s2236" style="position:absolute;flip:x;visibility:visible;mso-wrap-style:square" from="24377,7239" to="24517,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P0wsoAAADeAAAADwAAAGRycy9kb3ducmV2LnhtbESPQWsCMRSE70L/Q3iFXqQmtUtpV6NY&#10;pWClCNpWPD42z93Fzct2E3Xtr2+EgsdhZr5hhuPWVuJIjS8da3joKRDEmTMl5xq+Pt/un0H4gGyw&#10;ckwazuRhPLrpDDE17sQrOq5DLiKEfYoaihDqVEqfFWTR91xNHL2dayyGKJtcmgZPEW4r2VfqSVos&#10;OS4UWNO0oGy/PlgN3dcP9b2YKnw/J8vtbzk7bGY/Xa3vbtvJAESgNlzD/+250dBPkpdH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Ig/TCygAAAN4AAAAPAAAA&#10;AAAAAAAAAAAAAKECAABkcnMvZG93bnJldi54bWxQSwUGAAAAAAQABAD5AAAAmAMAAAAA&#10;" strokecolor="purple" strokeweight=".35pt"/>
                      <v:line id="Line 975" o:spid="_x0000_s2237" style="position:absolute;flip:y;visibility:visible;mso-wrap-style:square" from="24517,7092" to="24663,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pstskAAADeAAAADwAAAGRycy9kb3ducmV2LnhtbESP3WoCMRSE7wu+QziF3ogmlaXo1iit&#10;UmhFBH/p5WFzuru4Odluoq59+kYo9HKYmW+Y8bS1lThT40vHGh77CgRx5kzJuYbd9q03BOEDssHK&#10;MWm4kofppHM3xtS4C6/pvAm5iBD2KWooQqhTKX1WkEXfdzVx9L5cYzFE2eTSNHiJcFvJgVJP0mLJ&#10;caHAmmYFZcfNyWrovi7VfjFT+HFNVp8/5fx0mH93tX64b1+eQQRqw3/4r/1uNAySZJTA7U68AnLy&#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dqbLbJAAAA3gAAAA8AAAAA&#10;AAAAAAAAAAAAoQIAAGRycy9kb3ducmV2LnhtbFBLBQYAAAAABAAEAPkAAACXAwAAAAA=&#10;" strokecolor="purple" strokeweight=".35pt"/>
                      <v:line id="Line 976" o:spid="_x0000_s2238" style="position:absolute;flip:y;visibility:visible;mso-wrap-style:square" from="24517,7092" to="2451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bJLcoAAADeAAAADwAAAGRycy9kb3ducmV2LnhtbESPQWsCMRSE70L/Q3iFXqQmlW1pV6NY&#10;pVClCNpWPD42z93Fzct2E3Xtr2+EgsdhZr5hhuPWVuJIjS8da3joKRDEmTMl5xq+Pt/un0H4gGyw&#10;ckwazuRhPLrpDDE17sQrOq5DLiKEfYoaihDqVEqfFWTR91xNHL2dayyGKJtcmgZPEW4r2VfqSVos&#10;OS4UWNO0oGy/PlgN3dcP9b2YKpyfk+X2t5wdNrOfrtZ3t+1kACJQG67h//a70dBPkpdH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oJsktygAAAN4AAAAPAAAA&#10;AAAAAAAAAAAAAKECAABkcnMvZG93bnJldi54bWxQSwUGAAAAAAQABAD5AAAAmAMAAAAA&#10;" strokecolor="purple" strokeweight=".35pt"/>
                      <v:line id="Line 977" o:spid="_x0000_s2239" style="position:absolute;visibility:visible;mso-wrap-style:square" from="24517,7239" to="24517,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m5I8cAAADeAAAADwAAAGRycy9kb3ducmV2LnhtbESPUWvCMBSF3wf7D+EO9jbTiURXjTIE&#10;YYgT6/wBl+baljU3XRJt/ffLYODj4ZzzHc5iNdhWXMmHxrGG11EGgrh0puFKw+lr8zIDESKywdYx&#10;abhRgNXy8WGBuXE9F3Q9xkokCIccNdQxdrmUoazJYhi5jjh5Z+ctxiR9JY3HPsFtK8dZpqTFhtNC&#10;jR2tayq/jxerYeY/1bQ8b/aqmPZmt/2ptnt10Pr5aXifg4g0xHv4v/1hNIwnkzcFf3fSF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6bkjxwAAAN4AAAAPAAAAAAAA&#10;AAAAAAAAAKECAABkcnMvZG93bnJldi54bWxQSwUGAAAAAAQABAD5AAAAlQMAAAAA&#10;" strokecolor="purple" strokeweight=".35pt"/>
                      <v:rect id="Rectangle 978" o:spid="_x0000_s2240" style="position:absolute;left:25946;top:4572;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ILMgA&#10;AADeAAAADwAAAGRycy9kb3ducmV2LnhtbESPQWvCQBSE7wX/w/IKvZS6UaSt0VVEkAYpiEn1/Mg+&#10;k9Ds25jdJum/dwtCj8PMfMMs14OpRUetqywrmIwjEMS51RUXCr6y3cs7COeRNdaWScEvOVivRg9L&#10;jLXt+Uhd6gsRIOxiVFB638RSurwkg25sG+LgXWxr0AfZFlK32Ae4qeU0il6lwYrDQokNbUvKv9Mf&#10;o6DPD905+/yQh+dzYvmaXLfpaa/U0+OwWYDwNPj/8L2daAXT2Wz+Bn93whW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98gsyAAAAN4AAAAPAAAAAAAAAAAAAAAAAJgCAABk&#10;cnMvZG93bnJldi54bWxQSwUGAAAAAAQABAD1AAAAjQMAAAAA&#10;" filled="f" stroked="f"/>
                      <v:line id="Line 979" o:spid="_x0000_s2241" style="position:absolute;flip:x y;visibility:visible;mso-wrap-style:square" from="25996,4616" to="26136,4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4kzMMAAADeAAAADwAAAGRycy9kb3ducmV2LnhtbERPXWvCMBR9H+w/hCv4tqZKKdoZZWw4&#10;BGFoLT5fmrumrLkpTazdv18ehD0ezvdmN9lOjDT41rGCRZKCIK6dbrlRUF32LysQPiBr7ByTgl/y&#10;sNs+P22w0O7OZxrL0IgYwr5ABSaEvpDS14Ys+sT1xJH7doPFEOHQSD3gPYbbTi7TNJcWW44NBnt6&#10;N1T/lDerIDfVx3Qyp9vneW/w+HUtVyFvlZrPprdXEIGm8C9+uA9awTLL1nFvvBOv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uJMzDAAAA3gAAAA8AAAAAAAAAAAAA&#10;AAAAoQIAAGRycy9kb3ducmV2LnhtbFBLBQYAAAAABAAEAPkAAACRAwAAAAA=&#10;" strokecolor="purple" strokeweight=".35pt"/>
                      <v:line id="Line 980" o:spid="_x0000_s2242" style="position:absolute;visibility:visible;mso-wrap-style:square" from="26136,4762" to="26282,4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YtUcYAAADeAAAADwAAAGRycy9kb3ducmV2LnhtbESP3WrCQBSE7wu+w3IE7+qmIlFTV5GC&#10;IGLFnz7AIXtMQrNn4+7WxLfvCoKXw8x8w8yXnanFjZyvLCv4GCYgiHOrKy4U/JzX71MQPiBrrC2T&#10;gjt5WC56b3PMtG35SLdTKESEsM9QQRlCk0np85IM+qFtiKN3sc5giNIVUjtsI9zUcpQkqTRYcVwo&#10;saGvkvLf059RMHXf6SS/rPfpcdLq3fZabPfpQalBv1t9ggjUhVf42d5oBaPxeDaD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2LVHGAAAA3gAAAA8AAAAAAAAA&#10;AAAAAAAAoQIAAGRycy9kb3ducmV2LnhtbFBLBQYAAAAABAAEAPkAAACUAwAAAAA=&#10;" strokecolor="purple" strokeweight=".35pt"/>
                      <v:line id="Line 981" o:spid="_x0000_s2243" style="position:absolute;flip:x;visibility:visible;mso-wrap-style:square" from="25996,4762" to="26136,4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rwr8cAAADeAAAADwAAAGRycy9kb3ducmV2LnhtbESPzWoCMRSF94W+Q7gFN1ITRUWmRqmK&#10;UEUErZYuL5PbmaGTm3ESdfTpm4XQ5eH88Y2njS3FhWpfONbQ7SgQxKkzBWcaDp/L1xEIH5ANlo5J&#10;w408TCfPT2NMjLvyji77kIk4wj5BDXkIVSKlT3Oy6DuuIo7ej6sthijrTJoar3HclrKn1FBaLDg+&#10;5FjRPKf0d3+2GtqzjTqu5wpXt/72+14szl+LU1vr1kvz/gYiUBP+w4/2h9HQ6w9UBIg4EQXk5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uvCvxwAAAN4AAAAPAAAAAAAA&#10;AAAAAAAAAKECAABkcnMvZG93bnJldi54bWxQSwUGAAAAAAQABAD5AAAAlQMAAAAA&#10;" strokecolor="purple" strokeweight=".35pt"/>
                      <v:line id="Line 982" o:spid="_x0000_s2244" style="position:absolute;flip:y;visibility:visible;mso-wrap-style:square" from="26136,4616" to="26282,4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ZVNMkAAADeAAAADwAAAGRycy9kb3ducmV2LnhtbESP3WoCMRSE7wt9h3AKvRFNFCuyGqVV&#10;BC0i+EsvD5vT3aWbk+0m6tqnN4VCL4eZ+YYZTxtbigvVvnCsodtRIIhTZwrONBz2i/YQhA/IBkvH&#10;pOFGHqaTx4cxJsZdeUuXXchEhLBPUEMeQpVI6dOcLPqOq4ij9+lqiyHKOpOmxmuE21L2lBpIiwXH&#10;hRwrmuWUfu3OVkPrba2O7zOFq1t/8/FTzM+n+XdL6+en5nUEIlAT/sN/7aXR0Ou/qC783olXQE7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n2VTTJAAAA3gAAAA8AAAAA&#10;AAAAAAAAAAAAoQIAAGRycy9kb3ducmV2LnhtbFBLBQYAAAAABAAEAPkAAACXAwAAAAA=&#10;" strokecolor="purple" strokeweight=".35pt"/>
                      <v:line id="Line 983" o:spid="_x0000_s2245" style="position:absolute;flip:y;visibility:visible;mso-wrap-style:square" from="26136,4616" to="26136,4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TLQ8kAAADeAAAADwAAAGRycy9kb3ducmV2LnhtbESP3WoCMRSE7wt9h3AEb0STLlZka5RW&#10;EdpSCv7Sy8PmuLt0c7LdRF19elMo9HKYmW+Yyay1lThR40vHGh4GCgRx5kzJuYbtZtkfg/AB2WDl&#10;mDRcyMNsen83wdS4M6/otA65iBD2KWooQqhTKX1WkEU/cDVx9A6usRiibHJpGjxHuK1kotRIWiw5&#10;LhRY07yg7Ht9tBp6Lx9q9z5X+HYZfn5dy8Vxv/jpad3ttM9PIAK14T/81341GpLho0rg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kky0PJAAAA3gAAAA8AAAAA&#10;AAAAAAAAAAAAoQIAAGRycy9kb3ducmV2LnhtbFBLBQYAAAAABAAEAPkAAACXAwAAAAA=&#10;" strokecolor="purple" strokeweight=".35pt"/>
                      <v:line id="Line 984" o:spid="_x0000_s2246" style="position:absolute;visibility:visible;mso-wrap-style:square" from="26136,4762" to="26136,4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WAocYAAADeAAAADwAAAGRycy9kb3ducmV2LnhtbESP0WrCQBRE3wX/YblC33RTa6NEV5GC&#10;INJKtX7AJXtNQrN34+7WxL93C4KPw8ycYRarztTiSs5XlhW8jhIQxLnVFRcKTj+b4QyED8gaa8uk&#10;4EYeVst+b4GZti0f6HoMhYgQ9hkqKENoMil9XpJBP7INcfTO1hkMUbpCaodthJtajpMklQYrjgsl&#10;NvRRUv57/DMKZu4rnebnzT49TFv9ubsUu336rdTLoFvPQQTqwjP8aG+1gvHkPXmD/zvxCsjl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x1gKHGAAAA3gAAAA8AAAAAAAAA&#10;AAAAAAAAoQIAAGRycy9kb3ducmV2LnhtbFBLBQYAAAAABAAEAPkAAACUAwAAAAA=&#10;" strokecolor="purple" strokeweight=".35pt"/>
                      <v:rect id="Rectangle 985" o:spid="_x0000_s2247" style="position:absolute;left:27616;top:5334;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7MQccA&#10;AADeAAAADwAAAGRycy9kb3ducmV2LnhtbESPQWvCQBSE7wX/w/KEXqTZKLaUmFVEEEMpiLF6fmRf&#10;k9Ds25jdJum/7xaEHoeZ+YZJN6NpRE+dqy0rmEcxCOLC6ppLBR/n/dMrCOeRNTaWScEPOdisJw8p&#10;JtoOfKI+96UIEHYJKqi8bxMpXVGRQRfZljh4n7Yz6IPsSqk7HALcNHIRxy/SYM1hocKWdhUVX/m3&#10;UTAUx/56fj/I4+yaWb5lt11+eVPqcTpuVyA8jf4/fG9nWsFi+Rwv4e9Ou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OzEHHAAAA3gAAAA8AAAAAAAAAAAAAAAAAmAIAAGRy&#10;cy9kb3ducmV2LnhtbFBLBQYAAAAABAAEAPUAAACMAwAAAAA=&#10;" filled="f" stroked="f"/>
                      <v:line id="Line 986" o:spid="_x0000_s2248" style="position:absolute;flip:x y;visibility:visible;mso-wrap-style:square" from="27660,5378" to="27806,5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QRSMQAAADeAAAADwAAAGRycy9kb3ducmV2LnhtbESPQYvCMBSE78L+h/AW9qbpylqkGkVW&#10;FEFYtIrnR/Nsis1LaaLWf28WBI/DzHzDTOedrcWNWl85VvA9SEAQF05XXCo4Hlb9MQgfkDXWjknB&#10;gzzMZx+9KWba3XlPtzyUIkLYZ6jAhNBkUvrCkEU/cA1x9M6utRiibEupW7xHuK3lMElSabHiuGCw&#10;oV9DxSW/WgWpOS67ndld1/uVwe3fKR+HtFLq67NbTEAE6sI7/GpvtILhzygZwf+deAXk7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RBFIxAAAAN4AAAAPAAAAAAAAAAAA&#10;AAAAAKECAABkcnMvZG93bnJldi54bWxQSwUGAAAAAAQABAD5AAAAkgMAAAAA&#10;" strokecolor="purple" strokeweight=".35pt"/>
                      <v:line id="Line 987" o:spid="_x0000_s2249" style="position:absolute;visibility:visible;mso-wrap-style:square" from="27806,5524" to="27946,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IjOcYAAADeAAAADwAAAGRycy9kb3ducmV2LnhtbESP0WoCMRRE3wv+Q7hC32pWaaNsjVIE&#10;oUiVavsBl811d3Fzs02iu/17Iwg+DjNzhpkve9uIC/lQO9YwHmUgiAtnai41/P6sX2YgQkQ22Dgm&#10;Df8UYLkYPM0xN67jPV0OsRQJwiFHDVWMbS5lKCqyGEauJU7e0XmLMUlfSuOxS3DbyEmWKWmx5rRQ&#10;YUuriorT4Ww1zPxWTYvjeqf20858bf7KzU59a/087D/eQUTq4yN8b38aDZPXt0zB7U66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CIznGAAAA3gAAAA8AAAAAAAAA&#10;AAAAAAAAoQIAAGRycy9kb3ducmV2LnhtbFBLBQYAAAAABAAEAPkAAACUAwAAAAA=&#10;" strokecolor="purple" strokeweight=".35pt"/>
                      <v:line id="Line 988" o:spid="_x0000_s2250" style="position:absolute;flip:x;visibility:visible;mso-wrap-style:square" from="27660,5524" to="27806,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No28kAAADeAAAADwAAAGRycy9kb3ducmV2LnhtbESPQWsCMRSE7wX/Q3hCL6JJRWtZjdIq&#10;hVZKoVbF42Pz3F26eVk3Udf+elMQehxm5htmMmtsKU5U+8KxhoeeAkGcOlNwpmH9/dp9AuEDssHS&#10;MWm4kIfZtHU3wcS4M3/RaRUyESHsE9SQh1AlUvo0J4u+5yri6O1dbTFEWWfS1HiOcFvKvlKP0mLB&#10;cSHHiuY5pT+ro9XQeflQm+Vc4ftl8Ln7LRbH7eLQ0fq+3TyPQQRqwn/41n4zGvqDoRrB3514BeT0&#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lTaNvJAAAA3gAAAA8AAAAA&#10;AAAAAAAAAAAAoQIAAGRycy9kb3ducmV2LnhtbFBLBQYAAAAABAAEAPkAAACXAwAAAAA=&#10;" strokecolor="purple" strokeweight=".35pt"/>
                      <v:line id="Line 989" o:spid="_x0000_s2251" style="position:absolute;flip:y;visibility:visible;mso-wrap-style:square" from="27806,5378" to="27946,5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z8qcYAAADeAAAADwAAAGRycy9kb3ducmV2LnhtbERPTWsCMRC9F/ofwhS8SE0UFdkapSpC&#10;FRG0WnocNtPdpZvJuom6+uubg9Dj432Pp40txYVqXzjW0O0oEMSpMwVnGg6fy9cRCB+QDZaOScON&#10;PEwnz09jTIy78o4u+5CJGMI+QQ15CFUipU9zsug7riKO3I+rLYYI60yaGq8x3Jayp9RQWiw4NuRY&#10;0Tyn9Hd/thras406rucKV7f+9vteLM5fi1Nb69ZL8/4GIlAT/sUP94fR0OsPVNwb78QrIC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M/KnGAAAA3gAAAA8AAAAAAAAA&#10;AAAAAAAAoQIAAGRycy9kb3ducmV2LnhtbFBLBQYAAAAABAAEAPkAAACUAwAAAAA=&#10;" strokecolor="purple" strokeweight=".35pt"/>
                      <v:line id="Line 990" o:spid="_x0000_s2252" style="position:absolute;flip:y;visibility:visible;mso-wrap-style:square" from="27806,5378" to="27806,5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BZMskAAADeAAAADwAAAGRycy9kb3ducmV2LnhtbESPQWsCMRSE7wX/Q3hCL6JJRYtdjdIq&#10;hVZKoVbF42Pz3F26eVk3Udf+elMQehxm5htmMmtsKU5U+8KxhoeeAkGcOlNwpmH9/dodgfAB2WDp&#10;mDRcyMNs2rqbYGLcmb/otAqZiBD2CWrIQ6gSKX2ak0XfcxVx9PauthiirDNpajxHuC1lX6lHabHg&#10;uJBjRfOc0p/V0WrovHyozXKu8P0y+Nz9FovjdnHoaH3fbp7HIAI14T98a78ZDf3BUD3B3514BeT0&#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eAWTLJAAAA3gAAAA8AAAAA&#10;AAAAAAAAAAAAoQIAAGRycy9kb3ducmV2LnhtbFBLBQYAAAAABAAEAPkAAACXAwAAAAA=&#10;" strokecolor="purple" strokeweight=".35pt"/>
                      <v:line id="Line 991" o:spid="_x0000_s2253" style="position:absolute;visibility:visible;mso-wrap-style:square" from="27806,5524" to="27806,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6IC8QAAADeAAAADwAAAGRycy9kb3ducmV2LnhtbESP24rCMBCG7wXfIYywd5oqu1WqURZB&#10;WGQVTw8wNGNbbCbdJNru25sLwcuf/8S3WHWmFg9yvrKsYDxKQBDnVldcKLicN8MZCB+QNdaWScE/&#10;eVgt+70FZtq2fKTHKRQijrDPUEEZQpNJ6fOSDPqRbYijd7XOYIjSFVI7bOO4qeUkSVJpsOL4UGJD&#10;65Ly2+luFMzcLp3m180+PU5b/bv9K7b79KDUx6D7noMI1IV3+NX+0Qomn1/jCBBxIgrI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fogLxAAAAN4AAAAPAAAAAAAAAAAA&#10;AAAAAKECAABkcnMvZG93bnJldi54bWxQSwUGAAAAAAQABAD5AAAAkgMAAAAA&#10;" strokecolor="purple" strokeweight=".35pt"/>
                      <v:rect id="Rectangle 992" o:spid="_x0000_s2254" style="position:absolute;left:29279;top:6477;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D5BMcA&#10;AADeAAAADwAAAGRycy9kb3ducmV2LnhtbESPQWvCQBSE70L/w/IKvUjdRKqU1FVEkIYiiNF6fmRf&#10;k9Ds25jdJum/dwXB4zAz3zCL1WBq0VHrKssK4kkEgji3uuJCwem4fX0H4TyyxtoyKfgnB6vl02iB&#10;ibY9H6jLfCEChF2CCkrvm0RKl5dk0E1sQxy8H9sa9EG2hdQt9gFuajmNork0WHFYKLGhTUn5b/Zn&#10;FPT5vjsfd59yPz6nli/pZZN9fyn18jysP0B4GvwjfG+nWsH0bRbHcLsTroB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g+QTHAAAA3gAAAA8AAAAAAAAAAAAAAAAAmAIAAGRy&#10;cy9kb3ducmV2LnhtbFBLBQYAAAAABAAEAPUAAACMAwAAAAA=&#10;" filled="f" stroked="f"/>
                      <v:line id="Line 993" o:spid="_x0000_s2255" style="position:absolute;flip:x y;visibility:visible;mso-wrap-style:square" from="29330,6521" to="29470,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Qf4cUAAADeAAAADwAAAGRycy9kb3ducmV2LnhtbESPQWvCQBSE7wX/w/IEb3VjsEGiq4ii&#10;CIWiqfT8yD6zwezbkF01/nu3UOhxmJlvmMWqt424U+drxwom4wQEcel0zZWC8/fufQbCB2SNjWNS&#10;8CQPq+XgbYG5dg8+0b0IlYgQ9jkqMCG0uZS+NGTRj11LHL2L6yyGKLtK6g4fEW4bmSZJJi3WHBcM&#10;trQxVF6Lm1WQmfO2P5rjbX/aGfz8+ilmIauVGg379RxEoD78h//aB60gnX5MUvi9E6+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Qf4cUAAADeAAAADwAAAAAAAAAA&#10;AAAAAAChAgAAZHJzL2Rvd25yZXYueG1sUEsFBgAAAAAEAAQA+QAAAJMDAAAAAA==&#10;" strokecolor="purple" strokeweight=".35pt"/>
                      <v:line id="Line 994" o:spid="_x0000_s2256" style="position:absolute;visibility:visible;mso-wrap-style:square" from="29470,6667" to="29616,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wWfMcAAADeAAAADwAAAGRycy9kb3ducmV2LnhtbESP3WrCQBSE7wXfYTlC73TjT6OkrlIE&#10;QaQVtX2AQ/aYhGbPprtbE9/eLQheDjPzDbNcd6YWV3K+sqxgPEpAEOdWV1wo+P7aDhcgfEDWWFsm&#10;BTfysF71e0vMtG35RNdzKESEsM9QQRlCk0np85IM+pFtiKN3sc5giNIVUjtsI9zUcpIkqTRYcVwo&#10;saFNSfnP+c8oWLjPdJ5ftof0NG/1x/632B/So1Ivg+79DUSgLjzDj/ZOK5jMXsdT+L8Tr4Bc3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rBZ8xwAAAN4AAAAPAAAAAAAA&#10;AAAAAAAAAKECAABkcnMvZG93bnJldi54bWxQSwUGAAAAAAQABAD5AAAAlQMAAAAA&#10;" strokecolor="purple" strokeweight=".35pt"/>
                      <v:line id="Line 995" o:spid="_x0000_s2257" style="position:absolute;flip:x;visibility:visible;mso-wrap-style:square" from="29330,6667" to="29470,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hgccoAAADeAAAADwAAAGRycy9kb3ducmV2LnhtbESP3WoCMRSE7wt9h3AKvRFNlLWU1Sit&#10;UlCRQv2jl4fN6e7Szcl2E3Xt0zeC0MthZr5hxtPWVuJEjS8da+j3FAjizJmScw277Vv3GYQPyAYr&#10;x6ThQh6mk/u7MabGnfmDTpuQiwhhn6KGIoQ6ldJnBVn0PVcTR+/LNRZDlE0uTYPnCLeVHCj1JC2W&#10;HBcKrGlWUPa9OVoNnde12q9mCpeX5P3zt5wfD/OfjtaPD+3LCESgNvyHb+2F0TBIhv0E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WGBxygAAAN4AAAAPAAAA&#10;AAAAAAAAAAAAAKECAABkcnMvZG93bnJldi54bWxQSwUGAAAAAAQABAD5AAAAmAMAAAAA&#10;" strokecolor="purple" strokeweight=".35pt"/>
                      <v:line id="Line 996" o:spid="_x0000_s2258" style="position:absolute;flip:y;visibility:visible;mso-wrap-style:square" from="29470,6521" to="29616,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TF6skAAADeAAAADwAAAGRycy9kb3ducmV2LnhtbESP3WoCMRSE7wt9h3AEb0QTRYtsjdIq&#10;gpVSqH/08rA57i7dnGw3Udc+vSkIvRxm5htmMmtsKc5U+8Kxhn5PgSBOnSk407DbLrtjED4gGywd&#10;k4YreZhNHx8mmBh34U86b0ImIoR9ghryEKpESp/mZNH3XEUcvaOrLYYo60yaGi8Rbks5UOpJWiw4&#10;LuRY0Tyn9Htzsho6r+9qv54rfLsOP75+i8XpsPjpaN1uNS/PIAI14T98b6+MhsFw1B/B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MUxerJAAAA3gAAAA8AAAAA&#10;AAAAAAAAAAAAoQIAAGRycy9kb3ducmV2LnhtbFBLBQYAAAAABAAEAPkAAACXAwAAAAA=&#10;" strokecolor="purple" strokeweight=".35pt"/>
                      <v:line id="Line 997" o:spid="_x0000_s2259" style="position:absolute;flip:y;visibility:visible;mso-wrap-style:square" from="29470,6521" to="29470,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ZbnckAAADeAAAADwAAAGRycy9kb3ducmV2LnhtbESP3WoCMRSE7wt9h3AEb0QTxYpsjdIq&#10;hbYUwV96edgcd5duTtZN1NWnN4VCL4eZ+YaZzBpbijPVvnCsod9TIIhTZwrONGw3b90xCB+QDZaO&#10;ScOVPMymjw8TTIy78IrO65CJCGGfoIY8hCqR0qc5WfQ9VxFH7+BqiyHKOpOmxkuE21IOlBpJiwXH&#10;hRwrmueU/qxPVkPn9UvtPucKP67D5fetWJz2i2NH63areXkGEagJ/+G/9rvRMBg+9UfweydeATm9&#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PGW53JAAAA3gAAAA8AAAAA&#10;AAAAAAAAAAAAoQIAAGRycy9kb3ducmV2LnhtbFBLBQYAAAAABAAEAPkAAACXAwAAAAA=&#10;" strokecolor="purple" strokeweight=".35pt"/>
                      <v:line id="Line 998" o:spid="_x0000_s2260" style="position:absolute;visibility:visible;mso-wrap-style:square" from="29470,6667" to="29470,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cQf8YAAADeAAAADwAAAGRycy9kb3ducmV2LnhtbESP0WrCQBRE3wv9h+UWfKsbRRNJXaUI&#10;gohKtf2AS/aahGbvpruriX/vCkIfh5k5w8yXvWnElZyvLSsYDRMQxIXVNZcKfr7X7zMQPiBrbCyT&#10;ght5WC5eX+aYa9vxka6nUIoIYZ+jgiqENpfSFxUZ9EPbEkfvbJ3BEKUrpXbYRbhp5DhJUmmw5rhQ&#10;YUuriorf08UomLl9mhXn9SE9Zp3ebf/K7SH9Umrw1n9+gAjUh//ws73RCsaT6SiDx514Be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XEH/GAAAA3gAAAA8AAAAAAAAA&#10;AAAAAAAAoQIAAGRycy9kb3ducmV2LnhtbFBLBQYAAAAABAAEAPkAAACUAwAAAAA=&#10;" strokecolor="purple" strokeweight=".35pt"/>
                      <v:rect id="Rectangle 999" o:spid="_x0000_s2261" style="position:absolute;left:30899;top:3619;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pQmcQA&#10;AADeAAAADwAAAGRycy9kb3ducmV2LnhtbERPTWvCQBC9C/0PyxR6Ed0otZToKkUQQxGkSfU8ZMck&#10;NDsbs9sk/nv3IHh8vO/VZjC16Kh1lWUFs2kEgji3uuJCwW+2m3yCcB5ZY22ZFNzIwWb9MlphrG3P&#10;P9SlvhAhhF2MCkrvm1hKl5dk0E1tQxy4i20N+gDbQuoW+xBuajmPog9psOLQUGJD25Lyv/TfKOjz&#10;Y3fODnt5HJ8Ty9fkuk1P30q9vQ5fSxCeBv8UP9yJVjB/X8zC3nAnXAG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aUJnEAAAA3gAAAA8AAAAAAAAAAAAAAAAAmAIAAGRycy9k&#10;b3ducmV2LnhtbFBLBQYAAAAABAAEAPUAAACJAwAAAAA=&#10;" filled="f" stroked="f"/>
                      <v:line id="Line 1000" o:spid="_x0000_s2262" style="position:absolute;flip:x y;visibility:visible;mso-wrap-style:square" from="30949,3663" to="31089,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CNkMUAAADeAAAADwAAAGRycy9kb3ducmV2LnhtbESPQWvCQBSE74L/YXlCb7pRNNjUVUSx&#10;FISiqfT8yD6zwezbkF01/feuUPA4zMw3zGLV2VrcqPWVYwXjUQKCuHC64lLB6Wc3nIPwAVlj7ZgU&#10;/JGH1bLfW2Cm3Z2PdMtDKSKEfYYKTAhNJqUvDFn0I9cQR+/sWoshyraUusV7hNtaTpIklRYrjgsG&#10;G9oYKi751SpIzWnbHczh+nncGdx//+bzkFZKvQ269QeIQF14hf/bX1rBZDobv8PzTrw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9CNkMUAAADeAAAADwAAAAAAAAAA&#10;AAAAAAChAgAAZHJzL2Rvd25yZXYueG1sUEsFBgAAAAAEAAQA+QAAAJMDAAAAAA==&#10;" strokecolor="purple" strokeweight=".35pt"/>
                      <v:line id="Line 1001" o:spid="_x0000_s2263" style="position:absolute;visibility:visible;mso-wrap-style:square" from="31089,3810" to="31235,3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JCtsUAAADeAAAADwAAAGRycy9kb3ducmV2LnhtbESPXWvCMBSG7wX/QzjC7jS1uFY6o4yB&#10;ILKJH/sBh+bYFpuTLsls9++XC8HLl/eLZ7UZTCvu5HxjWcF8loAgLq1uuFLwfdlOlyB8QNbYWiYF&#10;f+Rhsx6PVlho2/OJ7udQiTjCvkAFdQhdIaUvazLoZ7Yjjt7VOoMhSldJ7bCP46aVaZJk0mDD8aHG&#10;jj5qKm/nX6Ng6b6yvLxuD9kp7/Xn/qfaH7KjUi+T4f0NRKAhPMOP9k4rSBevaQSIOBEF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JCtsUAAADeAAAADwAAAAAAAAAA&#10;AAAAAAChAgAAZHJzL2Rvd25yZXYueG1sUEsFBgAAAAAEAAQA+QAAAJMDAAAAAA==&#10;" strokecolor="purple" strokeweight=".35pt"/>
                      <v:line id="Line 1002" o:spid="_x0000_s2264" style="position:absolute;flip:x;visibility:visible;mso-wrap-style:square" from="30949,3810" to="31089,3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MJVMoAAADeAAAADwAAAGRycy9kb3ducmV2LnhtbESP3WoCMRSE7wt9h3AKvRFNXLSU1Sit&#10;UlCRQv2jl4fN6e7Szcl2E3Xt0zeC0MthZr5hxtPWVuJEjS8da+j3FAjizJmScw277Vv3GYQPyAYr&#10;x6ThQh6mk/u7MabGnfmDTpuQiwhhn6KGIoQ6ldJnBVn0PVcTR+/LNRZDlE0uTYPnCLeVTJR6khZL&#10;jgsF1jQrKPveHK2Gzuta7VczhcvL4P3zt5wfD/OfjtaPD+3LCESgNvyHb+2F0ZAMhkkf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CQwlUygAAAN4AAAAPAAAA&#10;AAAAAAAAAAAAAKECAABkcnMvZG93bnJldi54bWxQSwUGAAAAAAQABAD5AAAAmAMAAAAA&#10;" strokecolor="purple" strokeweight=".35pt"/>
                      <v:line id="Line 1003" o:spid="_x0000_s2265" style="position:absolute;flip:y;visibility:visible;mso-wrap-style:square" from="31089,3663" to="31235,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GXI8kAAADeAAAADwAAAGRycy9kb3ducmV2LnhtbESP3WoCMRSE7wt9h3AEb0STLlZka5RW&#10;EdpSCv7Sy8PmuLt0c7LdRF19elMo9HKYmW+Yyay1lThR40vHGh4GCgRx5kzJuYbtZtkfg/AB2WDl&#10;mDRcyMNsen83wdS4M6/otA65iBD2KWooQqhTKX1WkEU/cDVx9A6usRiibHJpGjxHuK1kotRIWiw5&#10;LhRY07yg7Ht9tBp6Lx9q9z5X+HYZfn5dy8Vxv/jpad3ttM9PIAK14T/81341GpLhY5LA7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KRlyPJAAAA3gAAAA8AAAAA&#10;AAAAAAAAAAAAoQIAAGRycy9kb3ducmV2LnhtbFBLBQYAAAAABAAEAPkAAACXAwAAAAA=&#10;" strokecolor="purple" strokeweight=".35pt"/>
                      <v:line id="Line 1004" o:spid="_x0000_s2266" style="position:absolute;flip:y;visibility:visible;mso-wrap-style:square" from="31089,3663" to="31089,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d3TK4ygAAAN4AAAAPAAAA&#10;AAAAAAAAAAAAAKECAABkcnMvZG93bnJldi54bWxQSwUGAAAAAAQABAD5AAAAmAMAAAAA&#10;" strokecolor="purple" strokeweight=".35pt"/>
                      <v:line id="Line 1005" o:spid="_x0000_s2267" style="position:absolute;visibility:visible;mso-wrap-style:square" from="31089,3810" to="31089,3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lEtccAAADeAAAADwAAAGRycy9kb3ducmV2LnhtbESP3WrCQBSE7wXfYTkF73TTYKOkWUUE&#10;oUgr1fYBDtmTH5o9G3e3Jr59t1Do5TAz3zDFdjSduJHzrWUFj4sEBHFpdcu1gs+Pw3wNwgdkjZ1l&#10;UnAnD9vNdFJgru3AZ7pdQi0ihH2OCpoQ+lxKXzZk0C9sTxy9yjqDIUpXS+1wiHDTyTRJMmmw5bjQ&#10;YE/7hsqvy7dRsHZv2aqsDqfsvBr06/FaH0/Zu1Kzh3H3DCLQGP7Df+0XrSBdPqVL+L0Tr4D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KUS1xwAAAN4AAAAPAAAAAAAA&#10;AAAAAAAAAKECAABkcnMvZG93bnJldi54bWxQSwUGAAAAAAQABAD5AAAAlQMAAAAA&#10;" strokecolor="purple" strokeweight=".35pt"/>
                      <v:rect id="Rectangle 1006" o:spid="_x0000_s2268" style="position:absolute;left:32562;top:7620;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c1uscA&#10;AADeAAAADwAAAGRycy9kb3ducmV2LnhtbESPQWvCQBSE74X+h+UVepG6MVQpqauIIIYiiNF6fmRf&#10;k9Ds25jdJvHfu4LQ4zAz3zDz5WBq0VHrKssKJuMIBHFudcWFgtNx8/YBwnlkjbVlUnAlB8vF89Mc&#10;E217PlCX+UIECLsEFZTeN4mULi/JoBvbhjh4P7Y16INsC6lb7APc1DKOopk0WHFYKLGhdUn5b/Zn&#10;FPT5vjsfd1u5H51Ty5f0ss6+v5R6fRlWnyA8Df4//GinWkH8Po2ncL8Tro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3NbrHAAAA3gAAAA8AAAAAAAAAAAAAAAAAmAIAAGRy&#10;cy9kb3ducmV2LnhtbFBLBQYAAAAABAAEAPUAAACMAwAAAAA=&#10;" filled="f" stroked="f"/>
                      <v:line id="Line 1007" o:spid="_x0000_s2269" style="position:absolute;flip:x y;visibility:visible;mso-wrap-style:square" from="32613,7664" to="32753,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PTX8YAAADeAAAADwAAAGRycy9kb3ducmV2LnhtbESPQWvCQBSE74X+h+UVequbhjZIdBNK&#10;i6VQKCaK50f2mQ1m34bsqvHfuwXB4zAz3zDLcrK9ONHoO8cKXmcJCOLG6Y5bBdvN6mUOwgdkjb1j&#10;UnAhD2Xx+LDEXLszV3SqQysihH2OCkwIQy6lbwxZ9DM3EEdv70aLIcqxlXrEc4TbXqZJkkmLHccF&#10;gwN9GmoO9dEqyMz2a1qb9fG7Whn8/dvV85B1Sj0/TR8LEIGmcA/f2j9aQfr2nmbwfydeAVl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j01/GAAAA3gAAAA8AAAAAAAAA&#10;AAAAAAAAoQIAAGRycy9kb3ducmV2LnhtbFBLBQYAAAAABAAEAPkAAACUAwAAAAA=&#10;" strokecolor="purple" strokeweight=".35pt"/>
                      <v:line id="Line 1008" o:spid="_x0000_s2270" style="position:absolute;visibility:visible;mso-wrap-style:square" from="32753,7810" to="32899,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vawscAAADeAAAADwAAAGRycy9kb3ducmV2LnhtbESP0WrCQBRE3wv9h+UWfKsbg00kuooU&#10;BJFWqvUDLtlrEszejbtbE/++Wyj4OMzMGWaxGkwrbuR8Y1nBZJyAIC6tbrhScPrevM5A+ICssbVM&#10;Cu7kYbV8flpgoW3PB7odQyUihH2BCuoQukJKX9Zk0I9tRxy9s3UGQ5SuktphH+GmlWmSZNJgw3Gh&#10;xo7eayovxx+jYOY+s7w8b/bZIe/1x+5a7fbZl1Kjl2E9BxFoCI/wf3urFaTTtzSHvzvxCs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9rCxwAAAN4AAAAPAAAAAAAA&#10;AAAAAAAAAKECAABkcnMvZG93bnJldi54bWxQSwUGAAAAAAQABAD5AAAAlQMAAAAA&#10;" strokecolor="purple" strokeweight=".35pt"/>
                      <v:line id="Line 1009" o:spid="_x0000_s2271" style="position:absolute;flip:x;visibility:visible;mso-wrap-style:square" from="32613,7810" to="32753,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mgycYAAADeAAAADwAAAGRycy9kb3ducmV2LnhtbERPXWvCMBR9H+w/hDvwRTRZcTKqUZwi&#10;bEOE6SY+XpprW2xuahO1+uuXh8EeD+d7PG1tJS7U+NKxhue+AkGcOVNyruF7u+y9gvAB2WDlmDTc&#10;yMN08vgwxtS4K3/RZRNyEUPYp6ihCKFOpfRZQRZ939XEkTu4xmKIsMmlafAaw20lE6WG0mLJsaHA&#10;muYFZcfN2Wrovq3Uz+dc4cdtsN7fy8V5tzh1te48tbMRiEBt+Bf/ud+NhmTwksS98U68AnLy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5oMnGAAAA3gAAAA8AAAAAAAAA&#10;AAAAAAAAoQIAAGRycy9kb3ducmV2LnhtbFBLBQYAAAAABAAEAPkAAACUAwAAAAA=&#10;" strokecolor="purple" strokeweight=".35pt"/>
                      <v:line id="Line 1010" o:spid="_x0000_s2272" style="position:absolute;flip:y;visibility:visible;mso-wrap-style:square" from="32753,7664" to="32899,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FUsoAAADeAAAADwAAAGRycy9kb3ducmV2LnhtbESPQWsCMRSE70L/Q3iFXqQmXWxpV6NY&#10;pVClCNpWPD42z93Fzct2E3Xtr2+EgsdhZr5hhuPWVuJIjS8da3joKRDEmTMl5xq+Pt/un0H4gGyw&#10;ckwazuRhPLrpDDE17sQrOq5DLiKEfYoaihDqVEqfFWTR91xNHL2dayyGKJtcmgZPEW4rmSj1JC2W&#10;HBcKrGlaULZfH6yG7uuH+l5MFc7P/eX2t5wdNrOfrtZ3t+1kACJQG67h//a70ZD0H5MX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8NQVSygAAAN4AAAAPAAAA&#10;AAAAAAAAAAAAAKECAABkcnMvZG93bnJldi54bWxQSwUGAAAAAAQABAD5AAAAmAMAAAAA&#10;" strokecolor="purple" strokeweight=".35pt"/>
                      <v:line id="Line 1011" o:spid="_x0000_s2273" style="position:absolute;flip:y;visibility:visible;mso-wrap-style:square" from="32753,7664" to="32753,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Y6EsgAAADeAAAADwAAAGRycy9kb3ducmV2LnhtbESPy2oCMRSG94LvEI7gRmqitaVMjeIF&#10;oZZSqL3Q5WFynBmcnIyTqKNPbxaCy5//xjeeNrYUR6p94VjDoK9AEKfOFJxp+PlePbyA8AHZYOmY&#10;NJzJw3TSbo0xMe7EX3TchEzEEfYJashDqBIpfZqTRd93FXH0tq62GKKsM2lqPMVxW8qhUs/SYsHx&#10;IceKFjmlu83BaujNP9Tv+0Lh+jz6/L8Uy8Pfct/TuttpZq8gAjXhHr6134yG4ejpMQJEnIgCcnI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NY6EsgAAADeAAAADwAAAAAA&#10;AAAAAAAAAAChAgAAZHJzL2Rvd25yZXYueG1sUEsFBgAAAAAEAAQA+QAAAJYDAAAAAA==&#10;" strokecolor="purple" strokeweight=".35pt"/>
                      <v:line id="Line 1012" o:spid="_x0000_s2274" style="position:absolute;visibility:visible;mso-wrap-style:square" from="32753,7810" to="32753,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dx8McAAADeAAAADwAAAGRycy9kb3ducmV2LnhtbESP3WrCQBSE7wXfYTlC73TjT6OkrlIE&#10;QaQVtX2AQ/aYhGbPprtbE9/eLQheDjPzDbNcd6YWV3K+sqxgPEpAEOdWV1wo+P7aDhcgfEDWWFsm&#10;BTfysF71e0vMtG35RNdzKESEsM9QQRlCk0np85IM+pFtiKN3sc5giNIVUjtsI9zUcpIkqTRYcVwo&#10;saFNSfnP+c8oWLjPdJ5ftof0NG/1x/632B/So1Ivg+79DUSgLjzDj/ZOK5jMXqdj+L8Tr4Bc3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h3HwxwAAAN4AAAAPAAAAAAAA&#10;AAAAAAAAAKECAABkcnMvZG93bnJldi54bWxQSwUGAAAAAAQABAD5AAAAlQMAAAAA&#10;" strokecolor="purple" strokeweight=".35pt"/>
                      <v:rect id="Rectangle 1013" o:spid="_x0000_s2275" style="position:absolute;left:34232;top:7048;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c7E8cA&#10;AADeAAAADwAAAGRycy9kb3ducmV2LnhtbESPQWvCQBSE7wX/w/KEXkQ3Ta2U1FWKUBpEkMbW8yP7&#10;TILZtzG7TdJ/7wpCj8PMfMMs14OpRUetqywreJpFIIhzqysuFHwfPqavIJxH1lhbJgV/5GC9Gj0s&#10;MdG25y/qMl+IAGGXoILS+yaR0uUlGXQz2xAH72Rbgz7ItpC6xT7ATS3jKFpIgxWHhRIb2pSUn7Nf&#10;o6DP993xsPuU+8kxtXxJL5vsZ6vU43h4fwPhafD/4Xs71Qri+ctzDLc74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HOxPHAAAA3gAAAA8AAAAAAAAAAAAAAAAAmAIAAGRy&#10;cy9kb3ducmV2LnhtbFBLBQYAAAAABAAEAPUAAACMAwAAAAA=&#10;" filled="f" stroked="f"/>
                      <v:line id="Line 1014" o:spid="_x0000_s2276" style="position:absolute;flip:x y;visibility:visible;mso-wrap-style:square" from="34277,7092" to="34423,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3mGsYAAADeAAAADwAAAGRycy9kb3ducmV2LnhtbESPQWvCQBSE70L/w/IKvemmaoNEVxGL&#10;RSiUGMXzI/vMhmbfhuyq6b/vCoLHYWa+YRar3jbiSp2vHSt4HyUgiEuna64UHA/b4QyED8gaG8ek&#10;4I88rJYvgwVm2t14T9ciVCJC2GeowITQZlL60pBFP3ItcfTOrrMYouwqqTu8Rbht5DhJUmmx5rhg&#10;sKWNofK3uFgFqTl+9rnJL1/7rcHvn1MxC2mt1Ntrv56DCNSHZ/jR3mkF4+nHZAL3O/EK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N5hrGAAAA3gAAAA8AAAAAAAAA&#10;AAAAAAAAoQIAAGRycy9kb3ducmV2LnhtbFBLBQYAAAAABAAEAPkAAACUAwAAAAA=&#10;" strokecolor="purple" strokeweight=".35pt"/>
                      <v:line id="Line 1015" o:spid="_x0000_s2277" style="position:absolute;visibility:visible;mso-wrap-style:square" from="34423,7239" to="34563,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DSaMcAAADeAAAADwAAAGRycy9kb3ducmV2LnhtbESP0WrCQBRE3wv9h+UWfKubqk1C6iql&#10;IIhYUdsPuGSvSWj2brq7mvTvu4Lg4zAzZ5j5cjCtuJDzjWUFL+MEBHFpdcOVgu+v1XMOwgdkja1l&#10;UvBHHpaLx4c5Ftr2fKDLMVQiQtgXqKAOoSuk9GVNBv3YdsTRO1lnMETpKqkd9hFuWjlJklQabDgu&#10;1NjRR03lz/FsFOTuM83K02qXHrJebze/1WaX7pUaPQ3vbyACDeEevrXXWsFk9jqdwfVOvAJy8Q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8NJoxwAAAN4AAAAPAAAAAAAA&#10;AAAAAAAAAKECAABkcnMvZG93bnJldi54bWxQSwUGAAAAAAQABAD5AAAAlQMAAAAA&#10;" strokecolor="purple" strokeweight=".35pt"/>
                      <v:line id="Line 1016" o:spid="_x0000_s2278" style="position:absolute;flip:x;visibility:visible;mso-wrap-style:square" from="34277,7239" to="34423,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ZisoAAADeAAAADwAAAGRycy9kb3ducmV2LnhtbESPQWsCMRSE70L/Q3gFL6KJVktZjWKV&#10;gi2lUK3i8bF53V26eVk3Udf++kYoeBxm5htmMmtsKU5U+8Kxhn5PgSBOnSk40/C1eek+gfAB2WDp&#10;mDRcyMNseteaYGLcmT/ptA6ZiBD2CWrIQ6gSKX2ak0XfcxVx9L5dbTFEWWfS1HiOcFvKgVKP0mLB&#10;cSHHihY5pT/ro9XQeX5X27eFwtfL8GP/WyyPu+Who3X7vpmPQQRqwi38314ZDYPh6GEE1zvxCsjp&#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4oZmKygAAAN4AAAAPAAAA&#10;AAAAAAAAAAAAAKECAABkcnMvZG93bnJldi54bWxQSwUGAAAAAAQABAD5AAAAmAMAAAAA&#10;" strokecolor="purple" strokeweight=".35pt"/>
                      <v:line id="Line 1017" o:spid="_x0000_s2279" style="position:absolute;flip:y;visibility:visible;mso-wrap-style:square" from="34423,7092" to="34563,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MH/coAAADeAAAADwAAAGRycy9kb3ducmV2LnhtbESP3WoCMRSE7wt9h3AKvRFNaq3IapRW&#10;KViRgr94edic7i7dnGw3Udc+fVMQvBxm5htmNGlsKU5U+8KxhqeOAkGcOlNwpmG7eW8PQPiAbLB0&#10;TBou5GEyvr8bYWLcmVd0WodMRAj7BDXkIVSJlD7NyaLvuIo4el+uthiirDNpajxHuC1lV6m+tFhw&#10;XMixomlO6ff6aDW03pZqt5gq/Lj0Pg+/xey4n/20tH58aF6HIAI14Ra+tudGQ7f38tyH/zvxCsjx&#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Icwf9ygAAAN4AAAAPAAAA&#10;AAAAAAAAAAAAAKECAABkcnMvZG93bnJldi54bWxQSwUGAAAAAAQABAD5AAAAmAMAAAAA&#10;" strokecolor="purple" strokeweight=".35pt"/>
                      <v:line id="Line 1018" o:spid="_x0000_s2280" style="position:absolute;flip:y;visibility:visible;mso-wrap-style:square" from="34423,7092" to="34423,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iZsoAAADeAAAADwAAAGRycy9kb3ducmV2LnhtbESPQWsCMRSE70L/Q3iFXkSTWrWyGqVV&#10;hLaIoLXF42Pzurt087LdRF376xuh4HGYmW+YyayxpThS7QvHGu67CgRx6kzBmYbd+7IzAuEDssHS&#10;MWk4k4fZ9KY1wcS4E2/ouA2ZiBD2CWrIQ6gSKX2ak0XfdRVx9L5cbTFEWWfS1HiKcFvKnlJDabHg&#10;uJBjRfOc0u/twWpoP6/Ux9tc4eu5v97/FovD5+KnrfXdbfM0BhGoCdfwf/vFaOj1Bw+PcLkTr4Cc&#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nP6JmygAAAN4AAAAPAAAA&#10;AAAAAAAAAAAAAKECAABkcnMvZG93bnJldi54bWxQSwUGAAAAAAQABAD5AAAAmAMAAAAA&#10;" strokecolor="purple" strokeweight=".35pt"/>
                      <v:line id="Line 1019" o:spid="_x0000_s2281" style="position:absolute;visibility:visible;mso-wrap-style:square" from="34423,7239" to="34423,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3YbcQAAADeAAAADwAAAGRycy9kb3ducmV2LnhtbERP3WrCMBS+H+wdwhl4N9Opq1JNyxAE&#10;ESfT+QCH5tiWNSddEm339suF4OXH978qBtOKGznfWFbwNk5AEJdWN1wpOH9vXhcgfEDW2FomBX/k&#10;ocifn1aYadvzkW6nUIkYwj5DBXUIXSalL2sy6Me2I47cxTqDIUJXSe2wj+GmlZMkSaXBhmNDjR2t&#10;ayp/TlejYOE+03l52RzS47zX+91vtTukX0qNXoaPJYhAQ3iI7+6tVjCZvU/j3ngnXgGZ/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vdhtxAAAAN4AAAAPAAAAAAAAAAAA&#10;AAAAAKECAABkcnMvZG93bnJldi54bWxQSwUGAAAAAAQABAD5AAAAkgMAAAAA&#10;" strokecolor="purple" strokeweight=".35pt"/>
                      <v:rect id="Rectangle 1020" o:spid="_x0000_s2282" style="position:absolute;left:35896;top:5048;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OpYsgA&#10;AADeAAAADwAAAGRycy9kb3ducmV2LnhtbESPQWvCQBSE7wX/w/KEXkrdaGuxqasUQRqkIEbr+ZF9&#10;TYLZtzG7JvHfu0Khx2FmvmHmy95UoqXGlZYVjEcRCOLM6pJzBYf9+nkGwnlkjZVlUnAlB8vF4GGO&#10;sbYd76hNfS4ChF2MCgrv61hKlxVk0I1sTRy8X9sY9EE2udQNdgFuKjmJojdpsOSwUGBNq4KyU3ox&#10;Crps2x73319y+3RMLJ+T8yr92Sj1OOw/P0B46v1/+K+daAWT1+nLO9zvhCsgF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Zo6liyAAAAN4AAAAPAAAAAAAAAAAAAAAAAJgCAABk&#10;cnMvZG93bnJldi54bWxQSwUGAAAAAAQABAD1AAAAjQMAAAAA&#10;" filled="f" stroked="f"/>
                      <v:line id="Line 1021" o:spid="_x0000_s2283" style="position:absolute;flip:x y;visibility:visible;mso-wrap-style:square" from="35947,5092" to="36087,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kLEMUAAADeAAAADwAAAGRycy9kb3ducmV2LnhtbESPXUvDMBSG7wX/QzjC7lzqqKXUZUOU&#10;DWEga1e8PjRnTVlzUppsrf9+uRC8fHm/eNbb2fbiRqPvHCt4WSYgiBunO24V1Kfdcw7CB2SNvWNS&#10;8EsetpvHhzUW2k1c0q0KrYgj7AtUYEIYCil9Y8iiX7qBOHpnN1oMUY6t1CNOcdz2cpUkmbTYcXww&#10;ONCHoeZSXa2CzNSf89Ecr/tyZ/Dw/VPlIeuUWjzN728gAs3hP/zX/tIKVulrGgEiTkQBub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kLEMUAAADeAAAADwAAAAAAAAAA&#10;AAAAAAChAgAAZHJzL2Rvd25yZXYueG1sUEsFBgAAAAAEAAQA+QAAAJMDAAAAAA==&#10;" strokecolor="purple" strokeweight=".35pt"/>
                      <v:line id="Line 1022" o:spid="_x0000_s2284" style="position:absolute;visibility:visible;mso-wrap-style:square" from="36087,5238" to="36233,5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ECjcYAAADeAAAADwAAAGRycy9kb3ducmV2LnhtbESP3WrCQBSE7wt9h+UI3tWNolGiq5SC&#10;IGLFvwc4ZI9JMHs23V1NfPtuoeDlMDPfMItVZ2rxIOcrywqGgwQEcW51xYWCy3n9MQPhA7LG2jIp&#10;eJKH1fL9bYGZti0f6XEKhYgQ9hkqKENoMil9XpJBP7ANcfSu1hkMUbpCaodthJtajpIklQYrjgsl&#10;NvRVUn473Y2CmftOp/l1vU+P01bvtj/Fdp8elOr3us85iEBdeIX/2xutYDSejIfwdyd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BAo3GAAAA3gAAAA8AAAAAAAAA&#10;AAAAAAAAoQIAAGRycy9kb3ducmV2LnhtbFBLBQYAAAAABAAEAPkAAACUAwAAAAA=&#10;" strokecolor="purple" strokeweight=".35pt"/>
                      <v:line id="Line 1023" o:spid="_x0000_s2285" style="position:absolute;flip:x;visibility:visible;mso-wrap-style:square" from="35947,5238" to="36087,5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TnKDygAAAN4AAAAPAAAA&#10;AAAAAAAAAAAAAKECAABkcnMvZG93bnJldi54bWxQSwUGAAAAAAQABAD5AAAAmAMAAAAA&#10;" strokecolor="purple" strokeweight=".35pt"/>
                      <v:line id="Line 1024" o:spid="_x0000_s2286" style="position:absolute;flip:y;visibility:visible;mso-wrap-style:square" from="36087,5092" to="36233,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LXGMoAAADeAAAADwAAAGRycy9kb3ducmV2LnhtbESPQWsCMRSE70L/Q3iFXqQmtdtSVqNY&#10;pWClCNpWPD42z93Fzct2E3Xtr2+EgsdhZr5hhuPWVuJIjS8da3joKRDEmTMl5xq+Pt/uX0D4gGyw&#10;ckwazuRhPLrpDDE17sQrOq5DLiKEfYoaihDqVEqfFWTR91xNHL2dayyGKJtcmgZPEW4r2VfqWVos&#10;OS4UWNO0oGy/PlgN3dcP9b2YKnw/J8vtbzk7bGY/Xa3vbtvJAESgNlzD/+250dBPnpJH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AAtcYygAAAN4AAAAPAAAA&#10;AAAAAAAAAAAAAKECAABkcnMvZG93bnJldi54bWxQSwUGAAAAAAQABAD5AAAAmAMAAAAA&#10;" strokecolor="purple" strokeweight=".35pt"/>
                      <v:line id="Line 1025" o:spid="_x0000_s2287" style="position:absolute;flip:y;visibility:visible;mso-wrap-style:square" from="36087,5092" to="36087,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bMkAAADeAAAADwAAAGRycy9kb3ducmV2LnhtbESP3WoCMRSE7wu+QziF3ogmla3I1iit&#10;UmhFBH/p5WFzuru4Odluoq59+kYo9HKYmW+Y8bS1lThT40vHGh77CgRx5kzJuYbd9q03AuEDssHK&#10;MWm4kofppHM3xtS4C6/pvAm5iBD2KWooQqhTKX1WkEXfdzVx9L5cYzFE2eTSNHiJcFvJgVJDabHk&#10;uFBgTbOCsuPmZDV0X5dqv5gp/Lgmq8+fcn46zL+7Wj/cty/PIAK14T/81343GgbJU5LA7U68AnLy&#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rT2zJAAAA3gAAAA8AAAAA&#10;AAAAAAAAAAAAoQIAAGRycy9kb3ducmV2LnhtbFBLBQYAAAAABAAEAPkAAACXAwAAAAA=&#10;" strokecolor="purple" strokeweight=".35pt"/>
                      <v:line id="Line 1026" o:spid="_x0000_s2288" style="position:absolute;visibility:visible;mso-wrap-style:square" from="36087,5238" to="36087,5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oEjsYAAADeAAAADwAAAGRycy9kb3ducmV2LnhtbESP0WrCQBRE3wv+w3KFvtWNolGiq0hB&#10;KFKlsX7AJXtNgtm7cXdr0r93CwUfh5k5w6w2vWnEnZyvLSsYjxIQxIXVNZcKzt+7twUIH5A1NpZJ&#10;wS952KwHLyvMtO04p/splCJC2GeooAqhzaT0RUUG/ci2xNG7WGcwROlKqR12EW4aOUmSVBqsOS5U&#10;2NJ7RcX19GMULNwhnReX3THN553+3N/K/TH9Uup12G+XIAL14Rn+b39oBZPpbDqDvzvxCs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6BI7GAAAA3gAAAA8AAAAAAAAA&#10;AAAAAAAAoQIAAGRycy9kb3ducmV2LnhtbFBLBQYAAAAABAAEAPkAAACUAwAAAAA=&#10;" strokecolor="purple" strokeweight=".35pt"/>
                      <v:rect id="Rectangle 1027" o:spid="_x0000_s2289" style="position:absolute;left:37515;top:6191;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pObccA&#10;AADeAAAADwAAAGRycy9kb3ducmV2LnhtbESPQWvCQBSE7wX/w/KEXopuKioldRURSoMIYqyeH9nX&#10;JJh9G7Nrkv77riB4HGbmG2ax6k0lWmpcaVnB+zgCQZxZXXKu4Of4NfoA4TyyxsoyKfgjB6vl4GWB&#10;sbYdH6hNfS4ChF2MCgrv61hKlxVk0I1tTRy8X9sY9EE2udQNdgFuKjmJork0WHJYKLCmTUHZJb0Z&#10;BV22b8/H3bfcv50Ty9fkuklPW6Veh/36E4Sn3j/Dj3aiFUyms+kc7nfC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6Tm3HAAAA3gAAAA8AAAAAAAAAAAAAAAAAmAIAAGRy&#10;cy9kb3ducmV2LnhtbFBLBQYAAAAABAAEAPUAAACMAwAAAAA=&#10;" filled="f" stroked="f"/>
                      <v:line id="Line 1028" o:spid="_x0000_s2290" style="position:absolute;flip:x y;visibility:visible;mso-wrap-style:square" from="37566,6235" to="37706,6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CTZMUAAADeAAAADwAAAGRycy9kb3ducmV2LnhtbESPQWvCQBSE70L/w/IK3nRT0SjRVUqL&#10;UhCKRvH8yD6zwezbkF01/feuUPA4zMw3zGLV2VrcqPWVYwUfwwQEceF0xaWC42E9mIHwAVlj7ZgU&#10;/JGH1fKtt8BMuzvv6ZaHUkQI+wwVmBCaTEpfGLLoh64hjt7ZtRZDlG0pdYv3CLe1HCVJKi1WHBcM&#10;NvRlqLjkV6sgNcfvbmd2181+bXD7e8pnIa2U6r93n3MQgbrwCv+3f7SC0XgynsLzTrw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CTZMUAAADeAAAADwAAAAAAAAAA&#10;AAAAAAChAgAAZHJzL2Rvd25yZXYueG1sUEsFBgAAAAAEAAQA+QAAAJMDAAAAAA==&#10;" strokecolor="purple" strokeweight=".35pt"/>
                      <v:line id="Line 1029" o:spid="_x0000_s2291" style="position:absolute;visibility:visible;mso-wrap-style:square" from="37706,6381" to="37852,6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urEMMAAADeAAAADwAAAGRycy9kb3ducmV2LnhtbERPy4rCMBTdD/gP4QqzG1NFq1SjyIAg&#10;ouLrAy7NtS02N50k2s7fm8XALA/nvVh1phYvcr6yrGA4SEAQ51ZXXCi4XTdfMxA+IGusLZOCX/Kw&#10;WvY+Fphp2/KZXpdQiBjCPkMFZQhNJqXPSzLoB7YhjtzdOoMhQldI7bCN4aaWoyRJpcGKY0OJDX2X&#10;lD8uT6Ng5g7pNL9vjul52ur97qfYHdOTUp/9bj0HEagL/+I/91YrGI0n47g33olXQC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7qxDDAAAA3gAAAA8AAAAAAAAAAAAA&#10;AAAAoQIAAGRycy9kb3ducmV2LnhtbFBLBQYAAAAABAAEAPkAAACRAwAAAAA=&#10;" strokecolor="purple" strokeweight=".35pt"/>
                      <v:line id="Line 1030" o:spid="_x0000_s2292" style="position:absolute;flip:x;visibility:visible;mso-wrap-style:square" from="37566,6381" to="37706,6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rg8soAAADeAAAADwAAAGRycy9kb3ducmV2LnhtbESPQWsCMRSE70L/Q3iFXqQmlW1pV6NY&#10;pVClCNpWPD42z93Fzct2E3Xtr2+EgsdhZr5hhuPWVuJIjS8da3joKRDEmTMl5xq+Pt/un0H4gGyw&#10;ckwazuRhPLrpDDE17sQrOq5DLiKEfYoaihDqVEqfFWTR91xNHL2dayyGKJtcmgZPEW4r2VfqSVos&#10;OS4UWNO0oGy/PlgN3dcP9b2YKpyfk+X2t5wdNrOfrtZ3t+1kACJQG67h//a70dBPHpMXuNyJV0C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uDyygAAAN4AAAAPAAAA&#10;AAAAAAAAAAAAAKECAABkcnMvZG93bnJldi54bWxQSwUGAAAAAAQABAD5AAAAmAMAAAAA&#10;" strokecolor="purple" strokeweight=".35pt"/>
                      <v:line id="Line 1031" o:spid="_x0000_s2293" style="position:absolute;flip:y;visibility:visible;mso-wrap-style:square" from="37706,6235" to="37852,6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nfssgAAADeAAAADwAAAGRycy9kb3ducmV2LnhtbESPXWvCMBSG7wX/QzjCbmQmE5VRjbIp&#10;Ax0i2H3g5aE5tsXmpGui1v365WLg5cv7xTNbtLYSF2p86VjD00CBIM6cKTnX8Pnx9vgMwgdkg5Vj&#10;0nAjD4t5tzPDxLgr7+mShlzEEfYJaihCqBMpfVaQRT9wNXH0jq6xGKJscmkavMZxW8mhUhNpseT4&#10;UGBNy4KyU3q2GvqvW/X1vlS4uY12h99ydf5e/fS1fui1L1MQgdpwD/+310bDcDQeR4CIE1FAz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QnfssgAAADeAAAADwAAAAAA&#10;AAAAAAAAAAChAgAAZHJzL2Rvd25yZXYueG1sUEsFBgAAAAAEAAQA+QAAAJYDAAAAAA==&#10;" strokecolor="purple" strokeweight=".35pt"/>
                      <v:line id="Line 1032" o:spid="_x0000_s2294" style="position:absolute;flip:y;visibility:visible;mso-wrap-style:square" from="37706,6235" to="37706,6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V6KckAAADeAAAADwAAAGRycy9kb3ducmV2LnhtbESP3WoCMRSE7wt9h3AEb0QTRYtsjdIq&#10;gpVSqH/08rA57i7dnGw3Udc+vSkIvRxm5htmMmtsKc5U+8Kxhn5PgSBOnSk407DbLrtjED4gGywd&#10;k4YreZhNHx8mmBh34U86b0ImIoR9ghryEKpESp/mZNH3XEUcvaOrLYYo60yaGi8Rbks5UOpJWiw4&#10;LuRY0Tyn9Htzsho6r+9qv54rfLsOP75+i8XpsPjpaN1uNS/PIAI14T98b6+MhsFwNOrD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pFeinJAAAA3gAAAA8AAAAA&#10;AAAAAAAAAAAAoQIAAGRycy9kb3ducmV2LnhtbFBLBQYAAAAABAAEAPkAAACXAwAAAAA=&#10;" strokecolor="purple" strokeweight=".35pt"/>
                      <v:line id="Line 1033" o:spid="_x0000_s2295" style="position:absolute;visibility:visible;mso-wrap-style:square" from="37706,6381" to="37706,6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oKJ8cAAADeAAAADwAAAGRycy9kb3ducmV2LnhtbESP3WrCQBSE7wt9h+UUvKubBo2SZpUi&#10;CCJVqu0DHLInPzR7Nu6uJn17t1Do5TAz3zDFejSduJHzrWUFL9MEBHFpdcu1gq/P7fMShA/IGjvL&#10;pOCHPKxXjw8F5toOfKLbOdQiQtjnqKAJoc+l9GVDBv3U9sTRq6wzGKJ0tdQOhwg3nUyTJJMGW44L&#10;Dfa0aaj8Pl+NgqU7ZIuy2h6z02LQ7/tLvT9mH0pNnsa3VxCBxvAf/mvvtIJ0Np+n8HsnXgG5u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igonxwAAAN4AAAAPAAAAAAAA&#10;AAAAAAAAAKECAABkcnMvZG93bnJldi54bWxQSwUGAAAAAAQABAD5AAAAlQMAAAAA&#10;" strokecolor="purple" strokeweight=".35pt"/>
                      <v:rect id="Rectangle 1034" o:spid="_x0000_s2296" style="position:absolute;left:39185;top:6477;width:477;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R7KMcA&#10;AADeAAAADwAAAGRycy9kb3ducmV2LnhtbESPQWvCQBSE74L/YXmFXqRuqrVIdBURikEK0lg9P7LP&#10;JDT7Nma3Sfz3rlDocZiZb5jlujeVaKlxpWUFr+MIBHFmdcm5gu/jx8schPPIGivLpOBGDtar4WCJ&#10;sbYdf1Gb+lwECLsYFRTe17GULivIoBvbmjh4F9sY9EE2udQNdgFuKjmJondpsOSwUGBN24Kyn/TX&#10;KOiyQ3s+fu7kYXROLF+T6zY97ZV6fuo3CxCeev8f/msnWsHkbTabwu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UeyjHAAAA3gAAAA8AAAAAAAAAAAAAAAAAmAIAAGRy&#10;cy9kb3ducmV2LnhtbFBLBQYAAAAABAAEAPUAAACMAwAAAAA=&#10;" filled="f" stroked="f"/>
                      <v:line id="Line 1035" o:spid="_x0000_s2297" style="position:absolute;flip:x y;visibility:visible;mso-wrap-style:square" from="39230,6521" to="39376,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bzsQAAADeAAAADwAAAGRycy9kb3ducmV2LnhtbESPQYvCMBSE7wv+h/AEb2uqaJFqFFEU&#10;YWHRKp4fzbMpNi+liVr//WZhYY/DzHzDLFadrcWTWl85VjAaJiCIC6crLhVczrvPGQgfkDXWjknB&#10;mzyslr2PBWbavfhEzzyUIkLYZ6jAhNBkUvrCkEU/dA1x9G6utRiibEupW3xFuK3lOElSabHiuGCw&#10;oY2h4p4/rILUXLbd0Rwf+9PO4Nf3NZ+FtFJq0O/WcxCBuvAf/msftILxZDqdwO+deAX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u5vOxAAAAN4AAAAPAAAAAAAAAAAA&#10;AAAAAKECAABkcnMvZG93bnJldi54bWxQSwUGAAAAAAQABAD5AAAAkgMAAAAA&#10;" strokecolor="purple" strokeweight=".35pt"/>
                      <v:line id="Line 1036" o:spid="_x0000_s2298" style="position:absolute;visibility:visible;mso-wrap-style:square" from="39376,6667" to="39516,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OSU8cAAADeAAAADwAAAGRycy9kb3ducmV2LnhtbESP3WrCQBSE74W+w3IK3ummYqJEVykF&#10;QcRK/XmAQ/aYBLNn093VxLfvFgq9HGbmG2a57k0jHuR8bVnB2zgBQVxYXXOp4HLejOYgfEDW2Fgm&#10;BU/ysF69DJaYa9vxkR6nUIoIYZ+jgiqENpfSFxUZ9GPbEkfvap3BEKUrpXbYRbhp5CRJMmmw5rhQ&#10;YUsfFRW3090omLvPbFZcN4fsOOv0fvdd7g7Zl1LD1/59ASJQH/7Df+2tVjCZpmkKv3fi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Y5JTxwAAAN4AAAAPAAAAAAAA&#10;AAAAAAAAAKECAABkcnMvZG93bnJldi54bWxQSwUGAAAAAAQABAD5AAAAlQMAAAAA&#10;" strokecolor="purple" strokeweight=".35pt"/>
                      <v:line id="Line 1037" o:spid="_x0000_s2299" style="position:absolute;flip:x;visibility:visible;mso-wrap-style:square" from="39230,6667" to="39376,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ziXckAAADeAAAADwAAAGRycy9kb3ducmV2LnhtbESP3WoCMRSE7wt9h3CE3ogmiopsjdIq&#10;hVZKof7Ry8PmuLt0c7Juoq4+vSkIvRxm5htmMmtsKU5U+8Kxhl5XgSBOnSk407BZv3XGIHxANlg6&#10;Jg0X8jCbPj5MMDHuzN90WoVMRAj7BDXkIVSJlD7NyaLvuoo4entXWwxR1pk0NZ4j3Jayr9RIWiw4&#10;LuRY0Tyn9Hd1tBrar59qu5wr/LgMvn6uxeK4WxzaWj+1mpdnEIGa8B++t9+Nhv5gOBzB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Ws4l3JAAAA3gAAAA8AAAAA&#10;AAAAAAAAAAAAoQIAAGRycy9kb3ducmV2LnhtbFBLBQYAAAAABAAEAPkAAACXAwAAAAA=&#10;" strokecolor="purple" strokeweight=".35pt"/>
                      <v:line id="Line 1038" o:spid="_x0000_s2300" style="position:absolute;flip:y;visibility:visible;mso-wrap-style:square" from="39376,6521" to="39516,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BHxsoAAADeAAAADwAAAGRycy9kb3ducmV2LnhtbESP3WoCMRSE7wt9h3AKvRFNKlplNUqr&#10;FKpIwV+8PGxOd5duTrabqGufvikIvRxm5htmPG1sKc5U+8KxhqeOAkGcOlNwpmG3fWsPQfiAbLB0&#10;TBqu5GE6ub8bY2Lchdd03oRMRAj7BDXkIVSJlD7NyaLvuIo4ep+uthiirDNparxEuC1lV6lnabHg&#10;uJBjRbOc0q/NyWpova7UfjlTuLj2Po4/xfx0mH+3tH58aF5GIAI14T98a78bDd1evz+AvzvxCsjJ&#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64EfGygAAAN4AAAAPAAAA&#10;AAAAAAAAAAAAAKECAABkcnMvZG93bnJldi54bWxQSwUGAAAAAAQABAD5AAAAmAMAAAAA&#10;" strokecolor="purple" strokeweight=".35pt"/>
                      <v:line id="Line 1039" o:spid="_x0000_s2301" style="position:absolute;flip:y;visibility:visible;mso-wrap-style:square" from="39376,6521" to="39376,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TtMYAAADeAAAADwAAAGRycy9kb3ducmV2LnhtbERPW2vCMBR+F/wP4Qh7kZlMVEY1yqYM&#10;dIhgd8HHQ3Nsi81J10St+/XLw8DHj+8+W7S2EhdqfOlYw9NAgSDOnCk51/D58fb4DMIHZIOVY9Jw&#10;Iw+Lebczw8S4K+/pkoZcxBD2CWooQqgTKX1WkEU/cDVx5I6usRgibHJpGrzGcFvJoVITabHk2FBg&#10;TcuCslN6thr6r1v19b5UuLmNdoffcnX+Xv30tX7otS9TEIHacBf/u9dGw3A0Hse98U6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t/07TGAAAA3gAAAA8AAAAAAAAA&#10;AAAAAAAAoQIAAGRycy9kb3ducmV2LnhtbFBLBQYAAAAABAAEAPkAAACUAwAAAAA=&#10;" strokecolor="purple" strokeweight=".35pt"/>
                      <v:line id="Line 1040" o:spid="_x0000_s2302" style="position:absolute;visibility:visible;mso-wrap-style:square" from="39376,6667" to="39376,6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6YVscAAADeAAAADwAAAGRycy9kb3ducmV2LnhtbESP3WrCQBSE74W+w3IKvdNNpUaNriIF&#10;QaQV/x7gkD0modmzcXdr4tt3C4KXw8x8w8yXnanFjZyvLCt4HyQgiHOrKy4UnE/r/gSED8gaa8uk&#10;4E4elouX3hwzbVs+0O0YChEh7DNUUIbQZFL6vCSDfmAb4uhdrDMYonSF1A7bCDe1HCZJKg1WHBdK&#10;bOizpPzn+GsUTNx3Os4v6116GLf6a3sttrt0r9Tba7eagQjUhWf40d5oBcOP0WgK/3fiF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LphWxwAAAN4AAAAPAAAAAAAA&#10;AAAAAAAAAKECAABkcnMvZG93bnJldi54bWxQSwUGAAAAAAQABAD5AAAAlQMAAAAA&#10;" strokecolor="purple" strokeweight=".35pt"/>
                      <v:rect id="Rectangle 1041" o:spid="_x0000_s2303" style="position:absolute;left:40849;top:4476;width:476;height: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ov4sYA&#10;AADeAAAADwAAAGRycy9kb3ducmV2LnhtbESPzWrCQBSF94W+w3AL3RSdKFVKzESKIA2lICbV9SVz&#10;TUIzd2JmmqRv31kILg/njy/ZTqYVA/WusaxgMY9AEJdWN1wp+C72szcQziNrbC2Tgj9ysE0fHxKM&#10;tR35SEPuKxFG2MWooPa+i6V0ZU0G3dx2xMG72N6gD7KvpO5xDOOmlcsoWkuDDYeHGjva1VT+5L9G&#10;wVgehnPx9SEPL+fM8jW77vLTp1LPT9P7BoSnyd/Dt3amFSxfV+sAEHACCsj0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ov4sYAAADeAAAADwAAAAAAAAAAAAAAAACYAgAAZHJz&#10;L2Rvd25yZXYueG1sUEsFBgAAAAAEAAQA9QAAAIsDAAAAAA==&#10;" filled="f" stroked="f"/>
                      <v:line id="Line 1042" o:spid="_x0000_s2304" style="position:absolute;flip:x y;visibility:visible;mso-wrap-style:square" from="40900,4521" to="41040,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Dy68QAAADeAAAADwAAAGRycy9kb3ducmV2LnhtbESPQYvCMBSE78L+h/AW9qapokWqUWQX&#10;ZUEQreL50TybYvNSmqjdf78RBI/DzHzDzJedrcWdWl85VjAcJCCIC6crLhWcjuv+FIQPyBprx6Tg&#10;jzwsFx+9OWbaPfhA9zyUIkLYZ6jAhNBkUvrCkEU/cA1x9C6utRiibEupW3xEuK3lKElSabHiuGCw&#10;oW9DxTW/WQWpOf10e7O/bQ5rg9vdOZ+GtFLq67NbzUAE6sI7/Gr/agWj8SQdwvNOvA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oPLrxAAAAN4AAAAPAAAAAAAAAAAA&#10;AAAAAKECAABkcnMvZG93bnJldi54bWxQSwUGAAAAAAQABAD5AAAAkgMAAAAA&#10;" strokecolor="purple" strokeweight=".35pt"/>
                      <v:line id="Line 1043" o:spid="_x0000_s2305" style="position:absolute;visibility:visible;mso-wrap-style:square" from="41040,4667" to="41186,4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bAmscAAADeAAAADwAAAGRycy9kb3ducmV2LnhtbESP3WoCMRSE7wt9h3AKvavZLjXK1ihF&#10;EIqo+NMHOGyOu0s3J9skutu3N4WCl8PMfMPMFoNtxZV8aBxreB1lIIhLZxquNHydVi9TECEiG2wd&#10;k4ZfCrCYPz7MsDCu5wNdj7ESCcKhQA11jF0hZShrshhGriNO3tl5izFJX0njsU9w28o8y5S02HBa&#10;qLGjZU3l9/FiNUz9Vk3K82qnDpPebNY/1Xqn9lo/Pw0f7yAiDfEe/m9/Gg3521jl8HcnXQE5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5sCaxwAAAN4AAAAPAAAAAAAA&#10;AAAAAAAAAKECAABkcnMvZG93bnJldi54bWxQSwUGAAAAAAQABAD5AAAAlQMAAAAA&#10;" strokecolor="purple" strokeweight=".35pt"/>
                      <v:line id="Line 1044" o:spid="_x0000_s2306" style="position:absolute;flip:x;visibility:visible;mso-wrap-style:square" from="40900,4667" to="41040,4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eLeMoAAADeAAAADwAAAGRycy9kb3ducmV2LnhtbESP3WoCMRSE7wt9h3AKvRFNaq3IapRW&#10;KViRgr94edic7i7dnGw3Udc+fVMQvBxm5htmNGlsKU5U+8KxhqeOAkGcOlNwpmG7eW8PQPiAbLB0&#10;TBou5GEyvr8bYWLcmVd0WodMRAj7BDXkIVSJlD7NyaLvuIo4el+uthiirDNpajxHuC1lV6m+tFhw&#10;XMixomlO6ff6aDW03pZqt5gq/Lj0Pg+/xey4n/20tH58aF6HIAI14Ra+tudGQ7f30n+G/zvxCsjx&#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t4t4ygAAAN4AAAAPAAAA&#10;AAAAAAAAAAAAAKECAABkcnMvZG93bnJldi54bWxQSwUGAAAAAAQABAD5AAAAmAMAAAAA&#10;" strokecolor="purple" strokeweight=".35pt"/>
                      <v:line id="Line 1045" o:spid="_x0000_s2307" style="position:absolute;flip:y;visibility:visible;mso-wrap-style:square" from="41040,4521" to="41186,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4TDMkAAADeAAAADwAAAGRycy9kb3ducmV2LnhtbESPQWsCMRSE7wX/Q3iCF6mJskpZjVKV&#10;QlukUNtKj4/N6+7Szcu6ibr6601B6HGYmW+Y2aK1lThS40vHGoYDBYI4c6bkXMPnx9P9AwgfkA1W&#10;jknDmTws5p27GabGnfidjtuQiwhhn6KGIoQ6ldJnBVn0A1cTR+/HNRZDlE0uTYOnCLeVHCk1kRZL&#10;jgsF1rQqKPvdHqyG/nKjvl5XCl/Oydv3pVwfdut9X+tet32cggjUhv/wrf1sNIyS8SSBvzvxCsj5&#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ReEwzJAAAA3gAAAA8AAAAA&#10;AAAAAAAAAAAAoQIAAGRycy9kb3ducmV2LnhtbFBLBQYAAAAABAAEAPkAAACXAwAAAAA=&#10;" strokecolor="purple" strokeweight=".35pt"/>
                      <v:line id="Line 1046" o:spid="_x0000_s2308" style="position:absolute;flip:y;visibility:visible;mso-wrap-style:square" from="41040,4521" to="41040,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K2l8kAAADeAAAADwAAAGRycy9kb3ducmV2LnhtbESP3WoCMRSE7wt9h3CE3ogmiopsjdIq&#10;hVZKof7Ry8PmuLt0c7Juoq4+vSkIvRxm5htmMmtsKU5U+8Kxhl5XgSBOnSk407BZv3XGIHxANlg6&#10;Jg0X8jCbPj5MMDHuzN90WoVMRAj7BDXkIVSJlD7NyaLvuoo4entXWwxR1pk0NZ4j3Jayr9RIWiw4&#10;LuRY0Tyn9Hd1tBrar59qu5wr/LgMvn6uxeK4WxzaWj+1mpdnEIGa8B++t9+Nhv5gOBrC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sStpfJAAAA3gAAAA8AAAAA&#10;AAAAAAAAAAAAoQIAAGRycy9kb3ducmV2LnhtbFBLBQYAAAAABAAEAPkAAACXAwAAAAA=&#10;" strokecolor="purple" strokeweight=".35pt"/>
                      <v:line id="Line 1047" o:spid="_x0000_s2309" style="position:absolute;visibility:visible;mso-wrap-style:square" from="41040,4667" to="41040,4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3GmcYAAADeAAAADwAAAGRycy9kb3ducmV2LnhtbESPUWvCMBSF34X9h3AHvmmqzCidUcZA&#10;GOJkdfsBl+baFpubLsls/ffLYODj4ZzzHc56O9hWXMmHxrGG2TQDQVw603Cl4etzN1mBCBHZYOuY&#10;NNwowHbzMFpjblzPBV1PsRIJwiFHDXWMXS5lKGuyGKauI07e2XmLMUlfSeOxT3DbynmWKWmx4bRQ&#10;Y0evNZWX04/VsPLvalmed0dVLHtz2H9X+6P60Hr8OLw8g4g0xHv4v/1mNMyfFkrB3510Be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dxpnGAAAA3gAAAA8AAAAAAAAA&#10;AAAAAAAAoQIAAGRycy9kb3ducmV2LnhtbFBLBQYAAAAABAAEAPkAAACUAwAAAAA=&#10;" strokecolor="purple" strokeweight=".35pt"/>
                      <v:rect id="Rectangle 1048" o:spid="_x0000_s2310" style="position:absolute;left:901;top:18618;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76BMQA&#10;AADeAAAADwAAAGRycy9kb3ducmV2LnhtbESP3WoCMRSE7wt9h3AK3tVsF/9YjVIKgi3euPoAh83Z&#10;H5qcLEl017dvCoKXw8x8w2x2ozXiRj50jhV8TDMQxJXTHTcKLuf9+wpEiMgajWNScKcAu+3rywYL&#10;7QY+0a2MjUgQDgUqaGPsCylD1ZLFMHU9cfJq5y3GJH0jtcchwa2ReZYtpMWO00KLPX21VP2WV6tA&#10;nsv9sCqNz9xPXh/N9+FUk1Nq8jZ+rkFEGuMz/GgftIJ8Nl8s4f9Ou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O+gTEAAAA3gAAAA8AAAAAAAAAAAAAAAAAmAIAAGRycy9k&#10;b3ducmV2LnhtbFBLBQYAAAAABAAEAPUAAACJAwAAAAA=&#10;" filled="f" stroked="f">
                        <v:textbox style="mso-fit-shape-to-text:t" inset="0,0,0,0">
                          <w:txbxContent>
                            <w:p w14:paraId="1C50A832" w14:textId="77777777" w:rsidR="00B44842" w:rsidRDefault="00B44842" w:rsidP="00B44842">
                              <w:r>
                                <w:rPr>
                                  <w:rFonts w:ascii="Arial" w:hAnsi="Arial" w:cs="Arial"/>
                                  <w:color w:val="000000"/>
                                  <w:sz w:val="12"/>
                                  <w:szCs w:val="12"/>
                                </w:rPr>
                                <w:t>1</w:t>
                              </w:r>
                            </w:p>
                          </w:txbxContent>
                        </v:textbox>
                      </v:rect>
                      <v:rect id="Rectangle 1049" o:spid="_x0000_s2311" style="position:absolute;left:901;top:12566;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udsAA&#10;AADeAAAADwAAAGRycy9kb3ducmV2LnhtbERPy4rCMBTdD8w/hDvgbkynqEg1yiAIKm6sfsCluX1g&#10;clOSaOvfm8XALA/nvd6O1ogn+dA5VvAzzUAQV0533Ci4XfffSxAhIms0jknBiwJsN58fayy0G/hC&#10;zzI2IoVwKFBBG2NfSBmqliyGqeuJE1c7bzEm6BupPQ4p3BqZZ9lCWuw4NbTY066l6l4+rAJ5LffD&#10;sjQ+c6e8Ppvj4VKTU2ryNf6uQEQa47/4z33QCvLZfJH2pjvpCsjN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pFudsAAAADeAAAADwAAAAAAAAAAAAAAAACYAgAAZHJzL2Rvd25y&#10;ZXYueG1sUEsFBgAAAAAEAAQA9QAAAIUDAAAAAA==&#10;" filled="f" stroked="f">
                        <v:textbox style="mso-fit-shape-to-text:t" inset="0,0,0,0">
                          <w:txbxContent>
                            <w:p w14:paraId="1392726C" w14:textId="77777777" w:rsidR="00B44842" w:rsidRDefault="00B44842" w:rsidP="00B44842">
                              <w:r>
                                <w:rPr>
                                  <w:rFonts w:ascii="Arial" w:hAnsi="Arial" w:cs="Arial"/>
                                  <w:color w:val="000000"/>
                                  <w:sz w:val="12"/>
                                  <w:szCs w:val="12"/>
                                </w:rPr>
                                <w:t>2</w:t>
                              </w:r>
                            </w:p>
                          </w:txbxContent>
                        </v:textbox>
                      </v:rect>
                      <v:rect id="Rectangle 1050" o:spid="_x0000_s2312" style="position:absolute;left:901;top:6521;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3L7cQA&#10;AADeAAAADwAAAGRycy9kb3ducmV2LnhtbESP3WoCMRSE7wt9h3AK3tVsFxVdjVIKgi3euPoAh83Z&#10;H5qcLEl017dvCoKXw8x8w2x2ozXiRj50jhV8TDMQxJXTHTcKLuf9+xJEiMgajWNScKcAu+3rywYL&#10;7QY+0a2MjUgQDgUqaGPsCylD1ZLFMHU9cfJq5y3GJH0jtcchwa2ReZYtpMWO00KLPX21VP2WV6tA&#10;nsv9sCyNz9xPXh/N9+FUk1Nq8jZ+rkFEGuMz/GgftIJ8Nl+s4P9Ou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dy+3EAAAA3gAAAA8AAAAAAAAAAAAAAAAAmAIAAGRycy9k&#10;b3ducmV2LnhtbFBLBQYAAAAABAAEAPUAAACJAwAAAAA=&#10;" filled="f" stroked="f">
                        <v:textbox style="mso-fit-shape-to-text:t" inset="0,0,0,0">
                          <w:txbxContent>
                            <w:p w14:paraId="47C7FA41" w14:textId="77777777" w:rsidR="00B44842" w:rsidRDefault="00B44842" w:rsidP="00B44842">
                              <w:r>
                                <w:rPr>
                                  <w:rFonts w:ascii="Arial" w:hAnsi="Arial" w:cs="Arial"/>
                                  <w:color w:val="000000"/>
                                  <w:sz w:val="12"/>
                                  <w:szCs w:val="12"/>
                                </w:rPr>
                                <w:t>3</w:t>
                              </w:r>
                            </w:p>
                          </w:txbxContent>
                        </v:textbox>
                      </v:rect>
                      <v:rect id="Rectangle 1051" o:spid="_x0000_s2313" style="position:absolute;left:901;top:476;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70rcMA&#10;AADeAAAADwAAAGRycy9kb3ducmV2LnhtbESPy2oCMRSG9wXfIRyhu5rp0KpMjSKCoMWNM32Aw+TM&#10;hSYnQ5I607c3C8Hlz3/j2+wma8SNfOgdK3hfZCCIa6d7bhX8VMe3NYgQkTUax6TgnwLstrOXDRba&#10;jXylWxlbkUY4FKigi3EopAx1RxbDwg3EyWuctxiT9K3UHsc0bo3Ms2wpLfacHjoc6NBR/Vv+WQWy&#10;Ko/jujQ+c995czHn07Uhp9TrfNp/gYg0xWf40T5pBfnH5yoBJJyE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70rcMAAADeAAAADwAAAAAAAAAAAAAAAACYAgAAZHJzL2Rv&#10;d25yZXYueG1sUEsFBgAAAAAEAAQA9QAAAIgDAAAAAA==&#10;" filled="f" stroked="f">
                        <v:textbox style="mso-fit-shape-to-text:t" inset="0,0,0,0">
                          <w:txbxContent>
                            <w:p w14:paraId="54634104" w14:textId="77777777" w:rsidR="00B44842" w:rsidRDefault="00B44842" w:rsidP="00B44842">
                              <w:r>
                                <w:rPr>
                                  <w:rFonts w:ascii="Arial" w:hAnsi="Arial" w:cs="Arial"/>
                                  <w:color w:val="000000"/>
                                  <w:sz w:val="12"/>
                                  <w:szCs w:val="12"/>
                                </w:rPr>
                                <w:t>4</w:t>
                              </w:r>
                            </w:p>
                          </w:txbxContent>
                        </v:textbox>
                      </v:rect>
                      <v:rect id="Rectangle 1052" o:spid="_x0000_s2314" style="position:absolute;left:4521;top:19570;width:355;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JRNsUA&#10;AADeAAAADwAAAGRycy9kb3ducmV2LnhtbESP3WoCMRSE7wt9h3CE3tWsS/1ha5QiCCreuPYBDpuz&#10;P5icLEl0t2/fCIVeDjPzDbPejtaIB/nQOVYwm2YgiCunO24UfF/37ysQISJrNI5JwQ8F2G5eX9ZY&#10;aDfwhR5lbESCcChQQRtjX0gZqpYshqnriZNXO28xJukbqT0OCW6NzLNsIS12nBZa7GnXUnUr71aB&#10;vJb7YVUan7lTXp/N8XCpySn1Nhm/PkFEGuN/+K990Aryj/lyBs876Qr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lE2xQAAAN4AAAAPAAAAAAAAAAAAAAAAAJgCAABkcnMv&#10;ZG93bnJldi54bWxQSwUGAAAAAAQABAD1AAAAigMAAAAA&#10;" filled="f" stroked="f">
                        <v:textbox style="mso-fit-shape-to-text:t" inset="0,0,0,0">
                          <w:txbxContent>
                            <w:p w14:paraId="773F902C" w14:textId="77777777" w:rsidR="00B44842" w:rsidRDefault="00B44842" w:rsidP="00B44842">
                              <w:r>
                                <w:rPr>
                                  <w:rFonts w:ascii="Arial" w:hAnsi="Arial" w:cs="Arial"/>
                                  <w:b/>
                                  <w:bCs/>
                                  <w:color w:val="000000"/>
                                  <w:sz w:val="10"/>
                                  <w:szCs w:val="10"/>
                                </w:rPr>
                                <w:t>1</w:t>
                              </w:r>
                            </w:p>
                          </w:txbxContent>
                        </v:textbox>
                      </v:rect>
                      <v:rect id="Rectangle 1053" o:spid="_x0000_s2315" style="position:absolute;left:6191;top:19570;width:355;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DPQcQA&#10;AADeAAAADwAAAGRycy9kb3ducmV2LnhtbESP3WoCMRSE7wu+QziCdzXrolZWo0hBsOKNax/gsDn7&#10;g8nJkqTu9u2bQqGXw8x8w+wOozXiST50jhUs5hkI4srpjhsFn/fT6wZEiMgajWNS8E0BDvvJyw4L&#10;7Qa+0bOMjUgQDgUqaGPsCylD1ZLFMHc9cfJq5y3GJH0jtcchwa2ReZatpcWO00KLPb23VD3KL6tA&#10;3svTsCmNz9wlr6/m43yrySk1m47HLYhIY/wP/7XPWkG+XL3l8HsnXQ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gz0HEAAAA3gAAAA8AAAAAAAAAAAAAAAAAmAIAAGRycy9k&#10;b3ducmV2LnhtbFBLBQYAAAAABAAEAPUAAACJAwAAAAA=&#10;" filled="f" stroked="f">
                        <v:textbox style="mso-fit-shape-to-text:t" inset="0,0,0,0">
                          <w:txbxContent>
                            <w:p w14:paraId="567EDC41" w14:textId="77777777" w:rsidR="00B44842" w:rsidRDefault="00B44842" w:rsidP="00B44842">
                              <w:r>
                                <w:rPr>
                                  <w:rFonts w:ascii="Arial" w:hAnsi="Arial" w:cs="Arial"/>
                                  <w:b/>
                                  <w:bCs/>
                                  <w:color w:val="000000"/>
                                  <w:sz w:val="10"/>
                                  <w:szCs w:val="10"/>
                                </w:rPr>
                                <w:t>2</w:t>
                              </w:r>
                            </w:p>
                          </w:txbxContent>
                        </v:textbox>
                      </v:rect>
                      <v:rect id="Rectangle 1054" o:spid="_x0000_s2316" style="position:absolute;left:7854;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xq2sUA&#10;AADeAAAADwAAAGRycy9kb3ducmV2LnhtbESP3WoCMRSE7wt9h3AKvavZbq2V1SilIKj0xrUPcNic&#10;/cHkZElSd317IwheDjPzDbNcj9aIM/nQOVbwPslAEFdOd9wo+Dtu3uYgQkTWaByTggsFWK+en5ZY&#10;aDfwgc5lbESCcChQQRtjX0gZqpYshonriZNXO28xJukbqT0OCW6NzLNsJi12nBZa7OmnpepU/lsF&#10;8lhuhnlpfOb2ef1rdttDTU6p15fxewEi0hgf4Xt7qxXk08+vD7jdSV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7GraxQAAAN4AAAAPAAAAAAAAAAAAAAAAAJgCAABkcnMv&#10;ZG93bnJldi54bWxQSwUGAAAAAAQABAD1AAAAigMAAAAA&#10;" filled="f" stroked="f">
                        <v:textbox style="mso-fit-shape-to-text:t" inset="0,0,0,0">
                          <w:txbxContent>
                            <w:p w14:paraId="04C653AB" w14:textId="77777777" w:rsidR="00B44842" w:rsidRDefault="00B44842" w:rsidP="00B44842">
                              <w:r>
                                <w:rPr>
                                  <w:rFonts w:ascii="Arial" w:hAnsi="Arial" w:cs="Arial"/>
                                  <w:b/>
                                  <w:bCs/>
                                  <w:color w:val="000000"/>
                                  <w:sz w:val="10"/>
                                  <w:szCs w:val="10"/>
                                </w:rPr>
                                <w:t>3</w:t>
                              </w:r>
                            </w:p>
                          </w:txbxContent>
                        </v:textbox>
                      </v:rect>
                      <v:rect id="Rectangle 1055" o:spid="_x0000_s2317" style="position:absolute;left:9474;top:19570;width:355;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yrsUA&#10;AADeAAAADwAAAGRycy9kb3ducmV2LnhtbESPzWrDMBCE74G+g9hCb4kckzbBtRxKIZCUXuL0ARZr&#10;/UOklZHU2H37KlDocZiZb5hyP1sjbuTD4FjBepWBIG6cHrhT8HU5LHcgQkTWaByTgh8KsK8eFiUW&#10;2k18plsdO5EgHApU0Mc4FlKGpieLYeVG4uS1zluMSfpOao9Tglsj8yx7kRYHTgs9jvTeU3Otv60C&#10;eakP0642PnMfeftpTsdzS06pp8f57RVEpDn+h//aR60g3zxvN3C/k66Ar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BfKuxQAAAN4AAAAPAAAAAAAAAAAAAAAAAJgCAABkcnMv&#10;ZG93bnJldi54bWxQSwUGAAAAAAQABAD1AAAAigMAAAAA&#10;" filled="f" stroked="f">
                        <v:textbox style="mso-fit-shape-to-text:t" inset="0,0,0,0">
                          <w:txbxContent>
                            <w:p w14:paraId="3EFE8129" w14:textId="77777777" w:rsidR="00B44842" w:rsidRDefault="00B44842" w:rsidP="00B44842">
                              <w:r>
                                <w:rPr>
                                  <w:rFonts w:ascii="Arial" w:hAnsi="Arial" w:cs="Arial"/>
                                  <w:b/>
                                  <w:bCs/>
                                  <w:color w:val="000000"/>
                                  <w:sz w:val="10"/>
                                  <w:szCs w:val="10"/>
                                </w:rPr>
                                <w:t>4</w:t>
                              </w:r>
                            </w:p>
                          </w:txbxContent>
                        </v:textbox>
                      </v:rect>
                      <v:rect id="Rectangle 1056" o:spid="_x0000_s2318" style="position:absolute;left:11137;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lXNcQA&#10;AADeAAAADwAAAGRycy9kb3ducmV2LnhtbESP3WoCMRSE74W+QzgF7zTbRausRikFwUpvXH2Aw+bs&#10;D01OliS669s3QqGXw8x8w2z3ozXiTj50jhW8zTMQxJXTHTcKrpfDbA0iRGSNxjEpeFCA/e5lssVC&#10;u4HPdC9jIxKEQ4EK2hj7QspQtWQxzF1PnLzaeYsxSd9I7XFIcGtknmXv0mLHaaHFnj5bqn7Km1Ug&#10;L+VhWJfGZ+6U19/m63iuySk1fR0/NiAijfE//Nc+agX5YrlawvNOug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JVzXEAAAA3gAAAA8AAAAAAAAAAAAAAAAAmAIAAGRycy9k&#10;b3ducmV2LnhtbFBLBQYAAAAABAAEAPUAAACJAwAAAAA=&#10;" filled="f" stroked="f">
                        <v:textbox style="mso-fit-shape-to-text:t" inset="0,0,0,0">
                          <w:txbxContent>
                            <w:p w14:paraId="5DFB9FA6" w14:textId="77777777" w:rsidR="00B44842" w:rsidRDefault="00B44842" w:rsidP="00B44842">
                              <w:r>
                                <w:rPr>
                                  <w:rFonts w:ascii="Arial" w:hAnsi="Arial" w:cs="Arial"/>
                                  <w:b/>
                                  <w:bCs/>
                                  <w:color w:val="000000"/>
                                  <w:sz w:val="10"/>
                                  <w:szCs w:val="10"/>
                                </w:rPr>
                                <w:t>5</w:t>
                              </w:r>
                            </w:p>
                          </w:txbxContent>
                        </v:textbox>
                      </v:rect>
                      <v:rect id="Rectangle 1057" o:spid="_x0000_s2319" style="position:absolute;left:12807;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vJQsQA&#10;AADeAAAADwAAAGRycy9kb3ducmV2LnhtbESP3WoCMRSE7wt9h3AK3tVsF/9YjVIKgi3euPoAh83Z&#10;H5qcLEl017dvCoKXw8x8w2x2ozXiRj50jhV8TDMQxJXTHTcKLuf9+wpEiMgajWNScKcAu+3rywYL&#10;7QY+0a2MjUgQDgUqaGPsCylD1ZLFMHU9cfJq5y3GJH0jtcchwa2ReZYtpMWO00KLPX21VP2WV6tA&#10;nsv9sCqNz9xPXh/N9+FUk1Nq8jZ+rkFEGuMz/GgftIJ8Nl8u4P9Ou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byULEAAAA3gAAAA8AAAAAAAAAAAAAAAAAmAIAAGRycy9k&#10;b3ducmV2LnhtbFBLBQYAAAAABAAEAPUAAACJAwAAAAA=&#10;" filled="f" stroked="f">
                        <v:textbox style="mso-fit-shape-to-text:t" inset="0,0,0,0">
                          <w:txbxContent>
                            <w:p w14:paraId="40E5AB28" w14:textId="77777777" w:rsidR="00B44842" w:rsidRDefault="00B44842" w:rsidP="00B44842">
                              <w:r>
                                <w:rPr>
                                  <w:rFonts w:ascii="Arial" w:hAnsi="Arial" w:cs="Arial"/>
                                  <w:b/>
                                  <w:bCs/>
                                  <w:color w:val="000000"/>
                                  <w:sz w:val="10"/>
                                  <w:szCs w:val="10"/>
                                </w:rPr>
                                <w:t>6</w:t>
                              </w:r>
                            </w:p>
                          </w:txbxContent>
                        </v:textbox>
                      </v:rect>
                      <v:rect id="Rectangle 1058" o:spid="_x0000_s2320" style="position:absolute;left:14471;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ds2cUA&#10;AADeAAAADwAAAGRycy9kb3ducmV2LnhtbESP3WoCMRSE7wt9h3CE3tWsS/1ha5QiCCreuPoAh83Z&#10;H5qcLEl0t2/fCIVeDjPzDbPejtaIB/nQOVYwm2YgiCunO24U3K779xWIEJE1Gsek4IcCbDevL2ss&#10;tBv4Qo8yNiJBOBSooI2xL6QMVUsWw9T1xMmrnbcYk/SN1B6HBLdG5lm2kBY7Tgst9rRrqfou71aB&#10;vJb7YVUan7lTXp/N8XCpySn1Nhm/PkFEGuN/+K990Aryj/lyCc876Qr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12zZxQAAAN4AAAAPAAAAAAAAAAAAAAAAAJgCAABkcnMv&#10;ZG93bnJldi54bWxQSwUGAAAAAAQABAD1AAAAigMAAAAA&#10;" filled="f" stroked="f">
                        <v:textbox style="mso-fit-shape-to-text:t" inset="0,0,0,0">
                          <w:txbxContent>
                            <w:p w14:paraId="569B5D6A" w14:textId="77777777" w:rsidR="00B44842" w:rsidRDefault="00B44842" w:rsidP="00B44842">
                              <w:r>
                                <w:rPr>
                                  <w:rFonts w:ascii="Arial" w:hAnsi="Arial" w:cs="Arial"/>
                                  <w:b/>
                                  <w:bCs/>
                                  <w:color w:val="000000"/>
                                  <w:sz w:val="10"/>
                                  <w:szCs w:val="10"/>
                                </w:rPr>
                                <w:t>7</w:t>
                              </w:r>
                            </w:p>
                          </w:txbxContent>
                        </v:textbox>
                      </v:rect>
                      <v:rect id="Rectangle 1059" o:spid="_x0000_s2321" style="position:absolute;left:16090;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j4q8EA&#10;AADeAAAADwAAAGRycy9kb3ducmV2LnhtbERP3WrCMBS+H/gO4Qi7m+nKptIZRQRBhze2e4BDc/rD&#10;kpOSZLZ7e3MhePnx/W92kzXiRj70jhW8LzIQxLXTPbcKfqrj2xpEiMgajWNS8E8BdtvZywYL7Ua+&#10;0q2MrUghHApU0MU4FFKGuiOLYeEG4sQ1zluMCfpWao9jCrdG5lm2lBZ7Tg0dDnToqP4t/6wCWZXH&#10;cV0an7nvvLmY8+nakFPqdT7tv0BEmuJT/HCftIL843OV9qY76Qr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I+KvBAAAA3gAAAA8AAAAAAAAAAAAAAAAAmAIAAGRycy9kb3du&#10;cmV2LnhtbFBLBQYAAAAABAAEAPUAAACGAwAAAAA=&#10;" filled="f" stroked="f">
                        <v:textbox style="mso-fit-shape-to-text:t" inset="0,0,0,0">
                          <w:txbxContent>
                            <w:p w14:paraId="5050CAE8" w14:textId="77777777" w:rsidR="00B44842" w:rsidRDefault="00B44842" w:rsidP="00B44842">
                              <w:r>
                                <w:rPr>
                                  <w:rFonts w:ascii="Arial" w:hAnsi="Arial" w:cs="Arial"/>
                                  <w:b/>
                                  <w:bCs/>
                                  <w:color w:val="000000"/>
                                  <w:sz w:val="10"/>
                                  <w:szCs w:val="10"/>
                                </w:rPr>
                                <w:t>8</w:t>
                              </w:r>
                            </w:p>
                          </w:txbxContent>
                        </v:textbox>
                      </v:rect>
                      <v:rect id="Rectangle 1060" o:spid="_x0000_s2322" style="position:absolute;left:17760;top:19570;width:35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RdMMUA&#10;AADeAAAADwAAAGRycy9kb3ducmV2LnhtbESP3WoCMRSE7wt9h3AKvavZLrXa1SilIKj0xrUPcNic&#10;/cHkZElSd317IwheDjPzDbNcj9aIM/nQOVbwPslAEFdOd9wo+Dtu3uYgQkTWaByTggsFWK+en5ZY&#10;aDfwgc5lbESCcChQQRtjX0gZqpYshonriZNXO28xJukbqT0OCW6NzLPsU1rsOC202NNPS9Wp/LcK&#10;5LHcDPPS+Mzt8/rX7LaHmpxSry/j9wJEpDE+wvf2VivIP6azL7jdSV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BF0wxQAAAN4AAAAPAAAAAAAAAAAAAAAAAJgCAABkcnMv&#10;ZG93bnJldi54bWxQSwUGAAAAAAQABAD1AAAAigMAAAAA&#10;" filled="f" stroked="f">
                        <v:textbox style="mso-fit-shape-to-text:t" inset="0,0,0,0">
                          <w:txbxContent>
                            <w:p w14:paraId="78FD8470" w14:textId="77777777" w:rsidR="00B44842" w:rsidRDefault="00B44842" w:rsidP="00B44842">
                              <w:r>
                                <w:rPr>
                                  <w:rFonts w:ascii="Arial" w:hAnsi="Arial" w:cs="Arial"/>
                                  <w:b/>
                                  <w:bCs/>
                                  <w:color w:val="000000"/>
                                  <w:sz w:val="10"/>
                                  <w:szCs w:val="10"/>
                                </w:rPr>
                                <w:t>9</w:t>
                              </w:r>
                            </w:p>
                          </w:txbxContent>
                        </v:textbox>
                      </v:rect>
                      <v:rect id="Rectangle 1061" o:spid="_x0000_s2323" style="position:absolute;left:19234;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uEisMA&#10;AADeAAAADwAAAGRycy9kb3ducmV2LnhtbESPy2oCMRSG90LfIRyhO804qAyjUUpB0OLG0Qc4TM5c&#10;aHIyJKkzfftmUXD589/49sfJGvEkH3rHClbLDARx7XTPrYLH/bQoQISIrNE4JgW/FOB4eJvtsdRu&#10;5Bs9q9iKNMKhRAVdjEMpZag7shiWbiBOXuO8xZikb6X2OKZxa2SeZVtpsef00OFAnx3V39WPVSDv&#10;1WksKuMz95U3V3M53xpySr3Pp48diEhTfIX/22etIF9vigSQcBIKyM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uEisMAAADeAAAADwAAAAAAAAAAAAAAAACYAgAAZHJzL2Rv&#10;d25yZXYueG1sUEsFBgAAAAAEAAQA9QAAAIgDAAAAAA==&#10;" filled="f" stroked="f">
                        <v:textbox style="mso-fit-shape-to-text:t" inset="0,0,0,0">
                          <w:txbxContent>
                            <w:p w14:paraId="040C4135" w14:textId="77777777" w:rsidR="00B44842" w:rsidRDefault="00B44842" w:rsidP="00B44842">
                              <w:r>
                                <w:rPr>
                                  <w:rFonts w:ascii="Arial" w:hAnsi="Arial" w:cs="Arial"/>
                                  <w:b/>
                                  <w:bCs/>
                                  <w:color w:val="000000"/>
                                  <w:sz w:val="10"/>
                                  <w:szCs w:val="10"/>
                                </w:rPr>
                                <w:t>10</w:t>
                              </w:r>
                            </w:p>
                          </w:txbxContent>
                        </v:textbox>
                      </v:rect>
                      <v:rect id="Rectangle 1062" o:spid="_x0000_s2324" style="position:absolute;left:20853;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chEcQA&#10;AADeAAAADwAAAGRycy9kb3ducmV2LnhtbESP3WoCMRSE7wt9h3AKvatZlyrLahQpCLZ44+oDHDZn&#10;fzA5WZLU3b59IwheDjPzDbPeTtaIG/nQO1Ywn2UgiGune24VXM77jwJEiMgajWNS8EcBtpvXlzWW&#10;2o18olsVW5EgHEpU0MU4lFKGuiOLYeYG4uQ1zluMSfpWao9jglsj8yxbSos9p4UOB/rqqL5Wv1aB&#10;PFf7saiMz9xP3hzN9+HUkFPq/W3arUBEmuIz/GgftIL8c1HM4X4nX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IRHEAAAA3gAAAA8AAAAAAAAAAAAAAAAAmAIAAGRycy9k&#10;b3ducmV2LnhtbFBLBQYAAAAABAAEAPUAAACJAwAAAAA=&#10;" filled="f" stroked="f">
                        <v:textbox style="mso-fit-shape-to-text:t" inset="0,0,0,0">
                          <w:txbxContent>
                            <w:p w14:paraId="37C53553" w14:textId="77777777" w:rsidR="00B44842" w:rsidRDefault="00B44842" w:rsidP="00B44842">
                              <w:r>
                                <w:rPr>
                                  <w:rFonts w:ascii="Arial" w:hAnsi="Arial" w:cs="Arial"/>
                                  <w:b/>
                                  <w:bCs/>
                                  <w:color w:val="000000"/>
                                  <w:sz w:val="10"/>
                                  <w:szCs w:val="10"/>
                                </w:rPr>
                                <w:t>11</w:t>
                              </w:r>
                            </w:p>
                          </w:txbxContent>
                        </v:textbox>
                      </v:rect>
                      <v:rect id="Rectangle 1063" o:spid="_x0000_s2325" style="position:absolute;left:22517;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W/ZsQA&#10;AADeAAAADwAAAGRycy9kb3ducmV2LnhtbESP3WoCMRSE74W+QziF3mnWpZZlaxQRBCveuPoAh83Z&#10;H5qcLEl0t29vCoVeDjPzDbPeTtaIB/nQO1awXGQgiGune24V3K6HeQEiRGSNxjEp+KEA283LbI2l&#10;diNf6FHFViQIhxIVdDEOpZSh7shiWLiBOHmN8xZjkr6V2uOY4NbIPMs+pMWe00KHA+07qr+ru1Ug&#10;r9VhLCrjM3fKm7P5Ol4ackq9vU67TxCRpvgf/msftYL8fVXk8HsnXQ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1v2bEAAAA3gAAAA8AAAAAAAAAAAAAAAAAmAIAAGRycy9k&#10;b3ducmV2LnhtbFBLBQYAAAAABAAEAPUAAACJAwAAAAA=&#10;" filled="f" stroked="f">
                        <v:textbox style="mso-fit-shape-to-text:t" inset="0,0,0,0">
                          <w:txbxContent>
                            <w:p w14:paraId="222458F4" w14:textId="77777777" w:rsidR="00B44842" w:rsidRDefault="00B44842" w:rsidP="00B44842">
                              <w:r>
                                <w:rPr>
                                  <w:rFonts w:ascii="Arial" w:hAnsi="Arial" w:cs="Arial"/>
                                  <w:b/>
                                  <w:bCs/>
                                  <w:color w:val="000000"/>
                                  <w:sz w:val="10"/>
                                  <w:szCs w:val="10"/>
                                </w:rPr>
                                <w:t>12</w:t>
                              </w:r>
                            </w:p>
                          </w:txbxContent>
                        </v:textbox>
                      </v:rect>
                      <v:rect id="Rectangle 1064" o:spid="_x0000_s2326" style="position:absolute;left:24187;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ka/cUA&#10;AADeAAAADwAAAGRycy9kb3ducmV2LnhtbESP3WoCMRSE7wt9h3CE3tWsWy3L1iilIFjxxrUPcNic&#10;/aHJyZKk7vr2piB4OczMN8x6O1kjLuRD71jBYp6BIK6d7rlV8HPevRYgQkTWaByTgisF2G6en9ZY&#10;ajfyiS5VbEWCcChRQRfjUEoZ6o4shrkbiJPXOG8xJulbqT2OCW6NzLPsXVrsOS10ONBXR/Vv9WcV&#10;yHO1G4vK+Mwd8uZovvenhpxSL7Pp8wNEpCk+wvf2XivIl6viDf7vpCs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ORr9xQAAAN4AAAAPAAAAAAAAAAAAAAAAAJgCAABkcnMv&#10;ZG93bnJldi54bWxQSwUGAAAAAAQABAD1AAAAigMAAAAA&#10;" filled="f" stroked="f">
                        <v:textbox style="mso-fit-shape-to-text:t" inset="0,0,0,0">
                          <w:txbxContent>
                            <w:p w14:paraId="1C7E03CC" w14:textId="77777777" w:rsidR="00B44842" w:rsidRDefault="00B44842" w:rsidP="00B44842">
                              <w:r>
                                <w:rPr>
                                  <w:rFonts w:ascii="Arial" w:hAnsi="Arial" w:cs="Arial"/>
                                  <w:b/>
                                  <w:bCs/>
                                  <w:color w:val="000000"/>
                                  <w:sz w:val="10"/>
                                  <w:szCs w:val="10"/>
                                </w:rPr>
                                <w:t>13</w:t>
                              </w:r>
                            </w:p>
                          </w:txbxContent>
                        </v:textbox>
                      </v:rect>
                      <v:rect id="Rectangle 1065" o:spid="_x0000_s2327" style="position:absolute;left:25806;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CCicQA&#10;AADeAAAADwAAAGRycy9kb3ducmV2LnhtbESP3WoCMRSE7wt9h3AKvavZLirLahQpCFa8cfUBDpuz&#10;P5icLEnqbt/eFApeDjPzDbPeTtaIO/nQO1bwOctAENdO99wquF72HwWIEJE1Gsek4JcCbDevL2ss&#10;tRv5TPcqtiJBOJSooItxKKUMdUcWw8wNxMlrnLcYk/St1B7HBLdG5lm2lBZ7TgsdDvTVUX2rfqwC&#10;ean2Y1EZn7lj3pzM9+HckFPq/W3arUBEmuIz/N8+aAX5fFHM4e9Oug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gonEAAAA3gAAAA8AAAAAAAAAAAAAAAAAmAIAAGRycy9k&#10;b3ducmV2LnhtbFBLBQYAAAAABAAEAPUAAACJAwAAAAA=&#10;" filled="f" stroked="f">
                        <v:textbox style="mso-fit-shape-to-text:t" inset="0,0,0,0">
                          <w:txbxContent>
                            <w:p w14:paraId="0F066134" w14:textId="77777777" w:rsidR="00B44842" w:rsidRDefault="00B44842" w:rsidP="00B44842">
                              <w:r>
                                <w:rPr>
                                  <w:rFonts w:ascii="Arial" w:hAnsi="Arial" w:cs="Arial"/>
                                  <w:b/>
                                  <w:bCs/>
                                  <w:color w:val="000000"/>
                                  <w:sz w:val="10"/>
                                  <w:szCs w:val="10"/>
                                </w:rPr>
                                <w:t>14</w:t>
                              </w:r>
                            </w:p>
                          </w:txbxContent>
                        </v:textbox>
                      </v:rect>
                      <v:rect id="Rectangle 1066" o:spid="_x0000_s2328" style="position:absolute;left:27470;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wnEsQA&#10;AADeAAAADwAAAGRycy9kb3ducmV2LnhtbESP3WoCMRSE74W+QzgF7zTbpcqyNYoUBFu8ce0DHDZn&#10;fzA5WZLU3b69KQheDjPzDbPZTdaIG/nQO1bwtsxAENdO99wq+LkcFgWIEJE1Gsek4I8C7LYvsw2W&#10;2o18plsVW5EgHEpU0MU4lFKGuiOLYekG4uQ1zluMSfpWao9jglsj8yxbS4s9p4UOB/rsqL5Wv1aB&#10;vFSHsaiMz9x33pzM1/HckFNq/jrtP0BEmuIz/GgftYL8fVWs4P9OugJye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cJxLEAAAA3gAAAA8AAAAAAAAAAAAAAAAAmAIAAGRycy9k&#10;b3ducmV2LnhtbFBLBQYAAAAABAAEAPUAAACJAwAAAAA=&#10;" filled="f" stroked="f">
                        <v:textbox style="mso-fit-shape-to-text:t" inset="0,0,0,0">
                          <w:txbxContent>
                            <w:p w14:paraId="5ECB60B4" w14:textId="77777777" w:rsidR="00B44842" w:rsidRDefault="00B44842" w:rsidP="00B44842">
                              <w:r>
                                <w:rPr>
                                  <w:rFonts w:ascii="Arial" w:hAnsi="Arial" w:cs="Arial"/>
                                  <w:b/>
                                  <w:bCs/>
                                  <w:color w:val="000000"/>
                                  <w:sz w:val="10"/>
                                  <w:szCs w:val="10"/>
                                </w:rPr>
                                <w:t>15</w:t>
                              </w:r>
                            </w:p>
                          </w:txbxContent>
                        </v:textbox>
                      </v:rect>
                      <v:rect id="Rectangle 1067" o:spid="_x0000_s2329" style="position:absolute;left:29140;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65ZcQA&#10;AADeAAAADwAAAGRycy9kb3ducmV2LnhtbESP3WoCMRSE74W+QziF3mm2S5VlaxQpCFa8ce0DHDZn&#10;fzA5WZLU3b59IwheDjPzDbPeTtaIG/nQO1bwvshAENdO99wq+Lns5wWIEJE1Gsek4I8CbDcvszWW&#10;2o18plsVW5EgHEpU0MU4lFKGuiOLYeEG4uQ1zluMSfpWao9jglsj8yxbSYs9p4UOB/rqqL5Wv1aB&#10;vFT7saiMz9wxb07m+3BuyCn19jrtPkFEmuIz/GgftIL8Y1ms4H4nX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OuWXEAAAA3gAAAA8AAAAAAAAAAAAAAAAAmAIAAGRycy9k&#10;b3ducmV2LnhtbFBLBQYAAAAABAAEAPUAAACJAwAAAAA=&#10;" filled="f" stroked="f">
                        <v:textbox style="mso-fit-shape-to-text:t" inset="0,0,0,0">
                          <w:txbxContent>
                            <w:p w14:paraId="18FCFE1D" w14:textId="77777777" w:rsidR="00B44842" w:rsidRDefault="00B44842" w:rsidP="00B44842">
                              <w:r>
                                <w:rPr>
                                  <w:rFonts w:ascii="Arial" w:hAnsi="Arial" w:cs="Arial"/>
                                  <w:b/>
                                  <w:bCs/>
                                  <w:color w:val="000000"/>
                                  <w:sz w:val="10"/>
                                  <w:szCs w:val="10"/>
                                </w:rPr>
                                <w:t>16</w:t>
                              </w:r>
                            </w:p>
                          </w:txbxContent>
                        </v:textbox>
                      </v:rect>
                      <v:rect id="Rectangle 1068" o:spid="_x0000_s2330" style="position:absolute;left:30759;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sUA&#10;AADeAAAADwAAAGRycy9kb3ducmV2LnhtbESP3WoCMRSE7wt9h3CE3tWsS7XL1iilIFjxxrUPcNic&#10;/aHJyZKk7vr2piB4OczMN8x6O1kjLuRD71jBYp6BIK6d7rlV8HPevRYgQkTWaByTgisF2G6en9ZY&#10;ajfyiS5VbEWCcChRQRfjUEoZ6o4shrkbiJPXOG8xJulbqT2OCW6NzLNsJS32nBY6HOiro/q3+rMK&#10;5LnajUVlfOYOeXM03/tTQ06pl9n0+QEi0hQf4Xt7rxXkb8viHf7vpCs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z+xQAAAN4AAAAPAAAAAAAAAAAAAAAAAJgCAABkcnMv&#10;ZG93bnJldi54bWxQSwUGAAAAAAQABAD1AAAAigMAAAAA&#10;" filled="f" stroked="f">
                        <v:textbox style="mso-fit-shape-to-text:t" inset="0,0,0,0">
                          <w:txbxContent>
                            <w:p w14:paraId="64352076" w14:textId="77777777" w:rsidR="00B44842" w:rsidRDefault="00B44842" w:rsidP="00B44842">
                              <w:r>
                                <w:rPr>
                                  <w:rFonts w:ascii="Arial" w:hAnsi="Arial" w:cs="Arial"/>
                                  <w:b/>
                                  <w:bCs/>
                                  <w:color w:val="000000"/>
                                  <w:sz w:val="10"/>
                                  <w:szCs w:val="10"/>
                                </w:rPr>
                                <w:t>17</w:t>
                              </w:r>
                            </w:p>
                          </w:txbxContent>
                        </v:textbox>
                      </v:rect>
                      <v:rect id="Rectangle 1069" o:spid="_x0000_s2331" style="position:absolute;left:32423;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2IjMEA&#10;AADeAAAADwAAAGRycy9kb3ducmV2LnhtbERP3WrCMBS+F/YO4Qi709SiUqpRxkDQ4Y3VBzg0pz8s&#10;OSlJZru3Xy4GXn58//vjZI14kg+9YwWrZQaCuHa651bB435aFCBCRNZoHJOCXwpwPLzN9lhqN/KN&#10;nlVsRQrhUKKCLsahlDLUHVkMSzcQJ65x3mJM0LdSexxTuDUyz7KttNhzauhwoM+O6u/qxyqQ9+o0&#10;FpXxmfvKm6u5nG8NOaXe59PHDkSkKb7E/+6zVpCvN0Xam+6kKyAP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diIzBAAAA3gAAAA8AAAAAAAAAAAAAAAAAmAIAAGRycy9kb3du&#10;cmV2LnhtbFBLBQYAAAAABAAEAPUAAACGAwAAAAA=&#10;" filled="f" stroked="f">
                        <v:textbox style="mso-fit-shape-to-text:t" inset="0,0,0,0">
                          <w:txbxContent>
                            <w:p w14:paraId="46D35640" w14:textId="77777777" w:rsidR="00B44842" w:rsidRDefault="00B44842" w:rsidP="00B44842">
                              <w:r>
                                <w:rPr>
                                  <w:rFonts w:ascii="Arial" w:hAnsi="Arial" w:cs="Arial"/>
                                  <w:b/>
                                  <w:bCs/>
                                  <w:color w:val="000000"/>
                                  <w:sz w:val="10"/>
                                  <w:szCs w:val="10"/>
                                </w:rPr>
                                <w:t>18</w:t>
                              </w:r>
                            </w:p>
                          </w:txbxContent>
                        </v:textbox>
                      </v:rect>
                      <v:rect id="Rectangle 1070" o:spid="_x0000_s2332" style="position:absolute;left:34086;top:19570;width:712;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EtF8UA&#10;AADeAAAADwAAAGRycy9kb3ducmV2LnhtbESP3WoCMRSE7wt9h3AKvavZLlW2q1FKQbDijWsf4LA5&#10;+4PJyZKk7vr2piB4OczMN8xqM1kjLuRD71jB+ywDQVw73XOr4Pe0fStAhIis0TgmBVcKsFk/P62w&#10;1G7kI12q2IoE4VCigi7GoZQy1B1ZDDM3ECevcd5iTNK3UnscE9wamWfZQlrsOS10ONB3R/W5+rMK&#10;5KnajkVlfOb2eXMwP7tjQ06p15fpawki0hQf4Xt7pxXkH/PiE/7vpCs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0S0XxQAAAN4AAAAPAAAAAAAAAAAAAAAAAJgCAABkcnMv&#10;ZG93bnJldi54bWxQSwUGAAAAAAQABAD1AAAAigMAAAAA&#10;" filled="f" stroked="f">
                        <v:textbox style="mso-fit-shape-to-text:t" inset="0,0,0,0">
                          <w:txbxContent>
                            <w:p w14:paraId="1216A64A" w14:textId="77777777" w:rsidR="00B44842" w:rsidRDefault="00B44842" w:rsidP="00B44842">
                              <w:r>
                                <w:rPr>
                                  <w:rFonts w:ascii="Arial" w:hAnsi="Arial" w:cs="Arial"/>
                                  <w:b/>
                                  <w:bCs/>
                                  <w:color w:val="000000"/>
                                  <w:sz w:val="10"/>
                                  <w:szCs w:val="10"/>
                                </w:rPr>
                                <w:t>19</w:t>
                              </w:r>
                            </w:p>
                          </w:txbxContent>
                        </v:textbox>
                      </v:rect>
                      <v:rect id="Rectangle 1071" o:spid="_x0000_s2333" style="position:absolute;left:35756;top:19570;width:712;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ISV8MA&#10;AADeAAAADwAAAGRycy9kb3ducmV2LnhtbESPy2oCMRSG9wXfIRyhu5rp0IqdGkUEQYsbZ3yAw+TM&#10;hSYnQ5I607c3C8Hlz3/jW28na8SNfOgdK3hfZCCIa6d7bhVcq8PbCkSIyBqNY1LwTwG2m9nLGgvt&#10;Rr7QrYytSCMcClTQxTgUUoa6I4th4Qbi5DXOW4xJ+lZqj2Mat0bmWbaUFntODx0OtO+o/i3/rAJZ&#10;lYdxVRqfuZ+8OZvT8dKQU+p1Pu2+QUSa4jP8aB+1gvzj8ysBJJyEAn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ISV8MAAADeAAAADwAAAAAAAAAAAAAAAACYAgAAZHJzL2Rv&#10;d25yZXYueG1sUEsFBgAAAAAEAAQA9QAAAIgDAAAAAA==&#10;" filled="f" stroked="f">
                        <v:textbox style="mso-fit-shape-to-text:t" inset="0,0,0,0">
                          <w:txbxContent>
                            <w:p w14:paraId="44E2A71F" w14:textId="77777777" w:rsidR="00B44842" w:rsidRDefault="00B44842" w:rsidP="00B44842">
                              <w:r>
                                <w:rPr>
                                  <w:rFonts w:ascii="Arial" w:hAnsi="Arial" w:cs="Arial"/>
                                  <w:b/>
                                  <w:bCs/>
                                  <w:color w:val="000000"/>
                                  <w:sz w:val="10"/>
                                  <w:szCs w:val="10"/>
                                </w:rPr>
                                <w:t>20</w:t>
                              </w:r>
                            </w:p>
                          </w:txbxContent>
                        </v:textbox>
                      </v:rect>
                      <v:rect id="Rectangle 1072" o:spid="_x0000_s2334" style="position:absolute;left:37376;top:19570;width:7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63zMQA&#10;AADeAAAADwAAAGRycy9kb3ducmV2LnhtbESP3WoCMRSE7wt9h3CE3tWsSxW7NUoRBBVvXH2Aw+bs&#10;DyYnSxLd7ds3QqGXw8x8w6w2ozXiQT50jhXMphkI4srpjhsF18vufQkiRGSNxjEp+KEAm/XrywoL&#10;7QY+06OMjUgQDgUqaGPsCylD1ZLFMHU9cfJq5y3GJH0jtcchwa2ReZYtpMWO00KLPW1bqm7l3SqQ&#10;l3I3LEvjM3fM65M57M81OaXeJuP3F4hIY/wP/7X3WkH+Mf+cwfNOu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t8zEAAAA3gAAAA8AAAAAAAAAAAAAAAAAmAIAAGRycy9k&#10;b3ducmV2LnhtbFBLBQYAAAAABAAEAPUAAACJAwAAAAA=&#10;" filled="f" stroked="f">
                        <v:textbox style="mso-fit-shape-to-text:t" inset="0,0,0,0">
                          <w:txbxContent>
                            <w:p w14:paraId="10321A57" w14:textId="77777777" w:rsidR="00B44842" w:rsidRDefault="00B44842" w:rsidP="00B44842">
                              <w:r>
                                <w:rPr>
                                  <w:rFonts w:ascii="Arial" w:hAnsi="Arial" w:cs="Arial"/>
                                  <w:b/>
                                  <w:bCs/>
                                  <w:color w:val="000000"/>
                                  <w:sz w:val="10"/>
                                  <w:szCs w:val="10"/>
                                </w:rPr>
                                <w:t>21</w:t>
                              </w:r>
                            </w:p>
                          </w:txbxContent>
                        </v:textbox>
                      </v:rect>
                      <v:rect id="Rectangle 1073" o:spid="_x0000_s2335" style="position:absolute;left:39039;top:19570;width:712;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wpu8QA&#10;AADeAAAADwAAAGRycy9kb3ducmV2LnhtbESP3WoCMRSE7wu+QziCdzXromJXo0hBsOKNax/gsDn7&#10;g8nJkqTu9u2bQqGXw8x8w+wOozXiST50jhUs5hkI4srpjhsFn/fT6wZEiMgajWNS8E0BDvvJyw4L&#10;7Qa+0bOMjUgQDgUqaGPsCylD1ZLFMHc9cfJq5y3GJH0jtcchwa2ReZatpcWO00KLPb23VD3KL6tA&#10;3svTsCmNz9wlr6/m43yrySk1m47HLYhIY/wP/7XPWkG+XL3l8HsnXQ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sKbvEAAAA3gAAAA8AAAAAAAAAAAAAAAAAmAIAAGRycy9k&#10;b3ducmV2LnhtbFBLBQYAAAAABAAEAPUAAACJAwAAAAA=&#10;" filled="f" stroked="f">
                        <v:textbox style="mso-fit-shape-to-text:t" inset="0,0,0,0">
                          <w:txbxContent>
                            <w:p w14:paraId="626CEE5D" w14:textId="77777777" w:rsidR="00B44842" w:rsidRDefault="00B44842" w:rsidP="00B44842">
                              <w:r>
                                <w:rPr>
                                  <w:rFonts w:ascii="Arial" w:hAnsi="Arial" w:cs="Arial"/>
                                  <w:b/>
                                  <w:bCs/>
                                  <w:color w:val="000000"/>
                                  <w:sz w:val="10"/>
                                  <w:szCs w:val="10"/>
                                </w:rPr>
                                <w:t>22</w:t>
                              </w:r>
                            </w:p>
                          </w:txbxContent>
                        </v:textbox>
                      </v:rect>
                      <v:rect id="Rectangle 1074" o:spid="_x0000_s2336" style="position:absolute;left:40709;top:19570;width:712;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CMIMUA&#10;AADeAAAADwAAAGRycy9kb3ducmV2LnhtbESP3WoCMRSE7wt9h3AKvavZbq3Y1SilIKj0xrUPcNic&#10;/cHkZElSd317IwheDjPzDbNcj9aIM/nQOVbwPslAEFdOd9wo+Dtu3uYgQkTWaByTggsFWK+en5ZY&#10;aDfwgc5lbESCcChQQRtjX0gZqpYshonriZNXO28xJukbqT0OCW6NzLNsJi12nBZa7OmnpepU/lsF&#10;8lhuhnlpfOb2ef1rdttDTU6p15fxewEi0hgf4Xt7qxXk08+vD7jdSV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4IwgxQAAAN4AAAAPAAAAAAAAAAAAAAAAAJgCAABkcnMv&#10;ZG93bnJldi54bWxQSwUGAAAAAAQABAD1AAAAigMAAAAA&#10;" filled="f" stroked="f">
                        <v:textbox style="mso-fit-shape-to-text:t" inset="0,0,0,0">
                          <w:txbxContent>
                            <w:p w14:paraId="377BFA8D" w14:textId="77777777" w:rsidR="00B44842" w:rsidRDefault="00B44842" w:rsidP="00B44842">
                              <w:r>
                                <w:rPr>
                                  <w:rFonts w:ascii="Arial" w:hAnsi="Arial" w:cs="Arial"/>
                                  <w:b/>
                                  <w:bCs/>
                                  <w:color w:val="000000"/>
                                  <w:sz w:val="10"/>
                                  <w:szCs w:val="10"/>
                                </w:rPr>
                                <w:t>23</w:t>
                              </w:r>
                            </w:p>
                          </w:txbxContent>
                        </v:textbox>
                      </v:rect>
                      <v:rect id="Rectangle 1075" o:spid="_x0000_s2337" style="position:absolute;left:36518;top:10998;width:5474;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NuM8YA&#10;AADeAAAADwAAAGRycy9kb3ducmV2LnhtbESPQWvCQBSE74L/YXmCN91UtMToKloQe/CiLZjjI/vM&#10;hmbfptlV03/vCgWPw8x8wyzXna3FjVpfOVbwNk5AEBdOV1wq+P7ajVIQPiBrrB2Tgj/ysF71e0vM&#10;tLvzkW6nUIoIYZ+hAhNCk0npC0MW/dg1xNG7uNZiiLItpW7xHuG2lpMkeZcWK44LBhv6MFT8nK5W&#10;AdW/u3Oabo75frstkkbnZn/IlRoOus0CRKAuvML/7U+tYDKdzafwvBOv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tNuM8YAAADeAAAADwAAAAAAAAAAAAAAAACYAgAAZHJz&#10;L2Rvd25yZXYueG1sUEsFBgAAAAAEAAQA9QAAAIsDAAAAAA==&#10;" strokeweight="0"/>
                      <v:line id="Line 1076" o:spid="_x0000_s2338" style="position:absolute;visibility:visible;mso-wrap-style:square" from="36753,11614" to="38138,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Fts8cAAADeAAAADwAAAGRycy9kb3ducmV2LnhtbESPQWvCQBSE74L/YXlCb7ppMNJGV2kV&#10;aQ89tLYg3h7ZZzY0+zZm15j++64geBxm5htmseptLTpqfeVYweMkAUFcOF1xqeDnezt+AuEDssba&#10;MSn4Iw+r5XCwwFy7C39RtwuliBD2OSowITS5lL4wZNFPXEMcvaNrLYYo21LqFi8RbmuZJslMWqw4&#10;LhhsaG2o+N2drYLT/jM9bV6d6ZrDOXvj6fajp1qph1H/MgcRqA/38K39rhWk0+w5g+udeAXk8h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wW2zxwAAAN4AAAAPAAAAAAAA&#10;AAAAAAAAAKECAABkcnMvZG93bnJldi54bWxQSwUGAAAAAAQABAD5AAAAlQMAAAAA&#10;" strokecolor="navy"/>
                      <v:shape id="Freeform 1077" o:spid="_x0000_s2339" style="position:absolute;left:37185;top:11379;width:476;height:476;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zP9cgA&#10;AADeAAAADwAAAGRycy9kb3ducmV2LnhtbESPQWvCQBSE74X+h+UJvdWNNkpNXUWEQqGoaIrg7Zl9&#10;TUJ334bsNsZ/7wqFHoeZ+YaZL3trREetrx0rGA0TEMSF0zWXCr7y9+dXED4gazSOScGVPCwXjw9z&#10;zLS78J66QyhFhLDPUEEVQpNJ6YuKLPqha4ij9+1aiyHKtpS6xUuEWyPHSTKVFmuOCxU2tK6o+Dn8&#10;WgX7c/5y2qbG5ptdnx4T3Zn8c6fU06BfvYEI1If/8F/7QysYp5PZFO534hW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jM/1yAAAAN4AAAAPAAAAAAAAAAAAAAAAAJgCAABk&#10;cnMvZG93bnJldi54bWxQSwUGAAAAAAQABAD1AAAAjQMAAAAA&#10;" path="m37,l75,37,37,75,,37,37,xe" fillcolor="navy" strokecolor="navy" strokeweight=".35pt">
                        <v:path arrowok="t" o:connecttype="custom" o:connectlocs="23495,0;47625,23495;23495,47625;0,23495;23495,0" o:connectangles="0,0,0,0,0"/>
                      </v:shape>
                      <v:rect id="Rectangle 1078" o:spid="_x0000_s2340" style="position:absolute;left:38328;top:11188;width:3728;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uKI8UA&#10;AADeAAAADwAAAGRycy9kb3ducmV2LnhtbESP3WoCMRSE7wt9h3AKvavZLrXa1SilIKj0xrUPcNic&#10;/cHkZElSd317IwheDjPzDbNcj9aIM/nQOVbwPslAEFdOd9wo+Dtu3uYgQkTWaByTggsFWK+en5ZY&#10;aDfwgc5lbESCcChQQRtjX0gZqpYshonriZNXO28xJukbqT0OCW6NzLPsU1rsOC202NNPS9Wp/LcK&#10;5LHcDPPS+Mzt8/rX7LaHmpxSry/j9wJEpDE+wvf2VivIP6ZfM7jdSV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24ojxQAAAN4AAAAPAAAAAAAAAAAAAAAAAJgCAABkcnMv&#10;ZG93bnJldi54bWxQSwUGAAAAAAQABAD1AAAAigMAAAAA&#10;" filled="f" stroked="f">
                        <v:textbox style="mso-fit-shape-to-text:t" inset="0,0,0,0">
                          <w:txbxContent>
                            <w:p w14:paraId="1D370BA5" w14:textId="77777777" w:rsidR="00B44842" w:rsidRDefault="00B44842" w:rsidP="00B44842">
                              <w:r>
                                <w:rPr>
                                  <w:rFonts w:ascii="Arial" w:hAnsi="Arial" w:cs="Arial"/>
                                  <w:color w:val="000000"/>
                                  <w:sz w:val="12"/>
                                  <w:szCs w:val="12"/>
                                </w:rPr>
                                <w:t>Academics</w:t>
                              </w:r>
                            </w:p>
                          </w:txbxContent>
                        </v:textbox>
                      </v:rect>
                      <v:line id="Line 1079" o:spid="_x0000_s2341" style="position:absolute;visibility:visible;mso-wrap-style:square" from="36753,12712" to="38138,12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SH8MQAAADeAAAADwAAAGRycy9kb3ducmV2LnhtbERPz2vCMBS+D/wfwhN2EU0rTrQzyqgM&#10;hB2GVfD6aJ5tWfNSkljr/npzGOz48f3e7AbTip6cbywrSGcJCOLS6oYrBefT53QFwgdkja1lUvAg&#10;D7vt6GWDmbZ3PlJfhErEEPYZKqhD6DIpfVmTQT+zHXHkrtYZDBG6SmqH9xhuWjlPkqU02HBsqLGj&#10;vKbyp7gZBd/73zwtJ+mXXUxo319uD4kuV+p1PHy8gwg0hH/xn/ugFcwXb+u4N96JV0B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lIfwxAAAAN4AAAAPAAAAAAAAAAAA&#10;AAAAAKECAABkcnMvZG93bnJldi54bWxQSwUGAAAAAAQABAD5AAAAkgMAAAAA&#10;" strokecolor="fuchsia"/>
                      <v:rect id="Rectangle 1080" o:spid="_x0000_s2342" style="position:absolute;left:37185;top:12471;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WHMoA&#10;AADeAAAADwAAAGRycy9kb3ducmV2LnhtbESPT2vCQBTE7wW/w/KEXkrdGKqN0VVsabE9CK1/Dt4e&#10;2WcSzL4N2W2SfvtuQfA4zMxvmMWqN5VoqXGlZQXjUQSCOLO65FzBYf/+mIBwHlljZZkU/JKD1XJw&#10;t8BU246/qd35XAQIuxQVFN7XqZQuK8igG9maOHhn2xj0QTa51A12AW4qGUfRVBosOSwUWNNrQdll&#10;92MUJF+n+vmtXR+S7f7hKOPN58u2myh1P+zXcxCeen8LX9sfWkH8NJnN4P9OuAJy+Q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SP1hzKAAAA3gAAAA8AAAAAAAAAAAAAAAAAmAIA&#10;AGRycy9kb3ducmV2LnhtbFBLBQYAAAAABAAEAPUAAACPAwAAAAA=&#10;" fillcolor="fuchsia" strokecolor="fuchsia" strokeweight=".35pt"/>
                      <v:rect id="Rectangle 1081" o:spid="_x0000_s2343" style="position:absolute;left:38328;top:12280;width:3601;height:2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3mrMIA&#10;AADeAAAADwAAAGRycy9kb3ducmV2LnhtbESPy2oCMRSG90LfIZxCd07SQURGo0hBsNKNow9wmJy5&#10;YHIyJKkzfftmUejy57/x7Q6zs+JJIQ6eNbwXCgRx483AnYb77bTcgIgJ2aD1TBp+KMJh/7LYYWX8&#10;xFd61qkTeYRjhRr6lMZKytj05DAWfiTOXuuDw5Rl6KQJOOVxZ2Wp1Fo6HDg/9DjSR0/No/52GuSt&#10;Pk2b2gblL2X7ZT/P15a81m+v83ELItGc/sN/7bPRUK7WKgNknI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HeaswgAAAN4AAAAPAAAAAAAAAAAAAAAAAJgCAABkcnMvZG93&#10;bnJldi54bWxQSwUGAAAAAAQABAD1AAAAhwMAAAAA&#10;" filled="f" stroked="f">
                        <v:textbox style="mso-fit-shape-to-text:t" inset="0,0,0,0">
                          <w:txbxContent>
                            <w:p w14:paraId="515EF255" w14:textId="77777777" w:rsidR="00B44842" w:rsidRDefault="00B44842" w:rsidP="00B44842">
                              <w:r>
                                <w:rPr>
                                  <w:rFonts w:ascii="Arial" w:hAnsi="Arial" w:cs="Arial"/>
                                  <w:color w:val="000000"/>
                                  <w:sz w:val="12"/>
                                  <w:szCs w:val="12"/>
                                </w:rPr>
                                <w:t>Employers</w:t>
                              </w:r>
                            </w:p>
                          </w:txbxContent>
                        </v:textbox>
                      </v:rect>
                      <v:line id="Line 1082" o:spid="_x0000_s2344" style="position:absolute;visibility:visible;mso-wrap-style:square" from="36753,13804" to="38138,13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gsosYAAADeAAAADwAAAGRycy9kb3ducmV2LnhtbESPQWvCQBSE7wX/w/IEb3U3IlKiq4gg&#10;SC620VKPj+wziWbfhuwa03/fLRR6HGbmG2a1GWwjeup87VhDMlUgiAtnai41nE/71zcQPiAbbByT&#10;hm/ysFmPXlaYGvfkD+rzUIoIYZ+ihiqENpXSFxVZ9FPXEkfv6jqLIcqulKbDZ4TbRs6UWkiLNceF&#10;ClvaVVTc84fVcDndsq9d3mdn1Upv6yw5vvefWk/Gw3YJItAQ/sN/7YPRMJsvVAK/d+IV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YLKLGAAAA3gAAAA8AAAAAAAAA&#10;AAAAAAAAoQIAAGRycy9kb3ducmV2LnhtbFBLBQYAAAAABAAEAPkAAACUAwAAAAA=&#10;" strokecolor="red"/>
                      <v:shape id="Freeform 1083" o:spid="_x0000_s2345" style="position:absolute;left:37280;top:13665;width:286;height:285;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gOA8MA&#10;AADeAAAADwAAAGRycy9kb3ducmV2LnhtbESPQWsCMRSE74L/ITzBmyZuRcrWKCJUqje37f1189xd&#10;3LysSarrvzdCocdhZr5hluvetuJKPjSONcymCgRx6UzDlYavz/fJK4gQkQ22jknDnQKsV8PBEnPj&#10;bnykaxErkSAcctRQx9jlUoayJoth6jri5J2ctxiT9JU0Hm8JbluZKbWQFhtOCzV2tK2pPBe/VsO+&#10;/aGDKb6zXR89hkvJO+VftB6P+s0biEh9/A//tT+Mhmy+UBk876Qr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gOA8MAAADeAAAADwAAAAAAAAAAAAAAAACYAgAAZHJzL2Rv&#10;d25yZXYueG1sUEsFBgAAAAAEAAQA9QAAAIgDAAAAAA==&#10;" path="m22,l45,45,,45,22,xe" fillcolor="red" strokecolor="red" strokeweight=".35pt">
                        <v:path arrowok="t" o:connecttype="custom" o:connectlocs="13970,0;28575,28575;0,28575;13970,0" o:connectangles="0,0,0,0"/>
                      </v:shape>
                      <v:rect id="Rectangle 1084" o:spid="_x0000_s2346" style="position:absolute;left:38328;top:13379;width:3010;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9428QA&#10;AADeAAAADwAAAGRycy9kb3ducmV2LnhtbESP3WoCMRSE7wt9h3AK3tWk2yKyNUopCFa8ce0DHDZn&#10;f2hysiTRXd/eCEIvh5n5hlltJmfFhULsPWt4mysQxLU3Pbcafk/b1yWImJANWs+k4UoRNuvnpxWW&#10;xo98pEuVWpEhHEvU0KU0lFLGuiOHce4H4uw1PjhMWYZWmoBjhjsrC6UW0mHPeaHDgb47qv+qs9Mg&#10;T9V2XFY2KL8vmoP92R0b8lrPXqavTxCJpvQffrR3RkPxsVDvcL+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PeNvEAAAA3gAAAA8AAAAAAAAAAAAAAAAAmAIAAGRycy9k&#10;b3ducmV2LnhtbFBLBQYAAAAABAAEAPUAAACJAwAAAAA=&#10;" filled="f" stroked="f">
                        <v:textbox style="mso-fit-shape-to-text:t" inset="0,0,0,0">
                          <w:txbxContent>
                            <w:p w14:paraId="4969AA77" w14:textId="77777777" w:rsidR="00B44842" w:rsidRDefault="00B44842" w:rsidP="00B44842">
                              <w:r>
                                <w:rPr>
                                  <w:rFonts w:ascii="Arial" w:hAnsi="Arial" w:cs="Arial"/>
                                  <w:color w:val="000000"/>
                                  <w:sz w:val="12"/>
                                  <w:szCs w:val="12"/>
                                </w:rPr>
                                <w:t>Students</w:t>
                              </w:r>
                            </w:p>
                          </w:txbxContent>
                        </v:textbox>
                      </v:rect>
                      <v:line id="Line 1085" o:spid="_x0000_s2347" style="position:absolute;visibility:visible;mso-wrap-style:square" from="36753,14903" to="38138,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BqmcUAAADeAAAADwAAAGRycy9kb3ducmV2LnhtbESPQWvCQBSE74L/YXmCN90kBJE0GxFB&#10;rIUWtAWvj+xrNm32bchuNf77bqHgcZiZb5hyM9pOXGnwrWMF6TIBQVw73XKj4ON9v1iD8AFZY+eY&#10;FNzJw6aaTkostLvxia7n0IgIYV+gAhNCX0jpa0MW/dL1xNH7dIPFEOXQSD3gLcJtJ7MkWUmLLccF&#10;gz3tDNXf5x+rwFnM+vTrJWeTnw6vb/fLMfUXpeazcfsEItAYHuH/9rNWkOWrJIe/O/EKy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cBqmcUAAADeAAAADwAAAAAAAAAA&#10;AAAAAAChAgAAZHJzL2Rvd25yZXYueG1sUEsFBgAAAAAEAAQA+QAAAJMDAAAAAA==&#10;" strokecolor="aqua"/>
                      <v:rect id="Rectangle 1086" o:spid="_x0000_s2348" style="position:absolute;left:37134;top:14617;width:667;height: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cIpscA&#10;AADeAAAADwAAAGRycy9kb3ducmV2LnhtbESPQWvCQBSE7wX/w/KEXkqzUVRKzCoilAYpSGP1/Mi+&#10;JqHZtzG7TdJ/3y0IHoeZ+YZJt6NpRE+dqy0rmEUxCOLC6ppLBZ+n1+cXEM4ja2wsk4JfcrDdTB5S&#10;TLQd+IP63JciQNglqKDyvk2kdEVFBl1kW+LgfdnOoA+yK6XucAhw08h5HK+kwZrDQoUt7SsqvvMf&#10;o2Aojv3l9P4mj0+XzPI1u+7z80Gpx+m4W4PwNPp7+NbOtIL5YhUv4f9Ou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2nCKbHAAAA3gAAAA8AAAAAAAAAAAAAAAAAmAIAAGRy&#10;cy9kb3ducmV2LnhtbFBLBQYAAAAABAAEAPUAAACMAwAAAAA=&#10;" filled="f" stroked="f"/>
                      <v:line id="Line 1087" o:spid="_x0000_s2349" style="position:absolute;flip:x y;visibility:visible;mso-wrap-style:square" from="37185,14662" to="37420,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h0J8MAAADeAAAADwAAAGRycy9kb3ducmV2LnhtbESPQYvCMBSE7wv+h/AEb2uqaJFqFBEE&#10;2Vu1C+vt0TzbYvNSmqzGf28EweMwM98wq00wrbhR7xrLCibjBARxaXXDlYLitP9egHAeWWNrmRQ8&#10;yMFmPfhaYabtnXO6HX0lIoRdhgpq77tMSlfWZNCNbUccvYvtDfoo+0rqHu8Rblo5TZJUGmw4LtTY&#10;0a6m8nr8NwrC/u/88+iKovqdHzA/T0JemKDUaBi2SxCegv+E3+2DVjCdpUkKrzvxCsj1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odCfDAAAA3gAAAA8AAAAAAAAAAAAA&#10;AAAAoQIAAGRycy9kb3ducmV2LnhtbFBLBQYAAAAABAAEAPkAAACRAwAAAAA=&#10;" strokecolor="aqua" strokeweight=".35pt"/>
                      <v:line id="Line 1088" o:spid="_x0000_s2350" style="position:absolute;visibility:visible;mso-wrap-style:square" from="37420,14903" to="37661,151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rr9cgAAADeAAAADwAAAGRycy9kb3ducmV2LnhtbESPT2sCMRTE74V+h/AKvZSaVMSW1Sil&#10;IIiHirYFvT02b//o5mVJ4rp++0YQPA4z8xtmOu9tIzryoXas4W2gQBDnztRcavj9Wbx+gAgR2WDj&#10;mDRcKMB89vgwxcy4M2+o28ZSJAiHDDVUMbaZlCGvyGIYuJY4eYXzFmOSvpTG4znBbSOHSo2lxZrT&#10;QoUtfVWUH7cnq8F/F5c/jt1irYrlbrQ6vqz2h5PWz0/95wREpD7ew7f20mgYjsbqHa530hWQs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Irr9cgAAADeAAAADwAAAAAA&#10;AAAAAAAAAAChAgAAZHJzL2Rvd25yZXYueG1sUEsFBgAAAAAEAAQA+QAAAJYDAAAAAA==&#10;" strokecolor="aqua" strokeweight=".35pt"/>
                      <v:line id="Line 1089" o:spid="_x0000_s2351" style="position:absolute;flip:x;visibility:visible;mso-wrap-style:square" from="37185,14903" to="37420,151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XbIcEAAADeAAAADwAAAGRycy9kb3ducmV2LnhtbERPzWrCQBC+F/oOyxR6qxtFgkRX0ULB&#10;k+DPAwzZSTZtZjZmVxP79N1DwePH97/ajNyqO/Wh8WJgOslAkZTeNlIbuJy/PhagQkSx2HohAw8K&#10;sFm/vqywsH6QI91PsVYpREKBBlyMXaF1KB0xhonvSBJX+Z4xJtjX2vY4pHBu9SzLcs3YSGpw2NGn&#10;o/LndGMD1/z8zYvbruJw6IZfN+ojY2XM+9u4XYKKNMan+N+9twZm8zxLe9OddAX0+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1dshwQAAAN4AAAAPAAAAAAAAAAAAAAAA&#10;AKECAABkcnMvZG93bnJldi54bWxQSwUGAAAAAAQABAD5AAAAjwMAAAAA&#10;" strokecolor="aqua" strokeweight=".35pt"/>
                      <v:line id="Line 1090" o:spid="_x0000_s2352" style="position:absolute;flip:y;visibility:visible;mso-wrap-style:square" from="37420,14662" to="37661,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l+usUAAADeAAAADwAAAGRycy9kb3ducmV2LnhtbESPzWrDMBCE74G+g9hCb4mcUEzqRglJ&#10;odBTIT8PsFhry6135VhK7Pbpo0Chx2FmvmFWm5FbdaU+NF4MzGcZKJLS20ZqA6fj+3QJKkQUi60X&#10;MvBDATbrh8kKC+sH2dP1EGuVIBIKNOBi7AqtQ+mIMcx8R5K8yveMMcm+1rbHIcG51YssyzVjI2nB&#10;YUdvjsrvw4UNnPPjFy8vu4rDZzf8ulHvGStjnh7H7SuoSGP8D/+1P6yBxXOevcD9TroCen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l+usUAAADeAAAADwAAAAAAAAAA&#10;AAAAAAChAgAAZHJzL2Rvd25yZXYueG1sUEsFBgAAAAAEAAQA+QAAAJMDAAAAAA==&#10;" strokecolor="aqua" strokeweight=".35pt"/>
                      <v:rect id="Rectangle 1091" o:spid="_x0000_s2353" style="position:absolute;left:38328;top:14471;width:3264;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RwccEA&#10;AADeAAAADwAAAGRycy9kb3ducmV2LnhtbESPy4rCMBSG9wO+QziCuzG1iEg1igiCymysPsChOb1g&#10;clKSaDtvP1kIs/z5b3zb/WiNeJMPnWMFi3kGgrhyuuNGweN++l6DCBFZo3FMCn4pwH43+dpiod3A&#10;N3qXsRFphEOBCtoY+0LKULVkMcxdT5y82nmLMUnfSO1xSOPWyDzLVtJix+mhxZ6OLVXP8mUVyHt5&#10;Gtal8Zm75vWPuZxvNTmlZtPxsAERaYz/4U/7rBXky9UiASSchAJy9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EcHHBAAAA3gAAAA8AAAAAAAAAAAAAAAAAmAIAAGRycy9kb3du&#10;cmV2LnhtbFBLBQYAAAAABAAEAPUAAACGAwAAAAA=&#10;" filled="f" stroked="f">
                        <v:textbox style="mso-fit-shape-to-text:t" inset="0,0,0,0">
                          <w:txbxContent>
                            <w:p w14:paraId="7F4015DD" w14:textId="77777777" w:rsidR="00B44842" w:rsidRDefault="00B44842" w:rsidP="00B44842">
                              <w:r>
                                <w:rPr>
                                  <w:rFonts w:ascii="Arial" w:hAnsi="Arial" w:cs="Arial"/>
                                  <w:color w:val="000000"/>
                                  <w:sz w:val="12"/>
                                  <w:szCs w:val="12"/>
                                </w:rPr>
                                <w:t>Clinicians</w:t>
                              </w:r>
                            </w:p>
                          </w:txbxContent>
                        </v:textbox>
                      </v:rect>
                      <v:line id="Line 1092" o:spid="_x0000_s2354" style="position:absolute;visibility:visible;mso-wrap-style:square" from="36753,15995" to="38138,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dM7McAAADeAAAADwAAAGRycy9kb3ducmV2LnhtbESP3WoCMRSE7wt9h3AKvavZlRJlNYoU&#10;BJFW6s8DHDbH3cXNyTaJ7vbtG0Ho5TAz3zDz5WBbcSMfGsca8lEGgrh0puFKw+m4fpuCCBHZYOuY&#10;NPxSgOXi+WmOhXE97+l2iJVIEA4Faqhj7AopQ1mTxTByHXHyzs5bjEn6ShqPfYLbVo6zTEmLDaeF&#10;Gjv6qKm8HK5Ww9R/qUl5Xu/UftKbz+1Ptd2pb61fX4bVDESkIf6HH+2N0TB+V3kO9zvpCs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F0zsxwAAAN4AAAAPAAAAAAAA&#10;AAAAAAAAAKECAABkcnMvZG93bnJldi54bWxQSwUGAAAAAAQABAD5AAAAlQMAAAAA&#10;" strokecolor="purple" strokeweight=".35pt"/>
                      <v:rect id="Rectangle 1093" o:spid="_x0000_s2355" style="position:absolute;left:37230;top:15805;width:476;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cGD8YA&#10;AADeAAAADwAAAGRycy9kb3ducmV2LnhtbESPQWvCQBSE74X+h+UVeil1YxCR1FWKIAYRxGg9P7Kv&#10;SWj2bcxuk/jvXUHwOMzMN8x8OZhadNS6yrKC8SgCQZxbXXGh4HRcf85AOI+ssbZMCq7kYLl4fZlj&#10;om3PB+oyX4gAYZeggtL7JpHS5SUZdCPbEAfv17YGfZBtIXWLfYCbWsZRNJUGKw4LJTa0Kin/y/6N&#10;gj7fd+fjbiP3H+fU8iW9rLKfrVLvb8P3FwhPg3+GH+1UK4gn03EM9zvhCs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5cGD8YAAADeAAAADwAAAAAAAAAAAAAAAACYAgAAZHJz&#10;L2Rvd25yZXYueG1sUEsFBgAAAAAEAAQA9QAAAIsDAAAAAA==&#10;" filled="f" stroked="f"/>
                      <v:line id="Line 1094" o:spid="_x0000_s2356" style="position:absolute;flip:x y;visibility:visible;mso-wrap-style:square" from="37280,15855" to="37420,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3bBsUAAADeAAAADwAAAGRycy9kb3ducmV2LnhtbESP3YrCMBSE74V9h3AW9k5TfyhSjSK7&#10;KAuCaBWvD82xKTYnpYnaffuNIHg5zMw3zHzZ2VrcqfWVYwXDQQKCuHC64lLB6bjuT0H4gKyxdkwK&#10;/sjDcvHRm2Om3YMPdM9DKSKEfYYKTAhNJqUvDFn0A9cQR+/iWoshyraUusVHhNtajpIklRYrjgsG&#10;G/o2VFzzm1WQmtNPtzf72+awNrjdnfNpSCulvj671QxEoC68w6/2r1YwmqTDMTzvxCs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3bBsUAAADeAAAADwAAAAAAAAAA&#10;AAAAAAChAgAAZHJzL2Rvd25yZXYueG1sUEsFBgAAAAAEAAQA+QAAAJMDAAAAAA==&#10;" strokecolor="purple" strokeweight=".35pt"/>
                      <v:line id="Line 1095" o:spid="_x0000_s2357" style="position:absolute;visibility:visible;mso-wrap-style:square" from="37420,15995" to="37566,16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DvdMYAAADeAAAADwAAAGRycy9kb3ducmV2LnhtbESP3WoCMRSE7wt9h3CE3tWsIlG2RpGC&#10;INKKfw9w2Bx3l25O1iR1t2/fCIKXw8x8w8yXvW3EjXyoHWsYDTMQxIUzNZcazqf1+wxEiMgGG8ek&#10;4Y8CLBevL3PMjev4QLdjLEWCcMhRQxVjm0sZiooshqFriZN3cd5iTNKX0njsEtw2cpxlSlqsOS1U&#10;2NJnRcXP8ddqmPlvNS0u6506TDvztb2W253aa/026FcfICL18Rl+tDdGw3iiRhO430lX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1g73TGAAAA3gAAAA8AAAAAAAAA&#10;AAAAAAAAoQIAAGRycy9kb3ducmV2LnhtbFBLBQYAAAAABAAEAPkAAACUAwAAAAA=&#10;" strokecolor="purple" strokeweight=".35pt"/>
                      <v:line id="Line 1096" o:spid="_x0000_s2358" style="position:absolute;flip:x;visibility:visible;mso-wrap-style:square" from="37280,15995" to="37420,16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GklskAAADeAAAADwAAAGRycy9kb3ducmV2LnhtbESP3WoCMRSE7wt9h3AEb0QTxYpsjdIq&#10;hbYUwV96edgcd5duTtZN1NWnN4VCL4eZ+YaZzBpbijPVvnCsod9TIIhTZwrONGw3b90xCB+QDZaO&#10;ScOVPMymjw8TTIy78IrO65CJCGGfoIY8hCqR0qc5WfQ9VxFH7+BqiyHKOpOmxkuE21IOlBpJiwXH&#10;hRwrmueU/qxPVkPn9UvtPucKP67D5fetWJz2i2NH63areXkGEagJ/+G/9rvRMBiO+k/weydeATm9&#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gxpJbJAAAA3gAAAA8AAAAA&#10;AAAAAAAAAAAAoQIAAGRycy9kb3ducmV2LnhtbFBLBQYAAAAABAAEAPkAAACXAwAAAAA=&#10;" strokecolor="purple" strokeweight=".35pt"/>
                      <v:line id="Line 1097" o:spid="_x0000_s2359" style="position:absolute;flip:y;visibility:visible;mso-wrap-style:square" from="37420,15855" to="37566,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M64ckAAADeAAAADwAAAGRycy9kb3ducmV2LnhtbESPQWsCMRSE7wX/Q3iCF9FEkaWsRmmV&#10;QluKUKvi8bF53V26edluoq7+elMQehxm5htmtmhtJU7U+NKxhtFQgSDOnCk517D9ehk8gvAB2WDl&#10;mDRcyMNi3nmYYWrcmT/ptAm5iBD2KWooQqhTKX1WkEU/dDVx9L5dYzFE2eTSNHiOcFvJsVKJtFhy&#10;XCiwpmVB2c/maDX0nz/U7n2p8O0yWR+u5eq4X/32te5126cpiEBt+A/f269Gw3iSjBL4uxOvgJz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jjOuHJAAAA3gAAAA8AAAAA&#10;AAAAAAAAAAAAoQIAAGRycy9kb3ducmV2LnhtbFBLBQYAAAAABAAEAPkAAACXAwAAAAA=&#10;" strokecolor="purple" strokeweight=".35pt"/>
                      <v:line id="Line 1098" o:spid="_x0000_s2360" style="position:absolute;flip:y;visibility:visible;mso-wrap-style:square" from="37420,15855" to="37420,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feskAAADeAAAADwAAAGRycy9kb3ducmV2LnhtbESP3WoCMRSE7wt9h3AEb0QTRaxsjdIq&#10;gpVSqH/08rA57i7dnGw3Udc+vSkIvRxm5htmMmtsKc5U+8Kxhn5PgSBOnSk407DbLrtjED4gGywd&#10;k4YreZhNHx8mmBh34U86b0ImIoR9ghryEKpESp/mZNH3XEUcvaOrLYYo60yaGi8Rbks5UGokLRYc&#10;F3KsaJ5T+r05WQ2d13e1X88Vvl2HH1+/xeJ0WPx0tG63mpdnEIGa8B++t1dGw2A46j/B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evn3rJAAAA3gAAAA8AAAAA&#10;AAAAAAAAAAAAoQIAAGRycy9kb3ducmV2LnhtbFBLBQYAAAAABAAEAPkAAACXAwAAAAA=&#10;" strokecolor="purple" strokeweight=".35pt"/>
                      <v:line id="Line 1099" o:spid="_x0000_s2361" style="position:absolute;visibility:visible;mso-wrap-style:square" from="37420,15995" to="37420,16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3lccMAAADeAAAADwAAAGRycy9kb3ducmV2LnhtbERP3WrCMBS+F3yHcAbeaaqMKJ2pDEEQ&#10;cTLdHuDQnP6w5qQmme3efrkY7PLj+9/uRtuJB/nQOtawXGQgiEtnWq41fH4c5hsQISIb7ByThh8K&#10;sCumky3mxg18pcct1iKFcMhRQxNjn0sZyoYshoXriRNXOW8xJuhraTwOKdx2cpVlSlpsOTU02NO+&#10;ofLr9m01bPybWpfV4aKu68GcT/f6dFHvWs+extcXEJHG+C/+cx+NhtWzWqa96U66ArL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t5XHDAAAA3gAAAA8AAAAAAAAAAAAA&#10;AAAAoQIAAGRycy9kb3ducmV2LnhtbFBLBQYAAAAABAAEAPkAAACRAwAAAAA=&#10;" strokecolor="purple" strokeweight=".35pt"/>
                      <v:rect id="Rectangle 1100" o:spid="_x0000_s2362" style="position:absolute;left:38328;top:15570;width:275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7Z7MQA&#10;AADeAAAADwAAAGRycy9kb3ducmV2LnhtbESP3WoCMRSE7wt9h3AK3tWsi4jdGkUKgoo3rj7AYXP2&#10;B5OTJUnd9e1NoeDlMDPfMKvNaI24kw+dYwWzaQaCuHK640bB9bL7XIIIEVmjcUwKHhRgs35/W2Gh&#10;3cBnupexEQnCoUAFbYx9IWWoWrIYpq4nTl7tvMWYpG+k9jgkuDUyz7KFtNhxWmixp5+Wqlv5axXI&#10;S7kblqXxmTvm9ckc9ueanFKTj3H7DSLSGF/h//ZeK8jni9kX/N1JV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2ezEAAAA3gAAAA8AAAAAAAAAAAAAAAAAmAIAAGRycy9k&#10;b3ducmV2LnhtbFBLBQYAAAAABAAEAPUAAACJAwAAAAA=&#10;" filled="f" stroked="f">
                        <v:textbox style="mso-fit-shape-to-text:t" inset="0,0,0,0">
                          <w:txbxContent>
                            <w:p w14:paraId="3656F978" w14:textId="77777777" w:rsidR="00B44842" w:rsidRDefault="00B44842" w:rsidP="00B44842">
                              <w:r>
                                <w:rPr>
                                  <w:rFonts w:ascii="Arial" w:hAnsi="Arial" w:cs="Arial"/>
                                  <w:color w:val="000000"/>
                                  <w:sz w:val="12"/>
                                  <w:szCs w:val="12"/>
                                </w:rPr>
                                <w:t>Patients</w:t>
                              </w:r>
                            </w:p>
                          </w:txbxContent>
                        </v:textbox>
                      </v:rect>
                      <v:rect id="Rectangle 1101" o:spid="_x0000_s2363" style="position:absolute;left:234;top:234;width:41758;height:20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JVe8UA&#10;AADeAAAADwAAAGRycy9kb3ducmV2LnhtbESPy2rCQBSG94LvMByhO52Y1gvRUUQodGVtKuLymDkm&#10;ITNnQmaq6dt3FgWXP/+Nb73trRF36nztWMF0koAgLpyuuVRw+n4fL0H4gKzROCYFv+RhuxkO1php&#10;9+AvuuehFHGEfYYKqhDaTEpfVGTRT1xLHL2b6yyGKLtS6g4fcdwamSbJXFqsOT5U2NK+oqLJf6yC&#10;5exqmtPi9XJYfE7PDZkd+cNRqZdRv1uBCNSHZ/i//aEVpG/zNAJEnIg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4lV7xQAAAN4AAAAPAAAAAAAAAAAAAAAAAJgCAABkcnMv&#10;ZG93bnJldi54bWxQSwUGAAAAAAQABAD1AAAAigMAAAAA&#10;" filled="f" strokeweight="0"/>
                    </v:group>
                  </w:pict>
                </mc:Fallback>
              </mc:AlternateContent>
            </w:r>
            <w:r w:rsidRPr="00474665">
              <w:rPr>
                <w:rFonts w:ascii="Times New Roman" w:hAnsi="Times New Roman"/>
                <w:noProof/>
              </w:rPr>
              <w:t>1</w:t>
            </w:r>
            <w:r w:rsidRPr="00474665">
              <w:rPr>
                <w:rFonts w:ascii="Times New Roman" w:hAnsi="Times New Roman"/>
                <w:noProof/>
                <w:vertAlign w:val="superscript"/>
              </w:rPr>
              <w:t>b</w:t>
            </w:r>
            <w:r w:rsidRPr="00474665">
              <w:rPr>
                <w:rFonts w:ascii="Times New Roman" w:hAnsi="Times New Roman"/>
                <w:noProof/>
              </w:rPr>
              <w:t xml:space="preserve"> Achievability </w:t>
            </w:r>
          </w:p>
          <w:p w14:paraId="6E5691E4" w14:textId="77777777" w:rsidR="00B44842" w:rsidRPr="00474665" w:rsidRDefault="00B44842" w:rsidP="0058095A">
            <w:pPr>
              <w:rPr>
                <w:rFonts w:ascii="Times New Roman" w:hAnsi="Times New Roman"/>
              </w:rPr>
            </w:pPr>
          </w:p>
        </w:tc>
        <w:tc>
          <w:tcPr>
            <w:tcW w:w="6758" w:type="dxa"/>
          </w:tcPr>
          <w:p w14:paraId="0A27D44A" w14:textId="533E45E4" w:rsidR="00B44842" w:rsidRPr="00474665" w:rsidRDefault="00A12712" w:rsidP="0058095A">
            <w:pPr>
              <w:rPr>
                <w:rFonts w:ascii="Times New Roman" w:hAnsi="Times New Roman"/>
              </w:rPr>
            </w:pPr>
            <w:r>
              <w:rPr>
                <w:rFonts w:ascii="Times New Roman" w:hAnsi="Times New Roman"/>
                <w:noProof/>
                <w:color w:val="000000"/>
                <w:lang w:val="en-GB" w:eastAsia="en-GB"/>
              </w:rPr>
              <mc:AlternateContent>
                <mc:Choice Requires="wpc">
                  <w:drawing>
                    <wp:anchor distT="0" distB="0" distL="114300" distR="114300" simplePos="0" relativeHeight="251662336" behindDoc="0" locked="0" layoutInCell="1" allowOverlap="1" wp14:anchorId="20AE1E60" wp14:editId="54404A8A">
                      <wp:simplePos x="0" y="0"/>
                      <wp:positionH relativeFrom="column">
                        <wp:posOffset>71755</wp:posOffset>
                      </wp:positionH>
                      <wp:positionV relativeFrom="paragraph">
                        <wp:posOffset>214630</wp:posOffset>
                      </wp:positionV>
                      <wp:extent cx="4046220" cy="2063115"/>
                      <wp:effectExtent l="0" t="0" r="0" b="0"/>
                      <wp:wrapNone/>
                      <wp:docPr id="25099" name="Canvas 2509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4861" name="Group 1546"/>
                              <wpg:cNvGrpSpPr>
                                <a:grpSpLocks/>
                              </wpg:cNvGrpSpPr>
                              <wpg:grpSpPr bwMode="auto">
                                <a:xfrm>
                                  <a:off x="43815" y="0"/>
                                  <a:ext cx="3968750" cy="1969770"/>
                                  <a:chOff x="36" y="36"/>
                                  <a:chExt cx="6250" cy="3102"/>
                                </a:xfrm>
                              </wpg:grpSpPr>
                              <wps:wsp>
                                <wps:cNvPr id="24862" name="Rectangle 1346"/>
                                <wps:cNvSpPr>
                                  <a:spLocks noChangeArrowheads="1"/>
                                </wps:cNvSpPr>
                                <wps:spPr bwMode="auto">
                                  <a:xfrm>
                                    <a:off x="36" y="36"/>
                                    <a:ext cx="6250" cy="3050"/>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4863" name="Rectangle 1347"/>
                                <wps:cNvSpPr>
                                  <a:spLocks noChangeArrowheads="1"/>
                                </wps:cNvSpPr>
                                <wps:spPr bwMode="auto">
                                  <a:xfrm>
                                    <a:off x="580" y="136"/>
                                    <a:ext cx="5685" cy="2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64" name="Line 1348"/>
                                <wps:cNvCnPr>
                                  <a:cxnSpLocks noChangeShapeType="1"/>
                                </wps:cNvCnPr>
                                <wps:spPr bwMode="auto">
                                  <a:xfrm>
                                    <a:off x="580" y="1955"/>
                                    <a:ext cx="56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65" name="Line 1349"/>
                                <wps:cNvCnPr>
                                  <a:cxnSpLocks noChangeShapeType="1"/>
                                </wps:cNvCnPr>
                                <wps:spPr bwMode="auto">
                                  <a:xfrm>
                                    <a:off x="580" y="1045"/>
                                    <a:ext cx="56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66" name="Line 1350"/>
                                <wps:cNvCnPr>
                                  <a:cxnSpLocks noChangeShapeType="1"/>
                                </wps:cNvCnPr>
                                <wps:spPr bwMode="auto">
                                  <a:xfrm>
                                    <a:off x="580" y="136"/>
                                    <a:ext cx="56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67" name="Rectangle 1351"/>
                                <wps:cNvSpPr>
                                  <a:spLocks noChangeArrowheads="1"/>
                                </wps:cNvSpPr>
                                <wps:spPr bwMode="auto">
                                  <a:xfrm>
                                    <a:off x="580" y="136"/>
                                    <a:ext cx="5685" cy="2728"/>
                                  </a:xfrm>
                                  <a:prstGeom prst="rect">
                                    <a:avLst/>
                                  </a:prstGeom>
                                  <a:noFill/>
                                  <a:ln w="4445">
                                    <a:solidFill>
                                      <a:srgbClr val="80808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68" name="Line 1352"/>
                                <wps:cNvCnPr>
                                  <a:cxnSpLocks noChangeShapeType="1"/>
                                </wps:cNvCnPr>
                                <wps:spPr bwMode="auto">
                                  <a:xfrm>
                                    <a:off x="580" y="136"/>
                                    <a:ext cx="0" cy="2728"/>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69" name="Line 1353"/>
                                <wps:cNvCnPr>
                                  <a:cxnSpLocks noChangeShapeType="1"/>
                                </wps:cNvCnPr>
                                <wps:spPr bwMode="auto">
                                  <a:xfrm>
                                    <a:off x="544" y="2864"/>
                                    <a:ext cx="3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0" name="Line 1354"/>
                                <wps:cNvCnPr>
                                  <a:cxnSpLocks noChangeShapeType="1"/>
                                </wps:cNvCnPr>
                                <wps:spPr bwMode="auto">
                                  <a:xfrm>
                                    <a:off x="544" y="1955"/>
                                    <a:ext cx="3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1" name="Line 1355"/>
                                <wps:cNvCnPr>
                                  <a:cxnSpLocks noChangeShapeType="1"/>
                                </wps:cNvCnPr>
                                <wps:spPr bwMode="auto">
                                  <a:xfrm>
                                    <a:off x="544" y="1045"/>
                                    <a:ext cx="3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2" name="Line 1356"/>
                                <wps:cNvCnPr>
                                  <a:cxnSpLocks noChangeShapeType="1"/>
                                </wps:cNvCnPr>
                                <wps:spPr bwMode="auto">
                                  <a:xfrm>
                                    <a:off x="544" y="136"/>
                                    <a:ext cx="3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3" name="Line 1357"/>
                                <wps:cNvCnPr>
                                  <a:cxnSpLocks noChangeShapeType="1"/>
                                </wps:cNvCnPr>
                                <wps:spPr bwMode="auto">
                                  <a:xfrm>
                                    <a:off x="580" y="2864"/>
                                    <a:ext cx="56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4" name="Line 1358"/>
                                <wps:cNvCnPr>
                                  <a:cxnSpLocks noChangeShapeType="1"/>
                                </wps:cNvCnPr>
                                <wps:spPr bwMode="auto">
                                  <a:xfrm flipV="1">
                                    <a:off x="580"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5" name="Line 1359"/>
                                <wps:cNvCnPr>
                                  <a:cxnSpLocks noChangeShapeType="1"/>
                                </wps:cNvCnPr>
                                <wps:spPr bwMode="auto">
                                  <a:xfrm flipV="1">
                                    <a:off x="1210"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6" name="Line 1360"/>
                                <wps:cNvCnPr>
                                  <a:cxnSpLocks noChangeShapeType="1"/>
                                </wps:cNvCnPr>
                                <wps:spPr bwMode="auto">
                                  <a:xfrm flipV="1">
                                    <a:off x="1840"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7" name="Line 1361"/>
                                <wps:cNvCnPr>
                                  <a:cxnSpLocks noChangeShapeType="1"/>
                                </wps:cNvCnPr>
                                <wps:spPr bwMode="auto">
                                  <a:xfrm flipV="1">
                                    <a:off x="2477"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8" name="Line 1362"/>
                                <wps:cNvCnPr>
                                  <a:cxnSpLocks noChangeShapeType="1"/>
                                </wps:cNvCnPr>
                                <wps:spPr bwMode="auto">
                                  <a:xfrm flipV="1">
                                    <a:off x="3107"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79" name="Line 1363"/>
                                <wps:cNvCnPr>
                                  <a:cxnSpLocks noChangeShapeType="1"/>
                                </wps:cNvCnPr>
                                <wps:spPr bwMode="auto">
                                  <a:xfrm flipV="1">
                                    <a:off x="3737"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80" name="Line 1364"/>
                                <wps:cNvCnPr>
                                  <a:cxnSpLocks noChangeShapeType="1"/>
                                </wps:cNvCnPr>
                                <wps:spPr bwMode="auto">
                                  <a:xfrm flipV="1">
                                    <a:off x="4367"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81" name="Line 1365"/>
                                <wps:cNvCnPr>
                                  <a:cxnSpLocks noChangeShapeType="1"/>
                                </wps:cNvCnPr>
                                <wps:spPr bwMode="auto">
                                  <a:xfrm flipV="1">
                                    <a:off x="5004"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82" name="Line 1366"/>
                                <wps:cNvCnPr>
                                  <a:cxnSpLocks noChangeShapeType="1"/>
                                </wps:cNvCnPr>
                                <wps:spPr bwMode="auto">
                                  <a:xfrm flipV="1">
                                    <a:off x="5635"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83" name="Line 1367"/>
                                <wps:cNvCnPr>
                                  <a:cxnSpLocks noChangeShapeType="1"/>
                                </wps:cNvCnPr>
                                <wps:spPr bwMode="auto">
                                  <a:xfrm flipV="1">
                                    <a:off x="6265" y="2864"/>
                                    <a:ext cx="0" cy="29"/>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84" name="Line 1368"/>
                                <wps:cNvCnPr>
                                  <a:cxnSpLocks noChangeShapeType="1"/>
                                </wps:cNvCnPr>
                                <wps:spPr bwMode="auto">
                                  <a:xfrm>
                                    <a:off x="895" y="881"/>
                                    <a:ext cx="630" cy="143"/>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85" name="Line 1369"/>
                                <wps:cNvCnPr>
                                  <a:cxnSpLocks noChangeShapeType="1"/>
                                </wps:cNvCnPr>
                                <wps:spPr bwMode="auto">
                                  <a:xfrm>
                                    <a:off x="1525" y="1024"/>
                                    <a:ext cx="637" cy="57"/>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86" name="Line 1370"/>
                                <wps:cNvCnPr>
                                  <a:cxnSpLocks noChangeShapeType="1"/>
                                </wps:cNvCnPr>
                                <wps:spPr bwMode="auto">
                                  <a:xfrm flipV="1">
                                    <a:off x="2162" y="1038"/>
                                    <a:ext cx="630" cy="43"/>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87" name="Line 1371"/>
                                <wps:cNvCnPr>
                                  <a:cxnSpLocks noChangeShapeType="1"/>
                                </wps:cNvCnPr>
                                <wps:spPr bwMode="auto">
                                  <a:xfrm>
                                    <a:off x="2792" y="1038"/>
                                    <a:ext cx="630" cy="36"/>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88" name="Line 1372"/>
                                <wps:cNvCnPr>
                                  <a:cxnSpLocks noChangeShapeType="1"/>
                                </wps:cNvCnPr>
                                <wps:spPr bwMode="auto">
                                  <a:xfrm>
                                    <a:off x="3422" y="1074"/>
                                    <a:ext cx="630" cy="265"/>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89" name="Line 1373"/>
                                <wps:cNvCnPr>
                                  <a:cxnSpLocks noChangeShapeType="1"/>
                                </wps:cNvCnPr>
                                <wps:spPr bwMode="auto">
                                  <a:xfrm>
                                    <a:off x="4052" y="1339"/>
                                    <a:ext cx="630" cy="43"/>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90" name="Line 1374"/>
                                <wps:cNvCnPr>
                                  <a:cxnSpLocks noChangeShapeType="1"/>
                                </wps:cNvCnPr>
                                <wps:spPr bwMode="auto">
                                  <a:xfrm flipV="1">
                                    <a:off x="4682" y="995"/>
                                    <a:ext cx="638" cy="387"/>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91" name="Line 1375"/>
                                <wps:cNvCnPr>
                                  <a:cxnSpLocks noChangeShapeType="1"/>
                                </wps:cNvCnPr>
                                <wps:spPr bwMode="auto">
                                  <a:xfrm flipV="1">
                                    <a:off x="5320" y="809"/>
                                    <a:ext cx="630" cy="186"/>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4892" name="Line 1376"/>
                                <wps:cNvCnPr>
                                  <a:cxnSpLocks noChangeShapeType="1"/>
                                </wps:cNvCnPr>
                                <wps:spPr bwMode="auto">
                                  <a:xfrm>
                                    <a:off x="895" y="917"/>
                                    <a:ext cx="630" cy="157"/>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3" name="Line 1377"/>
                                <wps:cNvCnPr>
                                  <a:cxnSpLocks noChangeShapeType="1"/>
                                </wps:cNvCnPr>
                                <wps:spPr bwMode="auto">
                                  <a:xfrm>
                                    <a:off x="1525" y="1074"/>
                                    <a:ext cx="637" cy="50"/>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4" name="Line 1378"/>
                                <wps:cNvCnPr>
                                  <a:cxnSpLocks noChangeShapeType="1"/>
                                </wps:cNvCnPr>
                                <wps:spPr bwMode="auto">
                                  <a:xfrm>
                                    <a:off x="2162" y="1124"/>
                                    <a:ext cx="630" cy="129"/>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5" name="Line 1379"/>
                                <wps:cNvCnPr>
                                  <a:cxnSpLocks noChangeShapeType="1"/>
                                </wps:cNvCnPr>
                                <wps:spPr bwMode="auto">
                                  <a:xfrm>
                                    <a:off x="2792" y="1253"/>
                                    <a:ext cx="630" cy="50"/>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6" name="Line 1380"/>
                                <wps:cNvCnPr>
                                  <a:cxnSpLocks noChangeShapeType="1"/>
                                </wps:cNvCnPr>
                                <wps:spPr bwMode="auto">
                                  <a:xfrm>
                                    <a:off x="3422" y="1303"/>
                                    <a:ext cx="630" cy="158"/>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7" name="Line 1381"/>
                                <wps:cNvCnPr>
                                  <a:cxnSpLocks noChangeShapeType="1"/>
                                </wps:cNvCnPr>
                                <wps:spPr bwMode="auto">
                                  <a:xfrm>
                                    <a:off x="4052" y="1461"/>
                                    <a:ext cx="630" cy="258"/>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8" name="Line 1382"/>
                                <wps:cNvCnPr>
                                  <a:cxnSpLocks noChangeShapeType="1"/>
                                </wps:cNvCnPr>
                                <wps:spPr bwMode="auto">
                                  <a:xfrm flipV="1">
                                    <a:off x="4682" y="1203"/>
                                    <a:ext cx="638" cy="516"/>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899" name="Line 1383"/>
                                <wps:cNvCnPr>
                                  <a:cxnSpLocks noChangeShapeType="1"/>
                                </wps:cNvCnPr>
                                <wps:spPr bwMode="auto">
                                  <a:xfrm flipV="1">
                                    <a:off x="5320" y="866"/>
                                    <a:ext cx="630" cy="337"/>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4900" name="Line 1384"/>
                                <wps:cNvCnPr>
                                  <a:cxnSpLocks noChangeShapeType="1"/>
                                </wps:cNvCnPr>
                                <wps:spPr bwMode="auto">
                                  <a:xfrm>
                                    <a:off x="895" y="952"/>
                                    <a:ext cx="630" cy="93"/>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1" name="Line 1385"/>
                                <wps:cNvCnPr>
                                  <a:cxnSpLocks noChangeShapeType="1"/>
                                </wps:cNvCnPr>
                                <wps:spPr bwMode="auto">
                                  <a:xfrm>
                                    <a:off x="1525" y="1045"/>
                                    <a:ext cx="637" cy="65"/>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2" name="Line 1386"/>
                                <wps:cNvCnPr>
                                  <a:cxnSpLocks noChangeShapeType="1"/>
                                </wps:cNvCnPr>
                                <wps:spPr bwMode="auto">
                                  <a:xfrm>
                                    <a:off x="2162" y="1110"/>
                                    <a:ext cx="630" cy="100"/>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3" name="Line 1387"/>
                                <wps:cNvCnPr>
                                  <a:cxnSpLocks noChangeShapeType="1"/>
                                </wps:cNvCnPr>
                                <wps:spPr bwMode="auto">
                                  <a:xfrm>
                                    <a:off x="2792" y="1210"/>
                                    <a:ext cx="630" cy="7"/>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4" name="Line 1388"/>
                                <wps:cNvCnPr>
                                  <a:cxnSpLocks noChangeShapeType="1"/>
                                </wps:cNvCnPr>
                                <wps:spPr bwMode="auto">
                                  <a:xfrm>
                                    <a:off x="3422" y="1217"/>
                                    <a:ext cx="630" cy="122"/>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5" name="Line 1389"/>
                                <wps:cNvCnPr>
                                  <a:cxnSpLocks noChangeShapeType="1"/>
                                </wps:cNvCnPr>
                                <wps:spPr bwMode="auto">
                                  <a:xfrm>
                                    <a:off x="4052" y="1339"/>
                                    <a:ext cx="630" cy="29"/>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6" name="Line 1390"/>
                                <wps:cNvCnPr>
                                  <a:cxnSpLocks noChangeShapeType="1"/>
                                </wps:cNvCnPr>
                                <wps:spPr bwMode="auto">
                                  <a:xfrm flipV="1">
                                    <a:off x="4682" y="1117"/>
                                    <a:ext cx="638" cy="251"/>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7" name="Line 1391"/>
                                <wps:cNvCnPr>
                                  <a:cxnSpLocks noChangeShapeType="1"/>
                                </wps:cNvCnPr>
                                <wps:spPr bwMode="auto">
                                  <a:xfrm flipV="1">
                                    <a:off x="5320" y="852"/>
                                    <a:ext cx="630" cy="265"/>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4908" name="Line 1392"/>
                                <wps:cNvCnPr>
                                  <a:cxnSpLocks noChangeShapeType="1"/>
                                </wps:cNvCnPr>
                                <wps:spPr bwMode="auto">
                                  <a:xfrm>
                                    <a:off x="895" y="781"/>
                                    <a:ext cx="630" cy="114"/>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09" name="Line 1393"/>
                                <wps:cNvCnPr>
                                  <a:cxnSpLocks noChangeShapeType="1"/>
                                </wps:cNvCnPr>
                                <wps:spPr bwMode="auto">
                                  <a:xfrm flipV="1">
                                    <a:off x="1525" y="852"/>
                                    <a:ext cx="637" cy="43"/>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0" name="Line 1394"/>
                                <wps:cNvCnPr>
                                  <a:cxnSpLocks noChangeShapeType="1"/>
                                </wps:cNvCnPr>
                                <wps:spPr bwMode="auto">
                                  <a:xfrm>
                                    <a:off x="2162" y="852"/>
                                    <a:ext cx="630" cy="108"/>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1" name="Line 1395"/>
                                <wps:cNvCnPr>
                                  <a:cxnSpLocks noChangeShapeType="1"/>
                                </wps:cNvCnPr>
                                <wps:spPr bwMode="auto">
                                  <a:xfrm flipV="1">
                                    <a:off x="2792" y="945"/>
                                    <a:ext cx="630" cy="15"/>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2" name="Line 1396"/>
                                <wps:cNvCnPr>
                                  <a:cxnSpLocks noChangeShapeType="1"/>
                                </wps:cNvCnPr>
                                <wps:spPr bwMode="auto">
                                  <a:xfrm>
                                    <a:off x="3422" y="945"/>
                                    <a:ext cx="630" cy="344"/>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3" name="Line 1397"/>
                                <wps:cNvCnPr>
                                  <a:cxnSpLocks noChangeShapeType="1"/>
                                </wps:cNvCnPr>
                                <wps:spPr bwMode="auto">
                                  <a:xfrm flipV="1">
                                    <a:off x="4052" y="1181"/>
                                    <a:ext cx="630" cy="108"/>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4" name="Line 1398"/>
                                <wps:cNvCnPr>
                                  <a:cxnSpLocks noChangeShapeType="1"/>
                                </wps:cNvCnPr>
                                <wps:spPr bwMode="auto">
                                  <a:xfrm flipV="1">
                                    <a:off x="4682" y="773"/>
                                    <a:ext cx="638" cy="408"/>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5" name="Line 1399"/>
                                <wps:cNvCnPr>
                                  <a:cxnSpLocks noChangeShapeType="1"/>
                                </wps:cNvCnPr>
                                <wps:spPr bwMode="auto">
                                  <a:xfrm flipV="1">
                                    <a:off x="5320" y="544"/>
                                    <a:ext cx="630" cy="229"/>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16" name="Line 1400"/>
                                <wps:cNvCnPr>
                                  <a:cxnSpLocks noChangeShapeType="1"/>
                                </wps:cNvCnPr>
                                <wps:spPr bwMode="auto">
                                  <a:xfrm flipV="1">
                                    <a:off x="895" y="709"/>
                                    <a:ext cx="630" cy="15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17" name="Line 1401"/>
                                <wps:cNvCnPr>
                                  <a:cxnSpLocks noChangeShapeType="1"/>
                                </wps:cNvCnPr>
                                <wps:spPr bwMode="auto">
                                  <a:xfrm>
                                    <a:off x="1525" y="709"/>
                                    <a:ext cx="637" cy="387"/>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18" name="Line 1402"/>
                                <wps:cNvCnPr>
                                  <a:cxnSpLocks noChangeShapeType="1"/>
                                </wps:cNvCnPr>
                                <wps:spPr bwMode="auto">
                                  <a:xfrm flipV="1">
                                    <a:off x="2162" y="773"/>
                                    <a:ext cx="630" cy="3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19" name="Line 1403"/>
                                <wps:cNvCnPr>
                                  <a:cxnSpLocks noChangeShapeType="1"/>
                                </wps:cNvCnPr>
                                <wps:spPr bwMode="auto">
                                  <a:xfrm>
                                    <a:off x="2792" y="773"/>
                                    <a:ext cx="630" cy="79"/>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20" name="Line 1404"/>
                                <wps:cNvCnPr>
                                  <a:cxnSpLocks noChangeShapeType="1"/>
                                </wps:cNvCnPr>
                                <wps:spPr bwMode="auto">
                                  <a:xfrm>
                                    <a:off x="3422" y="852"/>
                                    <a:ext cx="630" cy="52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21" name="Line 1405"/>
                                <wps:cNvCnPr>
                                  <a:cxnSpLocks noChangeShapeType="1"/>
                                </wps:cNvCnPr>
                                <wps:spPr bwMode="auto">
                                  <a:xfrm flipV="1">
                                    <a:off x="4052" y="1282"/>
                                    <a:ext cx="630" cy="93"/>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22" name="Line 1406"/>
                                <wps:cNvCnPr>
                                  <a:cxnSpLocks noChangeShapeType="1"/>
                                </wps:cNvCnPr>
                                <wps:spPr bwMode="auto">
                                  <a:xfrm flipV="1">
                                    <a:off x="4682" y="924"/>
                                    <a:ext cx="638" cy="35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23" name="Line 1407"/>
                                <wps:cNvCnPr>
                                  <a:cxnSpLocks noChangeShapeType="1"/>
                                </wps:cNvCnPr>
                                <wps:spPr bwMode="auto">
                                  <a:xfrm flipV="1">
                                    <a:off x="5320" y="666"/>
                                    <a:ext cx="630" cy="258"/>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24" name="Freeform 1408"/>
                                <wps:cNvSpPr>
                                  <a:spLocks/>
                                </wps:cNvSpPr>
                                <wps:spPr bwMode="auto">
                                  <a:xfrm>
                                    <a:off x="859" y="845"/>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25" name="Freeform 1409"/>
                                <wps:cNvSpPr>
                                  <a:spLocks/>
                                </wps:cNvSpPr>
                                <wps:spPr bwMode="auto">
                                  <a:xfrm>
                                    <a:off x="1489" y="988"/>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26" name="Freeform 1410"/>
                                <wps:cNvSpPr>
                                  <a:spLocks/>
                                </wps:cNvSpPr>
                                <wps:spPr bwMode="auto">
                                  <a:xfrm>
                                    <a:off x="2126" y="1045"/>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27" name="Freeform 1411"/>
                                <wps:cNvSpPr>
                                  <a:spLocks/>
                                </wps:cNvSpPr>
                                <wps:spPr bwMode="auto">
                                  <a:xfrm>
                                    <a:off x="2756" y="1002"/>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28" name="Freeform 1412"/>
                                <wps:cNvSpPr>
                                  <a:spLocks/>
                                </wps:cNvSpPr>
                                <wps:spPr bwMode="auto">
                                  <a:xfrm>
                                    <a:off x="3386" y="1038"/>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29" name="Freeform 1413"/>
                                <wps:cNvSpPr>
                                  <a:spLocks/>
                                </wps:cNvSpPr>
                                <wps:spPr bwMode="auto">
                                  <a:xfrm>
                                    <a:off x="4016" y="1303"/>
                                    <a:ext cx="72" cy="72"/>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30" name="Freeform 1414"/>
                                <wps:cNvSpPr>
                                  <a:spLocks/>
                                </wps:cNvSpPr>
                                <wps:spPr bwMode="auto">
                                  <a:xfrm>
                                    <a:off x="4647" y="1346"/>
                                    <a:ext cx="71" cy="72"/>
                                  </a:xfrm>
                                  <a:custGeom>
                                    <a:avLst/>
                                    <a:gdLst>
                                      <a:gd name="T0" fmla="*/ 35 w 71"/>
                                      <a:gd name="T1" fmla="*/ 0 h 72"/>
                                      <a:gd name="T2" fmla="*/ 71 w 71"/>
                                      <a:gd name="T3" fmla="*/ 36 h 72"/>
                                      <a:gd name="T4" fmla="*/ 35 w 71"/>
                                      <a:gd name="T5" fmla="*/ 72 h 72"/>
                                      <a:gd name="T6" fmla="*/ 0 w 71"/>
                                      <a:gd name="T7" fmla="*/ 36 h 72"/>
                                      <a:gd name="T8" fmla="*/ 35 w 71"/>
                                      <a:gd name="T9" fmla="*/ 0 h 72"/>
                                    </a:gdLst>
                                    <a:ahLst/>
                                    <a:cxnLst>
                                      <a:cxn ang="0">
                                        <a:pos x="T0" y="T1"/>
                                      </a:cxn>
                                      <a:cxn ang="0">
                                        <a:pos x="T2" y="T3"/>
                                      </a:cxn>
                                      <a:cxn ang="0">
                                        <a:pos x="T4" y="T5"/>
                                      </a:cxn>
                                      <a:cxn ang="0">
                                        <a:pos x="T6" y="T7"/>
                                      </a:cxn>
                                      <a:cxn ang="0">
                                        <a:pos x="T8" y="T9"/>
                                      </a:cxn>
                                    </a:cxnLst>
                                    <a:rect l="0" t="0" r="r" b="b"/>
                                    <a:pathLst>
                                      <a:path w="71" h="72">
                                        <a:moveTo>
                                          <a:pt x="35" y="0"/>
                                        </a:moveTo>
                                        <a:lnTo>
                                          <a:pt x="71" y="36"/>
                                        </a:lnTo>
                                        <a:lnTo>
                                          <a:pt x="35" y="72"/>
                                        </a:lnTo>
                                        <a:lnTo>
                                          <a:pt x="0" y="36"/>
                                        </a:lnTo>
                                        <a:lnTo>
                                          <a:pt x="35"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31" name="Freeform 1415"/>
                                <wps:cNvSpPr>
                                  <a:spLocks/>
                                </wps:cNvSpPr>
                                <wps:spPr bwMode="auto">
                                  <a:xfrm>
                                    <a:off x="5284" y="960"/>
                                    <a:ext cx="71" cy="71"/>
                                  </a:xfrm>
                                  <a:custGeom>
                                    <a:avLst/>
                                    <a:gdLst>
                                      <a:gd name="T0" fmla="*/ 36 w 71"/>
                                      <a:gd name="T1" fmla="*/ 0 h 71"/>
                                      <a:gd name="T2" fmla="*/ 71 w 71"/>
                                      <a:gd name="T3" fmla="*/ 35 h 71"/>
                                      <a:gd name="T4" fmla="*/ 36 w 71"/>
                                      <a:gd name="T5" fmla="*/ 71 h 71"/>
                                      <a:gd name="T6" fmla="*/ 0 w 71"/>
                                      <a:gd name="T7" fmla="*/ 35 h 71"/>
                                      <a:gd name="T8" fmla="*/ 36 w 71"/>
                                      <a:gd name="T9" fmla="*/ 0 h 71"/>
                                    </a:gdLst>
                                    <a:ahLst/>
                                    <a:cxnLst>
                                      <a:cxn ang="0">
                                        <a:pos x="T0" y="T1"/>
                                      </a:cxn>
                                      <a:cxn ang="0">
                                        <a:pos x="T2" y="T3"/>
                                      </a:cxn>
                                      <a:cxn ang="0">
                                        <a:pos x="T4" y="T5"/>
                                      </a:cxn>
                                      <a:cxn ang="0">
                                        <a:pos x="T6" y="T7"/>
                                      </a:cxn>
                                      <a:cxn ang="0">
                                        <a:pos x="T8" y="T9"/>
                                      </a:cxn>
                                    </a:cxnLst>
                                    <a:rect l="0" t="0" r="r" b="b"/>
                                    <a:pathLst>
                                      <a:path w="71" h="71">
                                        <a:moveTo>
                                          <a:pt x="36" y="0"/>
                                        </a:moveTo>
                                        <a:lnTo>
                                          <a:pt x="71" y="35"/>
                                        </a:lnTo>
                                        <a:lnTo>
                                          <a:pt x="36" y="71"/>
                                        </a:lnTo>
                                        <a:lnTo>
                                          <a:pt x="0" y="35"/>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32" name="Freeform 1416"/>
                                <wps:cNvSpPr>
                                  <a:spLocks/>
                                </wps:cNvSpPr>
                                <wps:spPr bwMode="auto">
                                  <a:xfrm>
                                    <a:off x="5914" y="773"/>
                                    <a:ext cx="71" cy="72"/>
                                  </a:xfrm>
                                  <a:custGeom>
                                    <a:avLst/>
                                    <a:gdLst>
                                      <a:gd name="T0" fmla="*/ 36 w 71"/>
                                      <a:gd name="T1" fmla="*/ 0 h 72"/>
                                      <a:gd name="T2" fmla="*/ 71 w 71"/>
                                      <a:gd name="T3" fmla="*/ 36 h 72"/>
                                      <a:gd name="T4" fmla="*/ 36 w 71"/>
                                      <a:gd name="T5" fmla="*/ 72 h 72"/>
                                      <a:gd name="T6" fmla="*/ 0 w 71"/>
                                      <a:gd name="T7" fmla="*/ 36 h 72"/>
                                      <a:gd name="T8" fmla="*/ 36 w 71"/>
                                      <a:gd name="T9" fmla="*/ 0 h 72"/>
                                    </a:gdLst>
                                    <a:ahLst/>
                                    <a:cxnLst>
                                      <a:cxn ang="0">
                                        <a:pos x="T0" y="T1"/>
                                      </a:cxn>
                                      <a:cxn ang="0">
                                        <a:pos x="T2" y="T3"/>
                                      </a:cxn>
                                      <a:cxn ang="0">
                                        <a:pos x="T4" y="T5"/>
                                      </a:cxn>
                                      <a:cxn ang="0">
                                        <a:pos x="T6" y="T7"/>
                                      </a:cxn>
                                      <a:cxn ang="0">
                                        <a:pos x="T8" y="T9"/>
                                      </a:cxn>
                                    </a:cxnLst>
                                    <a:rect l="0" t="0" r="r" b="b"/>
                                    <a:pathLst>
                                      <a:path w="71" h="72">
                                        <a:moveTo>
                                          <a:pt x="36" y="0"/>
                                        </a:moveTo>
                                        <a:lnTo>
                                          <a:pt x="71"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4933" name="Rectangle 1417"/>
                                <wps:cNvSpPr>
                                  <a:spLocks noChangeArrowheads="1"/>
                                </wps:cNvSpPr>
                                <wps:spPr bwMode="auto">
                                  <a:xfrm>
                                    <a:off x="859" y="881"/>
                                    <a:ext cx="72" cy="71"/>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4" name="Rectangle 1418"/>
                                <wps:cNvSpPr>
                                  <a:spLocks noChangeArrowheads="1"/>
                                </wps:cNvSpPr>
                                <wps:spPr bwMode="auto">
                                  <a:xfrm>
                                    <a:off x="1489" y="1038"/>
                                    <a:ext cx="72"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5" name="Rectangle 1419"/>
                                <wps:cNvSpPr>
                                  <a:spLocks noChangeArrowheads="1"/>
                                </wps:cNvSpPr>
                                <wps:spPr bwMode="auto">
                                  <a:xfrm>
                                    <a:off x="2126" y="1088"/>
                                    <a:ext cx="72"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6" name="Rectangle 1420"/>
                                <wps:cNvSpPr>
                                  <a:spLocks noChangeArrowheads="1"/>
                                </wps:cNvSpPr>
                                <wps:spPr bwMode="auto">
                                  <a:xfrm>
                                    <a:off x="2756" y="1217"/>
                                    <a:ext cx="72"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7" name="Rectangle 1421"/>
                                <wps:cNvSpPr>
                                  <a:spLocks noChangeArrowheads="1"/>
                                </wps:cNvSpPr>
                                <wps:spPr bwMode="auto">
                                  <a:xfrm>
                                    <a:off x="3386" y="1267"/>
                                    <a:ext cx="72"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8" name="Rectangle 1422"/>
                                <wps:cNvSpPr>
                                  <a:spLocks noChangeArrowheads="1"/>
                                </wps:cNvSpPr>
                                <wps:spPr bwMode="auto">
                                  <a:xfrm>
                                    <a:off x="4016" y="1425"/>
                                    <a:ext cx="72"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39" name="Rectangle 1423"/>
                                <wps:cNvSpPr>
                                  <a:spLocks noChangeArrowheads="1"/>
                                </wps:cNvSpPr>
                                <wps:spPr bwMode="auto">
                                  <a:xfrm>
                                    <a:off x="4647" y="1683"/>
                                    <a:ext cx="71" cy="71"/>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40" name="Rectangle 1424"/>
                                <wps:cNvSpPr>
                                  <a:spLocks noChangeArrowheads="1"/>
                                </wps:cNvSpPr>
                                <wps:spPr bwMode="auto">
                                  <a:xfrm>
                                    <a:off x="5284" y="1167"/>
                                    <a:ext cx="71" cy="72"/>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41" name="Rectangle 1425"/>
                                <wps:cNvSpPr>
                                  <a:spLocks noChangeArrowheads="1"/>
                                </wps:cNvSpPr>
                                <wps:spPr bwMode="auto">
                                  <a:xfrm>
                                    <a:off x="5914" y="831"/>
                                    <a:ext cx="71" cy="71"/>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4942" name="Freeform 1426"/>
                                <wps:cNvSpPr>
                                  <a:spLocks/>
                                </wps:cNvSpPr>
                                <wps:spPr bwMode="auto">
                                  <a:xfrm>
                                    <a:off x="873" y="931"/>
                                    <a:ext cx="43" cy="43"/>
                                  </a:xfrm>
                                  <a:custGeom>
                                    <a:avLst/>
                                    <a:gdLst>
                                      <a:gd name="T0" fmla="*/ 22 w 43"/>
                                      <a:gd name="T1" fmla="*/ 0 h 43"/>
                                      <a:gd name="T2" fmla="*/ 43 w 43"/>
                                      <a:gd name="T3" fmla="*/ 43 h 43"/>
                                      <a:gd name="T4" fmla="*/ 0 w 43"/>
                                      <a:gd name="T5" fmla="*/ 43 h 43"/>
                                      <a:gd name="T6" fmla="*/ 22 w 43"/>
                                      <a:gd name="T7" fmla="*/ 0 h 43"/>
                                    </a:gdLst>
                                    <a:ahLst/>
                                    <a:cxnLst>
                                      <a:cxn ang="0">
                                        <a:pos x="T0" y="T1"/>
                                      </a:cxn>
                                      <a:cxn ang="0">
                                        <a:pos x="T2" y="T3"/>
                                      </a:cxn>
                                      <a:cxn ang="0">
                                        <a:pos x="T4" y="T5"/>
                                      </a:cxn>
                                      <a:cxn ang="0">
                                        <a:pos x="T6" y="T7"/>
                                      </a:cxn>
                                    </a:cxnLst>
                                    <a:rect l="0" t="0" r="r" b="b"/>
                                    <a:pathLst>
                                      <a:path w="43" h="43">
                                        <a:moveTo>
                                          <a:pt x="22" y="0"/>
                                        </a:moveTo>
                                        <a:lnTo>
                                          <a:pt x="43" y="43"/>
                                        </a:lnTo>
                                        <a:lnTo>
                                          <a:pt x="0" y="43"/>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3" name="Freeform 1427"/>
                                <wps:cNvSpPr>
                                  <a:spLocks/>
                                </wps:cNvSpPr>
                                <wps:spPr bwMode="auto">
                                  <a:xfrm>
                                    <a:off x="1503" y="1024"/>
                                    <a:ext cx="43" cy="43"/>
                                  </a:xfrm>
                                  <a:custGeom>
                                    <a:avLst/>
                                    <a:gdLst>
                                      <a:gd name="T0" fmla="*/ 22 w 43"/>
                                      <a:gd name="T1" fmla="*/ 0 h 43"/>
                                      <a:gd name="T2" fmla="*/ 43 w 43"/>
                                      <a:gd name="T3" fmla="*/ 43 h 43"/>
                                      <a:gd name="T4" fmla="*/ 0 w 43"/>
                                      <a:gd name="T5" fmla="*/ 43 h 43"/>
                                      <a:gd name="T6" fmla="*/ 22 w 43"/>
                                      <a:gd name="T7" fmla="*/ 0 h 43"/>
                                    </a:gdLst>
                                    <a:ahLst/>
                                    <a:cxnLst>
                                      <a:cxn ang="0">
                                        <a:pos x="T0" y="T1"/>
                                      </a:cxn>
                                      <a:cxn ang="0">
                                        <a:pos x="T2" y="T3"/>
                                      </a:cxn>
                                      <a:cxn ang="0">
                                        <a:pos x="T4" y="T5"/>
                                      </a:cxn>
                                      <a:cxn ang="0">
                                        <a:pos x="T6" y="T7"/>
                                      </a:cxn>
                                    </a:cxnLst>
                                    <a:rect l="0" t="0" r="r" b="b"/>
                                    <a:pathLst>
                                      <a:path w="43" h="43">
                                        <a:moveTo>
                                          <a:pt x="22" y="0"/>
                                        </a:moveTo>
                                        <a:lnTo>
                                          <a:pt x="43" y="43"/>
                                        </a:lnTo>
                                        <a:lnTo>
                                          <a:pt x="0" y="43"/>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4" name="Freeform 1428"/>
                                <wps:cNvSpPr>
                                  <a:spLocks/>
                                </wps:cNvSpPr>
                                <wps:spPr bwMode="auto">
                                  <a:xfrm>
                                    <a:off x="2141" y="1088"/>
                                    <a:ext cx="43" cy="43"/>
                                  </a:xfrm>
                                  <a:custGeom>
                                    <a:avLst/>
                                    <a:gdLst>
                                      <a:gd name="T0" fmla="*/ 21 w 43"/>
                                      <a:gd name="T1" fmla="*/ 0 h 43"/>
                                      <a:gd name="T2" fmla="*/ 43 w 43"/>
                                      <a:gd name="T3" fmla="*/ 43 h 43"/>
                                      <a:gd name="T4" fmla="*/ 0 w 43"/>
                                      <a:gd name="T5" fmla="*/ 43 h 43"/>
                                      <a:gd name="T6" fmla="*/ 21 w 43"/>
                                      <a:gd name="T7" fmla="*/ 0 h 43"/>
                                    </a:gdLst>
                                    <a:ahLst/>
                                    <a:cxnLst>
                                      <a:cxn ang="0">
                                        <a:pos x="T0" y="T1"/>
                                      </a:cxn>
                                      <a:cxn ang="0">
                                        <a:pos x="T2" y="T3"/>
                                      </a:cxn>
                                      <a:cxn ang="0">
                                        <a:pos x="T4" y="T5"/>
                                      </a:cxn>
                                      <a:cxn ang="0">
                                        <a:pos x="T6" y="T7"/>
                                      </a:cxn>
                                    </a:cxnLst>
                                    <a:rect l="0" t="0" r="r" b="b"/>
                                    <a:pathLst>
                                      <a:path w="43" h="43">
                                        <a:moveTo>
                                          <a:pt x="21" y="0"/>
                                        </a:moveTo>
                                        <a:lnTo>
                                          <a:pt x="43" y="43"/>
                                        </a:lnTo>
                                        <a:lnTo>
                                          <a:pt x="0" y="43"/>
                                        </a:lnTo>
                                        <a:lnTo>
                                          <a:pt x="21"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5" name="Freeform 1429"/>
                                <wps:cNvSpPr>
                                  <a:spLocks/>
                                </wps:cNvSpPr>
                                <wps:spPr bwMode="auto">
                                  <a:xfrm>
                                    <a:off x="2771" y="1189"/>
                                    <a:ext cx="43" cy="43"/>
                                  </a:xfrm>
                                  <a:custGeom>
                                    <a:avLst/>
                                    <a:gdLst>
                                      <a:gd name="T0" fmla="*/ 21 w 43"/>
                                      <a:gd name="T1" fmla="*/ 0 h 43"/>
                                      <a:gd name="T2" fmla="*/ 43 w 43"/>
                                      <a:gd name="T3" fmla="*/ 43 h 43"/>
                                      <a:gd name="T4" fmla="*/ 0 w 43"/>
                                      <a:gd name="T5" fmla="*/ 43 h 43"/>
                                      <a:gd name="T6" fmla="*/ 21 w 43"/>
                                      <a:gd name="T7" fmla="*/ 0 h 43"/>
                                    </a:gdLst>
                                    <a:ahLst/>
                                    <a:cxnLst>
                                      <a:cxn ang="0">
                                        <a:pos x="T0" y="T1"/>
                                      </a:cxn>
                                      <a:cxn ang="0">
                                        <a:pos x="T2" y="T3"/>
                                      </a:cxn>
                                      <a:cxn ang="0">
                                        <a:pos x="T4" y="T5"/>
                                      </a:cxn>
                                      <a:cxn ang="0">
                                        <a:pos x="T6" y="T7"/>
                                      </a:cxn>
                                    </a:cxnLst>
                                    <a:rect l="0" t="0" r="r" b="b"/>
                                    <a:pathLst>
                                      <a:path w="43" h="43">
                                        <a:moveTo>
                                          <a:pt x="21" y="0"/>
                                        </a:moveTo>
                                        <a:lnTo>
                                          <a:pt x="43" y="43"/>
                                        </a:lnTo>
                                        <a:lnTo>
                                          <a:pt x="0" y="43"/>
                                        </a:lnTo>
                                        <a:lnTo>
                                          <a:pt x="21"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6" name="Freeform 1430"/>
                                <wps:cNvSpPr>
                                  <a:spLocks/>
                                </wps:cNvSpPr>
                                <wps:spPr bwMode="auto">
                                  <a:xfrm>
                                    <a:off x="3401" y="1196"/>
                                    <a:ext cx="43" cy="43"/>
                                  </a:xfrm>
                                  <a:custGeom>
                                    <a:avLst/>
                                    <a:gdLst>
                                      <a:gd name="T0" fmla="*/ 21 w 43"/>
                                      <a:gd name="T1" fmla="*/ 0 h 43"/>
                                      <a:gd name="T2" fmla="*/ 43 w 43"/>
                                      <a:gd name="T3" fmla="*/ 43 h 43"/>
                                      <a:gd name="T4" fmla="*/ 0 w 43"/>
                                      <a:gd name="T5" fmla="*/ 43 h 43"/>
                                      <a:gd name="T6" fmla="*/ 21 w 43"/>
                                      <a:gd name="T7" fmla="*/ 0 h 43"/>
                                    </a:gdLst>
                                    <a:ahLst/>
                                    <a:cxnLst>
                                      <a:cxn ang="0">
                                        <a:pos x="T0" y="T1"/>
                                      </a:cxn>
                                      <a:cxn ang="0">
                                        <a:pos x="T2" y="T3"/>
                                      </a:cxn>
                                      <a:cxn ang="0">
                                        <a:pos x="T4" y="T5"/>
                                      </a:cxn>
                                      <a:cxn ang="0">
                                        <a:pos x="T6" y="T7"/>
                                      </a:cxn>
                                    </a:cxnLst>
                                    <a:rect l="0" t="0" r="r" b="b"/>
                                    <a:pathLst>
                                      <a:path w="43" h="43">
                                        <a:moveTo>
                                          <a:pt x="21" y="0"/>
                                        </a:moveTo>
                                        <a:lnTo>
                                          <a:pt x="43" y="43"/>
                                        </a:lnTo>
                                        <a:lnTo>
                                          <a:pt x="0" y="43"/>
                                        </a:lnTo>
                                        <a:lnTo>
                                          <a:pt x="21"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7" name="Freeform 1431"/>
                                <wps:cNvSpPr>
                                  <a:spLocks/>
                                </wps:cNvSpPr>
                                <wps:spPr bwMode="auto">
                                  <a:xfrm>
                                    <a:off x="4031" y="1318"/>
                                    <a:ext cx="43" cy="43"/>
                                  </a:xfrm>
                                  <a:custGeom>
                                    <a:avLst/>
                                    <a:gdLst>
                                      <a:gd name="T0" fmla="*/ 21 w 43"/>
                                      <a:gd name="T1" fmla="*/ 0 h 43"/>
                                      <a:gd name="T2" fmla="*/ 43 w 43"/>
                                      <a:gd name="T3" fmla="*/ 43 h 43"/>
                                      <a:gd name="T4" fmla="*/ 0 w 43"/>
                                      <a:gd name="T5" fmla="*/ 43 h 43"/>
                                      <a:gd name="T6" fmla="*/ 21 w 43"/>
                                      <a:gd name="T7" fmla="*/ 0 h 43"/>
                                    </a:gdLst>
                                    <a:ahLst/>
                                    <a:cxnLst>
                                      <a:cxn ang="0">
                                        <a:pos x="T0" y="T1"/>
                                      </a:cxn>
                                      <a:cxn ang="0">
                                        <a:pos x="T2" y="T3"/>
                                      </a:cxn>
                                      <a:cxn ang="0">
                                        <a:pos x="T4" y="T5"/>
                                      </a:cxn>
                                      <a:cxn ang="0">
                                        <a:pos x="T6" y="T7"/>
                                      </a:cxn>
                                    </a:cxnLst>
                                    <a:rect l="0" t="0" r="r" b="b"/>
                                    <a:pathLst>
                                      <a:path w="43" h="43">
                                        <a:moveTo>
                                          <a:pt x="21" y="0"/>
                                        </a:moveTo>
                                        <a:lnTo>
                                          <a:pt x="43" y="43"/>
                                        </a:lnTo>
                                        <a:lnTo>
                                          <a:pt x="0" y="43"/>
                                        </a:lnTo>
                                        <a:lnTo>
                                          <a:pt x="21"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8" name="Freeform 1432"/>
                                <wps:cNvSpPr>
                                  <a:spLocks/>
                                </wps:cNvSpPr>
                                <wps:spPr bwMode="auto">
                                  <a:xfrm>
                                    <a:off x="4661" y="1346"/>
                                    <a:ext cx="43" cy="43"/>
                                  </a:xfrm>
                                  <a:custGeom>
                                    <a:avLst/>
                                    <a:gdLst>
                                      <a:gd name="T0" fmla="*/ 21 w 43"/>
                                      <a:gd name="T1" fmla="*/ 0 h 43"/>
                                      <a:gd name="T2" fmla="*/ 43 w 43"/>
                                      <a:gd name="T3" fmla="*/ 43 h 43"/>
                                      <a:gd name="T4" fmla="*/ 0 w 43"/>
                                      <a:gd name="T5" fmla="*/ 43 h 43"/>
                                      <a:gd name="T6" fmla="*/ 21 w 43"/>
                                      <a:gd name="T7" fmla="*/ 0 h 43"/>
                                    </a:gdLst>
                                    <a:ahLst/>
                                    <a:cxnLst>
                                      <a:cxn ang="0">
                                        <a:pos x="T0" y="T1"/>
                                      </a:cxn>
                                      <a:cxn ang="0">
                                        <a:pos x="T2" y="T3"/>
                                      </a:cxn>
                                      <a:cxn ang="0">
                                        <a:pos x="T4" y="T5"/>
                                      </a:cxn>
                                      <a:cxn ang="0">
                                        <a:pos x="T6" y="T7"/>
                                      </a:cxn>
                                    </a:cxnLst>
                                    <a:rect l="0" t="0" r="r" b="b"/>
                                    <a:pathLst>
                                      <a:path w="43" h="43">
                                        <a:moveTo>
                                          <a:pt x="21" y="0"/>
                                        </a:moveTo>
                                        <a:lnTo>
                                          <a:pt x="43" y="43"/>
                                        </a:lnTo>
                                        <a:lnTo>
                                          <a:pt x="0" y="43"/>
                                        </a:lnTo>
                                        <a:lnTo>
                                          <a:pt x="21"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49" name="Freeform 1433"/>
                                <wps:cNvSpPr>
                                  <a:spLocks/>
                                </wps:cNvSpPr>
                                <wps:spPr bwMode="auto">
                                  <a:xfrm>
                                    <a:off x="5298" y="1096"/>
                                    <a:ext cx="43" cy="43"/>
                                  </a:xfrm>
                                  <a:custGeom>
                                    <a:avLst/>
                                    <a:gdLst>
                                      <a:gd name="T0" fmla="*/ 22 w 43"/>
                                      <a:gd name="T1" fmla="*/ 0 h 43"/>
                                      <a:gd name="T2" fmla="*/ 43 w 43"/>
                                      <a:gd name="T3" fmla="*/ 43 h 43"/>
                                      <a:gd name="T4" fmla="*/ 0 w 43"/>
                                      <a:gd name="T5" fmla="*/ 43 h 43"/>
                                      <a:gd name="T6" fmla="*/ 22 w 43"/>
                                      <a:gd name="T7" fmla="*/ 0 h 43"/>
                                    </a:gdLst>
                                    <a:ahLst/>
                                    <a:cxnLst>
                                      <a:cxn ang="0">
                                        <a:pos x="T0" y="T1"/>
                                      </a:cxn>
                                      <a:cxn ang="0">
                                        <a:pos x="T2" y="T3"/>
                                      </a:cxn>
                                      <a:cxn ang="0">
                                        <a:pos x="T4" y="T5"/>
                                      </a:cxn>
                                      <a:cxn ang="0">
                                        <a:pos x="T6" y="T7"/>
                                      </a:cxn>
                                    </a:cxnLst>
                                    <a:rect l="0" t="0" r="r" b="b"/>
                                    <a:pathLst>
                                      <a:path w="43" h="43">
                                        <a:moveTo>
                                          <a:pt x="22" y="0"/>
                                        </a:moveTo>
                                        <a:lnTo>
                                          <a:pt x="43" y="43"/>
                                        </a:lnTo>
                                        <a:lnTo>
                                          <a:pt x="0" y="43"/>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50" name="Freeform 1434"/>
                                <wps:cNvSpPr>
                                  <a:spLocks/>
                                </wps:cNvSpPr>
                                <wps:spPr bwMode="auto">
                                  <a:xfrm>
                                    <a:off x="5928" y="831"/>
                                    <a:ext cx="43" cy="43"/>
                                  </a:xfrm>
                                  <a:custGeom>
                                    <a:avLst/>
                                    <a:gdLst>
                                      <a:gd name="T0" fmla="*/ 22 w 43"/>
                                      <a:gd name="T1" fmla="*/ 0 h 43"/>
                                      <a:gd name="T2" fmla="*/ 43 w 43"/>
                                      <a:gd name="T3" fmla="*/ 43 h 43"/>
                                      <a:gd name="T4" fmla="*/ 0 w 43"/>
                                      <a:gd name="T5" fmla="*/ 43 h 43"/>
                                      <a:gd name="T6" fmla="*/ 22 w 43"/>
                                      <a:gd name="T7" fmla="*/ 0 h 43"/>
                                    </a:gdLst>
                                    <a:ahLst/>
                                    <a:cxnLst>
                                      <a:cxn ang="0">
                                        <a:pos x="T0" y="T1"/>
                                      </a:cxn>
                                      <a:cxn ang="0">
                                        <a:pos x="T2" y="T3"/>
                                      </a:cxn>
                                      <a:cxn ang="0">
                                        <a:pos x="T4" y="T5"/>
                                      </a:cxn>
                                      <a:cxn ang="0">
                                        <a:pos x="T6" y="T7"/>
                                      </a:cxn>
                                    </a:cxnLst>
                                    <a:rect l="0" t="0" r="r" b="b"/>
                                    <a:pathLst>
                                      <a:path w="43" h="43">
                                        <a:moveTo>
                                          <a:pt x="22" y="0"/>
                                        </a:moveTo>
                                        <a:lnTo>
                                          <a:pt x="43" y="43"/>
                                        </a:lnTo>
                                        <a:lnTo>
                                          <a:pt x="0" y="43"/>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4951" name="Rectangle 1435"/>
                                <wps:cNvSpPr>
                                  <a:spLocks noChangeArrowheads="1"/>
                                </wps:cNvSpPr>
                                <wps:spPr bwMode="auto">
                                  <a:xfrm>
                                    <a:off x="852" y="738"/>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52" name="Line 1436"/>
                                <wps:cNvCnPr>
                                  <a:cxnSpLocks noChangeShapeType="1"/>
                                </wps:cNvCnPr>
                                <wps:spPr bwMode="auto">
                                  <a:xfrm flipH="1" flipV="1">
                                    <a:off x="859" y="74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3" name="Line 1437"/>
                                <wps:cNvCnPr>
                                  <a:cxnSpLocks noChangeShapeType="1"/>
                                </wps:cNvCnPr>
                                <wps:spPr bwMode="auto">
                                  <a:xfrm>
                                    <a:off x="895" y="781"/>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4" name="Line 1438"/>
                                <wps:cNvCnPr>
                                  <a:cxnSpLocks noChangeShapeType="1"/>
                                </wps:cNvCnPr>
                                <wps:spPr bwMode="auto">
                                  <a:xfrm flipH="1">
                                    <a:off x="859" y="781"/>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5" name="Line 1439"/>
                                <wps:cNvCnPr>
                                  <a:cxnSpLocks noChangeShapeType="1"/>
                                </wps:cNvCnPr>
                                <wps:spPr bwMode="auto">
                                  <a:xfrm flipV="1">
                                    <a:off x="895" y="74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6" name="Rectangle 1440"/>
                                <wps:cNvSpPr>
                                  <a:spLocks noChangeArrowheads="1"/>
                                </wps:cNvSpPr>
                                <wps:spPr bwMode="auto">
                                  <a:xfrm>
                                    <a:off x="1482" y="852"/>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57" name="Line 1441"/>
                                <wps:cNvCnPr>
                                  <a:cxnSpLocks noChangeShapeType="1"/>
                                </wps:cNvCnPr>
                                <wps:spPr bwMode="auto">
                                  <a:xfrm flipH="1" flipV="1">
                                    <a:off x="1489" y="85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8" name="Line 1442"/>
                                <wps:cNvCnPr>
                                  <a:cxnSpLocks noChangeShapeType="1"/>
                                </wps:cNvCnPr>
                                <wps:spPr bwMode="auto">
                                  <a:xfrm>
                                    <a:off x="1525" y="89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59" name="Line 1443"/>
                                <wps:cNvCnPr>
                                  <a:cxnSpLocks noChangeShapeType="1"/>
                                </wps:cNvCnPr>
                                <wps:spPr bwMode="auto">
                                  <a:xfrm flipH="1">
                                    <a:off x="1489" y="89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0" name="Line 1444"/>
                                <wps:cNvCnPr>
                                  <a:cxnSpLocks noChangeShapeType="1"/>
                                </wps:cNvCnPr>
                                <wps:spPr bwMode="auto">
                                  <a:xfrm flipV="1">
                                    <a:off x="1525" y="85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1" name="Rectangle 1445"/>
                                <wps:cNvSpPr>
                                  <a:spLocks noChangeArrowheads="1"/>
                                </wps:cNvSpPr>
                                <wps:spPr bwMode="auto">
                                  <a:xfrm>
                                    <a:off x="2119" y="809"/>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62" name="Line 1446"/>
                                <wps:cNvCnPr>
                                  <a:cxnSpLocks noChangeShapeType="1"/>
                                </wps:cNvCnPr>
                                <wps:spPr bwMode="auto">
                                  <a:xfrm flipH="1" flipV="1">
                                    <a:off x="2126" y="816"/>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3" name="Line 1447"/>
                                <wps:cNvCnPr>
                                  <a:cxnSpLocks noChangeShapeType="1"/>
                                </wps:cNvCnPr>
                                <wps:spPr bwMode="auto">
                                  <a:xfrm>
                                    <a:off x="2162" y="852"/>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4" name="Line 1448"/>
                                <wps:cNvCnPr>
                                  <a:cxnSpLocks noChangeShapeType="1"/>
                                </wps:cNvCnPr>
                                <wps:spPr bwMode="auto">
                                  <a:xfrm flipH="1">
                                    <a:off x="2126" y="852"/>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5" name="Line 1449"/>
                                <wps:cNvCnPr>
                                  <a:cxnSpLocks noChangeShapeType="1"/>
                                </wps:cNvCnPr>
                                <wps:spPr bwMode="auto">
                                  <a:xfrm flipV="1">
                                    <a:off x="2162" y="816"/>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6" name="Rectangle 1450"/>
                                <wps:cNvSpPr>
                                  <a:spLocks noChangeArrowheads="1"/>
                                </wps:cNvSpPr>
                                <wps:spPr bwMode="auto">
                                  <a:xfrm>
                                    <a:off x="2749" y="917"/>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67" name="Line 1451"/>
                                <wps:cNvCnPr>
                                  <a:cxnSpLocks noChangeShapeType="1"/>
                                </wps:cNvCnPr>
                                <wps:spPr bwMode="auto">
                                  <a:xfrm flipH="1" flipV="1">
                                    <a:off x="2756" y="924"/>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8" name="Line 1452"/>
                                <wps:cNvCnPr>
                                  <a:cxnSpLocks noChangeShapeType="1"/>
                                </wps:cNvCnPr>
                                <wps:spPr bwMode="auto">
                                  <a:xfrm>
                                    <a:off x="2792" y="960"/>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69" name="Line 1453"/>
                                <wps:cNvCnPr>
                                  <a:cxnSpLocks noChangeShapeType="1"/>
                                </wps:cNvCnPr>
                                <wps:spPr bwMode="auto">
                                  <a:xfrm flipH="1">
                                    <a:off x="2756" y="960"/>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0" name="Line 1454"/>
                                <wps:cNvCnPr>
                                  <a:cxnSpLocks noChangeShapeType="1"/>
                                </wps:cNvCnPr>
                                <wps:spPr bwMode="auto">
                                  <a:xfrm flipV="1">
                                    <a:off x="2792" y="924"/>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1" name="Rectangle 1455"/>
                                <wps:cNvSpPr>
                                  <a:spLocks noChangeArrowheads="1"/>
                                </wps:cNvSpPr>
                                <wps:spPr bwMode="auto">
                                  <a:xfrm>
                                    <a:off x="3379" y="902"/>
                                    <a:ext cx="101"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72" name="Line 1456"/>
                                <wps:cNvCnPr>
                                  <a:cxnSpLocks noChangeShapeType="1"/>
                                </wps:cNvCnPr>
                                <wps:spPr bwMode="auto">
                                  <a:xfrm flipH="1" flipV="1">
                                    <a:off x="3386" y="90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3" name="Line 1457"/>
                                <wps:cNvCnPr>
                                  <a:cxnSpLocks noChangeShapeType="1"/>
                                </wps:cNvCnPr>
                                <wps:spPr bwMode="auto">
                                  <a:xfrm>
                                    <a:off x="3422" y="94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4" name="Line 1458"/>
                                <wps:cNvCnPr>
                                  <a:cxnSpLocks noChangeShapeType="1"/>
                                </wps:cNvCnPr>
                                <wps:spPr bwMode="auto">
                                  <a:xfrm flipH="1">
                                    <a:off x="3386" y="945"/>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5" name="Line 1459"/>
                                <wps:cNvCnPr>
                                  <a:cxnSpLocks noChangeShapeType="1"/>
                                </wps:cNvCnPr>
                                <wps:spPr bwMode="auto">
                                  <a:xfrm flipV="1">
                                    <a:off x="3422" y="90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6" name="Rectangle 1460"/>
                                <wps:cNvSpPr>
                                  <a:spLocks noChangeArrowheads="1"/>
                                </wps:cNvSpPr>
                                <wps:spPr bwMode="auto">
                                  <a:xfrm>
                                    <a:off x="4009" y="1246"/>
                                    <a:ext cx="101"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77" name="Line 1461"/>
                                <wps:cNvCnPr>
                                  <a:cxnSpLocks noChangeShapeType="1"/>
                                </wps:cNvCnPr>
                                <wps:spPr bwMode="auto">
                                  <a:xfrm flipH="1" flipV="1">
                                    <a:off x="4016" y="1253"/>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8" name="Line 1462"/>
                                <wps:cNvCnPr>
                                  <a:cxnSpLocks noChangeShapeType="1"/>
                                </wps:cNvCnPr>
                                <wps:spPr bwMode="auto">
                                  <a:xfrm>
                                    <a:off x="4052" y="128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79" name="Line 1463"/>
                                <wps:cNvCnPr>
                                  <a:cxnSpLocks noChangeShapeType="1"/>
                                </wps:cNvCnPr>
                                <wps:spPr bwMode="auto">
                                  <a:xfrm flipH="1">
                                    <a:off x="4016" y="1289"/>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0" name="Line 1464"/>
                                <wps:cNvCnPr>
                                  <a:cxnSpLocks noChangeShapeType="1"/>
                                </wps:cNvCnPr>
                                <wps:spPr bwMode="auto">
                                  <a:xfrm flipV="1">
                                    <a:off x="4052" y="1253"/>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1" name="Rectangle 1465"/>
                                <wps:cNvSpPr>
                                  <a:spLocks noChangeArrowheads="1"/>
                                </wps:cNvSpPr>
                                <wps:spPr bwMode="auto">
                                  <a:xfrm>
                                    <a:off x="4639" y="1139"/>
                                    <a:ext cx="101"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82" name="Line 1466"/>
                                <wps:cNvCnPr>
                                  <a:cxnSpLocks noChangeShapeType="1"/>
                                </wps:cNvCnPr>
                                <wps:spPr bwMode="auto">
                                  <a:xfrm flipH="1" flipV="1">
                                    <a:off x="4647" y="1146"/>
                                    <a:ext cx="35"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3" name="Line 1467"/>
                                <wps:cNvCnPr>
                                  <a:cxnSpLocks noChangeShapeType="1"/>
                                </wps:cNvCnPr>
                                <wps:spPr bwMode="auto">
                                  <a:xfrm>
                                    <a:off x="4682" y="1181"/>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4" name="Line 1468"/>
                                <wps:cNvCnPr>
                                  <a:cxnSpLocks noChangeShapeType="1"/>
                                </wps:cNvCnPr>
                                <wps:spPr bwMode="auto">
                                  <a:xfrm flipH="1">
                                    <a:off x="4647" y="1181"/>
                                    <a:ext cx="35"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5" name="Line 1469"/>
                                <wps:cNvCnPr>
                                  <a:cxnSpLocks noChangeShapeType="1"/>
                                </wps:cNvCnPr>
                                <wps:spPr bwMode="auto">
                                  <a:xfrm flipV="1">
                                    <a:off x="4682" y="1146"/>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6" name="Rectangle 1470"/>
                                <wps:cNvSpPr>
                                  <a:spLocks noChangeArrowheads="1"/>
                                </wps:cNvSpPr>
                                <wps:spPr bwMode="auto">
                                  <a:xfrm>
                                    <a:off x="5277" y="730"/>
                                    <a:ext cx="100"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87" name="Line 1471"/>
                                <wps:cNvCnPr>
                                  <a:cxnSpLocks noChangeShapeType="1"/>
                                </wps:cNvCnPr>
                                <wps:spPr bwMode="auto">
                                  <a:xfrm flipH="1" flipV="1">
                                    <a:off x="5284" y="738"/>
                                    <a:ext cx="36"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8" name="Line 1472"/>
                                <wps:cNvCnPr>
                                  <a:cxnSpLocks noChangeShapeType="1"/>
                                </wps:cNvCnPr>
                                <wps:spPr bwMode="auto">
                                  <a:xfrm>
                                    <a:off x="5320" y="773"/>
                                    <a:ext cx="35"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89" name="Line 1473"/>
                                <wps:cNvCnPr>
                                  <a:cxnSpLocks noChangeShapeType="1"/>
                                </wps:cNvCnPr>
                                <wps:spPr bwMode="auto">
                                  <a:xfrm flipH="1">
                                    <a:off x="5284" y="773"/>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0" name="Line 1474"/>
                                <wps:cNvCnPr>
                                  <a:cxnSpLocks noChangeShapeType="1"/>
                                </wps:cNvCnPr>
                                <wps:spPr bwMode="auto">
                                  <a:xfrm flipV="1">
                                    <a:off x="5320" y="738"/>
                                    <a:ext cx="35" cy="35"/>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1" name="Rectangle 1475"/>
                                <wps:cNvSpPr>
                                  <a:spLocks noChangeArrowheads="1"/>
                                </wps:cNvSpPr>
                                <wps:spPr bwMode="auto">
                                  <a:xfrm>
                                    <a:off x="5907" y="501"/>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92" name="Line 1476"/>
                                <wps:cNvCnPr>
                                  <a:cxnSpLocks noChangeShapeType="1"/>
                                </wps:cNvCnPr>
                                <wps:spPr bwMode="auto">
                                  <a:xfrm flipH="1" flipV="1">
                                    <a:off x="5914" y="508"/>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3" name="Line 1477"/>
                                <wps:cNvCnPr>
                                  <a:cxnSpLocks noChangeShapeType="1"/>
                                </wps:cNvCnPr>
                                <wps:spPr bwMode="auto">
                                  <a:xfrm>
                                    <a:off x="5950" y="544"/>
                                    <a:ext cx="35"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4" name="Line 1478"/>
                                <wps:cNvCnPr>
                                  <a:cxnSpLocks noChangeShapeType="1"/>
                                </wps:cNvCnPr>
                                <wps:spPr bwMode="auto">
                                  <a:xfrm flipH="1">
                                    <a:off x="5914" y="544"/>
                                    <a:ext cx="36"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5" name="Line 1479"/>
                                <wps:cNvCnPr>
                                  <a:cxnSpLocks noChangeShapeType="1"/>
                                </wps:cNvCnPr>
                                <wps:spPr bwMode="auto">
                                  <a:xfrm flipV="1">
                                    <a:off x="5950" y="508"/>
                                    <a:ext cx="35" cy="36"/>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4996" name="Rectangle 1480"/>
                                <wps:cNvSpPr>
                                  <a:spLocks noChangeArrowheads="1"/>
                                </wps:cNvSpPr>
                                <wps:spPr bwMode="auto">
                                  <a:xfrm>
                                    <a:off x="866" y="831"/>
                                    <a:ext cx="72"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97" name="Line 1481"/>
                                <wps:cNvCnPr>
                                  <a:cxnSpLocks noChangeShapeType="1"/>
                                </wps:cNvCnPr>
                                <wps:spPr bwMode="auto">
                                  <a:xfrm flipH="1" flipV="1">
                                    <a:off x="873" y="838"/>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98" name="Line 1482"/>
                                <wps:cNvCnPr>
                                  <a:cxnSpLocks noChangeShapeType="1"/>
                                </wps:cNvCnPr>
                                <wps:spPr bwMode="auto">
                                  <a:xfrm>
                                    <a:off x="895" y="859"/>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4999" name="Line 1483"/>
                                <wps:cNvCnPr>
                                  <a:cxnSpLocks noChangeShapeType="1"/>
                                </wps:cNvCnPr>
                                <wps:spPr bwMode="auto">
                                  <a:xfrm flipH="1">
                                    <a:off x="873" y="859"/>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0" name="Line 1484"/>
                                <wps:cNvCnPr>
                                  <a:cxnSpLocks noChangeShapeType="1"/>
                                </wps:cNvCnPr>
                                <wps:spPr bwMode="auto">
                                  <a:xfrm flipV="1">
                                    <a:off x="895" y="838"/>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1" name="Line 1485"/>
                                <wps:cNvCnPr>
                                  <a:cxnSpLocks noChangeShapeType="1"/>
                                </wps:cNvCnPr>
                                <wps:spPr bwMode="auto">
                                  <a:xfrm flipV="1">
                                    <a:off x="895" y="838"/>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2" name="Line 1486"/>
                                <wps:cNvCnPr>
                                  <a:cxnSpLocks noChangeShapeType="1"/>
                                </wps:cNvCnPr>
                                <wps:spPr bwMode="auto">
                                  <a:xfrm>
                                    <a:off x="895" y="859"/>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3" name="Rectangle 1487"/>
                                <wps:cNvSpPr>
                                  <a:spLocks noChangeArrowheads="1"/>
                                </wps:cNvSpPr>
                                <wps:spPr bwMode="auto">
                                  <a:xfrm>
                                    <a:off x="1496" y="680"/>
                                    <a:ext cx="72"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04" name="Line 1488"/>
                                <wps:cNvCnPr>
                                  <a:cxnSpLocks noChangeShapeType="1"/>
                                </wps:cNvCnPr>
                                <wps:spPr bwMode="auto">
                                  <a:xfrm flipH="1" flipV="1">
                                    <a:off x="1503" y="687"/>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5" name="Line 1489"/>
                                <wps:cNvCnPr>
                                  <a:cxnSpLocks noChangeShapeType="1"/>
                                </wps:cNvCnPr>
                                <wps:spPr bwMode="auto">
                                  <a:xfrm>
                                    <a:off x="1525" y="709"/>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6" name="Line 1490"/>
                                <wps:cNvCnPr>
                                  <a:cxnSpLocks noChangeShapeType="1"/>
                                </wps:cNvCnPr>
                                <wps:spPr bwMode="auto">
                                  <a:xfrm flipH="1">
                                    <a:off x="1503" y="709"/>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7" name="Line 1491"/>
                                <wps:cNvCnPr>
                                  <a:cxnSpLocks noChangeShapeType="1"/>
                                </wps:cNvCnPr>
                                <wps:spPr bwMode="auto">
                                  <a:xfrm flipV="1">
                                    <a:off x="1525" y="687"/>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8" name="Line 1492"/>
                                <wps:cNvCnPr>
                                  <a:cxnSpLocks noChangeShapeType="1"/>
                                </wps:cNvCnPr>
                                <wps:spPr bwMode="auto">
                                  <a:xfrm flipV="1">
                                    <a:off x="1525" y="687"/>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09" name="Line 1493"/>
                                <wps:cNvCnPr>
                                  <a:cxnSpLocks noChangeShapeType="1"/>
                                </wps:cNvCnPr>
                                <wps:spPr bwMode="auto">
                                  <a:xfrm>
                                    <a:off x="1525" y="709"/>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0" name="Rectangle 1494"/>
                                <wps:cNvSpPr>
                                  <a:spLocks noChangeArrowheads="1"/>
                                </wps:cNvSpPr>
                                <wps:spPr bwMode="auto">
                                  <a:xfrm>
                                    <a:off x="2134" y="1067"/>
                                    <a:ext cx="71"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11" name="Line 1495"/>
                                <wps:cNvCnPr>
                                  <a:cxnSpLocks noChangeShapeType="1"/>
                                </wps:cNvCnPr>
                                <wps:spPr bwMode="auto">
                                  <a:xfrm flipH="1" flipV="1">
                                    <a:off x="2141" y="1074"/>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2" name="Line 1496"/>
                                <wps:cNvCnPr>
                                  <a:cxnSpLocks noChangeShapeType="1"/>
                                </wps:cNvCnPr>
                                <wps:spPr bwMode="auto">
                                  <a:xfrm>
                                    <a:off x="2162" y="1096"/>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3" name="Line 1497"/>
                                <wps:cNvCnPr>
                                  <a:cxnSpLocks noChangeShapeType="1"/>
                                </wps:cNvCnPr>
                                <wps:spPr bwMode="auto">
                                  <a:xfrm flipH="1">
                                    <a:off x="2141" y="1096"/>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4" name="Line 1498"/>
                                <wps:cNvCnPr>
                                  <a:cxnSpLocks noChangeShapeType="1"/>
                                </wps:cNvCnPr>
                                <wps:spPr bwMode="auto">
                                  <a:xfrm flipV="1">
                                    <a:off x="2162" y="107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5" name="Line 1499"/>
                                <wps:cNvCnPr>
                                  <a:cxnSpLocks noChangeShapeType="1"/>
                                </wps:cNvCnPr>
                                <wps:spPr bwMode="auto">
                                  <a:xfrm flipV="1">
                                    <a:off x="2162" y="107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6" name="Line 1500"/>
                                <wps:cNvCnPr>
                                  <a:cxnSpLocks noChangeShapeType="1"/>
                                </wps:cNvCnPr>
                                <wps:spPr bwMode="auto">
                                  <a:xfrm>
                                    <a:off x="2162" y="1096"/>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7" name="Rectangle 1501"/>
                                <wps:cNvSpPr>
                                  <a:spLocks noChangeArrowheads="1"/>
                                </wps:cNvSpPr>
                                <wps:spPr bwMode="auto">
                                  <a:xfrm>
                                    <a:off x="2764" y="745"/>
                                    <a:ext cx="71"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18" name="Line 1502"/>
                                <wps:cNvCnPr>
                                  <a:cxnSpLocks noChangeShapeType="1"/>
                                </wps:cNvCnPr>
                                <wps:spPr bwMode="auto">
                                  <a:xfrm flipH="1" flipV="1">
                                    <a:off x="2771" y="752"/>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19" name="Line 1503"/>
                                <wps:cNvCnPr>
                                  <a:cxnSpLocks noChangeShapeType="1"/>
                                </wps:cNvCnPr>
                                <wps:spPr bwMode="auto">
                                  <a:xfrm>
                                    <a:off x="2792" y="773"/>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0" name="Line 1504"/>
                                <wps:cNvCnPr>
                                  <a:cxnSpLocks noChangeShapeType="1"/>
                                </wps:cNvCnPr>
                                <wps:spPr bwMode="auto">
                                  <a:xfrm flipH="1">
                                    <a:off x="2771" y="773"/>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1" name="Line 1505"/>
                                <wps:cNvCnPr>
                                  <a:cxnSpLocks noChangeShapeType="1"/>
                                </wps:cNvCnPr>
                                <wps:spPr bwMode="auto">
                                  <a:xfrm flipV="1">
                                    <a:off x="2792" y="752"/>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2" name="Line 1506"/>
                                <wps:cNvCnPr>
                                  <a:cxnSpLocks noChangeShapeType="1"/>
                                </wps:cNvCnPr>
                                <wps:spPr bwMode="auto">
                                  <a:xfrm flipV="1">
                                    <a:off x="2792" y="752"/>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3" name="Line 1507"/>
                                <wps:cNvCnPr>
                                  <a:cxnSpLocks noChangeShapeType="1"/>
                                </wps:cNvCnPr>
                                <wps:spPr bwMode="auto">
                                  <a:xfrm>
                                    <a:off x="2792" y="773"/>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4" name="Rectangle 1508"/>
                                <wps:cNvSpPr>
                                  <a:spLocks noChangeArrowheads="1"/>
                                </wps:cNvSpPr>
                                <wps:spPr bwMode="auto">
                                  <a:xfrm>
                                    <a:off x="3394" y="823"/>
                                    <a:ext cx="71"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25" name="Line 1509"/>
                                <wps:cNvCnPr>
                                  <a:cxnSpLocks noChangeShapeType="1"/>
                                </wps:cNvCnPr>
                                <wps:spPr bwMode="auto">
                                  <a:xfrm flipH="1" flipV="1">
                                    <a:off x="3401" y="831"/>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6" name="Line 1510"/>
                                <wps:cNvCnPr>
                                  <a:cxnSpLocks noChangeShapeType="1"/>
                                </wps:cNvCnPr>
                                <wps:spPr bwMode="auto">
                                  <a:xfrm>
                                    <a:off x="3422" y="852"/>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7" name="Line 1511"/>
                                <wps:cNvCnPr>
                                  <a:cxnSpLocks noChangeShapeType="1"/>
                                </wps:cNvCnPr>
                                <wps:spPr bwMode="auto">
                                  <a:xfrm flipH="1">
                                    <a:off x="3401" y="852"/>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8" name="Line 1512"/>
                                <wps:cNvCnPr>
                                  <a:cxnSpLocks noChangeShapeType="1"/>
                                </wps:cNvCnPr>
                                <wps:spPr bwMode="auto">
                                  <a:xfrm flipV="1">
                                    <a:off x="3422" y="831"/>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29" name="Line 1513"/>
                                <wps:cNvCnPr>
                                  <a:cxnSpLocks noChangeShapeType="1"/>
                                </wps:cNvCnPr>
                                <wps:spPr bwMode="auto">
                                  <a:xfrm flipV="1">
                                    <a:off x="3422" y="831"/>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0" name="Line 1514"/>
                                <wps:cNvCnPr>
                                  <a:cxnSpLocks noChangeShapeType="1"/>
                                </wps:cNvCnPr>
                                <wps:spPr bwMode="auto">
                                  <a:xfrm>
                                    <a:off x="3422" y="852"/>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1" name="Rectangle 1515"/>
                                <wps:cNvSpPr>
                                  <a:spLocks noChangeArrowheads="1"/>
                                </wps:cNvSpPr>
                                <wps:spPr bwMode="auto">
                                  <a:xfrm>
                                    <a:off x="4024" y="1346"/>
                                    <a:ext cx="71"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32" name="Line 1516"/>
                                <wps:cNvCnPr>
                                  <a:cxnSpLocks noChangeShapeType="1"/>
                                </wps:cNvCnPr>
                                <wps:spPr bwMode="auto">
                                  <a:xfrm flipH="1" flipV="1">
                                    <a:off x="4031" y="1353"/>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3" name="Line 1517"/>
                                <wps:cNvCnPr>
                                  <a:cxnSpLocks noChangeShapeType="1"/>
                                </wps:cNvCnPr>
                                <wps:spPr bwMode="auto">
                                  <a:xfrm>
                                    <a:off x="4052" y="1375"/>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4" name="Line 1518"/>
                                <wps:cNvCnPr>
                                  <a:cxnSpLocks noChangeShapeType="1"/>
                                </wps:cNvCnPr>
                                <wps:spPr bwMode="auto">
                                  <a:xfrm flipH="1">
                                    <a:off x="4031" y="1375"/>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5" name="Line 1519"/>
                                <wps:cNvCnPr>
                                  <a:cxnSpLocks noChangeShapeType="1"/>
                                </wps:cNvCnPr>
                                <wps:spPr bwMode="auto">
                                  <a:xfrm flipV="1">
                                    <a:off x="4052" y="1353"/>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6" name="Line 1520"/>
                                <wps:cNvCnPr>
                                  <a:cxnSpLocks noChangeShapeType="1"/>
                                </wps:cNvCnPr>
                                <wps:spPr bwMode="auto">
                                  <a:xfrm flipV="1">
                                    <a:off x="4052" y="1353"/>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7" name="Line 1521"/>
                                <wps:cNvCnPr>
                                  <a:cxnSpLocks noChangeShapeType="1"/>
                                </wps:cNvCnPr>
                                <wps:spPr bwMode="auto">
                                  <a:xfrm>
                                    <a:off x="4052" y="1375"/>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38" name="Rectangle 1522"/>
                                <wps:cNvSpPr>
                                  <a:spLocks noChangeArrowheads="1"/>
                                </wps:cNvSpPr>
                                <wps:spPr bwMode="auto">
                                  <a:xfrm>
                                    <a:off x="4654" y="1253"/>
                                    <a:ext cx="71"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39" name="Line 1523"/>
                                <wps:cNvCnPr>
                                  <a:cxnSpLocks noChangeShapeType="1"/>
                                </wps:cNvCnPr>
                                <wps:spPr bwMode="auto">
                                  <a:xfrm flipH="1" flipV="1">
                                    <a:off x="4661" y="1260"/>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0" name="Line 1524"/>
                                <wps:cNvCnPr>
                                  <a:cxnSpLocks noChangeShapeType="1"/>
                                </wps:cNvCnPr>
                                <wps:spPr bwMode="auto">
                                  <a:xfrm>
                                    <a:off x="4682" y="1282"/>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1" name="Line 1525"/>
                                <wps:cNvCnPr>
                                  <a:cxnSpLocks noChangeShapeType="1"/>
                                </wps:cNvCnPr>
                                <wps:spPr bwMode="auto">
                                  <a:xfrm flipH="1">
                                    <a:off x="4661" y="1282"/>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2" name="Line 1526"/>
                                <wps:cNvCnPr>
                                  <a:cxnSpLocks noChangeShapeType="1"/>
                                </wps:cNvCnPr>
                                <wps:spPr bwMode="auto">
                                  <a:xfrm flipV="1">
                                    <a:off x="4682" y="1260"/>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3" name="Line 1527"/>
                                <wps:cNvCnPr>
                                  <a:cxnSpLocks noChangeShapeType="1"/>
                                </wps:cNvCnPr>
                                <wps:spPr bwMode="auto">
                                  <a:xfrm flipV="1">
                                    <a:off x="4682" y="1260"/>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4" name="Line 1528"/>
                                <wps:cNvCnPr>
                                  <a:cxnSpLocks noChangeShapeType="1"/>
                                </wps:cNvCnPr>
                                <wps:spPr bwMode="auto">
                                  <a:xfrm>
                                    <a:off x="4682" y="1282"/>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5" name="Rectangle 1529"/>
                                <wps:cNvSpPr>
                                  <a:spLocks noChangeArrowheads="1"/>
                                </wps:cNvSpPr>
                                <wps:spPr bwMode="auto">
                                  <a:xfrm>
                                    <a:off x="5291" y="895"/>
                                    <a:ext cx="71"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46" name="Line 1530"/>
                                <wps:cNvCnPr>
                                  <a:cxnSpLocks noChangeShapeType="1"/>
                                </wps:cNvCnPr>
                                <wps:spPr bwMode="auto">
                                  <a:xfrm flipH="1" flipV="1">
                                    <a:off x="5298" y="902"/>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7" name="Line 1531"/>
                                <wps:cNvCnPr>
                                  <a:cxnSpLocks noChangeShapeType="1"/>
                                </wps:cNvCnPr>
                                <wps:spPr bwMode="auto">
                                  <a:xfrm>
                                    <a:off x="5320" y="924"/>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8" name="Line 1532"/>
                                <wps:cNvCnPr>
                                  <a:cxnSpLocks noChangeShapeType="1"/>
                                </wps:cNvCnPr>
                                <wps:spPr bwMode="auto">
                                  <a:xfrm flipH="1">
                                    <a:off x="5298" y="924"/>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49" name="Line 1533"/>
                                <wps:cNvCnPr>
                                  <a:cxnSpLocks noChangeShapeType="1"/>
                                </wps:cNvCnPr>
                                <wps:spPr bwMode="auto">
                                  <a:xfrm flipV="1">
                                    <a:off x="5320" y="902"/>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0" name="Line 1534"/>
                                <wps:cNvCnPr>
                                  <a:cxnSpLocks noChangeShapeType="1"/>
                                </wps:cNvCnPr>
                                <wps:spPr bwMode="auto">
                                  <a:xfrm flipV="1">
                                    <a:off x="5320" y="902"/>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1" name="Line 1535"/>
                                <wps:cNvCnPr>
                                  <a:cxnSpLocks noChangeShapeType="1"/>
                                </wps:cNvCnPr>
                                <wps:spPr bwMode="auto">
                                  <a:xfrm>
                                    <a:off x="5320" y="924"/>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2" name="Rectangle 1536"/>
                                <wps:cNvSpPr>
                                  <a:spLocks noChangeArrowheads="1"/>
                                </wps:cNvSpPr>
                                <wps:spPr bwMode="auto">
                                  <a:xfrm>
                                    <a:off x="5921" y="637"/>
                                    <a:ext cx="72" cy="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53" name="Line 1537"/>
                                <wps:cNvCnPr>
                                  <a:cxnSpLocks noChangeShapeType="1"/>
                                </wps:cNvCnPr>
                                <wps:spPr bwMode="auto">
                                  <a:xfrm flipH="1" flipV="1">
                                    <a:off x="5928" y="644"/>
                                    <a:ext cx="22"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4" name="Line 1538"/>
                                <wps:cNvCnPr>
                                  <a:cxnSpLocks noChangeShapeType="1"/>
                                </wps:cNvCnPr>
                                <wps:spPr bwMode="auto">
                                  <a:xfrm>
                                    <a:off x="5950" y="666"/>
                                    <a:ext cx="21"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5" name="Line 1539"/>
                                <wps:cNvCnPr>
                                  <a:cxnSpLocks noChangeShapeType="1"/>
                                </wps:cNvCnPr>
                                <wps:spPr bwMode="auto">
                                  <a:xfrm flipH="1">
                                    <a:off x="5928" y="666"/>
                                    <a:ext cx="22"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6" name="Line 1540"/>
                                <wps:cNvCnPr>
                                  <a:cxnSpLocks noChangeShapeType="1"/>
                                </wps:cNvCnPr>
                                <wps:spPr bwMode="auto">
                                  <a:xfrm flipV="1">
                                    <a:off x="5950" y="644"/>
                                    <a:ext cx="21"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7" name="Line 1541"/>
                                <wps:cNvCnPr>
                                  <a:cxnSpLocks noChangeShapeType="1"/>
                                </wps:cNvCnPr>
                                <wps:spPr bwMode="auto">
                                  <a:xfrm flipV="1">
                                    <a:off x="5950" y="644"/>
                                    <a:ext cx="0" cy="22"/>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8" name="Line 1542"/>
                                <wps:cNvCnPr>
                                  <a:cxnSpLocks noChangeShapeType="1"/>
                                </wps:cNvCnPr>
                                <wps:spPr bwMode="auto">
                                  <a:xfrm>
                                    <a:off x="5950" y="666"/>
                                    <a:ext cx="0" cy="21"/>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59" name="Rectangle 1543"/>
                                <wps:cNvSpPr>
                                  <a:spLocks noChangeArrowheads="1"/>
                                </wps:cNvSpPr>
                                <wps:spPr bwMode="auto">
                                  <a:xfrm>
                                    <a:off x="136" y="2800"/>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807C56" w14:textId="77777777" w:rsidR="00B44842" w:rsidRDefault="00B44842" w:rsidP="00B44842">
                                      <w:r>
                                        <w:rPr>
                                          <w:rFonts w:ascii="Arial" w:hAnsi="Arial" w:cs="Arial"/>
                                          <w:color w:val="000000"/>
                                          <w:sz w:val="12"/>
                                          <w:szCs w:val="12"/>
                                        </w:rPr>
                                        <w:t>1</w:t>
                                      </w:r>
                                    </w:p>
                                  </w:txbxContent>
                                </wps:txbx>
                                <wps:bodyPr rot="0" vert="horz" wrap="none" lIns="0" tIns="0" rIns="0" bIns="0" anchor="t" anchorCtr="0">
                                  <a:spAutoFit/>
                                </wps:bodyPr>
                              </wps:wsp>
                              <wps:wsp>
                                <wps:cNvPr id="25060" name="Rectangle 1544"/>
                                <wps:cNvSpPr>
                                  <a:spLocks noChangeArrowheads="1"/>
                                </wps:cNvSpPr>
                                <wps:spPr bwMode="auto">
                                  <a:xfrm>
                                    <a:off x="136" y="1890"/>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980DD5" w14:textId="77777777" w:rsidR="00B44842" w:rsidRDefault="00B44842" w:rsidP="00B44842">
                                      <w:r>
                                        <w:rPr>
                                          <w:rFonts w:ascii="Arial" w:hAnsi="Arial" w:cs="Arial"/>
                                          <w:color w:val="000000"/>
                                          <w:sz w:val="12"/>
                                          <w:szCs w:val="12"/>
                                        </w:rPr>
                                        <w:t>2</w:t>
                                      </w:r>
                                    </w:p>
                                  </w:txbxContent>
                                </wps:txbx>
                                <wps:bodyPr rot="0" vert="horz" wrap="none" lIns="0" tIns="0" rIns="0" bIns="0" anchor="t" anchorCtr="0">
                                  <a:spAutoFit/>
                                </wps:bodyPr>
                              </wps:wsp>
                              <wps:wsp>
                                <wps:cNvPr id="25061" name="Rectangle 1545"/>
                                <wps:cNvSpPr>
                                  <a:spLocks noChangeArrowheads="1"/>
                                </wps:cNvSpPr>
                                <wps:spPr bwMode="auto">
                                  <a:xfrm>
                                    <a:off x="136" y="981"/>
                                    <a:ext cx="67"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5734C" w14:textId="77777777" w:rsidR="00B44842" w:rsidRDefault="00B44842" w:rsidP="00B44842">
                                      <w:r>
                                        <w:rPr>
                                          <w:rFonts w:ascii="Arial" w:hAnsi="Arial" w:cs="Arial"/>
                                          <w:color w:val="000000"/>
                                          <w:sz w:val="12"/>
                                          <w:szCs w:val="12"/>
                                        </w:rPr>
                                        <w:t>3</w:t>
                                      </w:r>
                                    </w:p>
                                  </w:txbxContent>
                                </wps:txbx>
                                <wps:bodyPr rot="0" vert="horz" wrap="none" lIns="0" tIns="0" rIns="0" bIns="0" anchor="t" anchorCtr="0">
                                  <a:spAutoFit/>
                                </wps:bodyPr>
                              </wps:wsp>
                            </wpg:wgp>
                            <wps:wsp>
                              <wps:cNvPr id="25062" name="Rectangle 1547"/>
                              <wps:cNvSpPr>
                                <a:spLocks noChangeArrowheads="1"/>
                              </wps:cNvSpPr>
                              <wps:spPr bwMode="auto">
                                <a:xfrm>
                                  <a:off x="86360" y="45720"/>
                                  <a:ext cx="4254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22A5F" w14:textId="77777777" w:rsidR="00B44842" w:rsidRDefault="00B44842" w:rsidP="00B44842">
                                    <w:r>
                                      <w:rPr>
                                        <w:rFonts w:ascii="Arial" w:hAnsi="Arial" w:cs="Arial"/>
                                        <w:color w:val="000000"/>
                                        <w:sz w:val="12"/>
                                        <w:szCs w:val="12"/>
                                      </w:rPr>
                                      <w:t>4</w:t>
                                    </w:r>
                                  </w:p>
                                </w:txbxContent>
                              </wps:txbx>
                              <wps:bodyPr rot="0" vert="horz" wrap="none" lIns="0" tIns="0" rIns="0" bIns="0" anchor="t" anchorCtr="0">
                                <a:spAutoFit/>
                              </wps:bodyPr>
                            </wps:wsp>
                            <wps:wsp>
                              <wps:cNvPr id="25063" name="Rectangle 1548"/>
                              <wps:cNvSpPr>
                                <a:spLocks noChangeArrowheads="1"/>
                              </wps:cNvSpPr>
                              <wps:spPr bwMode="auto">
                                <a:xfrm>
                                  <a:off x="55435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78BDB" w14:textId="77777777" w:rsidR="00B44842" w:rsidRDefault="00B44842" w:rsidP="00B44842">
                                    <w:r>
                                      <w:rPr>
                                        <w:rFonts w:ascii="Arial" w:hAnsi="Arial" w:cs="Arial"/>
                                        <w:b/>
                                        <w:bCs/>
                                        <w:color w:val="000000"/>
                                        <w:sz w:val="8"/>
                                        <w:szCs w:val="8"/>
                                      </w:rPr>
                                      <w:t>1</w:t>
                                    </w:r>
                                  </w:p>
                                </w:txbxContent>
                              </wps:txbx>
                              <wps:bodyPr rot="0" vert="horz" wrap="none" lIns="0" tIns="0" rIns="0" bIns="0" anchor="t" anchorCtr="0">
                                <a:spAutoFit/>
                              </wps:bodyPr>
                            </wps:wsp>
                            <wps:wsp>
                              <wps:cNvPr id="25064" name="Rectangle 1549"/>
                              <wps:cNvSpPr>
                                <a:spLocks noChangeArrowheads="1"/>
                              </wps:cNvSpPr>
                              <wps:spPr bwMode="auto">
                                <a:xfrm>
                                  <a:off x="95440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4F7EEE" w14:textId="77777777" w:rsidR="00B44842" w:rsidRDefault="00B44842" w:rsidP="00B44842">
                                    <w:r>
                                      <w:rPr>
                                        <w:rFonts w:ascii="Arial" w:hAnsi="Arial" w:cs="Arial"/>
                                        <w:b/>
                                        <w:bCs/>
                                        <w:color w:val="000000"/>
                                        <w:sz w:val="8"/>
                                        <w:szCs w:val="8"/>
                                      </w:rPr>
                                      <w:t>2</w:t>
                                    </w:r>
                                  </w:p>
                                </w:txbxContent>
                              </wps:txbx>
                              <wps:bodyPr rot="0" vert="horz" wrap="none" lIns="0" tIns="0" rIns="0" bIns="0" anchor="t" anchorCtr="0">
                                <a:spAutoFit/>
                              </wps:bodyPr>
                            </wps:wsp>
                            <wps:wsp>
                              <wps:cNvPr id="25065" name="Rectangle 1550"/>
                              <wps:cNvSpPr>
                                <a:spLocks noChangeArrowheads="1"/>
                              </wps:cNvSpPr>
                              <wps:spPr bwMode="auto">
                                <a:xfrm>
                                  <a:off x="135953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F6C26" w14:textId="77777777" w:rsidR="00B44842" w:rsidRDefault="00B44842" w:rsidP="00B44842">
                                    <w:r>
                                      <w:rPr>
                                        <w:rFonts w:ascii="Arial" w:hAnsi="Arial" w:cs="Arial"/>
                                        <w:b/>
                                        <w:bCs/>
                                        <w:color w:val="000000"/>
                                        <w:sz w:val="8"/>
                                        <w:szCs w:val="8"/>
                                      </w:rPr>
                                      <w:t>3</w:t>
                                    </w:r>
                                  </w:p>
                                </w:txbxContent>
                              </wps:txbx>
                              <wps:bodyPr rot="0" vert="horz" wrap="none" lIns="0" tIns="0" rIns="0" bIns="0" anchor="t" anchorCtr="0">
                                <a:spAutoFit/>
                              </wps:bodyPr>
                            </wps:wsp>
                            <wps:wsp>
                              <wps:cNvPr id="25066" name="Rectangle 1551"/>
                              <wps:cNvSpPr>
                                <a:spLocks noChangeArrowheads="1"/>
                              </wps:cNvSpPr>
                              <wps:spPr bwMode="auto">
                                <a:xfrm>
                                  <a:off x="175958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00937" w14:textId="77777777" w:rsidR="00B44842" w:rsidRDefault="00B44842" w:rsidP="00B44842">
                                    <w:r>
                                      <w:rPr>
                                        <w:rFonts w:ascii="Arial" w:hAnsi="Arial" w:cs="Arial"/>
                                        <w:b/>
                                        <w:bCs/>
                                        <w:color w:val="000000"/>
                                        <w:sz w:val="8"/>
                                        <w:szCs w:val="8"/>
                                      </w:rPr>
                                      <w:t>4</w:t>
                                    </w:r>
                                  </w:p>
                                </w:txbxContent>
                              </wps:txbx>
                              <wps:bodyPr rot="0" vert="horz" wrap="none" lIns="0" tIns="0" rIns="0" bIns="0" anchor="t" anchorCtr="0">
                                <a:spAutoFit/>
                              </wps:bodyPr>
                            </wps:wsp>
                            <wps:wsp>
                              <wps:cNvPr id="25067" name="Rectangle 1552"/>
                              <wps:cNvSpPr>
                                <a:spLocks noChangeArrowheads="1"/>
                              </wps:cNvSpPr>
                              <wps:spPr bwMode="auto">
                                <a:xfrm>
                                  <a:off x="215963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29175B" w14:textId="77777777" w:rsidR="00B44842" w:rsidRDefault="00B44842" w:rsidP="00B44842">
                                    <w:r>
                                      <w:rPr>
                                        <w:rFonts w:ascii="Arial" w:hAnsi="Arial" w:cs="Arial"/>
                                        <w:b/>
                                        <w:bCs/>
                                        <w:color w:val="000000"/>
                                        <w:sz w:val="8"/>
                                        <w:szCs w:val="8"/>
                                      </w:rPr>
                                      <w:t>5</w:t>
                                    </w:r>
                                  </w:p>
                                </w:txbxContent>
                              </wps:txbx>
                              <wps:bodyPr rot="0" vert="horz" wrap="none" lIns="0" tIns="0" rIns="0" bIns="0" anchor="t" anchorCtr="0">
                                <a:spAutoFit/>
                              </wps:bodyPr>
                            </wps:wsp>
                            <wps:wsp>
                              <wps:cNvPr id="25068" name="Rectangle 1553"/>
                              <wps:cNvSpPr>
                                <a:spLocks noChangeArrowheads="1"/>
                              </wps:cNvSpPr>
                              <wps:spPr bwMode="auto">
                                <a:xfrm>
                                  <a:off x="255968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8685E" w14:textId="77777777" w:rsidR="00B44842" w:rsidRDefault="00B44842" w:rsidP="00B44842">
                                    <w:r>
                                      <w:rPr>
                                        <w:rFonts w:ascii="Arial" w:hAnsi="Arial" w:cs="Arial"/>
                                        <w:b/>
                                        <w:bCs/>
                                        <w:color w:val="000000"/>
                                        <w:sz w:val="8"/>
                                        <w:szCs w:val="8"/>
                                      </w:rPr>
                                      <w:t>6</w:t>
                                    </w:r>
                                  </w:p>
                                </w:txbxContent>
                              </wps:txbx>
                              <wps:bodyPr rot="0" vert="horz" wrap="none" lIns="0" tIns="0" rIns="0" bIns="0" anchor="t" anchorCtr="0">
                                <a:spAutoFit/>
                              </wps:bodyPr>
                            </wps:wsp>
                            <wps:wsp>
                              <wps:cNvPr id="25069" name="Rectangle 1554"/>
                              <wps:cNvSpPr>
                                <a:spLocks noChangeArrowheads="1"/>
                              </wps:cNvSpPr>
                              <wps:spPr bwMode="auto">
                                <a:xfrm>
                                  <a:off x="2959735"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A1C9A" w14:textId="77777777" w:rsidR="00B44842" w:rsidRDefault="00B44842" w:rsidP="00B44842">
                                    <w:r>
                                      <w:rPr>
                                        <w:rFonts w:ascii="Arial" w:hAnsi="Arial" w:cs="Arial"/>
                                        <w:b/>
                                        <w:bCs/>
                                        <w:color w:val="000000"/>
                                        <w:sz w:val="8"/>
                                        <w:szCs w:val="8"/>
                                      </w:rPr>
                                      <w:t>7</w:t>
                                    </w:r>
                                  </w:p>
                                </w:txbxContent>
                              </wps:txbx>
                              <wps:bodyPr rot="0" vert="horz" wrap="none" lIns="0" tIns="0" rIns="0" bIns="0" anchor="t" anchorCtr="0">
                                <a:spAutoFit/>
                              </wps:bodyPr>
                            </wps:wsp>
                            <wps:wsp>
                              <wps:cNvPr id="25070" name="Rectangle 1555"/>
                              <wps:cNvSpPr>
                                <a:spLocks noChangeArrowheads="1"/>
                              </wps:cNvSpPr>
                              <wps:spPr bwMode="auto">
                                <a:xfrm>
                                  <a:off x="3364230"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95FED" w14:textId="77777777" w:rsidR="00B44842" w:rsidRDefault="00B44842" w:rsidP="00B44842">
                                    <w:r>
                                      <w:rPr>
                                        <w:rFonts w:ascii="Arial" w:hAnsi="Arial" w:cs="Arial"/>
                                        <w:b/>
                                        <w:bCs/>
                                        <w:color w:val="000000"/>
                                        <w:sz w:val="8"/>
                                        <w:szCs w:val="8"/>
                                      </w:rPr>
                                      <w:t>8</w:t>
                                    </w:r>
                                  </w:p>
                                </w:txbxContent>
                              </wps:txbx>
                              <wps:bodyPr rot="0" vert="horz" wrap="none" lIns="0" tIns="0" rIns="0" bIns="0" anchor="t" anchorCtr="0">
                                <a:spAutoFit/>
                              </wps:bodyPr>
                            </wps:wsp>
                            <wps:wsp>
                              <wps:cNvPr id="25071" name="Rectangle 1556"/>
                              <wps:cNvSpPr>
                                <a:spLocks noChangeArrowheads="1"/>
                              </wps:cNvSpPr>
                              <wps:spPr bwMode="auto">
                                <a:xfrm>
                                  <a:off x="3764280" y="1868805"/>
                                  <a:ext cx="2857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F13FD0" w14:textId="77777777" w:rsidR="00B44842" w:rsidRDefault="00B44842" w:rsidP="00B44842">
                                    <w:r>
                                      <w:rPr>
                                        <w:rFonts w:ascii="Arial" w:hAnsi="Arial" w:cs="Arial"/>
                                        <w:b/>
                                        <w:bCs/>
                                        <w:color w:val="000000"/>
                                        <w:sz w:val="8"/>
                                        <w:szCs w:val="8"/>
                                      </w:rPr>
                                      <w:t>9</w:t>
                                    </w:r>
                                  </w:p>
                                </w:txbxContent>
                              </wps:txbx>
                              <wps:bodyPr rot="0" vert="horz" wrap="none" lIns="0" tIns="0" rIns="0" bIns="0" anchor="t" anchorCtr="0">
                                <a:spAutoFit/>
                              </wps:bodyPr>
                            </wps:wsp>
                            <wps:wsp>
                              <wps:cNvPr id="25072" name="Rectangle 1557"/>
                              <wps:cNvSpPr>
                                <a:spLocks noChangeArrowheads="1"/>
                              </wps:cNvSpPr>
                              <wps:spPr bwMode="auto">
                                <a:xfrm>
                                  <a:off x="3469005" y="1050290"/>
                                  <a:ext cx="522605" cy="527685"/>
                                </a:xfrm>
                                <a:prstGeom prst="rect">
                                  <a:avLst/>
                                </a:prstGeom>
                                <a:solidFill>
                                  <a:srgbClr val="FFFFFF"/>
                                </a:solidFill>
                                <a:ln w="0">
                                  <a:solidFill>
                                    <a:srgbClr val="000000"/>
                                  </a:solidFill>
                                  <a:prstDash val="solid"/>
                                  <a:miter lim="800000"/>
                                  <a:headEnd/>
                                  <a:tailEnd/>
                                </a:ln>
                              </wps:spPr>
                              <wps:bodyPr rot="0" vert="horz" wrap="square" lIns="91440" tIns="45720" rIns="91440" bIns="45720" anchor="t" anchorCtr="0" upright="1">
                                <a:noAutofit/>
                              </wps:bodyPr>
                            </wps:wsp>
                            <wps:wsp>
                              <wps:cNvPr id="25073" name="Line 1558"/>
                              <wps:cNvCnPr>
                                <a:cxnSpLocks noChangeShapeType="1"/>
                              </wps:cNvCnPr>
                              <wps:spPr bwMode="auto">
                                <a:xfrm>
                                  <a:off x="3491230" y="1109345"/>
                                  <a:ext cx="132080" cy="0"/>
                                </a:xfrm>
                                <a:prstGeom prst="line">
                                  <a:avLst/>
                                </a:prstGeom>
                                <a:noFill/>
                                <a:ln w="8890">
                                  <a:solidFill>
                                    <a:srgbClr val="000080"/>
                                  </a:solidFill>
                                  <a:prstDash val="solid"/>
                                  <a:round/>
                                  <a:headEnd/>
                                  <a:tailEnd/>
                                </a:ln>
                                <a:extLst>
                                  <a:ext uri="{909E8E84-426E-40DD-AFC4-6F175D3DCCD1}">
                                    <a14:hiddenFill xmlns:a14="http://schemas.microsoft.com/office/drawing/2010/main">
                                      <a:noFill/>
                                    </a14:hiddenFill>
                                  </a:ext>
                                </a:extLst>
                              </wps:spPr>
                              <wps:bodyPr/>
                            </wps:wsp>
                            <wps:wsp>
                              <wps:cNvPr id="25074" name="Freeform 1559"/>
                              <wps:cNvSpPr>
                                <a:spLocks/>
                              </wps:cNvSpPr>
                              <wps:spPr bwMode="auto">
                                <a:xfrm>
                                  <a:off x="3532505" y="1086485"/>
                                  <a:ext cx="45720" cy="45720"/>
                                </a:xfrm>
                                <a:custGeom>
                                  <a:avLst/>
                                  <a:gdLst>
                                    <a:gd name="T0" fmla="*/ 36 w 72"/>
                                    <a:gd name="T1" fmla="*/ 0 h 72"/>
                                    <a:gd name="T2" fmla="*/ 72 w 72"/>
                                    <a:gd name="T3" fmla="*/ 36 h 72"/>
                                    <a:gd name="T4" fmla="*/ 36 w 72"/>
                                    <a:gd name="T5" fmla="*/ 72 h 72"/>
                                    <a:gd name="T6" fmla="*/ 0 w 72"/>
                                    <a:gd name="T7" fmla="*/ 36 h 72"/>
                                    <a:gd name="T8" fmla="*/ 36 w 72"/>
                                    <a:gd name="T9" fmla="*/ 0 h 72"/>
                                  </a:gdLst>
                                  <a:ahLst/>
                                  <a:cxnLst>
                                    <a:cxn ang="0">
                                      <a:pos x="T0" y="T1"/>
                                    </a:cxn>
                                    <a:cxn ang="0">
                                      <a:pos x="T2" y="T3"/>
                                    </a:cxn>
                                    <a:cxn ang="0">
                                      <a:pos x="T4" y="T5"/>
                                    </a:cxn>
                                    <a:cxn ang="0">
                                      <a:pos x="T6" y="T7"/>
                                    </a:cxn>
                                    <a:cxn ang="0">
                                      <a:pos x="T8" y="T9"/>
                                    </a:cxn>
                                  </a:cxnLst>
                                  <a:rect l="0" t="0" r="r" b="b"/>
                                  <a:pathLst>
                                    <a:path w="72" h="72">
                                      <a:moveTo>
                                        <a:pt x="36" y="0"/>
                                      </a:moveTo>
                                      <a:lnTo>
                                        <a:pt x="72" y="36"/>
                                      </a:lnTo>
                                      <a:lnTo>
                                        <a:pt x="36" y="72"/>
                                      </a:lnTo>
                                      <a:lnTo>
                                        <a:pt x="0" y="36"/>
                                      </a:lnTo>
                                      <a:lnTo>
                                        <a:pt x="36" y="0"/>
                                      </a:lnTo>
                                      <a:close/>
                                    </a:path>
                                  </a:pathLst>
                                </a:custGeom>
                                <a:solidFill>
                                  <a:srgbClr val="000080"/>
                                </a:solidFill>
                                <a:ln w="4445">
                                  <a:solidFill>
                                    <a:srgbClr val="000080"/>
                                  </a:solidFill>
                                  <a:prstDash val="solid"/>
                                  <a:round/>
                                  <a:headEnd/>
                                  <a:tailEnd/>
                                </a:ln>
                              </wps:spPr>
                              <wps:bodyPr rot="0" vert="horz" wrap="square" lIns="91440" tIns="45720" rIns="91440" bIns="45720" anchor="t" anchorCtr="0" upright="1">
                                <a:noAutofit/>
                              </wps:bodyPr>
                            </wps:wsp>
                            <wps:wsp>
                              <wps:cNvPr id="25075" name="Rectangle 1560"/>
                              <wps:cNvSpPr>
                                <a:spLocks noChangeArrowheads="1"/>
                              </wps:cNvSpPr>
                              <wps:spPr bwMode="auto">
                                <a:xfrm>
                                  <a:off x="3641725" y="1068705"/>
                                  <a:ext cx="31115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142AA9" w14:textId="77777777" w:rsidR="00B44842" w:rsidRDefault="00B44842" w:rsidP="00B44842">
                                    <w:r>
                                      <w:rPr>
                                        <w:rFonts w:ascii="Arial" w:hAnsi="Arial" w:cs="Arial"/>
                                        <w:color w:val="000000"/>
                                        <w:sz w:val="10"/>
                                        <w:szCs w:val="10"/>
                                      </w:rPr>
                                      <w:t>Academics</w:t>
                                    </w:r>
                                  </w:p>
                                </w:txbxContent>
                              </wps:txbx>
                              <wps:bodyPr rot="0" vert="horz" wrap="none" lIns="0" tIns="0" rIns="0" bIns="0" anchor="t" anchorCtr="0">
                                <a:spAutoFit/>
                              </wps:bodyPr>
                            </wps:wsp>
                            <wps:wsp>
                              <wps:cNvPr id="25076" name="Line 1561"/>
                              <wps:cNvCnPr>
                                <a:cxnSpLocks noChangeShapeType="1"/>
                              </wps:cNvCnPr>
                              <wps:spPr bwMode="auto">
                                <a:xfrm>
                                  <a:off x="3491230" y="1214120"/>
                                  <a:ext cx="132080" cy="0"/>
                                </a:xfrm>
                                <a:prstGeom prst="line">
                                  <a:avLst/>
                                </a:prstGeom>
                                <a:noFill/>
                                <a:ln w="8890">
                                  <a:solidFill>
                                    <a:srgbClr val="FF00FF"/>
                                  </a:solidFill>
                                  <a:prstDash val="solid"/>
                                  <a:round/>
                                  <a:headEnd/>
                                  <a:tailEnd/>
                                </a:ln>
                                <a:extLst>
                                  <a:ext uri="{909E8E84-426E-40DD-AFC4-6F175D3DCCD1}">
                                    <a14:hiddenFill xmlns:a14="http://schemas.microsoft.com/office/drawing/2010/main">
                                      <a:noFill/>
                                    </a14:hiddenFill>
                                  </a:ext>
                                </a:extLst>
                              </wps:spPr>
                              <wps:bodyPr/>
                            </wps:wsp>
                            <wps:wsp>
                              <wps:cNvPr id="25077" name="Rectangle 1562"/>
                              <wps:cNvSpPr>
                                <a:spLocks noChangeArrowheads="1"/>
                              </wps:cNvSpPr>
                              <wps:spPr bwMode="auto">
                                <a:xfrm>
                                  <a:off x="3532505" y="1191260"/>
                                  <a:ext cx="45720" cy="45720"/>
                                </a:xfrm>
                                <a:prstGeom prst="rect">
                                  <a:avLst/>
                                </a:prstGeom>
                                <a:solidFill>
                                  <a:srgbClr val="FF00FF"/>
                                </a:solidFill>
                                <a:ln w="4445">
                                  <a:solidFill>
                                    <a:srgbClr val="FF00FF"/>
                                  </a:solidFill>
                                  <a:prstDash val="solid"/>
                                  <a:miter lim="800000"/>
                                  <a:headEnd/>
                                  <a:tailEnd/>
                                </a:ln>
                              </wps:spPr>
                              <wps:bodyPr rot="0" vert="horz" wrap="square" lIns="91440" tIns="45720" rIns="91440" bIns="45720" anchor="t" anchorCtr="0" upright="1">
                                <a:noAutofit/>
                              </wps:bodyPr>
                            </wps:wsp>
                            <wps:wsp>
                              <wps:cNvPr id="25078" name="Rectangle 1563"/>
                              <wps:cNvSpPr>
                                <a:spLocks noChangeArrowheads="1"/>
                              </wps:cNvSpPr>
                              <wps:spPr bwMode="auto">
                                <a:xfrm>
                                  <a:off x="3641725" y="1172845"/>
                                  <a:ext cx="30035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5446AF" w14:textId="77777777" w:rsidR="00B44842" w:rsidRDefault="00B44842" w:rsidP="00B44842">
                                    <w:r>
                                      <w:rPr>
                                        <w:rFonts w:ascii="Arial" w:hAnsi="Arial" w:cs="Arial"/>
                                        <w:color w:val="000000"/>
                                        <w:sz w:val="10"/>
                                        <w:szCs w:val="10"/>
                                      </w:rPr>
                                      <w:t>Employers</w:t>
                                    </w:r>
                                  </w:p>
                                </w:txbxContent>
                              </wps:txbx>
                              <wps:bodyPr rot="0" vert="horz" wrap="none" lIns="0" tIns="0" rIns="0" bIns="0" anchor="t" anchorCtr="0">
                                <a:spAutoFit/>
                              </wps:bodyPr>
                            </wps:wsp>
                            <wps:wsp>
                              <wps:cNvPr id="25079" name="Line 1564"/>
                              <wps:cNvCnPr>
                                <a:cxnSpLocks noChangeShapeType="1"/>
                              </wps:cNvCnPr>
                              <wps:spPr bwMode="auto">
                                <a:xfrm>
                                  <a:off x="3491230" y="1318895"/>
                                  <a:ext cx="132080" cy="0"/>
                                </a:xfrm>
                                <a:prstGeom prst="line">
                                  <a:avLst/>
                                </a:prstGeom>
                                <a:noFill/>
                                <a:ln w="889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5080" name="Freeform 1565"/>
                              <wps:cNvSpPr>
                                <a:spLocks/>
                              </wps:cNvSpPr>
                              <wps:spPr bwMode="auto">
                                <a:xfrm>
                                  <a:off x="3541395" y="1304925"/>
                                  <a:ext cx="27305" cy="27305"/>
                                </a:xfrm>
                                <a:custGeom>
                                  <a:avLst/>
                                  <a:gdLst>
                                    <a:gd name="T0" fmla="*/ 22 w 43"/>
                                    <a:gd name="T1" fmla="*/ 0 h 43"/>
                                    <a:gd name="T2" fmla="*/ 43 w 43"/>
                                    <a:gd name="T3" fmla="*/ 43 h 43"/>
                                    <a:gd name="T4" fmla="*/ 0 w 43"/>
                                    <a:gd name="T5" fmla="*/ 43 h 43"/>
                                    <a:gd name="T6" fmla="*/ 22 w 43"/>
                                    <a:gd name="T7" fmla="*/ 0 h 43"/>
                                  </a:gdLst>
                                  <a:ahLst/>
                                  <a:cxnLst>
                                    <a:cxn ang="0">
                                      <a:pos x="T0" y="T1"/>
                                    </a:cxn>
                                    <a:cxn ang="0">
                                      <a:pos x="T2" y="T3"/>
                                    </a:cxn>
                                    <a:cxn ang="0">
                                      <a:pos x="T4" y="T5"/>
                                    </a:cxn>
                                    <a:cxn ang="0">
                                      <a:pos x="T6" y="T7"/>
                                    </a:cxn>
                                  </a:cxnLst>
                                  <a:rect l="0" t="0" r="r" b="b"/>
                                  <a:pathLst>
                                    <a:path w="43" h="43">
                                      <a:moveTo>
                                        <a:pt x="22" y="0"/>
                                      </a:moveTo>
                                      <a:lnTo>
                                        <a:pt x="43" y="43"/>
                                      </a:lnTo>
                                      <a:lnTo>
                                        <a:pt x="0" y="43"/>
                                      </a:lnTo>
                                      <a:lnTo>
                                        <a:pt x="22" y="0"/>
                                      </a:lnTo>
                                      <a:close/>
                                    </a:path>
                                  </a:pathLst>
                                </a:custGeom>
                                <a:solidFill>
                                  <a:srgbClr val="FF0000"/>
                                </a:solidFill>
                                <a:ln w="4445">
                                  <a:solidFill>
                                    <a:srgbClr val="FF0000"/>
                                  </a:solidFill>
                                  <a:prstDash val="solid"/>
                                  <a:round/>
                                  <a:headEnd/>
                                  <a:tailEnd/>
                                </a:ln>
                              </wps:spPr>
                              <wps:bodyPr rot="0" vert="horz" wrap="square" lIns="91440" tIns="45720" rIns="91440" bIns="45720" anchor="t" anchorCtr="0" upright="1">
                                <a:noAutofit/>
                              </wps:bodyPr>
                            </wps:wsp>
                            <wps:wsp>
                              <wps:cNvPr id="25081" name="Rectangle 1566"/>
                              <wps:cNvSpPr>
                                <a:spLocks noChangeArrowheads="1"/>
                              </wps:cNvSpPr>
                              <wps:spPr bwMode="auto">
                                <a:xfrm>
                                  <a:off x="3641725" y="1277620"/>
                                  <a:ext cx="25082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9B8EFF" w14:textId="77777777" w:rsidR="00B44842" w:rsidRDefault="00B44842" w:rsidP="00B44842">
                                    <w:r>
                                      <w:rPr>
                                        <w:rFonts w:ascii="Arial" w:hAnsi="Arial" w:cs="Arial"/>
                                        <w:color w:val="000000"/>
                                        <w:sz w:val="10"/>
                                        <w:szCs w:val="10"/>
                                      </w:rPr>
                                      <w:t>Students</w:t>
                                    </w:r>
                                  </w:p>
                                </w:txbxContent>
                              </wps:txbx>
                              <wps:bodyPr rot="0" vert="horz" wrap="none" lIns="0" tIns="0" rIns="0" bIns="0" anchor="t" anchorCtr="0">
                                <a:spAutoFit/>
                              </wps:bodyPr>
                            </wps:wsp>
                            <wps:wsp>
                              <wps:cNvPr id="25082" name="Line 1567"/>
                              <wps:cNvCnPr>
                                <a:cxnSpLocks noChangeShapeType="1"/>
                              </wps:cNvCnPr>
                              <wps:spPr bwMode="auto">
                                <a:xfrm>
                                  <a:off x="3491230" y="1423035"/>
                                  <a:ext cx="132080" cy="0"/>
                                </a:xfrm>
                                <a:prstGeom prst="line">
                                  <a:avLst/>
                                </a:prstGeom>
                                <a:noFill/>
                                <a:ln w="8890">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5083" name="Rectangle 1568"/>
                              <wps:cNvSpPr>
                                <a:spLocks noChangeArrowheads="1"/>
                              </wps:cNvSpPr>
                              <wps:spPr bwMode="auto">
                                <a:xfrm>
                                  <a:off x="3528060" y="1395730"/>
                                  <a:ext cx="63500" cy="64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84" name="Line 1569"/>
                              <wps:cNvCnPr>
                                <a:cxnSpLocks noChangeShapeType="1"/>
                              </wps:cNvCnPr>
                              <wps:spPr bwMode="auto">
                                <a:xfrm flipH="1" flipV="1">
                                  <a:off x="3532505" y="1400175"/>
                                  <a:ext cx="22860" cy="2286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5085" name="Line 1570"/>
                              <wps:cNvCnPr>
                                <a:cxnSpLocks noChangeShapeType="1"/>
                              </wps:cNvCnPr>
                              <wps:spPr bwMode="auto">
                                <a:xfrm>
                                  <a:off x="3555365" y="1423035"/>
                                  <a:ext cx="22860" cy="2286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5086" name="Line 1571"/>
                              <wps:cNvCnPr>
                                <a:cxnSpLocks noChangeShapeType="1"/>
                              </wps:cNvCnPr>
                              <wps:spPr bwMode="auto">
                                <a:xfrm flipH="1">
                                  <a:off x="3532505" y="1423035"/>
                                  <a:ext cx="22860" cy="2286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5087" name="Line 1572"/>
                              <wps:cNvCnPr>
                                <a:cxnSpLocks noChangeShapeType="1"/>
                              </wps:cNvCnPr>
                              <wps:spPr bwMode="auto">
                                <a:xfrm flipV="1">
                                  <a:off x="3555365" y="1400175"/>
                                  <a:ext cx="22860" cy="22860"/>
                                </a:xfrm>
                                <a:prstGeom prst="line">
                                  <a:avLst/>
                                </a:prstGeom>
                                <a:noFill/>
                                <a:ln w="4445">
                                  <a:solidFill>
                                    <a:srgbClr val="00FFFF"/>
                                  </a:solidFill>
                                  <a:prstDash val="solid"/>
                                  <a:round/>
                                  <a:headEnd/>
                                  <a:tailEnd/>
                                </a:ln>
                                <a:extLst>
                                  <a:ext uri="{909E8E84-426E-40DD-AFC4-6F175D3DCCD1}">
                                    <a14:hiddenFill xmlns:a14="http://schemas.microsoft.com/office/drawing/2010/main">
                                      <a:noFill/>
                                    </a14:hiddenFill>
                                  </a:ext>
                                </a:extLst>
                              </wps:spPr>
                              <wps:bodyPr/>
                            </wps:wsp>
                            <wps:wsp>
                              <wps:cNvPr id="25088" name="Rectangle 1573"/>
                              <wps:cNvSpPr>
                                <a:spLocks noChangeArrowheads="1"/>
                              </wps:cNvSpPr>
                              <wps:spPr bwMode="auto">
                                <a:xfrm>
                                  <a:off x="3641725" y="1382395"/>
                                  <a:ext cx="27178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2D1C0" w14:textId="77777777" w:rsidR="00B44842" w:rsidRDefault="00B44842" w:rsidP="00B44842">
                                    <w:r>
                                      <w:rPr>
                                        <w:rFonts w:ascii="Arial" w:hAnsi="Arial" w:cs="Arial"/>
                                        <w:color w:val="000000"/>
                                        <w:sz w:val="10"/>
                                        <w:szCs w:val="10"/>
                                      </w:rPr>
                                      <w:t>Clinicians</w:t>
                                    </w:r>
                                  </w:p>
                                </w:txbxContent>
                              </wps:txbx>
                              <wps:bodyPr rot="0" vert="horz" wrap="none" lIns="0" tIns="0" rIns="0" bIns="0" anchor="t" anchorCtr="0">
                                <a:spAutoFit/>
                              </wps:bodyPr>
                            </wps:wsp>
                            <wps:wsp>
                              <wps:cNvPr id="25089" name="Line 1574"/>
                              <wps:cNvCnPr>
                                <a:cxnSpLocks noChangeShapeType="1"/>
                              </wps:cNvCnPr>
                              <wps:spPr bwMode="auto">
                                <a:xfrm>
                                  <a:off x="3491230" y="1527810"/>
                                  <a:ext cx="132080" cy="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0" name="Rectangle 1575"/>
                              <wps:cNvSpPr>
                                <a:spLocks noChangeArrowheads="1"/>
                              </wps:cNvSpPr>
                              <wps:spPr bwMode="auto">
                                <a:xfrm>
                                  <a:off x="3536950" y="1509395"/>
                                  <a:ext cx="45720" cy="45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91" name="Line 1576"/>
                              <wps:cNvCnPr>
                                <a:cxnSpLocks noChangeShapeType="1"/>
                              </wps:cNvCnPr>
                              <wps:spPr bwMode="auto">
                                <a:xfrm flipH="1" flipV="1">
                                  <a:off x="3541395" y="1513840"/>
                                  <a:ext cx="1397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2" name="Line 1577"/>
                              <wps:cNvCnPr>
                                <a:cxnSpLocks noChangeShapeType="1"/>
                              </wps:cNvCnPr>
                              <wps:spPr bwMode="auto">
                                <a:xfrm>
                                  <a:off x="3555365" y="1527810"/>
                                  <a:ext cx="13335" cy="1333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3" name="Line 1578"/>
                              <wps:cNvCnPr>
                                <a:cxnSpLocks noChangeShapeType="1"/>
                              </wps:cNvCnPr>
                              <wps:spPr bwMode="auto">
                                <a:xfrm flipH="1">
                                  <a:off x="3541395" y="1527810"/>
                                  <a:ext cx="13970" cy="1333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4" name="Line 1579"/>
                              <wps:cNvCnPr>
                                <a:cxnSpLocks noChangeShapeType="1"/>
                              </wps:cNvCnPr>
                              <wps:spPr bwMode="auto">
                                <a:xfrm flipV="1">
                                  <a:off x="3555365" y="1513840"/>
                                  <a:ext cx="13335"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5" name="Line 1580"/>
                              <wps:cNvCnPr>
                                <a:cxnSpLocks noChangeShapeType="1"/>
                              </wps:cNvCnPr>
                              <wps:spPr bwMode="auto">
                                <a:xfrm flipV="1">
                                  <a:off x="3555365" y="1513840"/>
                                  <a:ext cx="0" cy="13970"/>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6" name="Line 1581"/>
                              <wps:cNvCnPr>
                                <a:cxnSpLocks noChangeShapeType="1"/>
                              </wps:cNvCnPr>
                              <wps:spPr bwMode="auto">
                                <a:xfrm>
                                  <a:off x="3555365" y="1527810"/>
                                  <a:ext cx="0" cy="13335"/>
                                </a:xfrm>
                                <a:prstGeom prst="line">
                                  <a:avLst/>
                                </a:prstGeom>
                                <a:noFill/>
                                <a:ln w="4445">
                                  <a:solidFill>
                                    <a:srgbClr val="800080"/>
                                  </a:solidFill>
                                  <a:prstDash val="solid"/>
                                  <a:round/>
                                  <a:headEnd/>
                                  <a:tailEnd/>
                                </a:ln>
                                <a:extLst>
                                  <a:ext uri="{909E8E84-426E-40DD-AFC4-6F175D3DCCD1}">
                                    <a14:hiddenFill xmlns:a14="http://schemas.microsoft.com/office/drawing/2010/main">
                                      <a:noFill/>
                                    </a14:hiddenFill>
                                  </a:ext>
                                </a:extLst>
                              </wps:spPr>
                              <wps:bodyPr/>
                            </wps:wsp>
                            <wps:wsp>
                              <wps:cNvPr id="25097" name="Rectangle 1582"/>
                              <wps:cNvSpPr>
                                <a:spLocks noChangeArrowheads="1"/>
                              </wps:cNvSpPr>
                              <wps:spPr bwMode="auto">
                                <a:xfrm>
                                  <a:off x="3641725" y="1487170"/>
                                  <a:ext cx="22987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00AEDC" w14:textId="77777777" w:rsidR="00B44842" w:rsidRDefault="00B44842" w:rsidP="00B44842">
                                    <w:r>
                                      <w:rPr>
                                        <w:rFonts w:ascii="Arial" w:hAnsi="Arial" w:cs="Arial"/>
                                        <w:color w:val="000000"/>
                                        <w:sz w:val="10"/>
                                        <w:szCs w:val="10"/>
                                      </w:rPr>
                                      <w:t>Patients</w:t>
                                    </w:r>
                                  </w:p>
                                </w:txbxContent>
                              </wps:txbx>
                              <wps:bodyPr rot="0" vert="horz" wrap="none" lIns="0" tIns="0" rIns="0" bIns="0" anchor="t" anchorCtr="0">
                                <a:spAutoFit/>
                              </wps:bodyPr>
                            </wps:wsp>
                            <wps:wsp>
                              <wps:cNvPr id="25098" name="Rectangle 1583"/>
                              <wps:cNvSpPr>
                                <a:spLocks noChangeArrowheads="1"/>
                              </wps:cNvSpPr>
                              <wps:spPr bwMode="auto">
                                <a:xfrm>
                                  <a:off x="13335" y="0"/>
                                  <a:ext cx="3968750" cy="1936750"/>
                                </a:xfrm>
                                <a:prstGeom prst="rect">
                                  <a:avLst/>
                                </a:prstGeom>
                                <a:noFill/>
                                <a:ln w="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20AE1E60" id="Canvas 25099" o:spid="_x0000_s2364" editas="canvas" style="position:absolute;margin-left:5.65pt;margin-top:16.9pt;width:318.6pt;height:162.45pt;z-index:251662336" coordsize="40462,20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">
                      <v:shape id="_x0000_s2365" type="#_x0000_t75" style="position:absolute;width:40462;height:20631;visibility:visible;mso-wrap-style:square">
                        <v:fill o:detectmouseclick="t"/>
                        <v:path o:connecttype="none"/>
                      </v:shape>
                      <v:group id="Group 1546" o:spid="_x0000_s2366" style="position:absolute;left:438;width:39687;height:19697" coordorigin="36,36" coordsize="6250,3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dH49McAAADe&#10;AAAADwAAAAAAAAAAAAAAAACqAgAAZHJzL2Rvd25yZXYueG1sUEsFBgAAAAAEAAQA+gAAAJ4DAAAA&#10;AA==&#10;">
                        <v:rect id="Rectangle 1346" o:spid="_x0000_s2367" style="position:absolute;left:36;top:36;width:6250;height:3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PZTMUA&#10;AADeAAAADwAAAGRycy9kb3ducmV2LnhtbESPQYvCMBSE7wv+h/AEb2tqESnVKLogetiLrmCPj+bZ&#10;FJuX2mS1/vuNIOxxmJlvmMWqt424U+drxwom4wQEcel0zZWC08/2MwPhA7LGxjEpeJKH1XLwscBc&#10;uwcf6H4MlYgQ9jkqMCG0uZS+NGTRj11LHL2L6yyGKLtK6g4fEW4bmSbJTFqsOS4YbOnLUHk9/loF&#10;1Ny25yxbH4rdZlMmrS7M7rtQajTs13MQgfrwH36391pBOs1mKbzuxCs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09lMxQAAAN4AAAAPAAAAAAAAAAAAAAAAAJgCAABkcnMv&#10;ZG93bnJldi54bWxQSwUGAAAAAAQABAD1AAAAigMAAAAA&#10;" strokeweight="0"/>
                        <v:rect id="Rectangle 1347" o:spid="_x0000_s2368" style="position:absolute;left:580;top:136;width:568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hLIscA&#10;AADeAAAADwAAAGRycy9kb3ducmV2LnhtbESP3WrCQBSE7wu+w3IEb4putEUkuooIYigFafy5PmSP&#10;STB7NmbXJH37bqHQy2FmvmFWm95UoqXGlZYVTCcRCOLM6pJzBefTfrwA4TyyxsoyKfgmB5v14GWF&#10;sbYdf1Gb+lwECLsYFRTe17GULivIoJvYmjh4N9sY9EE2udQNdgFuKjmLork0WHJYKLCmXUHZPX0a&#10;BV12bK+nz4M8vl4Ty4/ksUsvH0qNhv12CcJT7//Df+1EK5i9L+Zv8HsnX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ISyLHAAAA3gAAAA8AAAAAAAAAAAAAAAAAmAIAAGRy&#10;cy9kb3ducmV2LnhtbFBLBQYAAAAABAAEAPUAAACMAwAAAAA=&#10;" filled="f" stroked="f"/>
                        <v:line id="Line 1348" o:spid="_x0000_s2369" style="position:absolute;visibility:visible;mso-wrap-style:square" from="580,1955" to="6265,1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fBpsYAAADeAAAADwAAAGRycy9kb3ducmV2LnhtbESPQWvCQBSE7wX/w/IEb3WjaJpGVxGx&#10;aG9qFXp8ZJ/JYvZtyG41/nu3UOhxmJlvmPmys7W4UeuNYwWjYQKCuHDacKng9PXxmoHwAVlj7ZgU&#10;PMjDctF7mWOu3Z0PdDuGUkQI+xwVVCE0uZS+qMiiH7qGOHoX11oMUbal1C3eI9zWcpwkqbRoOC5U&#10;2NC6ouJ6/LEKzD7dTj/fzu9nudmG0Xd2zYw9KTXod6sZiEBd+A//tXdawXiSpRP4vROvgFw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7XwabGAAAA3gAAAA8AAAAAAAAA&#10;AAAAAAAAoQIAAGRycy9kb3ducmV2LnhtbFBLBQYAAAAABAAEAPkAAACUAwAAAAA=&#10;" strokeweight="0"/>
                        <v:line id="Line 1349" o:spid="_x0000_s2370" style="position:absolute;visibility:visible;mso-wrap-style:square" from="580,1045" to="6265,1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tkPcYAAADeAAAADwAAAGRycy9kb3ducmV2LnhtbESPQWvCQBSE7wX/w/IEb3Wj1DSNriJS&#10;0d7UKvT4yD6TxezbkF01/nu3UOhxmJlvmNmis7W4UeuNYwWjYQKCuHDacKng+L1+zUD4gKyxdkwK&#10;HuRhMe+9zDDX7s57uh1CKSKEfY4KqhCaXEpfVGTRD11DHL2zay2GKNtS6hbvEW5rOU6SVFo0HBcq&#10;bGhVUXE5XK0Cs0s3k6/308dJfm7C6Ce7ZMYelRr0u+UURKAu/If/2lutYPyWpRP4vROvgJw/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bZD3GAAAA3gAAAA8AAAAAAAAA&#10;AAAAAAAAoQIAAGRycy9kb3ducmV2LnhtbFBLBQYAAAAABAAEAPkAAACUAwAAAAA=&#10;" strokeweight="0"/>
                        <v:line id="Line 1350" o:spid="_x0000_s2371" style="position:absolute;visibility:visible;mso-wrap-style:square" from="580,136" to="626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n6SsYAAADeAAAADwAAAGRycy9kb3ducmV2LnhtbESPT2vCQBTE7wW/w/IEb3Wj2Bijq0hp&#10;0d78Cx4f2WeymH0bsltNv71bKPQ4zMxvmMWqs7W4U+uNYwWjYQKCuHDacKngdPx8zUD4gKyxdkwK&#10;fsjDatl7WWCu3YP3dD+EUkQI+xwVVCE0uZS+qMiiH7qGOHpX11oMUbal1C0+ItzWcpwkqbRoOC5U&#10;2NB7RcXt8G0VmF26efuanmdn+bEJo0t2y4w9KTXod+s5iEBd+A//tbdawXiSpSn83olXQC6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J+krGAAAA3gAAAA8AAAAAAAAA&#10;AAAAAAAAoQIAAGRycy9kb3ducmV2LnhtbFBLBQYAAAAABAAEAPkAAACUAwAAAAA=&#10;" strokeweight="0"/>
                        <v:rect id="Rectangle 1351" o:spid="_x0000_s2372" style="position:absolute;left:580;top:136;width:568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zRIcYA&#10;AADeAAAADwAAAGRycy9kb3ducmV2LnhtbESP3WrCQBSE7wu+w3IE7+qmImmIrlIKQlWK+APeHrLH&#10;JJo9G3ZXjW/vFgpeDjPzDTOdd6YRN3K+tqzgY5iAIC6srrlUcNgv3jMQPiBrbCyTggd5mM96b1PM&#10;tb3zlm67UIoIYZ+jgiqENpfSFxUZ9EPbEkfvZJ3BEKUrpXZ4j3DTyFGSpNJgzXGhwpa+Kyouu6tR&#10;kI4Xp01j9yvzkNl684t8XrqjUoN+9zUBEagLr/B/+0crGI2z9BP+7sQrIG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zRIcYAAADeAAAADwAAAAAAAAAAAAAAAACYAgAAZHJz&#10;L2Rvd25yZXYueG1sUEsFBgAAAAAEAAQA9QAAAIsDAAAAAA==&#10;" filled="f" strokecolor="gray" strokeweight=".35pt"/>
                        <v:line id="Line 1352" o:spid="_x0000_s2373" style="position:absolute;visibility:visible;mso-wrap-style:square" from="580,136" to="580,2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rLo8QAAADeAAAADwAAAGRycy9kb3ducmV2LnhtbERPz2vCMBS+D/wfwhN201RxXa2NMobD&#10;eds6Cx4fzbMNNi+lybT775fDYMeP73exG20nbjR441jBYp6AIK6dNtwoOH29zTIQPiBr7ByTgh/y&#10;sNtOHgrMtbvzJ93K0IgYwj5HBW0IfS6lr1uy6OeuJ47cxQ0WQ4RDI/WA9xhuO7lMklRaNBwbWuzp&#10;taX6Wn5bBeYjPTwdn6t1JfeHsDhn18zYk1KP0/FlAyLQGP7Ff+53rWC5ytK4N96JV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msujxAAAAN4AAAAPAAAAAAAAAAAA&#10;AAAAAKECAABkcnMvZG93bnJldi54bWxQSwUGAAAAAAQABAD5AAAAkgMAAAAA&#10;" strokeweight="0"/>
                        <v:line id="Line 1353" o:spid="_x0000_s2374" style="position:absolute;visibility:visible;mso-wrap-style:square" from="544,2864" to="580,2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ZuOMYAAADeAAAADwAAAGRycy9kb3ducmV2LnhtbESPT2vCQBTE7wW/w/IEb3Wj2Bijq0ip&#10;aG+tf8DjI/tMFrNvQ3bV9Nu7hUKPw8z8hlmsOluLO7XeOFYwGiYgiAunDZcKjofNawbCB2SNtWNS&#10;8EMeVsveywJz7R78Tfd9KEWEsM9RQRVCk0vpi4os+qFriKN3ca3FEGVbSt3iI8JtLcdJkkqLhuNC&#10;hQ29V1Rc9zerwHyl27fP6Wl2kh/bMDpn18zYo1KDfreegwjUhf/wX3unFYwnWTqD3zvxCsjlE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WbjjGAAAA3gAAAA8AAAAAAAAA&#10;AAAAAAAAoQIAAGRycy9kb3ducmV2LnhtbFBLBQYAAAAABAAEAPkAAACUAwAAAAA=&#10;" strokeweight="0"/>
                        <v:line id="Line 1354" o:spid="_x0000_s2375" style="position:absolute;visibility:visible;mso-wrap-style:square" from="544,1955" to="580,1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VReMQAAADeAAAADwAAAGRycy9kb3ducmV2LnhtbESPy4rCMBSG94LvEI7gTlNl1FqNMgwj&#10;jjuv4PLQHNtgc1KaqJ23nywGXP78N77lurWVeFLjjWMFo2ECgjh32nCh4HzaDFIQPiBrrByTgl/y&#10;sF51O0vMtHvxgZ7HUIg4wj5DBWUIdSalz0uy6IeuJo7ezTUWQ5RNIXWDrzhuKzlOkqm0aDg+lFjT&#10;V0n5/fiwCsx+up3sZpf5RX5vw+ia3lNjz0r1e+3nAkSgNrzD/+0frWD8kc4iQMSJKC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NVF4xAAAAN4AAAAPAAAAAAAAAAAA&#10;AAAAAKECAABkcnMvZG93bnJldi54bWxQSwUGAAAAAAQABAD5AAAAkgMAAAAA&#10;" strokeweight="0"/>
                        <v:line id="Line 1355" o:spid="_x0000_s2376" style="position:absolute;visibility:visible;mso-wrap-style:square" from="544,1045" to="580,1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n048YAAADeAAAADwAAAGRycy9kb3ducmV2LnhtbESPT2vCQBTE7wW/w/IEb3UTsRqjq0ip&#10;aG+tf8DjI/tMFrNvQ3bV9Nu7hUKPw8z8hlmsOluLO7XeOFaQDhMQxIXThksFx8PmNQPhA7LG2jEp&#10;+CEPq2XvZYG5dg/+pvs+lCJC2OeooAqhyaX0RUUW/dA1xNG7uNZiiLItpW7xEeG2lqMkmUiLhuNC&#10;hQ29V1Rc9zerwHxNtm+f09PsJD+2IT1n18zYo1KDfreegwjUhf/wX3unFYzG2TSF3zvxCsjlE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t59OPGAAAA3gAAAA8AAAAAAAAA&#10;AAAAAAAAoQIAAGRycy9kb3ducmV2LnhtbFBLBQYAAAAABAAEAPkAAACUAwAAAAA=&#10;" strokeweight="0"/>
                        <v:line id="Line 1356" o:spid="_x0000_s2377" style="position:absolute;visibility:visible;mso-wrap-style:square" from="544,136" to="580,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tqlMYAAADeAAAADwAAAGRycy9kb3ducmV2LnhtbESPQWvCQBSE74L/YXmF3nRjaDWNriJi&#10;0d7UKnh8ZF+TxezbkN1q+u/dguBxmJlvmNmis7W4UuuNYwWjYQKCuHDacKng+P05yED4gKyxdkwK&#10;/sjDYt7vzTDX7sZ7uh5CKSKEfY4KqhCaXEpfVGTRD11DHL0f11oMUbal1C3eItzWMk2SsbRoOC5U&#10;2NCqouJy+LUKzG68ef+anD5Ocr0Jo3N2yYw9KvX60i2nIAJ14Rl+tLdaQfqWTVL4vxOv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rapTGAAAA3gAAAA8AAAAAAAAA&#10;AAAAAAAAoQIAAGRycy9kb3ducmV2LnhtbFBLBQYAAAAABAAEAPkAAACUAwAAAAA=&#10;" strokeweight="0"/>
                        <v:line id="Line 1357" o:spid="_x0000_s2378" style="position:absolute;visibility:visible;mso-wrap-style:square" from="580,2864" to="6265,2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fPD8cAAADeAAAADwAAAGRycy9kb3ducmV2LnhtbESPQWvCQBSE74L/YXlCb7rRthpTVxGx&#10;pN5aq+DxkX1NFrNvQ3Y16b/vFgo9DjPzDbPa9LYWd2q9caxgOklAEBdOGy4VnD5fxykIH5A11o5J&#10;wTd52KyHgxVm2nX8QfdjKEWEsM9QQRVCk0npi4os+olriKP35VqLIcq2lLrFLsJtLWdJMpcWDceF&#10;ChvaVVRcjzerwLzP8+fD4rw8y30eppf0mhp7Uuph1G9fQATqw3/4r/2mFcye0sUj/N6JV0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588PxwAAAN4AAAAPAAAAAAAA&#10;AAAAAAAAAKECAABkcnMvZG93bnJldi54bWxQSwUGAAAAAAQABAD5AAAAlQMAAAAA&#10;" strokeweight="0"/>
                        <v:line id="Line 1358" o:spid="_x0000_s2379" style="position:absolute;flip:y;visibility:visible;mso-wrap-style:square" from="580,2864" to="580,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PNHMgAAADeAAAADwAAAGRycy9kb3ducmV2LnhtbESPQWsCMRSE74X+h/AK3mq2IlVWo0hL&#10;ixSsaOvB23Pzuru4eVmS6MZ/b4SCx2FmvmGm82gacSbna8sKXvoZCOLC6ppLBb8/H89jED4ga2ws&#10;k4ILeZjPHh+mmGvb8YbO21CKBGGfo4IqhDaX0hcVGfR92xIn7886gyFJV0rtsEtw08hBlr1KgzWn&#10;hQpbequoOG5PRsHme8QH93mKx3joVuv9rvzavS+U6j3FxQREoBju4f/2UisYDMejIdzupCsgZ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zPNHMgAAADeAAAADwAAAAAA&#10;AAAAAAAAAAChAgAAZHJzL2Rvd25yZXYueG1sUEsFBgAAAAAEAAQA+QAAAJYDAAAAAA==&#10;" strokeweight="0"/>
                        <v:line id="Line 1359" o:spid="_x0000_s2380" style="position:absolute;flip:y;visibility:visible;mso-wrap-style:square" from="1210,2864" to="1210,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9oh8gAAADeAAAADwAAAGRycy9kb3ducmV2LnhtbESPT2sCMRTE74V+h/AKvdVsxVZZjSIt&#10;liK0xX8Hb8/N6+7i5mVJohu/vREKPQ4z8xtmMoumEWdyvras4LmXgSAurK65VLDdLJ5GIHxA1thY&#10;JgUX8jCb3t9NMNe24xWd16EUCcI+RwVVCG0upS8qMuh7tiVO3q91BkOSrpTaYZfgppH9LHuVBmtO&#10;CxW29FZRcVyfjILV95AP7uMUj/HQff3sd+Vy9z5X6vEhzscgAsXwH/5rf2oF/cFo+AK3O+kKyOk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H9oh8gAAADeAAAADwAAAAAA&#10;AAAAAAAAAAChAgAAZHJzL2Rvd25yZXYueG1sUEsFBgAAAAAEAAQA+QAAAJYDAAAAAA==&#10;" strokeweight="0"/>
                        <v:line id="Line 1360" o:spid="_x0000_s2381" style="position:absolute;flip:y;visibility:visible;mso-wrap-style:square" from="1840,2864" to="1840,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328MgAAADeAAAADwAAAGRycy9kb3ducmV2LnhtbESPQWsCMRSE74L/ITzBm2YrorIaRVpa&#10;SqEVbT14e25edxc3L0sS3fTfN4WCx2FmvmFWm2gacSPna8sKHsYZCOLC6ppLBV+fz6MFCB+QNTaW&#10;ScEPedis+70V5tp2vKfbIZQiQdjnqKAKoc2l9EVFBv3YtsTJ+7bOYEjSlVI77BLcNHKSZTNpsOa0&#10;UGFLjxUVl8PVKNh/zPnsXq7xEs/d++50LN+OT1ulhoO4XYIIFMM9/N9+1Qom08V8Bn930hWQ6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K328MgAAADeAAAADwAAAAAA&#10;AAAAAAAAAAChAgAAZHJzL2Rvd25yZXYueG1sUEsFBgAAAAAEAAQA+QAAAJYDAAAAAA==&#10;" strokeweight="0"/>
                        <v:line id="Line 1361" o:spid="_x0000_s2382" style="position:absolute;flip:y;visibility:visible;mso-wrap-style:square" from="2477,2864" to="2477,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Ta8gAAADeAAAADwAAAGRycy9kb3ducmV2LnhtbESPQWsCMRSE74X+h/AKvdVsRVxZjSIt&#10;lSK0otWDt+fmubu4eVmS6Kb/vikUehxm5htmtoimFTdyvrGs4HmQgSAurW64UrD/enuagPABWWNr&#10;mRR8k4fF/P5uhoW2PW/ptguVSBD2BSqoQ+gKKX1Zk0E/sB1x8s7WGQxJukpqh32Cm1YOs2wsDTac&#10;Fmrs6KWm8rK7GgXbz5xPbnWNl3jqPzbHQ7U+vC6VenyIyymIQDH8h//a71rBcDTJc/i9k66AnP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FTa8gAAADeAAAADwAAAAAA&#10;AAAAAAAAAAChAgAAZHJzL2Rvd25yZXYueG1sUEsFBgAAAAAEAAQA+QAAAJYDAAAAAA==&#10;" strokeweight="0"/>
                        <v:line id="Line 1362" o:spid="_x0000_s2383" style="position:absolute;flip:y;visibility:visible;mso-wrap-style:square" from="3107,2864" to="3107,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7HGcUAAADeAAAADwAAAGRycy9kb3ducmV2LnhtbERPTWsCMRC9C/0PYQq9aVYpKlujiNIi&#10;Qivaeuht3Iy7i5vJkkQ3/vvmUPD4eN+zRTSNuJHztWUFw0EGgriwuuZSwc/3e38KwgdkjY1lUnAn&#10;D4v5U2+GubYd7+l2CKVIIexzVFCF0OZS+qIig35gW+LEna0zGBJ0pdQOuxRuGjnKsrE0WHNqqLCl&#10;VUXF5XA1CvZfEz65j2u8xFP3ufs9ltvjeqnUy3NcvoEIFMND/O/eaAWj1+kk7U130hW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7HGcUAAADeAAAADwAAAAAAAAAA&#10;AAAAAAChAgAAZHJzL2Rvd25yZXYueG1sUEsFBgAAAAAEAAQA+QAAAJMDAAAAAA==&#10;" strokeweight="0"/>
                        <v:line id="Line 1363" o:spid="_x0000_s2384" style="position:absolute;flip:y;visibility:visible;mso-wrap-style:square" from="3737,2864" to="3737,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JigsgAAADeAAAADwAAAGRycy9kb3ducmV2LnhtbESPT2sCMRTE74V+h/AKvdVsRapdjSIt&#10;liK0xX8Hb8/N6+7i5mVJohu/vREKPQ4z8xtmMoumEWdyvras4LmXgSAurK65VLDdLJ5GIHxA1thY&#10;JgUX8jCb3t9NMNe24xWd16EUCcI+RwVVCG0upS8qMuh7tiVO3q91BkOSrpTaYZfgppH9LHuRBmtO&#10;CxW29FZRcVyfjILV95AP7uMUj/HQff3sd+Vy9z5X6vEhzscgAsXwH/5rf2oF/cFo+Aq3O+kKyOk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TJigsgAAADeAAAADwAAAAAA&#10;AAAAAAAAAAChAgAAZHJzL2Rvd25yZXYueG1sUEsFBgAAAAAEAAQA+QAAAJYDAAAAAA==&#10;" strokeweight="0"/>
                        <v:line id="Line 1364" o:spid="_x0000_s2385" style="position:absolute;flip:y;visibility:visible;mso-wrap-style:square" from="4367,2864" to="4367,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27OMcAAADeAAAADwAAAGRycy9kb3ducmV2LnhtbESPzWoCMRSF94W+Q7iF7mqmIu0wNYpU&#10;lFLQoq0Ld9fJdWZwcjMk0YlvbxYFl4fzxzeeRtOKCznfWFbwOshAEJdWN1wp+PtdvOQgfEDW2Fom&#10;BVfyMJ08Poyx0LbnDV22oRJphH2BCuoQukJKX9Zk0A9sR5y8o3UGQ5Kuktphn8ZNK4dZ9iYNNpwe&#10;auzos6bytD0bBZv1Ox/c8hxP8dCvfva76ns3nyn1/BRnHyACxXAP/7e/tILhKM8TQMJJKCA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3bs4xwAAAN4AAAAPAAAAAAAA&#10;AAAAAAAAAKECAABkcnMvZG93bnJldi54bWxQSwUGAAAAAAQABAD5AAAAlQMAAAAA&#10;" strokeweight="0"/>
                        <v:line id="Line 1365" o:spid="_x0000_s2386" style="position:absolute;flip:y;visibility:visible;mso-wrap-style:square" from="5004,2864" to="5004,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Eeo8gAAADeAAAADwAAAGRycy9kb3ducmV2LnhtbESPQWsCMRSE70L/Q3iF3jSrFF22RpGW&#10;llKwoq2H3p6b193FzcuSRDf+e1MQehxm5htmvoymFWdyvrGsYDzKQBCXVjdcKfj+eh3mIHxA1tha&#10;JgUX8rBc3A3mWGjb85bOu1CJBGFfoII6hK6Q0pc1GfQj2xEn79c6gyFJV0ntsE9w08pJlk2lwYbT&#10;Qo0dPddUHncno2D7OeODezvFYzz0683PvvrYv6yUeriPqycQgWL4D9/a71rB5DHPx/B3J10Bubg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pEeo8gAAADeAAAADwAAAAAA&#10;AAAAAAAAAAChAgAAZHJzL2Rvd25yZXYueG1sUEsFBgAAAAAEAAQA+QAAAJYDAAAAAA==&#10;" strokeweight="0"/>
                        <v:line id="Line 1366" o:spid="_x0000_s2387" style="position:absolute;flip:y;visibility:visible;mso-wrap-style:square" from="5635,2864" to="5635,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OA1MgAAADeAAAADwAAAGRycy9kb3ducmV2LnhtbESPQUsDMRSE7wX/Q3iCtzbrIu2yNi1F&#10;UUSo0moP3l43z92lm5clSbvpv2+EgsdhZr5h5stoOnEi51vLCu4nGQjiyuqWawXfXy/jAoQPyBo7&#10;y6TgTB6Wi5vRHEttB97QaRtqkSDsS1TQhNCXUvqqIYN+Ynvi5P1aZzAk6WqpHQ4JbjqZZ9lUGmw5&#10;LTTY01ND1WF7NAo2HzPeu9djPMT9sP782dXvu+eVUne3cfUIIlAM/+Fr+00ryB+KIoe/O+kKyMU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kOA1MgAAADeAAAADwAAAAAA&#10;AAAAAAAAAAChAgAAZHJzL2Rvd25yZXYueG1sUEsFBgAAAAAEAAQA+QAAAJYDAAAAAA==&#10;" strokeweight="0"/>
                        <v:line id="Line 1367" o:spid="_x0000_s2388" style="position:absolute;flip:y;visibility:visible;mso-wrap-style:square" from="6265,2864" to="6265,2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lT8kAAADeAAAADwAAAGRycy9kb3ducmV2LnhtbESPT0sDMRTE74LfIbyCN5ttFbtsm5ai&#10;KCJY6b9Db6+b192lm5clSbvx2xtB8DjMzG+Y2SKaVlzJ+caygtEwA0FcWt1wpWC3fb3PQfiArLG1&#10;TAq+ycNifnszw0Lbntd03YRKJAj7AhXUIXSFlL6syaAf2o44eSfrDIYkXSW1wz7BTSvHWfYkDTac&#10;Fmrs6Lmm8ry5GAXr1YSP7u0Sz/HYf34d9tXH/mWp1N0gLqcgAsXwH/5rv2sF48c8f4DfO+kKyPk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EPJU/JAAAA3gAAAA8AAAAA&#10;AAAAAAAAAAAAoQIAAGRycy9kb3ducmV2LnhtbFBLBQYAAAAABAAEAPkAAACXAwAAAAA=&#10;" strokeweight="0"/>
                        <v:line id="Line 1368" o:spid="_x0000_s2389" style="position:absolute;visibility:visible;mso-wrap-style:square" from="895,881" to="1525,10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oedcUAAADeAAAADwAAAGRycy9kb3ducmV2LnhtbESPT2sCMRTE7wW/Q3hCbzW7i8iyNYoK&#10;hdJb/XPw9tg8d7duXkKS6tZP3wiCx2FmfsPMl4PpxYV86CwryCcZCOLa6o4bBfvdx1sJIkRkjb1l&#10;UvBHAZaL0cscK22v/E2XbWxEgnCoUEEbo6ukDHVLBsPEOuLknaw3GJP0jdQerwluellk2Uwa7Dgt&#10;tOho01J93v4aBdJHdyty52/2lBc/66+D08deqdfxsHoHEWmIz/Cj/akVFNOynML9Tr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oedcUAAADeAAAADwAAAAAAAAAA&#10;AAAAAAChAgAAZHJzL2Rvd25yZXYueG1sUEsFBgAAAAAEAAQA+QAAAJMDAAAAAA==&#10;" strokecolor="navy" strokeweight=".7pt"/>
                        <v:line id="Line 1369" o:spid="_x0000_s2390" style="position:absolute;visibility:visible;mso-wrap-style:square" from="1525,1024" to="2162,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a77sUAAADeAAAADwAAAGRycy9kb3ducmV2LnhtbESPQWsCMRSE70L/Q3iCN83uYsuyNYot&#10;COJN2x56e2yeu6ubl5CkuvrrTaHQ4zAz3zCL1WB6cSEfOssK8lkGgri2uuNGwefHZlqCCBFZY2+Z&#10;FNwowGr5NFpgpe2V93Q5xEYkCIcKFbQxukrKULdkMMysI07e0XqDMUnfSO3xmuCml0WWvUiDHaeF&#10;Fh29t1SfDz9GgfTR3Yvc+bs95sXpbffl9Hev1GQ8rF9BRBrif/ivvdUKinlZPsPvnXQF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a77sUAAADeAAAADwAAAAAAAAAA&#10;AAAAAAChAgAAZHJzL2Rvd25yZXYueG1sUEsFBgAAAAAEAAQA+QAAAJMDAAAAAA==&#10;" strokecolor="navy" strokeweight=".7pt"/>
                        <v:line id="Line 1370" o:spid="_x0000_s2391" style="position:absolute;flip:y;visibility:visible;mso-wrap-style:square" from="2162,1038" to="2792,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zLXcYAAADeAAAADwAAAGRycy9kb3ducmV2LnhtbESPzWrDMBCE74W8g9hAb7Uc0wbjWA4l&#10;EAihFPJDe12sjS1qrRxLTty3rwqFHoeZ+YYp15PtxI0GbxwrWCQpCOLaacONgvNp+5SD8AFZY+eY&#10;FHyTh3U1eyix0O7OB7odQyMihH2BCtoQ+kJKX7dk0SeuJ47exQ0WQ5RDI/WA9wi3nczSdCktGo4L&#10;Lfa0aan+Oo5Wwee2eTmMO96b6yYzb4zjx8K/K/U4n15XIAJN4T/8195pBdlzni/h9068ArL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sy13GAAAA3gAAAA8AAAAAAAAA&#10;AAAAAAAAoQIAAGRycy9kb3ducmV2LnhtbFBLBQYAAAAABAAEAPkAAACUAwAAAAA=&#10;" strokecolor="navy" strokeweight=".7pt"/>
                        <v:line id="Line 1371" o:spid="_x0000_s2392" style="position:absolute;visibility:visible;mso-wrap-style:square" from="2792,1038" to="3422,1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iAAsUAAADeAAAADwAAAGRycy9kb3ducmV2LnhtbESPQWsCMRSE70L/Q3iCN83uIu2yNYot&#10;COJN2x56e2yeu6ubl5CkuvrrTaHQ4zAz3zCL1WB6cSEfOssK8lkGgri2uuNGwefHZlqCCBFZY2+Z&#10;FNwowGr5NFpgpe2V93Q5xEYkCIcKFbQxukrKULdkMMysI07e0XqDMUnfSO3xmuCml0WWPUuDHaeF&#10;Fh29t1SfDz9GgfTR3Yvc+bs95sXpbffl9Hev1GQ8rF9BRBrif/ivvdUKinlZvsDvnXQF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iAAsUAAADeAAAADwAAAAAAAAAA&#10;AAAAAAChAgAAZHJzL2Rvd25yZXYueG1sUEsFBgAAAAAEAAQA+QAAAJMDAAAAAA==&#10;" strokecolor="navy" strokeweight=".7pt"/>
                        <v:line id="Line 1372" o:spid="_x0000_s2393" style="position:absolute;visibility:visible;mso-wrap-style:square" from="3422,1074" to="4052,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UcMIAAADeAAAADwAAAGRycy9kb3ducmV2LnhtbERPTWvCMBi+C/sP4R3sZtOWIaUaxQ2E&#10;sdv8OHh7aV7bavMmJFE7f705DHZ8eL4Xq9EM4kY+9JYVFFkOgrixuudWwX63mVYgQkTWOFgmBb8U&#10;YLV8mSyw1vbOP3TbxlakEA41KuhidLWUoenIYMisI07cyXqDMUHfSu3xnsLNIMs8n0mDPaeGDh19&#10;dtRctlejQProHmXh/MOeivL88X1w+jgo9fY6rucgIo3xX/zn/tIKyveqSnvTnXQF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cUcMIAAADeAAAADwAAAAAAAAAAAAAA&#10;AAChAgAAZHJzL2Rvd25yZXYueG1sUEsFBgAAAAAEAAQA+QAAAJADAAAAAA==&#10;" strokecolor="navy" strokeweight=".7pt"/>
                        <v:line id="Line 1373" o:spid="_x0000_s2394" style="position:absolute;visibility:visible;mso-wrap-style:square" from="4052,1339" to="4682,1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ux68UAAADeAAAADwAAAGRycy9kb3ducmV2LnhtbESPQWsCMRSE7wX/Q3hCbzW7S5Ht1igq&#10;CMWbtj309tg8d7duXkISdeuvN4LQ4zAz3zCzxWB6cSYfOssK8kkGgri2uuNGwdfn5qUEESKyxt4y&#10;KfijAIv56GmGlbYX3tF5HxuRIBwqVNDG6CopQ92SwTCxjjh5B+sNxiR9I7XHS4KbXhZZNpUGO04L&#10;LTpat1Qf9yejQProrkXu/NUe8uJ3tf12+qdX6nk8LN9BRBrif/jR/tAKiteyfIP7nXQF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7ux68UAAADeAAAADwAAAAAAAAAA&#10;AAAAAAChAgAAZHJzL2Rvd25yZXYueG1sUEsFBgAAAAAEAAQA+QAAAJMDAAAAAA==&#10;" strokecolor="navy" strokeweight=".7pt"/>
                        <v:line id="Line 1374" o:spid="_x0000_s2395" style="position:absolute;flip:y;visibility:visible;mso-wrap-style:square" from="4682,995" to="5320,1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Bgb8UAAADeAAAADwAAAGRycy9kb3ducmV2LnhtbESPXWvCMBSG74X9h3AGu9PU4qTrjDKE&#10;QhlDsI7t9tCctWHNSW1S7f79ciF4+fJ+8Wx2k+3EhQZvHCtYLhIQxLXThhsFn6dinoHwAVlj55gU&#10;/JGH3fZhtsFcuysf6VKFRsQR9jkqaEPocyl93ZJFv3A9cfR+3GAxRDk0Ug94jeO2k2mSrKVFw/Gh&#10;xZ72LdW/1WgVfBfN83Es+d2c96n5YBy/lv6g1NPj9PYKItAU7uFbu9QK0lX2EgEiTkQBuf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Bgb8UAAADeAAAADwAAAAAAAAAA&#10;AAAAAAChAgAAZHJzL2Rvd25yZXYueG1sUEsFBgAAAAAEAAQA+QAAAJMDAAAAAA==&#10;" strokecolor="navy" strokeweight=".7pt"/>
                        <v:line id="Line 1375" o:spid="_x0000_s2396" style="position:absolute;flip:y;visibility:visible;mso-wrap-style:square" from="5320,809" to="5950,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zF9MUAAADeAAAADwAAAGRycy9kb3ducmV2LnhtbESPQWvCQBSE70L/w/IK3nSToKKpqxRB&#10;ECmCttTrI/uaLM2+jdmNpv/eFYQeh5n5hlmue1uLK7XeOFaQjhMQxIXThksFX5/b0RyED8gaa8ek&#10;4I88rFcvgyXm2t34SNdTKEWEsM9RQRVCk0vpi4os+rFriKP341qLIcq2lLrFW4TbWmZJMpMWDceF&#10;ChvaVFT8njqr4Lwtp8dux3tz2WTmg7H7Tv1BqeFr//4GIlAf/sPP9k4ryCbzRQqPO/EK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hzF9MUAAADeAAAADwAAAAAAAAAA&#10;AAAAAAChAgAAZHJzL2Rvd25yZXYueG1sUEsFBgAAAAAEAAQA+QAAAJMDAAAAAA==&#10;" strokecolor="navy" strokeweight=".7pt"/>
                        <v:line id="Line 1376" o:spid="_x0000_s2397" style="position:absolute;visibility:visible;mso-wrap-style:square" from="895,917" to="1525,1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foKMYAAADeAAAADwAAAGRycy9kb3ducmV2LnhtbESPT2vCQBTE74LfYXmCF6kbgxRNXUUK&#10;wZxa/ANeX7OvSTD7NuxuTfz2XaHQ4zAzv2E2u8G04k7ON5YVLOYJCOLS6oYrBZdz/rIC4QOyxtYy&#10;KXiQh912PNpgpm3PR7qfQiUihH2GCuoQukxKX9Zk0M9tRxy9b+sMhihdJbXDPsJNK9MkeZUGG44L&#10;NXb0XlN5O/0YBesDztyxOHxUfe4/vxY5F313VWo6GfZvIAIN4T/81y60gnS5WqfwvBOvgN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H6CjGAAAA3gAAAA8AAAAAAAAA&#10;AAAAAAAAoQIAAGRycy9kb3ducmV2LnhtbFBLBQYAAAAABAAEAPkAAACUAwAAAAA=&#10;" strokecolor="fuchsia" strokeweight=".7pt"/>
                        <v:line id="Line 1377" o:spid="_x0000_s2398" style="position:absolute;visibility:visible;mso-wrap-style:square" from="1525,1074" to="2162,1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tNs8YAAADeAAAADwAAAGRycy9kb3ducmV2LnhtbESPQWvCQBSE74L/YXlCL6IbrYimrlIK&#10;wZwUbcHra/aZBLNvw+7WpP/eLRQ8DjPzDbPZ9aYRd3K+tqxgNk1AEBdW11wq+PrMJisQPiBrbCyT&#10;gl/ysNsOBxtMte34RPdzKEWEsE9RQRVCm0rpi4oM+qltiaN3tc5giNKVUjvsItw0cp4kS2mw5rhQ&#10;YUsfFRW3849RsN7j2J3y/aHsMn/8nmWcd+1FqZdR//4GIlAfnuH/dq4VzBer9Sv83YlXQG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vLTbPGAAAA3gAAAA8AAAAAAAAA&#10;AAAAAAAAoQIAAGRycy9kb3ducmV2LnhtbFBLBQYAAAAABAAEAPkAAACUAwAAAAA=&#10;" strokecolor="fuchsia" strokeweight=".7pt"/>
                        <v:line id="Line 1378" o:spid="_x0000_s2399" style="position:absolute;visibility:visible;mso-wrap-style:square" from="2162,1124" to="2792,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LVx8UAAADeAAAADwAAAGRycy9kb3ducmV2LnhtbESPQWvCQBSE7wX/w/IEL0U3ihSNriJC&#10;MKcWbcHrM/tMgtm3YXc18d+7hUKPw8x8w6y3vWnEg5yvLSuYThIQxIXVNZcKfr6z8QKED8gaG8uk&#10;4EketpvB2xpTbTs+0uMUShEh7FNUUIXQplL6oiKDfmJb4uhdrTMYonSl1A67CDeNnCXJhzRYc1yo&#10;sKV9RcXtdDcKlgd8d8f88Fl2mf+6TDPOu/as1GjY71YgAvXhP/zXzrWC2XyxnMPvnXgF5O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CLVx8UAAADeAAAADwAAAAAAAAAA&#10;AAAAAAChAgAAZHJzL2Rvd25yZXYueG1sUEsFBgAAAAAEAAQA+QAAAJMDAAAAAA==&#10;" strokecolor="fuchsia" strokeweight=".7pt"/>
                        <v:line id="Line 1379" o:spid="_x0000_s2400" style="position:absolute;visibility:visible;mso-wrap-style:square" from="2792,1253" to="3422,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5wXMYAAADeAAAADwAAAGRycy9kb3ducmV2LnhtbESPQWvCQBSE74L/YXlCL6IbpYqmrlIK&#10;wZwUbcHra/aZBLNvw+7WpP/eLRQ8DjPzDbPZ9aYRd3K+tqxgNk1AEBdW11wq+PrMJisQPiBrbCyT&#10;gl/ysNsOBxtMte34RPdzKEWEsE9RQRVCm0rpi4oM+qltiaN3tc5giNKVUjvsItw0cp4kS2mw5rhQ&#10;YUsfFRW3849RsN7j2J3y/aHsMn/8nmWcd+1FqZdR//4GIlAfnuH/dq4VzF9X6wX83YlXQG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ucFzGAAAA3gAAAA8AAAAAAAAA&#10;AAAAAAAAoQIAAGRycy9kb3ducmV2LnhtbFBLBQYAAAAABAAEAPkAAACUAwAAAAA=&#10;" strokecolor="fuchsia" strokeweight=".7pt"/>
                        <v:line id="Line 1380" o:spid="_x0000_s2401" style="position:absolute;visibility:visible;mso-wrap-style:square" from="3422,1303" to="4052,1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zuK8UAAADeAAAADwAAAGRycy9kb3ducmV2LnhtbESPQWvCQBSE7wX/w/IEL0U3ShGNriJC&#10;MKcWbcHrM/tMgtm3YXc18d+7hUKPw8x8w6y3vWnEg5yvLSuYThIQxIXVNZcKfr6z8QKED8gaG8uk&#10;4EketpvB2xpTbTs+0uMUShEh7FNUUIXQplL6oiKDfmJb4uhdrTMYonSl1A67CDeNnCXJXBqsOS5U&#10;2NK+ouJ2uhsFywO+u2N++Cy7zH9dphnnXXtWajTsdysQgfrwH/5r51rB7GOxnMPvnXgF5O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7zuK8UAAADeAAAADwAAAAAAAAAA&#10;AAAAAAChAgAAZHJzL2Rvd25yZXYueG1sUEsFBgAAAAAEAAQA+QAAAJMDAAAAAA==&#10;" strokecolor="fuchsia" strokeweight=".7pt"/>
                        <v:line id="Line 1381" o:spid="_x0000_s2402" style="position:absolute;visibility:visible;mso-wrap-style:square" from="4052,1461" to="4682,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BLsMYAAADeAAAADwAAAGRycy9kb3ducmV2LnhtbESPT2vCQBTE74LfYXlCL6IbpfgndZVS&#10;COakaAteX7PPJJh9G3a3Jv32bqHgcZiZ3zCbXW8acSfna8sKZtMEBHFhdc2lgq/PbLIC4QOyxsYy&#10;KfglD7vtcLDBVNuOT3Q/h1JECPsUFVQhtKmUvqjIoJ/aljh6V+sMhihdKbXDLsJNI+dJspAGa44L&#10;Fbb0UVFxO/8YBes9jt0p3x/KLvPH71nGeddelHoZ9e9vIAL14Rn+b+dawfx1tV7C3514BeT2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wS7DGAAAA3gAAAA8AAAAAAAAA&#10;AAAAAAAAoQIAAGRycy9kb3ducmV2LnhtbFBLBQYAAAAABAAEAPkAAACUAwAAAAA=&#10;" strokecolor="fuchsia" strokeweight=".7pt"/>
                        <v:line id="Line 1382" o:spid="_x0000_s2403" style="position:absolute;flip:y;visibility:visible;mso-wrap-style:square" from="4682,1203" to="5320,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RtXMQAAADeAAAADwAAAGRycy9kb3ducmV2LnhtbERPTWvCQBC9C/6HZYRexGy0Ndg0myAF&#10;ocfW6sHbmJ0mqdnZkF1j/PfuodDj431nxWhaMVDvGssKllEMgri0uuFKweF7t9iAcB5ZY2uZFNzJ&#10;QZFPJxmm2t74i4a9r0QIYZeigtr7LpXSlTUZdJHtiAP3Y3uDPsC+krrHWwg3rVzFcSINNhwaauzo&#10;vabysr8aBWwH87l+Xs+3p2N7Ks8m+T2eE6WeZuP2DYSn0f+L/9wfWsHqZfMa9oY74QrI/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tG1cxAAAAN4AAAAPAAAAAAAAAAAA&#10;AAAAAKECAABkcnMvZG93bnJldi54bWxQSwUGAAAAAAQABAD5AAAAkgMAAAAA&#10;" strokecolor="fuchsia" strokeweight=".7pt"/>
                        <v:line id="Line 1383" o:spid="_x0000_s2404" style="position:absolute;flip:y;visibility:visible;mso-wrap-style:square" from="5320,866" to="5950,1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jIx8cAAADeAAAADwAAAGRycy9kb3ducmV2LnhtbESPQWvCQBSE70L/w/IKvUjd1GqI0VWk&#10;UOixxnrI7Zl9Jmmzb0N2m6T/visIHoeZ+YbZ7EbTiJ46V1tW8DKLQBAXVtdcKvg6vj8nIJxH1thY&#10;JgV/5GC3fZhsMNV24AP1mS9FgLBLUUHlfZtK6YqKDLqZbYmDd7GdQR9kV0rd4RDgppHzKIqlwZrD&#10;QoUtvVVU/GS/RgHb3nwuX5fTfX5q8uJs4u/TOVbq6XHcr0F4Gv09fGt/aAXzRbJawfVOuAJy+w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MjHxwAAAN4AAAAPAAAAAAAA&#10;AAAAAAAAAKECAABkcnMvZG93bnJldi54bWxQSwUGAAAAAAQABAD5AAAAlQMAAAAA&#10;" strokecolor="fuchsia" strokeweight=".7pt"/>
                        <v:line id="Line 1384" o:spid="_x0000_s2405" style="position:absolute;visibility:visible;mso-wrap-style:square" from="895,952" to="1525,1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6pUMUAAADeAAAADwAAAGRycy9kb3ducmV2LnhtbESPzWoCMRSF90LfIdyCO00qonU0I9Ki&#10;tN2IVlxfJtfJMJObYZLq2KdvFgWXh/PHt1r3rhFX6kLlWcPLWIEgLrypuNRw+t6OXkGEiGyw8Uwa&#10;7hRgnT8NVpgZf+MDXY+xFGmEQ4YabIxtJmUoLDkMY98SJ+/iO4cxya6UpsNbGneNnCg1kw4rTg8W&#10;W3qzVNTHH6ch7E5q9l66+b6+0/lr82sPn0Wv9fC53yxBROrjI/zf/jAaJtOFSgAJJ6GAz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6pUMUAAADeAAAADwAAAAAAAAAA&#10;AAAAAAChAgAAZHJzL2Rvd25yZXYueG1sUEsFBgAAAAAEAAQA+QAAAJMDAAAAAA==&#10;" strokecolor="red" strokeweight=".7pt"/>
                        <v:line id="Line 1385" o:spid="_x0000_s2406" style="position:absolute;visibility:visible;mso-wrap-style:square" from="1525,1045" to="2162,1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IMy8YAAADeAAAADwAAAGRycy9kb3ducmV2LnhtbESPT2sCMRTE7wW/Q3hCbzVRitXVKKJY&#10;ai/iHzw/Ns/N4uZl2URd++kbodDjMDO/Yabz1lXiRk0oPWvo9xQI4tybkgsNx8P6bQQiRGSDlWfS&#10;8KAA81nnZYqZ8Xfe0W0fC5EgHDLUYGOsMylDbslh6PmaOHln3ziMSTaFNA3eE9xVcqDUUDosOS1Y&#10;rGlpKb/sr05D+Dyq4apwH9vLg07fix+72+St1q/ddjEBEamN/+G/9pfRMHgfqz4876Qr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CDMvGAAAA3gAAAA8AAAAAAAAA&#10;AAAAAAAAoQIAAGRycy9kb3ducmV2LnhtbFBLBQYAAAAABAAEAPkAAACUAwAAAAA=&#10;" strokecolor="red" strokeweight=".7pt"/>
                        <v:line id="Line 1386" o:spid="_x0000_s2407" style="position:absolute;visibility:visible;mso-wrap-style:square" from="2162,1110" to="2792,1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CSvMYAAADeAAAADwAAAGRycy9kb3ducmV2LnhtbESPT2sCMRTE7wW/Q3iCt5q4iNXVKNJi&#10;aXsR/+D5sXluFjcvyybq2k/fFAo9DjPzG2ax6lwtbtSGyrOG0VCBIC68qbjUcDxsnqcgQkQ2WHsm&#10;DQ8KsFr2nhaYG3/nHd32sRQJwiFHDTbGJpcyFJYchqFviJN39q3DmGRbStPiPcFdLTOlJtJhxWnB&#10;YkOvlorL/uo0hPejmryV7mV7edDpa/1td59Fp/Wg363nICJ18T/81/4wGrLxTGXweydd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QkrzGAAAA3gAAAA8AAAAAAAAA&#10;AAAAAAAAoQIAAGRycy9kb3ducmV2LnhtbFBLBQYAAAAABAAEAPkAAACUAwAAAAA=&#10;" strokecolor="red" strokeweight=".7pt"/>
                        <v:line id="Line 1387" o:spid="_x0000_s2408" style="position:absolute;visibility:visible;mso-wrap-style:square" from="2792,1210" to="3422,1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w3J8YAAADeAAAADwAAAGRycy9kb3ducmV2LnhtbESPQWsCMRSE70L/Q3iF3jSpFlu3RpGK&#10;Ur2UteL5sXndLG5elk2qa399Iwgeh5n5hpnOO1eLE7Wh8qzheaBAEBfeVFxq2H+v+m8gQkQ2WHsm&#10;DRcKMJ899KaYGX/mnE67WIoE4ZChBhtjk0kZCksOw8A3xMn78a3DmGRbStPiOcFdLYdKjaXDitOC&#10;xYY+LBXH3a/TENZ7NV6W7vXreKHDdvFn803Raf302C3eQUTq4j18a38aDcOXiRrB9U66AnL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cNyfGAAAA3gAAAA8AAAAAAAAA&#10;AAAAAAAAoQIAAGRycy9kb3ducmV2LnhtbFBLBQYAAAAABAAEAPkAAACUAwAAAAA=&#10;" strokecolor="red" strokeweight=".7pt"/>
                        <v:line id="Line 1388" o:spid="_x0000_s2409" style="position:absolute;visibility:visible;mso-wrap-style:square" from="3422,1217" to="4052,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WvU8YAAADeAAAADwAAAGRycy9kb3ducmV2LnhtbESPT2sCMRTE7wW/Q3gFbzWpiLWrUURR&#10;tBfxDz0/Ns/N4uZl2URd++kbodDjMDO/YSaz1lXiRk0oPWt47ykQxLk3JRcaTsfV2whEiMgGK8+k&#10;4UEBZtPOywQz4++8p9shFiJBOGSowcZYZ1KG3JLD0PM1cfLOvnEYk2wKaRq8J7irZF+poXRYclqw&#10;WNPCUn45XJ2GsD6p4bJwH7vLg76/5j92v81brbuv7XwMIlIb/8N/7Y3R0B98qgE876QrIK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1r1PGAAAA3gAAAA8AAAAAAAAA&#10;AAAAAAAAoQIAAGRycy9kb3ducmV2LnhtbFBLBQYAAAAABAAEAPkAAACUAwAAAAA=&#10;" strokecolor="red" strokeweight=".7pt"/>
                        <v:line id="Line 1389" o:spid="_x0000_s2410" style="position:absolute;visibility:visible;mso-wrap-style:square" from="4052,1339" to="4682,1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kKyMYAAADeAAAADwAAAGRycy9kb3ducmV2LnhtbESPQWsCMRSE70L/Q3iF3jSpWFu3RpGK&#10;Ur2UteL5sXndLG5elk2qa399Iwgeh5n5hpnOO1eLE7Wh8qzheaBAEBfeVFxq2H+v+m8gQkQ2WHsm&#10;DRcKMJ899KaYGX/mnE67WIoE4ZChBhtjk0kZCksOw8A3xMn78a3DmGRbStPiOcFdLYdKjaXDitOC&#10;xYY+LBXH3a/TENZ7NV6W7vXreKHDdvFn803Raf302C3eQUTq4j18a38aDcPRRL3A9U66AnL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5CsjGAAAA3gAAAA8AAAAAAAAA&#10;AAAAAAAAoQIAAGRycy9kb3ducmV2LnhtbFBLBQYAAAAABAAEAPkAAACUAwAAAAA=&#10;" strokecolor="red" strokeweight=".7pt"/>
                        <v:line id="Line 1390" o:spid="_x0000_s2411" style="position:absolute;flip:y;visibility:visible;mso-wrap-style:square" from="4682,1117" to="5320,1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vRiMYAAADeAAAADwAAAGRycy9kb3ducmV2LnhtbESPQWvCQBSE70L/w/IK3nRTKdJE11BK&#10;WzwoJbG9P3afSTT7NmS3Mf57t1DwOMzMN8w6H20rBup941jB0zwBQaydabhS8H34mL2A8AHZYOuY&#10;FFzJQ755mKwxM+7CBQ1lqESEsM9QQR1Cl0npdU0W/dx1xNE7ut5iiLKvpOnxEuG2lYskWUqLDceF&#10;Gjt6q0mfy1+rAL92+sftw0mXfHjfpqkpPvVeqenj+LoCEWgM9/B/e2sULJ7TZAl/d+IVkJ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Jr0YjGAAAA3gAAAA8AAAAAAAAA&#10;AAAAAAAAoQIAAGRycy9kb3ducmV2LnhtbFBLBQYAAAAABAAEAPkAAACUAwAAAAA=&#10;" strokecolor="red" strokeweight=".7pt"/>
                        <v:line id="Line 1391" o:spid="_x0000_s2412" style="position:absolute;flip:y;visibility:visible;mso-wrap-style:square" from="5320,852" to="5950,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d0E8YAAADeAAAADwAAAGRycy9kb3ducmV2LnhtbESPQWvCQBSE70L/w/IKvemmodQmuoYi&#10;tnioFKPeH7vPJG32bchuNf57tyB4HGbmG2ZeDLYVJ+p941jB8yQBQaydabhSsN99jN9A+IBssHVM&#10;Ci7koVg8jOaYG3fmLZ3KUIkIYZ+jgjqELpfS65os+onriKN3dL3FEGVfSdPjOcJtK9MkeZUWG44L&#10;NXa0rEn/ln9WAX5/6YPbhB9d8m61zjKz/dQbpZ4eh/cZiEBDuIdv7bVRkL5kyRT+78QrI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ndBPGAAAA3gAAAA8AAAAAAAAA&#10;AAAAAAAAoQIAAGRycy9kb3ducmV2LnhtbFBLBQYAAAAABAAEAPkAAACUAwAAAAA=&#10;" strokecolor="red" strokeweight=".7pt"/>
                        <v:line id="Line 1392" o:spid="_x0000_s2413" style="position:absolute;visibility:visible;mso-wrap-style:square" from="895,781" to="1525,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z5oMIAAADeAAAADwAAAGRycy9kb3ducmV2LnhtbERPTYvCMBC9C/6HMIIXWdMVEbcaRVwF&#10;pSfrXvY2NmNbbCYliVr/vTks7PHxvpfrzjTiQc7XlhV8jhMQxIXVNZcKfs77jzkIH5A1NpZJwYs8&#10;rFf93hJTbZ98okceShFD2KeooAqhTaX0RUUG/di2xJG7WmcwROhKqR0+Y7hp5CRJZtJgzbGhwpa2&#10;FRW3/G4UjIos4wx3u73HY3Zpf0ffju9KDQfdZgEiUBf+xX/ug1YwmX4lcW+8E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rz5oMIAAADeAAAADwAAAAAAAAAAAAAA&#10;AAChAgAAZHJzL2Rvd25yZXYueG1sUEsFBgAAAAAEAAQA+QAAAJADAAAAAA==&#10;" strokecolor="aqua" strokeweight=".7pt"/>
                        <v:line id="Line 1393" o:spid="_x0000_s2414" style="position:absolute;flip:y;visibility:visible;mso-wrap-style:square" from="1525,852" to="216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AMe8MAAADeAAAADwAAAGRycy9kb3ducmV2LnhtbESP3YrCMBSE7xd8h3CEvVtTi6xajeIK&#10;gneLPw9wSI5tsTkpSbT17Y0geDnMzDfMct3bRtzJh9qxgvEoA0Gsnam5VHA+7X5mIEJENtg4JgUP&#10;CrBeDb6WWBjX8YHux1iKBOFQoIIqxraQMuiKLIaRa4mTd3HeYkzSl9J47BLcNjLPsl9psea0UGFL&#10;24r09XizCjQ9JrLz1/201Kfub5PL/+3uotT3sN8sQETq4yf8bu+Ngnwyz+bwupOugF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wDHvDAAAA3gAAAA8AAAAAAAAAAAAA&#10;AAAAoQIAAGRycy9kb3ducmV2LnhtbFBLBQYAAAAABAAEAPkAAACRAwAAAAA=&#10;" strokecolor="aqua" strokeweight=".7pt"/>
                        <v:line id="Line 1394" o:spid="_x0000_s2415" style="position:absolute;visibility:visible;mso-wrap-style:square" from="2162,852" to="279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Nje8UAAADeAAAADwAAAGRycy9kb3ducmV2LnhtbESPy2rCQBSG9wXfYThCN9JMlFLaNKOI&#10;F6hkVXXj7pg5TYKZM2FmTNK3dxaFLn/+G1++Gk0renK+saxgnqQgiEurG64UnE/7l3cQPiBrbC2T&#10;gl/ysFpOnnLMtB34m/pjqEQcYZ+hgjqELpPSlzUZ9IntiKP3Y53BEKWrpHY4xHHTykWavkmDDceH&#10;Gjva1FTejnejYFYWBRe42+09Hoprd5ltHd+Vep6O608QgcbwH/5rf2kFi9ePeQSIOBEF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Nje8UAAADeAAAADwAAAAAAAAAA&#10;AAAAAAChAgAAZHJzL2Rvd25yZXYueG1sUEsFBgAAAAAEAAQA+QAAAJMDAAAAAA==&#10;" strokecolor="aqua" strokeweight=".7pt"/>
                        <v:line id="Line 1395" o:spid="_x0000_s2416" style="position:absolute;flip:y;visibility:visible;mso-wrap-style:square" from="2792,945" to="342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WoMMAAADeAAAADwAAAGRycy9kb3ducmV2LnhtbESP0YrCMBRE3wX/IdwF3zRtEd3tGkUF&#10;wTdZ9QMuybUtNjclibb+/WZB2MdhZs4wq81gW/EkHxrHCvJZBoJYO9NwpeB6OUw/QYSIbLB1TApe&#10;FGCzHo9WWBrX8w89z7ESCcKhRAV1jF0pZdA1WQwz1xEn7+a8xZikr6Tx2Ce4bWWRZQtpseG0UGNH&#10;+5r0/fywCjS95rL39+Oy0pd+ty3kaX+4KTX5GLbfICIN8T/8bh+NgmL+lefwdydd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flqDDAAAA3gAAAA8AAAAAAAAAAAAA&#10;AAAAoQIAAGRycy9kb3ducmV2LnhtbFBLBQYAAAAABAAEAPkAAACRAwAAAAA=&#10;" strokecolor="aqua" strokeweight=".7pt"/>
                        <v:line id="Line 1396" o:spid="_x0000_s2417" style="position:absolute;visibility:visible;mso-wrap-style:square" from="3422,945" to="4052,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1Yl8YAAADeAAAADwAAAGRycy9kb3ducmV2LnhtbESPT2vCQBTE7wW/w/IEL1I3BiltdBXx&#10;D1RyMu2lt2f2mQSzb8Puqum3d4VCj8PM/IZZrHrTihs531hWMJ0kIIhLqxuuFHx/7V/fQfiArLG1&#10;TAp+ycNqOXhZYKbtnY90K0IlIoR9hgrqELpMSl/WZNBPbEccvbN1BkOUrpLa4T3CTSvTJHmTBhuO&#10;CzV2tKmpvBRXo2Bc5jnnuNvtPR7yU/cz3jq+KjUa9us5iEB9+A//tT+1gnT2MU3heSdeAbl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NWJfGAAAA3gAAAA8AAAAAAAAA&#10;AAAAAAAAoQIAAGRycy9kb3ducmV2LnhtbFBLBQYAAAAABAAEAPkAAACUAwAAAAA=&#10;" strokecolor="aqua" strokeweight=".7pt"/>
                        <v:line id="Line 1397" o:spid="_x0000_s2418" style="position:absolute;flip:y;visibility:visible;mso-wrap-style:square" from="4052,1181" to="4682,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GtTMQAAADeAAAADwAAAGRycy9kb3ducmV2LnhtbESP3YrCMBSE7xd8h3AWvFtTq6y7XaOo&#10;IHgn/jzAITm2xeakJNHWtzeCsJfDzHzDzJe9bcSdfKgdKxiPMhDE2pmaSwXn0/brB0SIyAYbx6Tg&#10;QQGWi8HHHAvjOj7Q/RhLkSAcClRQxdgWUgZdkcUwci1x8i7OW4xJ+lIaj12C20bmWfYtLdacFips&#10;aVORvh5vVoGmx1R2/rqblfrUrVe53G+2F6WGn/3qD0SkPv6H3+2dUZBPf8cTeN1JV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Aa1MxAAAAN4AAAAPAAAAAAAAAAAA&#10;AAAAAKECAABkcnMvZG93bnJldi54bWxQSwUGAAAAAAQABAD5AAAAkgMAAAAA&#10;" strokecolor="aqua" strokeweight=".7pt"/>
                        <v:line id="Line 1398" o:spid="_x0000_s2419" style="position:absolute;flip:y;visibility:visible;mso-wrap-style:square" from="4682,773" to="5320,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g1OMMAAADeAAAADwAAAGRycy9kb3ducmV2LnhtbESP0YrCMBRE3wX/IdwF3zS1FN3tGkUF&#10;wTdZ9QMuybUtNjclibb+/WZB2MdhZs4wq81gW/EkHxrHCuazDASxdqbhSsH1cph+gggR2WDrmBS8&#10;KMBmPR6tsDSu5x96nmMlEoRDiQrqGLtSyqBrshhmriNO3s15izFJX0njsU9w28o8yxbSYsNpocaO&#10;9jXp+/lhFWh6FbL39+Oy0pd+t83laX+4KTX5GLbfICIN8T/8bh+Ngrz4mhfwdydd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oNTjDAAAA3gAAAA8AAAAAAAAAAAAA&#10;AAAAoQIAAGRycy9kb3ducmV2LnhtbFBLBQYAAAAABAAEAPkAAACRAwAAAAA=&#10;" strokecolor="aqua" strokeweight=".7pt"/>
                        <v:line id="Line 1399" o:spid="_x0000_s2420" style="position:absolute;flip:y;visibility:visible;mso-wrap-style:square" from="5320,544" to="5950,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SQo8MAAADeAAAADwAAAGRycy9kb3ducmV2LnhtbESP0YrCMBRE3xf8h3AXfFtTi67aNYoK&#10;gm/Lqh9wSa5tsbkpSbT1740g7OMwM2eY5bq3jbiTD7VjBeNRBoJYO1NzqeB82n/NQYSIbLBxTAoe&#10;FGC9GnwssTCu4z+6H2MpEoRDgQqqGNtCyqArshhGriVO3sV5izFJX0rjsUtw28g8y76lxZrTQoUt&#10;7SrS1+PNKtD0mMjOXw+zUp+67SaXv7v9RanhZ7/5ARGpj//hd/tgFOSTxXgKrzvpCs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kkKPDAAAA3gAAAA8AAAAAAAAAAAAA&#10;AAAAoQIAAGRycy9kb3ducmV2LnhtbFBLBQYAAAAABAAEAPkAAACRAwAAAAA=&#10;" strokecolor="aqua" strokeweight=".7pt"/>
                        <v:line id="Line 1400" o:spid="_x0000_s2421" style="position:absolute;flip:y;visibility:visible;mso-wrap-style:square" from="895,709" to="1525,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eut8kAAADeAAAADwAAAGRycy9kb3ducmV2LnhtbESP3WoCMRSE7wt9h3AEb0QTRaRujdIq&#10;gpVSqH/08rA57i7dnGw3Udc+vSkIvRxm5htmMmtsKc5U+8Kxhn5PgSBOnSk407DbLrtPIHxANlg6&#10;Jg1X8jCbPj5MMDHuwp903oRMRAj7BDXkIVSJlD7NyaLvuYo4ekdXWwxR1pk0NV4i3JZyoNRIWiw4&#10;LuRY0Tyn9Htzsho6r+9qv54rfLsOP75+i8XpsPjpaN1uNS/PIAI14T98b6+MhsFw3B/B3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5XrrfJAAAA3gAAAA8AAAAA&#10;AAAAAAAAAAAAoQIAAGRycy9kb3ducmV2LnhtbFBLBQYAAAAABAAEAPkAAACXAwAAAAA=&#10;" strokecolor="purple" strokeweight=".35pt"/>
                        <v:line id="Line 1401" o:spid="_x0000_s2422" style="position:absolute;visibility:visible;mso-wrap-style:square" from="1525,709" to="2162,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blVccAAADeAAAADwAAAGRycy9kb3ducmV2LnhtbESP0WrCQBRE3wv9h+UWfKsbRRKbZiNF&#10;EESqVNsPuGSvSWj2btxdTfr3bqHQx2FmzjDFajSduJHzrWUFs2kCgriyuuVawdfn5nkJwgdkjZ1l&#10;UvBDHlbl40OBubYDH+l2CrWIEPY5KmhC6HMpfdWQQT+1PXH0ztYZDFG6WmqHQ4SbTs6TJJUGW44L&#10;Dfa0bqj6Pl2NgqXbp1l13hzSYzbo992l3h3SD6UmT+PbK4hAY/gP/7W3WsF88TLL4PdOvAKy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BuVVxwAAAN4AAAAPAAAAAAAA&#10;AAAAAAAAAKECAABkcnMvZG93bnJldi54bWxQSwUGAAAAAAQABAD5AAAAlQMAAAAA&#10;" strokecolor="purple" strokeweight=".35pt"/>
                        <v:line id="Line 1402" o:spid="_x0000_s2423" style="position:absolute;flip:y;visibility:visible;mso-wrap-style:square" from="2162,773" to="2792,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SfXsYAAADeAAAADwAAAGRycy9kb3ducmV2LnhtbERPTWsCMRC9C/0PYQpepCaKSLsapVUK&#10;KiLUVvE4bKa7SzeTdRN17a83B8Hj432Pp40txZlqXzjW0OsqEMSpMwVnGn6+P19eQfiAbLB0TBqu&#10;5GE6eWqNMTHuwl903oZMxBD2CWrIQ6gSKX2ak0XfdRVx5H5dbTFEWGfS1HiJ4baUfaWG0mLBsSHH&#10;imY5pX/bk9XQ+Vir3WqmcHkdbA7/xfy0nx87Wrefm/cRiEBNeIjv7oXR0B+89eLeeCdeAT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En17GAAAA3gAAAA8AAAAAAAAA&#10;AAAAAAAAoQIAAGRycy9kb3ducmV2LnhtbFBLBQYAAAAABAAEAPkAAACUAwAAAAA=&#10;" strokecolor="purple" strokeweight=".35pt"/>
                        <v:line id="Line 1403" o:spid="_x0000_s2424" style="position:absolute;visibility:visible;mso-wrap-style:square" from="2792,773" to="3422,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XUvMYAAADeAAAADwAAAGRycy9kb3ducmV2LnhtbESP3WrCQBSE7wu+w3IK3tWNIlFTVxFB&#10;EGnFnz7AIXtMQrNn4+5q0rfvCoKXw8x8w8yXnanFnZyvLCsYDhIQxLnVFRcKfs6bjykIH5A11pZJ&#10;wR95WC56b3PMtG35SPdTKESEsM9QQRlCk0np85IM+oFtiKN3sc5giNIVUjtsI9zUcpQkqTRYcVwo&#10;saF1Sfnv6WYUTN13Oskvm316nLT6a3ctdvv0oFT/vVt9ggjUhVf42d5qBaPxbDiDx514Be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V1LzGAAAA3gAAAA8AAAAAAAAA&#10;AAAAAAAAoQIAAGRycy9kb3ducmV2LnhtbFBLBQYAAAAABAAEAPkAAACUAwAAAAA=&#10;" strokecolor="purple" strokeweight=".35pt"/>
                        <v:line id="Line 1404" o:spid="_x0000_s2425" style="position:absolute;visibility:visible;mso-wrap-style:square" from="3422,852" to="4052,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O3nMUAAADeAAAADwAAAGRycy9kb3ducmV2LnhtbESP32rCMBTG7we+QzgD72a6ItXVpiID&#10;QcTJdHuAQ3Nsi81Jl0Rb3365GOzy4/vHr1iPphN3cr61rOB1loAgrqxuuVbw/bV9WYLwAVljZ5kU&#10;PMjDupw8FZhrO/CJ7udQizjCPkcFTQh9LqWvGjLoZ7Ynjt7FOoMhSldL7XCI46aTaZJk0mDL8aHB&#10;nt4bqq7nm1GwdB/Zorpsj9lpMejD/qfeH7NPpabP42YFItAY/sN/7Z1WkM7f0ggQcSIKy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oO3nMUAAADeAAAADwAAAAAAAAAA&#10;AAAAAAChAgAAZHJzL2Rvd25yZXYueG1sUEsFBgAAAAAEAAQA+QAAAJMDAAAAAA==&#10;" strokecolor="purple" strokeweight=".35pt"/>
                        <v:line id="Line 1405" o:spid="_x0000_s2426" style="position:absolute;flip:y;visibility:visible;mso-wrap-style:square" from="4052,1282" to="4682,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L8fsoAAADeAAAADwAAAGRycy9kb3ducmV2LnhtbESP3WoCMRSE7wt9h3AKvRFNXETa1Sit&#10;UlCRQv2jl4fN6e7Szcl2E3Xt0zeC0MthZr5hxtPWVuJEjS8da+j3FAjizJmScw277Vv3CYQPyAYr&#10;x6ThQh6mk/u7MabGnfmDTpuQiwhhn6KGIoQ6ldJnBVn0PVcTR+/LNRZDlE0uTYPnCLeVTJQaSosl&#10;x4UCa5oVlH1vjlZD53Wt9quZwuVl8P75W86Ph/lPR+vHh/ZlBCJQG/7Dt/bCaEgGz0kfrnfiFZCT&#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0vx+ygAAAN4AAAAPAAAA&#10;AAAAAAAAAAAAAKECAABkcnMvZG93bnJldi54bWxQSwUGAAAAAAQABAD5AAAAmAMAAAAA&#10;" strokecolor="purple" strokeweight=".35pt"/>
                        <v:line id="Line 1406" o:spid="_x0000_s2427" style="position:absolute;flip:y;visibility:visible;mso-wrap-style:square" from="4682,924" to="5320,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BiCckAAADeAAAADwAAAGRycy9kb3ducmV2LnhtbESP3WoCMRSE7wt9h3AEb0STLlJ0a5RW&#10;EdpSCv7Sy8PmuLt0c7LdRF19elMo9HKYmW+Yyay1lThR40vHGh4GCgRx5kzJuYbtZtkfgfAB2WDl&#10;mDRcyMNsen83wdS4M6/otA65iBD2KWooQqhTKX1WkEU/cDVx9A6usRiibHJpGjxHuK1kotSjtFhy&#10;XCiwpnlB2ff6aDX0Xj7U7n2u8O0y/Py6lovjfvHT07rbaZ+fQARqw3/4r/1qNCTDcZLA7514BeT0&#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8AYgnJAAAA3gAAAA8AAAAA&#10;AAAAAAAAAAAAoQIAAGRycy9kb3ducmV2LnhtbFBLBQYAAAAABAAEAPkAAACXAwAAAAA=&#10;" strokecolor="purple" strokeweight=".35pt"/>
                        <v:line id="Line 1407" o:spid="_x0000_s2428" style="position:absolute;flip:y;visibility:visible;mso-wrap-style:square" from="5320,666" to="595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wTMeSygAAAN4AAAAPAAAA&#10;AAAAAAAAAAAAAKECAABkcnMvZG93bnJldi54bWxQSwUGAAAAAAQABAD5AAAAmAMAAAAA&#10;" strokecolor="purple" strokeweight=".35pt"/>
                        <v:shape id="Freeform 1408" o:spid="_x0000_s2429" style="position:absolute;left:859;top:845;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7UJscA&#10;AADeAAAADwAAAGRycy9kb3ducmV2LnhtbESPQWsCMRSE7wX/Q3hCbzXrVrRdjWILQg9C7dri9bF5&#10;bhY3L2sSdfvvm0Khx2FmvmEWq9624ko+NI4VjEcZCOLK6YZrBZ/7zcMTiBCRNbaOScE3BVgtB3cL&#10;LLS78Qddy1iLBOFQoAITY1dIGSpDFsPIdcTJOzpvMSbpa6k93hLctjLPsqm02HBaMNjRq6HqVF6s&#10;gp1vp/n77HG39dvsUPqvl2M4G6Xuh/16DiJSH//Df+03rSCfPOcT+L2Tro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u1CbHAAAA3gAAAA8AAAAAAAAAAAAAAAAAmAIAAGRy&#10;cy9kb3ducmV2LnhtbFBLBQYAAAAABAAEAPUAAACMAwAAAAA=&#10;" path="m36,l72,36,36,72,,36,36,xe" fillcolor="navy" strokecolor="navy" strokeweight=".35pt">
                          <v:path arrowok="t" o:connecttype="custom" o:connectlocs="36,0;72,36;36,72;0,36;36,0" o:connectangles="0,0,0,0,0"/>
                        </v:shape>
                        <v:shape id="Freeform 1409" o:spid="_x0000_s2430" style="position:absolute;left:1489;top:988;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JxvcgA&#10;AADeAAAADwAAAGRycy9kb3ducmV2LnhtbESPQWsCMRSE70L/Q3hCb5p1q7bdGqUtCB6E2m3F62Pz&#10;3CzdvGyTqNt/bwqFHoeZ+YZZrHrbijP50DhWMBlnIIgrpxuuFXx+rEcPIEJE1tg6JgU/FGC1vBks&#10;sNDuwu90LmMtEoRDgQpMjF0hZagMWQxj1xEn7+i8xZikr6X2eElw28o8y+bSYsNpwWBHr4aqr/Jk&#10;Fex8O8/f7u92W7/NDqXfvxzDt1Hqdtg/P4GI1Mf/8F97oxXk08d8Br930hWQy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InG9yAAAAN4AAAAPAAAAAAAAAAAAAAAAAJgCAABk&#10;cnMvZG93bnJldi54bWxQSwUGAAAAAAQABAD1AAAAjQMAAAAA&#10;" path="m36,l72,36,36,72,,36,36,xe" fillcolor="navy" strokecolor="navy" strokeweight=".35pt">
                          <v:path arrowok="t" o:connecttype="custom" o:connectlocs="36,0;72,36;36,72;0,36;36,0" o:connectangles="0,0,0,0,0"/>
                        </v:shape>
                        <v:shape id="Freeform 1410" o:spid="_x0000_s2431" style="position:absolute;left:2126;top:1045;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vyscA&#10;AADeAAAADwAAAGRycy9kb3ducmV2LnhtbESPQUsDMRSE7wX/Q3iCN5t1lVXXpsUKhR4K1rXF62Pz&#10;ulncvGyT2K7/vikUehxm5htmMhtsJw7kQ+tYwcM4A0FcO91yo2Dzvbh/AREissbOMSn4pwCz6c1o&#10;gqV2R/6iQxUbkSAcSlRgYuxLKUNtyGIYu544eTvnLcYkfSO1x2OC207mWVZIiy2nBYM9fRiqf6s/&#10;q2DtuyL/fH5cr/wq+6n8dr4Le6PU3e3w/gYi0hCv4Ut7qRXkT695Aec76QrI6Q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78rHAAAA3gAAAA8AAAAAAAAAAAAAAAAAmAIAAGRy&#10;cy9kb3ducmV2LnhtbFBLBQYAAAAABAAEAPUAAACMAwAAAAA=&#10;" path="m36,l72,36,36,72,,36,36,xe" fillcolor="navy" strokecolor="navy" strokeweight=".35pt">
                          <v:path arrowok="t" o:connecttype="custom" o:connectlocs="36,0;72,36;36,72;0,36;36,0" o:connectangles="0,0,0,0,0"/>
                        </v:shape>
                        <v:shape id="Freeform 1411" o:spid="_x0000_s2432" style="position:absolute;left:2756;top:1002;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xKUccA&#10;AADeAAAADwAAAGRycy9kb3ducmV2LnhtbESPQWsCMRSE7wX/Q3hCbzXrtmi7GsUWhB6E6tri9bF5&#10;bhY3L2sSdfvvm0Khx2FmvmHmy9624ko+NI4VjEcZCOLK6YZrBZ/79cMziBCRNbaOScE3BVguBndz&#10;LLS78Y6uZaxFgnAoUIGJsSukDJUhi2HkOuLkHZ23GJP0tdQebwluW5ln2URabDgtGOzozVB1Ki9W&#10;wda3k/xj+rjd+E12KP3X6zGcjVL3w341AxGpj//hv/a7VpA/veRT+L2TroBc/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8SlHHAAAA3gAAAA8AAAAAAAAAAAAAAAAAmAIAAGRy&#10;cy9kb3ducmV2LnhtbFBLBQYAAAAABAAEAPUAAACMAwAAAAA=&#10;" path="m36,l72,36,36,72,,36,36,xe" fillcolor="navy" strokecolor="navy" strokeweight=".35pt">
                          <v:path arrowok="t" o:connecttype="custom" o:connectlocs="36,0;72,36;36,72;0,36;36,0" o:connectangles="0,0,0,0,0"/>
                        </v:shape>
                        <v:shape id="Freeform 1412" o:spid="_x0000_s2433" style="position:absolute;left:3386;top:1038;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eI8QA&#10;AADeAAAADwAAAGRycy9kb3ducmV2LnhtbERPy2oCMRTdF/yHcAV3NdOx+JgaxRYKXQi1o9LtZXKd&#10;DJ3cjEmq49+bRaHLw3kv171txYV8aBwreBpnIIgrpxuuFRz2749zECEia2wdk4IbBVivBg9LLLS7&#10;8hddyliLFMKhQAUmxq6QMlSGLIax64gTd3LeYkzQ11J7vKZw28o8y6bSYsOpwWBHb4aqn/LXKtj5&#10;dpp/zia7rd9m36U/vp7C2Sg1GvabFxCR+vgv/nN/aAX58yJPe9OddAX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j3iPEAAAA3gAAAA8AAAAAAAAAAAAAAAAAmAIAAGRycy9k&#10;b3ducmV2LnhtbFBLBQYAAAAABAAEAPUAAACJAwAAAAA=&#10;" path="m36,l72,36,36,72,,36,36,xe" fillcolor="navy" strokecolor="navy" strokeweight=".35pt">
                          <v:path arrowok="t" o:connecttype="custom" o:connectlocs="36,0;72,36;36,72;0,36;36,0" o:connectangles="0,0,0,0,0"/>
                        </v:shape>
                        <v:shape id="Freeform 1413" o:spid="_x0000_s2434" style="position:absolute;left:4016;top:1303;width:72;height:72;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97uMcA&#10;AADeAAAADwAAAGRycy9kb3ducmV2LnhtbESPQWsCMRSE74X+h/AKvWm2q2jdGqUKhR4E7drS62Pz&#10;3CzdvKxJquu/N0Khx2FmvmHmy9624kQ+NI4VPA0zEMSV0w3XCj73b4NnECEia2wdk4ILBVgu7u/m&#10;WGh35g86lbEWCcKhQAUmxq6QMlSGLIah64iTd3DeYkzS11J7PCe4bWWeZRNpseG0YLCjtaHqp/y1&#10;Cna+neTb6Wi38Zvsu/Rfq0M4GqUeH/rXFxCR+vgf/mu/awX5eJbP4HYnXQ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5ve7jHAAAA3gAAAA8AAAAAAAAAAAAAAAAAmAIAAGRy&#10;cy9kb3ducmV2LnhtbFBLBQYAAAAABAAEAPUAAACMAwAAAAA=&#10;" path="m36,l72,36,36,72,,36,36,xe" fillcolor="navy" strokecolor="navy" strokeweight=".35pt">
                          <v:path arrowok="t" o:connecttype="custom" o:connectlocs="36,0;72,36;36,72;0,36;36,0" o:connectangles="0,0,0,0,0"/>
                        </v:shape>
                        <v:shape id="Freeform 1414" o:spid="_x0000_s2435" style="position:absolute;left:4647;top:1346;width:71;height:72;visibility:visible;mso-wrap-style:square;v-text-anchor:top" coordsize="7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J6pscA&#10;AADeAAAADwAAAGRycy9kb3ducmV2LnhtbESPXWvCMBSG7wX/QzgD7zRdO2TrjOIGjsFQWCtjl4fm&#10;2Eabk9JE7f79ciF4+fJ+8SxWg23FhXpvHCt4nCUgiCunDdcK9uVm+gzCB2SNrWNS8EceVsvxaIG5&#10;dlf+pksRahFH2OeooAmhy6X0VUMW/cx1xNE7uN5iiLKvpe7xGsdtK9MkmUuLhuNDgx29N1SdirNV&#10;cNxl5u30U2Yfe/w9bNv0+GU2pVKTh2H9CiLQEO7hW/tTK0ifXrIIEHEiCsj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yeqbHAAAA3gAAAA8AAAAAAAAAAAAAAAAAmAIAAGRy&#10;cy9kb3ducmV2LnhtbFBLBQYAAAAABAAEAPUAAACMAwAAAAA=&#10;" path="m35,l71,36,35,72,,36,35,xe" fillcolor="navy" strokecolor="navy" strokeweight=".35pt">
                          <v:path arrowok="t" o:connecttype="custom" o:connectlocs="35,0;71,36;35,72;0,36;35,0" o:connectangles="0,0,0,0,0"/>
                        </v:shape>
                        <v:shape id="Freeform 1415" o:spid="_x0000_s2436" style="position:absolute;left:5284;top:960;width:71;height:71;visibility:visible;mso-wrap-style:square;v-text-anchor:top" coordsize="7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P7p8YA&#10;AADeAAAADwAAAGRycy9kb3ducmV2LnhtbESPQWvCQBSE74X+h+UVein6YpTSpq5SBIsHD60Vz6/Z&#10;1yR0923Irib+e1cQehxm5htmvhycVSfuQuNFw2ScgWIpvWmk0rD/Xo9eQIVIYsh6YQ1nDrBc3N/N&#10;qTC+ly8+7WKlEkRCQRrqGNsCMZQ1Owpj37Ik79d3jmKSXYWmoz7BncU8y57RUSNpoaaWVzWXf7uj&#10;0zB9wtxu+334+eDPHnFmDy2utX58GN7fQEUe4n/41t4YDfnsdTqB6510BXB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P7p8YAAADeAAAADwAAAAAAAAAAAAAAAACYAgAAZHJz&#10;L2Rvd25yZXYueG1sUEsFBgAAAAAEAAQA9QAAAIsDAAAAAA==&#10;" path="m36,l71,35,36,71,,35,36,xe" fillcolor="navy" strokecolor="navy" strokeweight=".35pt">
                          <v:path arrowok="t" o:connecttype="custom" o:connectlocs="36,0;71,35;36,71;0,35;36,0" o:connectangles="0,0,0,0,0"/>
                        </v:shape>
                        <v:shape id="Freeform 1416" o:spid="_x0000_s2437" style="position:absolute;left:5914;top:773;width:71;height:72;visibility:visible;mso-wrap-style:square;v-text-anchor:top" coordsize="7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xBSsgA&#10;AADeAAAADwAAAGRycy9kb3ducmV2LnhtbESPQWvCQBSE74X+h+UVvNVNEylt6ioqKIJYqJHS4yP7&#10;TFazb0N21fjv3UKhx2FmvmHG09424kKdN44VvAwTEMSl04YrBfti+fwGwgdkjY1jUnAjD9PJ48MY&#10;c+2u/EWXXahEhLDPUUEdQptL6cuaLPqha4mjd3CdxRBlV0nd4TXCbSPTJHmVFg3HhRpbWtRUnnZn&#10;q+D4mZn56bvIVnv8OWyb9Lgxy0KpwVM/+wARqA//4b/2WitIR+9ZCr934hWQk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7EFKyAAAAN4AAAAPAAAAAAAAAAAAAAAAAJgCAABk&#10;cnMvZG93bnJldi54bWxQSwUGAAAAAAQABAD1AAAAjQMAAAAA&#10;" path="m36,l71,36,36,72,,36,36,xe" fillcolor="navy" strokecolor="navy" strokeweight=".35pt">
                          <v:path arrowok="t" o:connecttype="custom" o:connectlocs="36,0;71,36;36,72;0,36;36,0" o:connectangles="0,0,0,0,0"/>
                        </v:shape>
                        <v:rect id="Rectangle 1417" o:spid="_x0000_s2438" style="position:absolute;left:859;top:881;width:72;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BL5soA&#10;AADeAAAADwAAAGRycy9kb3ducmV2LnhtbESPQWvCQBSE7wX/w/KEXkrdGGubRlexRVEPQqv20Nsj&#10;+0yC2bchu03Sf98tFHocZuYbZr7sTSVaalxpWcF4FIEgzqwuOVdwPm3uExDOI2usLJOCb3KwXAxu&#10;5phq2/E7tUefiwBhl6KCwvs6ldJlBRl0I1sTB+9iG4M+yCaXusEuwE0l4yh6lAZLDgsF1vRaUHY9&#10;fhkFydtn/bRuV+fkcLr7kPF2/3LopkrdDvvVDISn3v+H/9o7rSB+eJ5M4PdOuAJy8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6QS+bKAAAA3gAAAA8AAAAAAAAAAAAAAAAAmAIA&#10;AGRycy9kb3ducmV2LnhtbFBLBQYAAAAABAAEAPUAAACPAwAAAAA=&#10;" fillcolor="fuchsia" strokecolor="fuchsia" strokeweight=".35pt"/>
                        <v:rect id="Rectangle 1418" o:spid="_x0000_s2439" style="position:absolute;left:1489;top:1038;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nTksoA&#10;AADeAAAADwAAAGRycy9kb3ducmV2LnhtbESPQWvCQBSE74L/YXlCL6Vummqbpq5ii6IehFbtobdH&#10;9jUJzb4N2TVJ/31XKHgcZuYbZrboTSVaalxpWcH9OAJBnFldcq7gdFzfJSCcR9ZYWSYFv+RgMR8O&#10;Zphq2/EHtQefiwBhl6KCwvs6ldJlBRl0Y1sTB+/bNgZ9kE0udYNdgJtKxlH0KA2WHBYKrOmtoOzn&#10;cDYKkvev+mnVLk/J/nj7KePN7nXfTZW6GfXLFxCeen8N/7e3WkE8eX6YwOVOuAJy/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F505LKAAAA3gAAAA8AAAAAAAAAAAAAAAAAmAIA&#10;AGRycy9kb3ducmV2LnhtbFBLBQYAAAAABAAEAPUAAACPAwAAAAA=&#10;" fillcolor="fuchsia" strokecolor="fuchsia" strokeweight=".35pt"/>
                        <v:rect id="Rectangle 1419" o:spid="_x0000_s2440" style="position:absolute;left:2126;top:1088;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2CcoA&#10;AADeAAAADwAAAGRycy9kb3ducmV2LnhtbESPQWvCQBSE7wX/w/KEXkrdmGqbRlexpaIehFbtobdH&#10;9pkEs29Ddpuk/74rFHocZuYbZr7sTSVaalxpWcF4FIEgzqwuOVdwOq7vExDOI2usLJOCH3KwXAxu&#10;5phq2/EHtQefiwBhl6KCwvs6ldJlBRl0I1sTB+9sG4M+yCaXusEuwE0l4yh6lAZLDgsF1vRaUHY5&#10;fBsFyftX/fTWrk7J/nj3KePN7mXfTZW6HfarGQhPvf8P/7W3WkE8eX6YwvVOuAJy8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41dgnKAAAA3gAAAA8AAAAAAAAAAAAAAAAAmAIA&#10;AGRycy9kb3ducmV2LnhtbFBLBQYAAAAABAAEAPUAAACPAwAAAAA=&#10;" fillcolor="fuchsia" strokecolor="fuchsia" strokeweight=".35pt"/>
                        <v:rect id="Rectangle 1420" o:spid="_x0000_s2441" style="position:absolute;left:2756;top:1217;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fofsoA&#10;AADeAAAADwAAAGRycy9kb3ducmV2LnhtbESPQWvCQBSE7wX/w/KEXkrdmFabRlexpaI9CK3aQ2+P&#10;7DMJZt+G7DZJ/31XKHgcZuYbZr7sTSVaalxpWcF4FIEgzqwuOVdwPKzvExDOI2usLJOCX3KwXAxu&#10;5phq2/EntXufiwBhl6KCwvs6ldJlBRl0I1sTB+9kG4M+yCaXusEuwE0l4yiaSoMlh4UCa3otKDvv&#10;f4yC5OO7fnprV8dkd7j7kvHm/WXXTZS6HfarGQhPvb+G/9tbrSB+fH6YwuVOuAJy8Q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7n6H7KAAAA3gAAAA8AAAAAAAAAAAAAAAAAmAIA&#10;AGRycy9kb3ducmV2LnhtbFBLBQYAAAAABAAEAPUAAACPAwAAAAA=&#10;" fillcolor="fuchsia" strokecolor="fuchsia" strokeweight=".35pt"/>
                        <v:rect id="Rectangle 1421" o:spid="_x0000_s2442" style="position:absolute;left:3386;top:1267;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tN5coA&#10;AADeAAAADwAAAGRycy9kb3ducmV2LnhtbESPT2vCQBTE74LfYXlCL6Vumv4xja6i0qI9CK3ag7dH&#10;9pkEs29Ddpuk375bKHgcZuY3zGzRm0q01LjSsoL7cQSCOLO65FzB8fB2l4BwHlljZZkU/JCDxXw4&#10;mGGqbcef1O59LgKEXYoKCu/rVEqXFWTQjW1NHLyzbQz6IJtc6ga7ADeVjKPoWRosOSwUWNO6oOyy&#10;/zYKko9TPXltl8dkd7j9kvHmfbXrnpS6GfXLKQhPvb+G/9tbrSB+fHmYwN+dcAXk/B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GrTeXKAAAA3gAAAA8AAAAAAAAAAAAAAAAAmAIA&#10;AGRycy9kb3ducmV2LnhtbFBLBQYAAAAABAAEAPUAAACPAwAAAAA=&#10;" fillcolor="fuchsia" strokecolor="fuchsia" strokeweight=".35pt"/>
                        <v:rect id="Rectangle 1422" o:spid="_x0000_s2443" style="position:absolute;left:4016;top:1425;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TZl8cA&#10;AADeAAAADwAAAGRycy9kb3ducmV2LnhtbERPy07CQBTdm/APk0vixsiUgloLA0ECURckvFy4u+lc&#10;2obOnaYztvXvmYWJy5Pzni97U4mWGldaVjAeRSCIM6tLzhWcT9vHBITzyBory6TglxwsF4O7Oaba&#10;dnyg9uhzEULYpaig8L5OpXRZQQbdyNbEgbvYxqAPsMmlbrAL4aaScRQ9S4Mlh4YCa1oXlF2PP0ZB&#10;sv+uXzbt6pzsTg9fMn7/fNt1T0rdD/vVDISn3v+L/9wfWkE8fZ2EveFOuAJ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02ZfHAAAA3gAAAA8AAAAAAAAAAAAAAAAAmAIAAGRy&#10;cy9kb3ducmV2LnhtbFBLBQYAAAAABAAEAPUAAACMAwAAAAA=&#10;" fillcolor="fuchsia" strokecolor="fuchsia" strokeweight=".35pt"/>
                        <v:rect id="Rectangle 1423" o:spid="_x0000_s2444" style="position:absolute;left:4647;top:1683;width:71;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h8DMoA&#10;AADeAAAADwAAAGRycy9kb3ducmV2LnhtbESPQWvCQBSE74X+h+UJXqRuTGsbU1exRWk9CK3aQ2+P&#10;7DMJzb4N2TVJ/71bEHocZuYbZr7sTSVaalxpWcFkHIEgzqwuOVdwPGzuEhDOI2usLJOCX3KwXNze&#10;zDHVtuNPavc+FwHCLkUFhfd1KqXLCjLoxrYmDt7JNgZ9kE0udYNdgJtKxlH0KA2WHBYKrOm1oOxn&#10;fzYKko/v+mndro7J7jD6kvHb9mXXTZUaDvrVMwhPvf8PX9vvWkH8MLufwd+dcAXk4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94fAzKAAAA3gAAAA8AAAAAAAAAAAAAAAAAmAIA&#10;AGRycy9kb3ducmV2LnhtbFBLBQYAAAAABAAEAPUAAACPAwAAAAA=&#10;" fillcolor="fuchsia" strokecolor="fuchsia" strokeweight=".35pt"/>
                        <v:rect id="Rectangle 1424" o:spid="_x0000_s2445" style="position:absolute;left:5284;top:1167;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Sm7MkA&#10;AADeAAAADwAAAGRycy9kb3ducmV2LnhtbESPy2rCQBSG90LfYTgFN1InBtvG6ChaWtouhHrportD&#10;5pgEM2dCZprEt3cWgsuf/8a3WPWmEi01rrSsYDKOQBBnVpecKzgePp4SEM4ja6wsk4ILOVgtHwYL&#10;TLXteEft3ucijLBLUUHhfZ1K6bKCDLqxrYmDd7KNQR9kk0vdYBfGTSXjKHqRBksODwXW9FZQdt7/&#10;GwXJz1/9+t6uj8n2MPqV8ef3Zts9KzV87NdzEJ56fw/f2l9aQTydTQNAwAkoIJ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kSm7MkAAADeAAAADwAAAAAAAAAAAAAAAACYAgAA&#10;ZHJzL2Rvd25yZXYueG1sUEsFBgAAAAAEAAQA9QAAAI4DAAAAAA==&#10;" fillcolor="fuchsia" strokecolor="fuchsia" strokeweight=".35pt"/>
                        <v:rect id="Rectangle 1425" o:spid="_x0000_s2446" style="position:absolute;left:5914;top:831;width:71;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gDd8oA&#10;AADeAAAADwAAAGRycy9kb3ducmV2LnhtbESPT0vDQBTE70K/w/IEL9JuGmqbpt2WKop6KPTvobdH&#10;9pmEZt+G7JrEb+8KQo/DzPyGWa57U4mWGldaVjAeRSCIM6tLzhWcjm/DBITzyBory6TghxysV4O7&#10;Jabadryn9uBzESDsUlRQeF+nUrqsIINuZGvi4H3ZxqAPssmlbrALcFPJOIqm0mDJYaHAml4Kyq6H&#10;b6Mg2V3q2Wu7OSXb4+NZxu+fz9vuSamH+36zAOGp97fwf/tDK4gn88kY/u6EKyB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kIA3fKAAAA3gAAAA8AAAAAAAAAAAAAAAAAmAIA&#10;AGRycy9kb3ducmV2LnhtbFBLBQYAAAAABAAEAPUAAACPAwAAAAA=&#10;" fillcolor="fuchsia" strokecolor="fuchsia" strokeweight=".35pt"/>
                        <v:shape id="Freeform 1426" o:spid="_x0000_s2447" style="position:absolute;left:873;top:931;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bnaccA&#10;AADeAAAADwAAAGRycy9kb3ducmV2LnhtbESP0WrCQBRE3wv9h+UW+lY3jUFM6iptpWAfKhj7AZfs&#10;NRvN3g3ZVaNf3y0IPg4zc4aZLQbbihP1vnGs4HWUgCCunG64VvC7/XqZgvABWWPrmBRcyMNi/vgw&#10;w0K7M2/oVIZaRAj7AhWYELpCSl8ZsuhHriOO3s71FkOUfS11j+cIt61Mk2QiLTYcFwx29GmoOpRH&#10;qyD/uH5fKU/Ln0223snxeLk3+Vap56fh/Q1EoCHcw7f2SitIszxL4f9Ov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W52nHAAAA3gAAAA8AAAAAAAAAAAAAAAAAmAIAAGRy&#10;cy9kb3ducmV2LnhtbFBLBQYAAAAABAAEAPUAAACMAwAAAAA=&#10;" path="m22,l43,43,,43,22,xe" fillcolor="red" strokecolor="red" strokeweight=".35pt">
                          <v:path arrowok="t" o:connecttype="custom" o:connectlocs="22,0;43,43;0,43;22,0" o:connectangles="0,0,0,0"/>
                        </v:shape>
                        <v:shape id="Freeform 1427" o:spid="_x0000_s2448" style="position:absolute;left:1503;top:1024;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pC8sgA&#10;AADeAAAADwAAAGRycy9kb3ducmV2LnhtbESP3WrCQBSE74W+w3IKvdNNk1BM6ir9oVAvFIx9gEP2&#10;mE2bPRuyW019elcoeDnMzDfMYjXaThxp8K1jBY+zBARx7XTLjYKv/cd0DsIHZI2dY1LwRx5Wy7vJ&#10;AkvtTryjYxUaESHsS1RgQuhLKX1tyKKfuZ44egc3WAxRDo3UA54i3HYyTZInabHluGCwpzdD9U/1&#10;axUUr+f1mYq02uzy7UFm2fu3KfZKPdyPL88gAo3hFv5vf2oFaV7kGVzvxCsgl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2kLyyAAAAN4AAAAPAAAAAAAAAAAAAAAAAJgCAABk&#10;cnMvZG93bnJldi54bWxQSwUGAAAAAAQABAD1AAAAjQMAAAAA&#10;" path="m22,l43,43,,43,22,xe" fillcolor="red" strokecolor="red" strokeweight=".35pt">
                          <v:path arrowok="t" o:connecttype="custom" o:connectlocs="22,0;43,43;0,43;22,0" o:connectangles="0,0,0,0"/>
                        </v:shape>
                        <v:shape id="Freeform 1428" o:spid="_x0000_s2449" style="position:absolute;left:2141;top:1088;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PahscA&#10;AADeAAAADwAAAGRycy9kb3ducmV2LnhtbESP0WrCQBRE3wv9h+UWfKubxlBM6iptRWgfFIz9gEv2&#10;mo1m74bsqqlf3xUKPg4zc4aZLQbbijP1vnGs4GWcgCCunG64VvCzWz1PQfiArLF1TAp+ycNi/vgw&#10;w0K7C2/pXIZaRAj7AhWYELpCSl8ZsujHriOO3t71FkOUfS11j5cIt61Mk+RVWmw4Lhjs6NNQdSxP&#10;VkH+cf2+Up6W62222cvJZHkw+U6p0dPw/gYi0BDu4f/2l1aQZnmWwe1Ov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z2obHAAAA3gAAAA8AAAAAAAAAAAAAAAAAmAIAAGRy&#10;cy9kb3ducmV2LnhtbFBLBQYAAAAABAAEAPUAAACMAwAAAAA=&#10;" path="m21,l43,43,,43,21,xe" fillcolor="red" strokecolor="red" strokeweight=".35pt">
                          <v:path arrowok="t" o:connecttype="custom" o:connectlocs="21,0;43,43;0,43;21,0" o:connectangles="0,0,0,0"/>
                        </v:shape>
                        <v:shape id="Freeform 1429" o:spid="_x0000_s2450" style="position:absolute;left:2771;top:1189;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9/HcgA&#10;AADeAAAADwAAAGRycy9kb3ducmV2LnhtbESP0WrCQBRE3wv9h+UW+lY3jamY6CrVUrAPLRj9gEv2&#10;mo1m74bsVqNf3y0U+jjMzBlmvhxsK87U+8axgudRAoK4crrhWsF+9/40BeEDssbWMSm4kofl4v5u&#10;joV2F97SuQy1iBD2BSowIXSFlL4yZNGPXEccvYPrLYYo+1rqHi8RbluZJslEWmw4LhjsaG2oOpXf&#10;VkG+un3cKE/Lz232dZDj8dvR5DulHh+G1xmIQEP4D/+1N1pBmuXZC/zeiVdAL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f38dyAAAAN4AAAAPAAAAAAAAAAAAAAAAAJgCAABk&#10;cnMvZG93bnJldi54bWxQSwUGAAAAAAQABAD1AAAAjQMAAAAA&#10;" path="m21,l43,43,,43,21,xe" fillcolor="red" strokecolor="red" strokeweight=".35pt">
                          <v:path arrowok="t" o:connecttype="custom" o:connectlocs="21,0;43,43;0,43;21,0" o:connectangles="0,0,0,0"/>
                        </v:shape>
                        <v:shape id="Freeform 1430" o:spid="_x0000_s2451" style="position:absolute;left:3401;top:1196;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3hascA&#10;AADeAAAADwAAAGRycy9kb3ducmV2LnhtbESP0WrCQBRE34X+w3ILvummMYiJrtJWhPahBaMfcMle&#10;s7HZuyG71ejXdwuFPg4zc4ZZbQbbigv1vnGs4GmagCCunG64VnA87CYLED4ga2wdk4IbedisH0Yr&#10;LLS78p4uZahFhLAvUIEJoSuk9JUhi37qOuLonVxvMUTZ11L3eI1w28o0SebSYsNxwWBHr4aqr/Lb&#10;Kshf7u93ytPyY599nuRstj2b/KDU+HF4XoIINIT/8F/7TStIszybw++deAX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t4WrHAAAA3gAAAA8AAAAAAAAAAAAAAAAAmAIAAGRy&#10;cy9kb3ducmV2LnhtbFBLBQYAAAAABAAEAPUAAACMAwAAAAA=&#10;" path="m21,l43,43,,43,21,xe" fillcolor="red" strokecolor="red" strokeweight=".35pt">
                          <v:path arrowok="t" o:connecttype="custom" o:connectlocs="21,0;43,43;0,43;21,0" o:connectangles="0,0,0,0"/>
                        </v:shape>
                        <v:shape id="Freeform 1431" o:spid="_x0000_s2452" style="position:absolute;left:4031;top:1318;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E8cgA&#10;AADeAAAADwAAAGRycy9kb3ducmV2LnhtbESP0WrCQBRE3wv9h+UW+lY3jaGa6CrVUrAPLRj9gEv2&#10;mo1m74bsVqNf3y0U+jjMzBlmvhxsK87U+8axgudRAoK4crrhWsF+9/40BeEDssbWMSm4kofl4v5u&#10;joV2F97SuQy1iBD2BSowIXSFlL4yZNGPXEccvYPrLYYo+1rqHi8RbluZJsmLtNhwXDDY0dpQdSq/&#10;rYJ8dfu4UZ6Wn9vs6yDH47ejyXdKPT4MrzMQgYbwH/5rb7SCNMuzCfzeiVdAL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4UTxyAAAAN4AAAAPAAAAAAAAAAAAAAAAAJgCAABk&#10;cnMvZG93bnJldi54bWxQSwUGAAAAAAQABAD1AAAAjQMAAAAA&#10;" path="m21,l43,43,,43,21,xe" fillcolor="red" strokecolor="red" strokeweight=".35pt">
                          <v:path arrowok="t" o:connecttype="custom" o:connectlocs="21,0;43,43;0,43;21,0" o:connectangles="0,0,0,0"/>
                        </v:shape>
                        <v:shape id="Freeform 1432" o:spid="_x0000_s2453" style="position:absolute;left:4661;top:1346;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7Qg8QA&#10;AADeAAAADwAAAGRycy9kb3ducmV2LnhtbERP3WrCMBS+F3yHcATvNLWWsXZG0YmwXWxg3QMcmmPT&#10;2ZyUJtPq0y8Xg11+fP+rzWBbcaXeN44VLOYJCOLK6YZrBV+nw+wZhA/IGlvHpOBOHjbr8WiFhXY3&#10;PtK1DLWIIewLVGBC6AopfWXIop+7jjhyZ9dbDBH2tdQ93mK4bWWaJE/SYsOxwWBHr4aqS/ljFeS7&#10;x/uD8rT8OGafZ7lc7r9NflJqOhm2LyACDeFf/Od+0wrSLM/i3ngnXg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0IPEAAAA3gAAAA8AAAAAAAAAAAAAAAAAmAIAAGRycy9k&#10;b3ducmV2LnhtbFBLBQYAAAAABAAEAPUAAACJAwAAAAA=&#10;" path="m21,l43,43,,43,21,xe" fillcolor="red" strokecolor="red" strokeweight=".35pt">
                          <v:path arrowok="t" o:connecttype="custom" o:connectlocs="21,0;43,43;0,43;21,0" o:connectangles="0,0,0,0"/>
                        </v:shape>
                        <v:shape id="Freeform 1433" o:spid="_x0000_s2454" style="position:absolute;left:5298;top:1096;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J1GMgA&#10;AADeAAAADwAAAGRycy9kb3ducmV2LnhtbESPzWrDMBCE74W+g9hAb40cx5TKjRL6Q6E5tBCnD7BY&#10;G8uJtTKWmrh5+qhQyHGYmW+YxWp0nTjSEFrPGmbTDARx7U3LjYbv7fv9I4gQkQ12nknDLwVYLW9v&#10;Flgaf+INHavYiAThUKIGG2NfShlqSw7D1PfEydv5wWFMcmikGfCU4K6TeZY9SIctpwWLPb1aqg/V&#10;j9OgXs7rM6m8+twUXzs5n7/trdpqfTcZn59ARBrjNfzf/jAa8kIVCv7upCsgl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MnUYyAAAAN4AAAAPAAAAAAAAAAAAAAAAAJgCAABk&#10;cnMvZG93bnJldi54bWxQSwUGAAAAAAQABAD1AAAAjQMAAAAA&#10;" path="m22,l43,43,,43,22,xe" fillcolor="red" strokecolor="red" strokeweight=".35pt">
                          <v:path arrowok="t" o:connecttype="custom" o:connectlocs="22,0;43,43;0,43;22,0" o:connectangles="0,0,0,0"/>
                        </v:shape>
                        <v:shape id="Freeform 1434" o:spid="_x0000_s2455" style="position:absolute;left:5928;top:831;width:43;height:4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FKWMYA&#10;AADeAAAADwAAAGRycy9kb3ducmV2LnhtbESPy2rCQBSG9wXfYThCdzox2mKio/RCwS4sGH2AQ+aY&#10;iWbOhMxUU5/eWQhd/vw3vuW6t424UOdrxwom4wQEcel0zZWCw/5rNAfhA7LGxjEp+CMP69XgaYm5&#10;dlfe0aUIlYgj7HNUYEJocyl9aciiH7uWOHpH11kMUXaV1B1e47htZJokr9JizfHBYEsfhspz8WsV&#10;ZO+37xtlabHdzX6Ocjr9PJlsr9TzsH9bgAjUh//wo73RCtJZ9hIBIk5EAb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FKWMYAAADeAAAADwAAAAAAAAAAAAAAAACYAgAAZHJz&#10;L2Rvd25yZXYueG1sUEsFBgAAAAAEAAQA9QAAAIsDAAAAAA==&#10;" path="m22,l43,43,,43,22,xe" fillcolor="red" strokecolor="red" strokeweight=".35pt">
                          <v:path arrowok="t" o:connecttype="custom" o:connectlocs="22,0;43,43;0,43;22,0" o:connectangles="0,0,0,0"/>
                        </v:shape>
                        <v:rect id="Rectangle 1435" o:spid="_x0000_s2456" style="position:absolute;left:852;top:738;width:100;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u17scA&#10;AADeAAAADwAAAGRycy9kb3ducmV2LnhtbESPQWvCQBSE74L/YXmFXkrdKLbU6CoilAYRpLF6fmSf&#10;SWj2bcxuk/jvXaHgcZiZb5jFqjeVaKlxpWUF41EEgjizuuRcwc/h8/UDhPPIGivLpOBKDlbL4WCB&#10;sbYdf1Ob+lwECLsYFRTe17GULivIoBvZmjh4Z9sY9EE2udQNdgFuKjmJondpsOSwUGBNm4Ky3/TP&#10;KOiyfXs67L7k/uWUWL4kl0163Cr1/NSv5yA89f4R/m8nWsFkOnsbw/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bte7HAAAA3gAAAA8AAAAAAAAAAAAAAAAAmAIAAGRy&#10;cy9kb3ducmV2LnhtbFBLBQYAAAAABAAEAPUAAACMAwAAAAA=&#10;" filled="f" stroked="f"/>
                        <v:line id="Line 1436" o:spid="_x0000_s2457" style="position:absolute;flip:x y;visibility:visible;mso-wrap-style:square" from="859,745" to="895,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TJb8QAAADeAAAADwAAAGRycy9kb3ducmV2LnhtbESPQYvCMBSE74L/ITzBm6YWld2uUZYF&#10;QbxVK6y3R/Nsi81LaaLGf79ZEDwOM/MNs9oE04o79a6xrGA2TUAQl1Y3XCkojtvJBwjnkTW2lknB&#10;kxxs1sPBCjNtH5zT/eArESHsMlRQe99lUrqyJoNuajvi6F1sb9BH2VdS9/iIcNPKNEmW0mDDcaHG&#10;jn5qKq+Hm1EQtr/n/bMriuq02GF+noW8MEGp8Sh8f4HwFPw7/GrvtIJ0/rlI4f9Ov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FMlvxAAAAN4AAAAPAAAAAAAAAAAA&#10;AAAAAKECAABkcnMvZG93bnJldi54bWxQSwUGAAAAAAQABAD5AAAAkgMAAAAA&#10;" strokecolor="aqua" strokeweight=".35pt"/>
                        <v:line id="Line 1437" o:spid="_x0000_s2458" style="position:absolute;visibility:visible;mso-wrap-style:square" from="895,781" to="931,8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ZWvckAAADeAAAADwAAAGRycy9kb3ducmV2LnhtbESPT2sCMRTE74V+h/AKvUjNarXUrVGk&#10;IIgHRW2h3h6bt3/q5mVJ4rp++0YQehxm5jfMdN6ZWrTkfGVZwaCfgCDOrK64UPB1WL68g/ABWWNt&#10;mRRcycN89vgwxVTbC++o3YdCRAj7FBWUITSplD4ryaDv24Y4erl1BkOUrpDa4SXCTS2HSfImDVYc&#10;F0ps6LOk7LQ/GwVuk1+/ObTLbZKvfkbrU299/D0r9fzULT5ABOrCf/jeXmkFw9Fk/Aq3O/EK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q2Vr3JAAAA3gAAAA8AAAAA&#10;AAAAAAAAAAAAoQIAAGRycy9kb3ducmV2LnhtbFBLBQYAAAAABAAEAPkAAACXAwAAAAA=&#10;" strokecolor="aqua" strokeweight=".35pt"/>
                        <v:line id="Line 1438" o:spid="_x0000_s2459" style="position:absolute;flip:x;visibility:visible;mso-wrap-style:square" from="859,781" to="895,8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9qb8YAAADeAAAADwAAAGRycy9kb3ducmV2LnhtbESP3WrCQBSE74W+w3IK3ummoqLRVdpC&#10;oVcFfx7gkD3Jps05m2ZXE/v0XaHQy2FmvmG2+4EbdaUu1F4MPE0zUCSFt7VUBs6nt8kKVIgoFhsv&#10;ZOBGAfa7h9EWc+t7OdD1GCuVIBJyNOBibHOtQ+GIMUx9S5K80neMMcmu0rbDPsG50bMsW2rGWtKC&#10;w5ZeHRVfxwsb+F6ePnl1eSk5fLT9jxv0gbE0Zvw4PG9ARRrif/iv/W4NzObrxRzud9IV0L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fam/GAAAA3gAAAA8AAAAAAAAA&#10;AAAAAAAAoQIAAGRycy9kb3ducmV2LnhtbFBLBQYAAAAABAAEAPkAAACUAwAAAAA=&#10;" strokecolor="aqua" strokeweight=".35pt"/>
                        <v:line id="Line 1439" o:spid="_x0000_s2460" style="position:absolute;flip:y;visibility:visible;mso-wrap-style:square" from="895,745" to="931,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PP9MYAAADeAAAADwAAAGRycy9kb3ducmV2LnhtbESP3WrCQBSE7wt9h+UUvKubiopNXaUV&#10;hF4J/jzAIXuSTZtzNs2uJu3TdwXBy2FmvmGW64EbdaEu1F4MvIwzUCSFt7VUBk7H7fMCVIgoFhsv&#10;ZOCXAqxXjw9LzK3vZU+XQ6xUgkjI0YCLsc21DoUjxjD2LUnySt8xxiS7StsO+wTnRk+ybK4Za0kL&#10;DlvaOCq+D2c28DM/fvHi/FFy2LX9nxv0nrE0ZvQ0vL+BijTEe/jW/rQGJtPX2Qyud9IV0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Tz/TGAAAA3gAAAA8AAAAAAAAA&#10;AAAAAAAAoQIAAGRycy9kb3ducmV2LnhtbFBLBQYAAAAABAAEAPkAAACUAwAAAAA=&#10;" strokecolor="aqua" strokeweight=".35pt"/>
                        <v:rect id="Rectangle 1440" o:spid="_x0000_s2461" style="position:absolute;left:1482;top:852;width:100;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ItmscA&#10;AADeAAAADwAAAGRycy9kb3ducmV2LnhtbESPQWvCQBSE74L/YXmFXqRuKlZqdBURikEK0lg9P7LP&#10;JDT7Nma3Sfz3rlDocZiZb5jlujeVaKlxpWUFr+MIBHFmdcm5gu/jx8s7COeRNVaWScGNHKxXw8ES&#10;Y207/qI29bkIEHYxKii8r2MpXVaQQTe2NXHwLrYx6INscqkb7ALcVHISRTNpsOSwUGBN24Kyn/TX&#10;KOiyQ3s+fu7kYXROLF+T6zY97ZV6fuo3CxCeev8f/msnWsFkOn+bweNOu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yLZrHAAAA3gAAAA8AAAAAAAAAAAAAAAAAmAIAAGRy&#10;cy9kb3ducmV2LnhtbFBLBQYAAAAABAAEAPUAAACMAwAAAAA=&#10;" filled="f" stroked="f"/>
                        <v:line id="Line 1441" o:spid="_x0000_s2462" style="position:absolute;flip:x y;visibility:visible;mso-wrap-style:square" from="1489,859" to="1525,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Nq98UAAADeAAAADwAAAGRycy9kb3ducmV2LnhtbESPQYvCMBSE74L/IbyFvWmqrLrbNYoI&#10;gnirVtDbo3nblm1eShM1/nsjCB6HmfmGmS+DacSVOldbVjAaJiCIC6trLhXkh83gG4TzyBoby6Tg&#10;Tg6Wi35vjqm2N87ouveliBB2KSqovG9TKV1RkUE3tC1x9P5sZ9BH2ZVSd3iLcNPIcZJMpcGa40KF&#10;La0rKv73F6MgbE7n3b3N8/I42WJ2HoUsN0Gpz4+w+gXhKfh3+NXeagXjr5/JDJ534hW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2Nq98UAAADeAAAADwAAAAAAAAAA&#10;AAAAAAChAgAAZHJzL2Rvd25yZXYueG1sUEsFBgAAAAAEAAQA+QAAAJMDAAAAAA==&#10;" strokecolor="aqua" strokeweight=".35pt"/>
                        <v:line id="Line 1442" o:spid="_x0000_s2463" style="position:absolute;visibility:visible;mso-wrap-style:square" from="1525,895" to="1561,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LEzMUAAADeAAAADwAAAGRycy9kb3ducmV2LnhtbERPy2oCMRTdF/yHcIVuRDOKFZ0aRQqC&#10;uGjRVtDdZXLnUSc3QxLH8e+bhdDl4byX687UoiXnK8sKxqMEBHFmdcWFgp/v7XAOwgdkjbVlUvAg&#10;D+tV72WJqbZ3PlB7DIWIIexTVFCG0KRS+qwkg35kG+LI5dYZDBG6QmqH9xhuajlJkpk0WHFsKLGh&#10;j5Ky6/FmFLjP/HHi0G6/knx3nu6vg/3l96bUa7/bvIMI1IV/8dO90wom08Vb3BvvxCs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BLEzMUAAADeAAAADwAAAAAAAAAA&#10;AAAAAAChAgAAZHJzL2Rvd25yZXYueG1sUEsFBgAAAAAEAAQA+QAAAJMDAAAAAA==&#10;" strokecolor="aqua" strokeweight=".35pt"/>
                        <v:line id="Line 1443" o:spid="_x0000_s2464" style="position:absolute;flip:x;visibility:visible;mso-wrap-style:square" from="1489,895" to="1525,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7F8cYAAADeAAAADwAAAGRycy9kb3ducmV2LnhtbESP3WrCQBSE74W+w3IKvdNNxYqmrlIF&#10;oVeCPw9wyJ5k0+acTbOrSfv0bqHQy2FmvmFWm4EbdaMu1F4MPE8yUCSFt7VUBi7n/XgBKkQUi40X&#10;MvBNATbrh9EKc+t7OdLtFCuVIBJyNOBibHOtQ+GIMUx8S5K80neMMcmu0rbDPsG50dMsm2vGWtKC&#10;w5Z2jorP05UNfM3PH7y4bksOh7b/cYM+MpbGPD0Ob6+gIg3xP/zXfrcGprPlyxJ+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exfHGAAAA3gAAAA8AAAAAAAAA&#10;AAAAAAAAoQIAAGRycy9kb3ducmV2LnhtbFBLBQYAAAAABAAEAPkAAACUAwAAAAA=&#10;" strokecolor="aqua" strokeweight=".35pt"/>
                        <v:line id="Line 1444" o:spid="_x0000_s2465" style="position:absolute;flip:y;visibility:visible;mso-wrap-style:square" from="1525,859" to="1561,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im0cMAAADeAAAADwAAAGRycy9kb3ducmV2LnhtbESPz2rCQBDG74LvsIzQm26UEmx0FVso&#10;9FRQ+wBDdpKNZmZjdjVpn757KPT48f3jt92P3KoH9aHxYmC5yECRlN42Uhv4Or/P16BCRLHYeiED&#10;3xRgv5tOtlhYP8iRHqdYqzQioUADLsau0DqUjhjDwnckyat8zxiT7GttexzSOLd6lWW5ZmwkPTjs&#10;6M1ReT3d2cAtP194fX+tOHx2w48b9ZGxMuZpNh42oCKN8T/81/6wBlbPL3kCSDgJBf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IptHDAAAA3gAAAA8AAAAAAAAAAAAA&#10;AAAAoQIAAGRycy9kb3ducmV2LnhtbFBLBQYAAAAABAAEAPkAAACRAwAAAAA=&#10;" strokecolor="aqua" strokeweight=".35pt"/>
                        <v:rect id="Rectangle 1445" o:spid="_x0000_s2466" style="position:absolute;left:2119;top:809;width:100;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d/U8cA&#10;AADeAAAADwAAAGRycy9kb3ducmV2LnhtbESPQWvCQBSE74L/YXlCL6IbpUibuooIpaEI0lg9P7Kv&#10;STD7Nma3Sfz3riB4HGbmG2a57k0lWmpcaVnBbBqBIM6sLjlX8Hv4nLyBcB5ZY2WZFFzJwXo1HCwx&#10;1rbjH2pTn4sAYRejgsL7OpbSZQUZdFNbEwfvzzYGfZBNLnWDXYCbSs6jaCENlhwWCqxpW1B2Tv+N&#10;gi7bt6fD7kvux6fE8iW5bNPjt1Ivo37zAcJT75/hRzvRCuav74sZ3O+EK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3f1PHAAAA3gAAAA8AAAAAAAAAAAAAAAAAmAIAAGRy&#10;cy9kb3ducmV2LnhtbFBLBQYAAAAABAAEAPUAAACMAwAAAAA=&#10;" filled="f" stroked="f"/>
                        <v:line id="Line 1446" o:spid="_x0000_s2467" style="position:absolute;flip:x y;visibility:visible;mso-wrap-style:square" from="2126,816" to="2162,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gD0sQAAADeAAAADwAAAGRycy9kb3ducmV2LnhtbESPQYvCMBSE74L/ITzBm6YWV3a7RlkW&#10;BPFWrbDeHs2zLTYvpYka//1GEDwOM/MNs1wH04ob9a6xrGA2TUAQl1Y3XCkoDpvJJwjnkTW2lknB&#10;gxysV8PBEjNt75zTbe8rESHsMlRQe99lUrqyJoNuajvi6J1tb9BH2VdS93iPcNPKNEkW0mDDcaHG&#10;jn5rKi/7q1EQNn+n3aMriur4scX8NAt5YYJS41H4+QbhKfh3+NXeagXp/GuRwvNOvAJ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eAPSxAAAAN4AAAAPAAAAAAAAAAAA&#10;AAAAAKECAABkcnMvZG93bnJldi54bWxQSwUGAAAAAAQABAD5AAAAkgMAAAAA&#10;" strokecolor="aqua" strokeweight=".35pt"/>
                        <v:line id="Line 1447" o:spid="_x0000_s2468" style="position:absolute;visibility:visible;mso-wrap-style:square" from="2162,852" to="2198,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qcAMgAAADeAAAADwAAAGRycy9kb3ducmV2LnhtbESPT2sCMRTE7wW/Q3hCL6VmtSJ1NYoU&#10;BPFQqVqot8fm7R/dvCxJXNdv3xSEHoeZ+Q0zX3amFi05X1lWMBwkIIgzqysuFBwP69d3ED4ga6wt&#10;k4I7eVguek9zTLW98Re1+1CICGGfooIyhCaV0mclGfQD2xBHL7fOYIjSFVI7vEW4qeUoSSbSYMVx&#10;ocSGPkrKLvurUeA+8/s3h3a9S/LNz3h7edmezlelnvvdagYiUBf+w4/2RisYjaeTN/i7E6+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NqcAMgAAADeAAAADwAAAAAA&#10;AAAAAAAAAAChAgAAZHJzL2Rvd25yZXYueG1sUEsFBgAAAAAEAAQA+QAAAJYDAAAAAA==&#10;" strokecolor="aqua" strokeweight=".35pt"/>
                        <v:line id="Line 1448" o:spid="_x0000_s2469" style="position:absolute;flip:x;visibility:visible;mso-wrap-style:square" from="2126,852" to="216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Og0sUAAADeAAAADwAAAGRycy9kb3ducmV2LnhtbESPzWrDMBCE74W+g9hCbo3cEEziRglt&#10;IZBTIT8PsFhry6135VpK7PTpo0Chx2FmvmFWm5FbdaE+NF4MvEwzUCSlt43UBk7H7fMCVIgoFlsv&#10;ZOBKATbrx4cVFtYPsqfLIdYqQSQUaMDF2BVah9IRY5j6jiR5le8ZY5J9rW2PQ4Jzq2dZlmvGRtKC&#10;w44+HJXfhzMb+MmPX7w4v1ccPrvh1416z1gZM3ka315BRRrjf/ivvbMGZvNlPof7nXQF9P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Og0sUAAADeAAAADwAAAAAAAAAA&#10;AAAAAAChAgAAZHJzL2Rvd25yZXYueG1sUEsFBgAAAAAEAAQA+QAAAJMDAAAAAA==&#10;" strokecolor="aqua" strokeweight=".35pt"/>
                        <v:line id="Line 1449" o:spid="_x0000_s2470" style="position:absolute;flip:y;visibility:visible;mso-wrap-style:square" from="2162,816" to="2198,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8FScUAAADeAAAADwAAAGRycy9kb3ducmV2LnhtbESPUWvCQBCE34X+h2MLvuml0gabekoV&#10;Cn0S1P6AJbfJpc3upbnTxP56r1Do4zAz3zCrzcitulAfGi8GHuYZKJLS20ZqAx+nt9kSVIgoFlsv&#10;ZOBKATbru8kKC+sHOdDlGGuVIBIKNOBi7AqtQ+mIMcx9R5K8yveMMcm+1rbHIcG51YssyzVjI2nB&#10;YUc7R+XX8cwGvvPTJy/P24rDvht+3KgPjJUx0/vx9QVUpDH+h//a79bA4vE5f4LfO+kK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8FScUAAADeAAAADwAAAAAAAAAA&#10;AAAAAAChAgAAZHJzL2Rvd25yZXYueG1sUEsFBgAAAAAEAAQA+QAAAJMDAAAAAA==&#10;" strokecolor="aqua" strokeweight=".35pt"/>
                        <v:rect id="Rectangle 1450" o:spid="_x0000_s2471" style="position:absolute;left:2749;top:917;width:100;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7nJ8cA&#10;AADeAAAADwAAAGRycy9kb3ducmV2LnhtbESPQWvCQBSE70L/w/IKvZS6USTY1FVEKA0iiNF6fmRf&#10;k9Ds25jdJvHfu0LB4zAz3zCL1WBq0VHrKssKJuMIBHFudcWFgtPx820OwnlkjbVlUnAlB6vl02iB&#10;ibY9H6jLfCEChF2CCkrvm0RKl5dk0I1tQxy8H9sa9EG2hdQt9gFuajmNolgarDgslNjQpqT8N/sz&#10;Cvp8352Puy+5fz2nli/pZZN9b5V6eR7WHyA8Df4R/m+nWsF09h7HcL8Tr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Ye5yfHAAAA3gAAAA8AAAAAAAAAAAAAAAAAmAIAAGRy&#10;cy9kb3ducmV2LnhtbFBLBQYAAAAABAAEAPUAAACMAwAAAAA=&#10;" filled="f" stroked="f"/>
                        <v:line id="Line 1451" o:spid="_x0000_s2472" style="position:absolute;flip:x y;visibility:visible;mso-wrap-style:square" from="2756,924" to="279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gSsUAAADeAAAADwAAAGRycy9kb3ducmV2LnhtbESPT4vCMBTE78J+h/AW9qapsv6rRlkE&#10;QbxVu7DeHs2zLdu8lCZq/PZGEDwOM/MbZrkOphFX6lxtWcFwkIAgLqyuuVSQH7f9GQjnkTU2lknB&#10;nRysVx+9Jaba3jij68GXIkLYpaig8r5NpXRFRQbdwLbE0TvbzqCPsiul7vAW4aaRoySZSIM1x4UK&#10;W9pUVPwfLkZB2P6d9vc2z8vf8Q6z0zBkuQlKfX2GnwUIT8G/w6/2TisYfc8nU3jeiV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gSsUAAADeAAAADwAAAAAAAAAA&#10;AAAAAAChAgAAZHJzL2Rvd25yZXYueG1sUEsFBgAAAAAEAAQA+QAAAJMDAAAAAA==&#10;" strokecolor="aqua" strokeweight=".35pt"/>
                        <v:line id="Line 1452" o:spid="_x0000_s2473" style="position:absolute;visibility:visible;mso-wrap-style:square" from="2792,960" to="2828,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4OccUAAADeAAAADwAAAGRycy9kb3ducmV2LnhtbERPy2oCMRTdF/yHcAtuimYUETs1M4gg&#10;iAtLrQW7u0zuPOrkZkjiOP59syh0eTjvdT6YVvTkfGNZwWyagCAurG64UnD+3E1WIHxA1thaJgUP&#10;8pBno6c1ptre+YP6U6hEDGGfooI6hC6V0hc1GfRT2xFHrrTOYIjQVVI7vMdw08p5kiylwYZjQ40d&#10;bWsqrqebUeCO5eOLQ797T8r9ZXG4vhy+f25KjZ+HzRuIQEP4F/+591rBfPG6jHvjnXgFZP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n4OccUAAADeAAAADwAAAAAAAAAA&#10;AAAAAAChAgAAZHJzL2Rvd25yZXYueG1sUEsFBgAAAAAEAAQA+QAAAJMDAAAAAA==&#10;" strokecolor="aqua" strokeweight=".35pt"/>
                        <v:line id="Line 1453" o:spid="_x0000_s2474" style="position:absolute;flip:x;visibility:visible;mso-wrap-style:square" from="2756,960" to="2792,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IPTMUAAADeAAAADwAAAGRycy9kb3ducmV2LnhtbESPzWrDMBCE74W+g9hCb43cUEziRAlt&#10;INBTID8PsFhry6135VpK7Obpq0Igx2FmvmGW65FbdaE+NF4MvE4yUCSlt43UBk7H7csMVIgoFlsv&#10;ZOCXAqxXjw9LLKwfZE+XQ6xVgkgo0ICLsSu0DqUjxjDxHUnyKt8zxiT7WtsehwTnVk+zLNeMjaQF&#10;hx1tHJXfhzMb+MmPXzw7f1Qcdt1wdaPeM1bGPD+N7wtQkcZ4D9/an9bA9G2ez+H/TroC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IPTMUAAADeAAAADwAAAAAAAAAA&#10;AAAAAAChAgAAZHJzL2Rvd25yZXYueG1sUEsFBgAAAAAEAAQA+QAAAJMDAAAAAA==&#10;" strokecolor="aqua" strokeweight=".35pt"/>
                        <v:line id="Line 1454" o:spid="_x0000_s2475" style="position:absolute;flip:y;visibility:visible;mso-wrap-style:square" from="2792,924" to="2828,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EwDMQAAADeAAAADwAAAGRycy9kb3ducmV2LnhtbESPz2rCQBDG70LfYZlCb7qpFGtTV9FC&#10;oaeCxgcYspNsNDObZleT+vTuodDjx/eP32ozcquu1IfGi4HnWQaKpPS2kdrAsficLkGFiGKx9UIG&#10;finAZv0wWWFu/SB7uh5irdKIhBwNuBi7XOtQOmIMM9+RJK/yPWNMsq+17XFI49zqeZYtNGMj6cFh&#10;Rx+OyvPhwgZ+FsWJl5ddxeG7G25u1HvGypinx3H7DirSGP/Df+0va2D+8vaaABJOQgG9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ETAMxAAAAN4AAAAPAAAAAAAAAAAA&#10;AAAAAKECAABkcnMvZG93bnJldi54bWxQSwUGAAAAAAQABAD5AAAAkgMAAAAA&#10;" strokecolor="aqua" strokeweight=".35pt"/>
                        <v:rect id="Rectangle 1455" o:spid="_x0000_s2476" style="position:absolute;left:3379;top:902;width:101;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7pjscA&#10;AADeAAAADwAAAGRycy9kb3ducmV2LnhtbESPQWvCQBSE74L/YXmFXkrdKNLW6CoilAYRpLF6fmSf&#10;SWj2bcxuk/jvXaHgcZiZb5jFqjeVaKlxpWUF41EEgjizuuRcwc/h8/UDhPPIGivLpOBKDlbL4WCB&#10;sbYdf1Ob+lwECLsYFRTe17GULivIoBvZmjh4Z9sY9EE2udQNdgFuKjmJojdpsOSwUGBNm4Ky3/TP&#10;KOiyfXs67L7k/uWUWL4kl0163Cr1/NSv5yA89f4R/m8nWsFkOnsfw/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u6Y7HAAAA3gAAAA8AAAAAAAAAAAAAAAAAmAIAAGRy&#10;cy9kb3ducmV2LnhtbFBLBQYAAAAABAAEAPUAAACMAwAAAAA=&#10;" filled="f" stroked="f"/>
                        <v:line id="Line 1456" o:spid="_x0000_s2477" style="position:absolute;flip:x y;visibility:visible;mso-wrap-style:square" from="3386,909" to="3422,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GVD8UAAADeAAAADwAAAGRycy9kb3ducmV2LnhtbESPQWvCQBSE7wX/w/IEb3VjsK1GVykF&#10;QXqLpqC3R/aZBLNvQ3bV9d+7gtDjMDPfMMt1MK24Uu8aywom4wQEcWl1w5WCYr95n4FwHllja5kU&#10;3MnBejV4W2Km7Y1zuu58JSKEXYYKau+7TEpX1mTQjW1HHL2T7Q36KPtK6h5vEW5amSbJpzTYcFyo&#10;saOfmsrz7mIUhM3h+HvviqL6+9hifpyEvDBBqdEwfC9AeAr+P/xqb7WCdDr/SuF5J14B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KGVD8UAAADeAAAADwAAAAAAAAAA&#10;AAAAAAChAgAAZHJzL2Rvd25yZXYueG1sUEsFBgAAAAAEAAQA+QAAAJMDAAAAAA==&#10;" strokecolor="aqua" strokeweight=".35pt"/>
                        <v:line id="Line 1457" o:spid="_x0000_s2478" style="position:absolute;visibility:visible;mso-wrap-style:square" from="3422,945" to="3458,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MK3ckAAADeAAAADwAAAGRycy9kb3ducmV2LnhtbESPT2sCMRTE74V+h/AKvUjNasXWrVGk&#10;IIgHRW2h3h6bt3/q5mVJ4rp++0YQehxm5jfMdN6ZWrTkfGVZwaCfgCDOrK64UPB1WL68g/ABWWNt&#10;mRRcycN89vgwxVTbC++o3YdCRAj7FBWUITSplD4ryaDv24Y4erl1BkOUrpDa4SXCTS2HSTKWBiuO&#10;CyU29FlSdtqfjQK3ya/fHNrlNslXP6P1qbc+/p6Ven7qFh8gAnXhP3xvr7SC4Wjy9gq3O/EK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EDCt3JAAAA3gAAAA8AAAAA&#10;AAAAAAAAAAAAoQIAAGRycy9kb3ducmV2LnhtbFBLBQYAAAAABAAEAPkAAACXAwAAAAA=&#10;" strokecolor="aqua" strokeweight=".35pt"/>
                        <v:line id="Line 1458" o:spid="_x0000_s2479" style="position:absolute;flip:x;visibility:visible;mso-wrap-style:square" from="3386,945" to="3422,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o2D8YAAADeAAAADwAAAGRycy9kb3ducmV2LnhtbESP3WrCQBSE7wt9h+UUvKubiliNrtIW&#10;Cr0S/HmAQ/YkmzbnbJpdTezTu4LQy2FmvmFWm4EbdaYu1F4MvIwzUCSFt7VUBo6Hz+c5qBBRLDZe&#10;yMCFAmzWjw8rzK3vZUfnfaxUgkjI0YCLsc21DoUjxjD2LUnySt8xxiS7StsO+wTnRk+ybKYZa0kL&#10;Dlv6cFT87E9s4Hd2+Ob56b3ksG37PzfoHWNpzOhpeFuCijTE//C9/WUNTKaL1ync7qQroN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0qNg/GAAAA3gAAAA8AAAAAAAAA&#10;AAAAAAAAoQIAAGRycy9kb3ducmV2LnhtbFBLBQYAAAAABAAEAPkAAACUAwAAAAA=&#10;" strokecolor="aqua" strokeweight=".35pt"/>
                        <v:line id="Line 1459" o:spid="_x0000_s2480" style="position:absolute;flip:y;visibility:visible;mso-wrap-style:square" from="3422,909" to="3458,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aTlMYAAADeAAAADwAAAGRycy9kb3ducmV2LnhtbESPUWvCQBCE3wv+h2MLvtVLpbU29ZS2&#10;IPRJUPsDltwmlza7F3Onif56r1DwcZiZb5jFauBGnagLtRcDj5MMFEnhbS2Vge/9+mEOKkQUi40X&#10;MnCmAKvl6G6BufW9bOm0i5VKEAk5GnAxtrnWoXDEGCa+JUle6TvGmGRXadthn+Dc6GmWzTRjLWnB&#10;YUufjorf3ZENHGb7H54fP0oOm7a/uEFvGUtjxvfD+xuoSEO8hf/bX9bA9On15Rn+7qQro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mk5TGAAAA3gAAAA8AAAAAAAAA&#10;AAAAAAAAoQIAAGRycy9kb3ducmV2LnhtbFBLBQYAAAAABAAEAPkAAACUAwAAAAA=&#10;" strokecolor="aqua" strokeweight=".35pt"/>
                        <v:rect id="Rectangle 1460" o:spid="_x0000_s2481" style="position:absolute;left:4009;top:1246;width:101;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dx+scA&#10;AADeAAAADwAAAGRycy9kb3ducmV2LnhtbESPQWvCQBSE74L/YXmFXkrdVMTW6CoiFIMUpLF6fmSf&#10;SWj2bcxuk/jvXaHgcZiZb5jFqjeVaKlxpWUFb6MIBHFmdcm5gp/D5+sHCOeRNVaWScGVHKyWw8EC&#10;Y207/qY29bkIEHYxKii8r2MpXVaQQTeyNXHwzrYx6INscqkb7ALcVHIcRVNpsOSwUGBNm4Ky3/TP&#10;KOiyfXs6fG3l/uWUWL4kl0163Cn1/NSv5yA89f4R/m8nWsF4Mnufwv1Ou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HcfrHAAAA3gAAAA8AAAAAAAAAAAAAAAAAmAIAAGRy&#10;cy9kb3ducmV2LnhtbFBLBQYAAAAABAAEAPUAAACMAwAAAAA=&#10;" filled="f" stroked="f"/>
                        <v:line id="Line 1461" o:spid="_x0000_s2482" style="position:absolute;flip:x y;visibility:visible;mso-wrap-style:square" from="4016,1253" to="4052,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Y2l8UAAADeAAAADwAAAGRycy9kb3ducmV2LnhtbESPT4vCMBTE7wt+h/AEb2uq+G+7RhFB&#10;EG/VCnp7NG/bss1LaaLGb28WFjwOM/MbZrkOphF36lxtWcFomIAgLqyuuVSQn3afCxDOI2tsLJOC&#10;JzlYr3ofS0y1fXBG96MvRYSwS1FB5X2bSumKigy6oW2Jo/djO4M+yq6UusNHhJtGjpNkJg3WHBcq&#10;bGlbUfF7vBkFYXe5Hp5tnpfn6R6z6yhkuQlKDfph8w3CU/Dv8H97rxWMJ1/zOfzdiVdAr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NY2l8UAAADeAAAADwAAAAAAAAAA&#10;AAAAAAChAgAAZHJzL2Rvd25yZXYueG1sUEsFBgAAAAAEAAQA+QAAAJMDAAAAAA==&#10;" strokecolor="aqua" strokeweight=".35pt"/>
                        <v:line id="Line 1462" o:spid="_x0000_s2483" style="position:absolute;visibility:visible;mso-wrap-style:square" from="4052,1289" to="4088,1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eYrMUAAADeAAAADwAAAGRycy9kb3ducmV2LnhtbERPy2oCMRTdF/yHcIVuRDOKVJ0aRQqC&#10;uGjRVtDdZXLnUSc3QxLH8e+bhdDl4byX687UoiXnK8sKxqMEBHFmdcWFgp/v7XAOwgdkjbVlUvAg&#10;D+tV72WJqbZ3PlB7DIWIIexTVFCG0KRS+qwkg35kG+LI5dYZDBG6QmqH9xhuajlJkjdpsOLYUGJD&#10;HyVl1+PNKHCf+ePEod1+JfnuPN1fB/vL702p1363eQcRqAv/4qd7pxVMpotZ3BvvxCs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6eYrMUAAADeAAAADwAAAAAAAAAA&#10;AAAAAAChAgAAZHJzL2Rvd25yZXYueG1sUEsFBgAAAAAEAAQA+QAAAJMDAAAAAA==&#10;" strokecolor="aqua" strokeweight=".35pt"/>
                        <v:line id="Line 1463" o:spid="_x0000_s2484" style="position:absolute;flip:x;visibility:visible;mso-wrap-style:square" from="4016,1289" to="4052,1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uZkcYAAADeAAAADwAAAGRycy9kb3ducmV2LnhtbESP3WrCQBSE74W+w3IKvdNNRaymrlIF&#10;oVeCPw9wyJ5k0+acTbOrSfv0bqHQy2FmvmFWm4EbdaMu1F4MPE8yUCSFt7VUBi7n/XgBKkQUi40X&#10;MvBNATbrh9EKc+t7OdLtFCuVIBJyNOBibHOtQ+GIMUx8S5K80neMMcmu0rbDPsG50dMsm2vGWtKC&#10;w5Z2jorP05UNfM3PH7y4bksOh7b/cYM+MpbGPD0Ob6+gIg3xP/zXfrcGprPlyxJ+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rmZHGAAAA3gAAAA8AAAAAAAAA&#10;AAAAAAAAoQIAAGRycy9kb3ducmV2LnhtbFBLBQYAAAAABAAEAPkAAACUAwAAAAA=&#10;" strokecolor="aqua" strokeweight=".35pt"/>
                        <v:line id="Line 1464" o:spid="_x0000_s2485" style="position:absolute;flip:y;visibility:visible;mso-wrap-style:square" from="4052,1253" to="4088,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RAK8QAAADeAAAADwAAAGRycy9kb3ducmV2LnhtbESP22rCQBCG7wt9h2UK3tVNRSSmrmIL&#10;gleChwcYspNsamY2za4m7dO7F4Ve/vwnvtVm5FbdqQ+NFwNv0wwUSeltI7WBy3n3moMKEcVi64UM&#10;/FCAzfr5aYWF9YMc6X6KtUojEgo04GLsCq1D6YgxTH1HkrzK94wxyb7WtschjXOrZ1m20IyNpAeH&#10;HX06Kq+nGxv4Xpy/OL99VBwO3fDrRn1krIyZvIzbd1CRxvgf/mvvrYHZfJkngISTUEC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xEArxAAAAN4AAAAPAAAAAAAAAAAA&#10;AAAAAKECAABkcnMvZG93bnJldi54bWxQSwUGAAAAAAQABAD5AAAAkgMAAAAA&#10;" strokecolor="aqua" strokeweight=".35pt"/>
                        <v:rect id="Rectangle 1465" o:spid="_x0000_s2486" style="position:absolute;left:4639;top:1139;width:101;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uZqccA&#10;AADeAAAADwAAAGRycy9kb3ducmV2LnhtbESPQWvCQBSE74L/YXlCL6IbpYhNXUWE0lAEaayeH9nX&#10;JJh9G7PbJP57VxB6HGbmG2a16U0lWmpcaVnBbBqBIM6sLjlX8HP8mCxBOI+ssbJMCm7kYLMeDlYY&#10;a9vxN7Wpz0WAsItRQeF9HUvpsoIMuqmtiYP3axuDPsgml7rBLsBNJedRtJAGSw4LBda0Kyi7pH9G&#10;QZcd2vNx/ykP43Ni+Zpcd+npS6mXUb99B+Gp9//hZzvRCuavb8sZPO6EK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7manHAAAA3gAAAA8AAAAAAAAAAAAAAAAAmAIAAGRy&#10;cy9kb3ducmV2LnhtbFBLBQYAAAAABAAEAPUAAACMAwAAAAA=&#10;" filled="f" stroked="f"/>
                        <v:line id="Line 1466" o:spid="_x0000_s2487" style="position:absolute;flip:x y;visibility:visible;mso-wrap-style:square" from="4647,1146" to="4682,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TlKMQAAADeAAAADwAAAGRycy9kb3ducmV2LnhtbESPQYvCMBSE7wv+h/AEb2tqcRetRpEF&#10;QbzVraC3R/Nsi81LabIa/71ZEDwOM/MNs1wH04ob9a6xrGAyTkAQl1Y3XCkofrefMxDOI2tsLZOC&#10;BzlYrwYfS8y0vXNOt4OvRISwy1BB7X2XSenKmgy6se2Io3exvUEfZV9J3eM9wk0r0yT5lgYbjgs1&#10;dvRTU3k9/BkFYXs67x9dUVTHrx3m50nICxOUGg3DZgHCU/Dv8Ku90wrS6XyWwv+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dOUoxAAAAN4AAAAPAAAAAAAAAAAA&#10;AAAAAKECAABkcnMvZG93bnJldi54bWxQSwUGAAAAAAQABAD5AAAAkgMAAAAA&#10;" strokecolor="aqua" strokeweight=".35pt"/>
                        <v:line id="Line 1467" o:spid="_x0000_s2488" style="position:absolute;visibility:visible;mso-wrap-style:square" from="4682,1181" to="4718,1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6+sgAAADeAAAADwAAAGRycy9kb3ducmV2LnhtbESPT2sCMRTE70K/Q3gFL1KzVRG7GqUI&#10;gniwVFtob4/N2z+6eVmSuK7f3giFHoeZ+Q2zWHWmFi05X1lW8DpMQBBnVldcKPg6bl5mIHxA1lhb&#10;JgU38rBaPvUWmGp75U9qD6EQEcI+RQVlCE0qpc9KMuiHtiGOXm6dwRClK6R2eI1wU8tRkkylwYrj&#10;QokNrUvKzoeLUeD2+e2bQ7v5SPLtz2R3Hux+Txel+s/d+xxEoC78h//aW61gNHmbjeFxJ14Bubw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NZ6+sgAAADeAAAADwAAAAAA&#10;AAAAAAAAAAChAgAAZHJzL2Rvd25yZXYueG1sUEsFBgAAAAAEAAQA+QAAAJYDAAAAAA==&#10;" strokecolor="aqua" strokeweight=".35pt"/>
                        <v:line id="Line 1468" o:spid="_x0000_s2489" style="position:absolute;flip:x;visibility:visible;mso-wrap-style:square" from="4647,1181" to="4682,1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9GKMUAAADeAAAADwAAAGRycy9kb3ducmV2LnhtbESPzWrDMBCE74W+g9hCb43cEILjRglt&#10;IZBTIT8PsFhry6135VpK7Pbpo0Agx2FmvmGW65FbdaY+NF4MvE4yUCSlt43UBo6HzUsOKkQUi60X&#10;MvBHAdarx4clFtYPsqPzPtYqQSQUaMDF2BVah9IRY5j4jiR5le8ZY5J9rW2PQ4Jzq6dZNteMjaQF&#10;hx19Oip/9ic28Ds/fHN++qg4fHXDvxv1jrEy5vlpfH8DFWmM9/CtvbUGprNFPoPrnXQF9O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P9GKMUAAADeAAAADwAAAAAAAAAA&#10;AAAAAAChAgAAZHJzL2Rvd25yZXYueG1sUEsFBgAAAAAEAAQA+QAAAJMDAAAAAA==&#10;" strokecolor="aqua" strokeweight=".35pt"/>
                        <v:line id="Line 1469" o:spid="_x0000_s2490" style="position:absolute;flip:y;visibility:visible;mso-wrap-style:square" from="4682,1146" to="4718,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Pjs8UAAADeAAAADwAAAGRycy9kb3ducmV2LnhtbESPUWvCQBCE3wv9D8cWfKuXSpU09RRb&#10;KPSpoPYHLLlNLm12L+ZOE/vre4Lg4zAz3zDL9citOlEfGi8GnqYZKJLS20ZqA9/7j8ccVIgoFlsv&#10;ZOBMAdar+7slFtYPsqXTLtYqQSQUaMDF2BVah9IRY5j6jiR5le8ZY5J9rW2PQ4Jzq2dZttCMjaQF&#10;hx29Oyp/d0c2cFjsfzg/vlUcvrrhz416y1gZM3kYN6+gIo3xFr62P62B2fNLPofLnXQF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7Pjs8UAAADeAAAADwAAAAAAAAAA&#10;AAAAAAChAgAAZHJzL2Rvd25yZXYueG1sUEsFBgAAAAAEAAQA+QAAAJMDAAAAAA==&#10;" strokecolor="aqua" strokeweight=".35pt"/>
                        <v:rect id="Rectangle 1470" o:spid="_x0000_s2491" style="position:absolute;left:5277;top:730;width:100;height: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IB3ccA&#10;AADeAAAADwAAAGRycy9kb3ducmV2LnhtbESPQWvCQBSE7wX/w/KEXopulCI2dRURpEEEaayeH9nX&#10;JJh9G7Nrkv57VxB6HGbmG2ax6k0lWmpcaVnBZByBIM6sLjlX8HPcjuYgnEfWWFkmBX/kYLUcvCww&#10;1rbjb2pTn4sAYRejgsL7OpbSZQUZdGNbEwfv1zYGfZBNLnWDXYCbSk6jaCYNlhwWCqxpU1B2SW9G&#10;QZcd2vNx/yUPb+fE8jW5btLTTqnXYb/+BOGp9//hZzvRCqbvH/MZPO6EK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YSAd3HAAAA3gAAAA8AAAAAAAAAAAAAAAAAmAIAAGRy&#10;cy9kb3ducmV2LnhtbFBLBQYAAAAABAAEAPUAAACMAwAAAAA=&#10;" filled="f" stroked="f"/>
                        <v:line id="Line 1471" o:spid="_x0000_s2492" style="position:absolute;flip:x y;visibility:visible;mso-wrap-style:square" from="5284,738" to="5320,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NGsMYAAADeAAAADwAAAGRycy9kb3ducmV2LnhtbESPzWrDMBCE74G+g9hCbrGc0B/HjRJK&#10;wRB6c+pCc1usjW1qrYylOsrbR4FAj8PMfMNsdsH0YqLRdZYVLJMUBHFtdceNguqrWGQgnEfW2Fsm&#10;BRdysNs+zDaYa3vmkqaDb0SEsMtRQev9kEvp6pYMusQOxNE72dGgj3JspB7xHOGml6s0fZEGO44L&#10;LQ700VL9e/gzCkLxc/y8DFXVfD/vsTwuQ1mZoNT8Mby/gfAU/H/43t5rBaundfYKtzvxCsjt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DRrDGAAAA3gAAAA8AAAAAAAAA&#10;AAAAAAAAoQIAAGRycy9kb3ducmV2LnhtbFBLBQYAAAAABAAEAPkAAACUAwAAAAA=&#10;" strokecolor="aqua" strokeweight=".35pt"/>
                        <v:line id="Line 1472" o:spid="_x0000_s2493" style="position:absolute;visibility:visible;mso-wrap-style:square" from="5320,773" to="5355,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Loi8QAAADeAAAADwAAAGRycy9kb3ducmV2LnhtbERPy2oCMRTdC/5DuIIb0YwiRadGKQVB&#10;XFTqA9rdZXLnUSc3QxLH8e+bheDycN6rTWdq0ZLzlWUF00kCgjizuuJCwfm0HS9A+ICssbZMCh7k&#10;YbPu91aYanvnb2qPoRAxhH2KCsoQmlRKn5Vk0E9sQxy53DqDIUJXSO3wHsNNLWdJ8iYNVhwbSmzo&#10;s6TserwZBe4rf1w4tNtDku9+5vvraP/7d1NqOOg+3kEE6sJL/HTvtILZfLmIe+OdeAX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cuiLxAAAAN4AAAAPAAAAAAAAAAAA&#10;AAAAAKECAABkcnMvZG93bnJldi54bWxQSwUGAAAAAAQABAD5AAAAkgMAAAAA&#10;" strokecolor="aqua" strokeweight=".35pt"/>
                        <v:line id="Line 1473" o:spid="_x0000_s2494" style="position:absolute;flip:x;visibility:visible;mso-wrap-style:square" from="5284,773" to="5320,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7ptsUAAADeAAAADwAAAGRycy9kb3ducmV2LnhtbESPUWvCQBCE3wv9D8cW+lYvSpGYeooW&#10;Cn0S1P6AJbfJpc3uxdxpUn99ryD4OMzMN8xyPXKrLtSHxouB6SQDRVJ620ht4Ov48ZKDChHFYuuF&#10;DPxSgPXq8WGJhfWD7OlyiLVKEAkFGnAxdoXWoXTEGCa+I0le5XvGmGRfa9vjkODc6lmWzTVjI2nB&#10;YUfvjsqfw5kNnObHb87P24rDrhuubtR7xsqY56dx8wYq0hjv4Vv70xqYvS7yBfzfSVdAr/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7ptsUAAADeAAAADwAAAAAAAAAA&#10;AAAAAAChAgAAZHJzL2Rvd25yZXYueG1sUEsFBgAAAAAEAAQA+QAAAJMDAAAAAA==&#10;" strokecolor="aqua" strokeweight=".35pt"/>
                        <v:line id="Line 1474" o:spid="_x0000_s2495" style="position:absolute;flip:y;visibility:visible;mso-wrap-style:square" from="5320,738" to="5355,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3W9sQAAADeAAAADwAAAGRycy9kb3ducmV2LnhtbESP22rCQBCG7wXfYZlC73RTKaKpq9iC&#10;4FXBwwMM2Uk2NTMbs6tJ+/TdC8HLn//Et9oM3Kg7daH2YuBtmoEiKbytpTJwPu0mC1AholhsvJCB&#10;XwqwWY9HK8yt7+VA92OsVBqRkKMBF2Obax0KR4xh6luS5JW+Y4xJdpW2HfZpnBs9y7K5ZqwlPThs&#10;6ctRcTne2MB1fvrhxe2z5PDd9n9u0AfG0pjXl2H7ASrSEJ/hR3tvDczel8sEkHASCu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Hdb2xAAAAN4AAAAPAAAAAAAAAAAA&#10;AAAAAKECAABkcnMvZG93bnJldi54bWxQSwUGAAAAAAQABAD5AAAAkgMAAAAA&#10;" strokecolor="aqua" strokeweight=".35pt"/>
                        <v:rect id="Rectangle 1475" o:spid="_x0000_s2496" style="position:absolute;left:5907;top:501;width:100;height: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PdMcA&#10;AADeAAAADwAAAGRycy9kb3ducmV2LnhtbESPQWvCQBSE74L/YXlCL6VulFI0uooI0iCCGKvnR/Y1&#10;Cc2+jdk1Sf+9Wyh4HGbmG2a57k0lWmpcaVnBZByBIM6sLjlX8HXevc1AOI+ssbJMCn7JwXo1HCwx&#10;1rbjE7Wpz0WAsItRQeF9HUvpsoIMurGtiYP3bRuDPsgml7rBLsBNJadR9CENlhwWCqxpW1D2k96N&#10;gi47ttfz4VMeX6+J5Vty26aXvVIvo36zAOGp98/wfzvRCqbv8/kE/u6E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iD3THAAAA3gAAAA8AAAAAAAAAAAAAAAAAmAIAAGRy&#10;cy9kb3ducmV2LnhtbFBLBQYAAAAABAAEAPUAAACMAwAAAAA=&#10;" filled="f" stroked="f"/>
                        <v:line id="Line 1476" o:spid="_x0000_s2497" style="position:absolute;flip:x y;visibility:visible;mso-wrap-style:square" from="5914,508" to="5950,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1z9cQAAADeAAAADwAAAGRycy9kb3ducmV2LnhtbESPQYvCMBSE7wv+h/AEb2tqcRetRpEF&#10;QbzVraC3R/Nsi81LabIa/71ZEDwOM/MNs1wH04ob9a6xrGAyTkAQl1Y3XCkofrefMxDOI2tsLZOC&#10;BzlYrwYfS8y0vXNOt4OvRISwy1BB7X2XSenKmgy6se2Io3exvUEfZV9J3eM9wk0r0yT5lgYbjgs1&#10;dvRTU3k9/BkFYXs67x9dUVTHrx3m50nICxOUGg3DZgHCU/Dv8Ku90wrS6Xyewv+deAXk6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rXP1xAAAAN4AAAAPAAAAAAAAAAAA&#10;AAAAAKECAABkcnMvZG93bnJldi54bWxQSwUGAAAAAAQABAD5AAAAkgMAAAAA&#10;" strokecolor="aqua" strokeweight=".35pt"/>
                        <v:line id="Line 1477" o:spid="_x0000_s2498" style="position:absolute;visibility:visible;mso-wrap-style:square" from="5950,544" to="5985,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sJ8gAAADeAAAADwAAAGRycy9kb3ducmV2LnhtbESPT2sCMRTE70K/Q3gFL1KzVZG6GqUI&#10;gniwVFtob4/N2z+6eVmSuK7f3giFHoeZ+Q2zWHWmFi05X1lW8DpMQBBnVldcKPg6bl7eQPiArLG2&#10;TApu5GG1fOotMNX2yp/UHkIhIoR9igrKEJpUSp+VZNAPbUMcvdw6gyFKV0jt8BrhppajJJlKgxXH&#10;hRIbWpeUnQ8Xo8Dt89s3h3bzkeTbn8nuPNj9ni5K9Z+79zmIQF34D/+1t1rBaDKbjeFxJ14Bubw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Q/sJ8gAAADeAAAADwAAAAAA&#10;AAAAAAAAAAChAgAAZHJzL2Rvd25yZXYueG1sUEsFBgAAAAAEAAQA+QAAAJYDAAAAAA==&#10;" strokecolor="aqua" strokeweight=".35pt"/>
                        <v:line id="Line 1478" o:spid="_x0000_s2499" style="position:absolute;flip:x;visibility:visible;mso-wrap-style:square" from="5914,544" to="5950,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Q9cUAAADeAAAADwAAAGRycy9kb3ducmV2LnhtbESP3WrCQBSE74W+w3IKvdNNRURTV7GF&#10;Qq8K/jzAIXuSTc05m2ZXk/bpXUHwcpiZb5jVZuBGXagLtRcDr5MMFEnhbS2VgePhc7wAFSKKxcYL&#10;GfijAJv102iFufW97Oiyj5VKEAk5GnAxtrnWoXDEGCa+JUle6TvGmGRXadthn+Dc6GmWzTVjLWnB&#10;YUsfjorT/swGfueHH16c30sO323/7wa9YyyNeXketm+gIg3xEb63v6yB6Wy5nMHtTroCen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bQ9cUAAADeAAAADwAAAAAAAAAA&#10;AAAAAAChAgAAZHJzL2Rvd25yZXYueG1sUEsFBgAAAAAEAAQA+QAAAJMDAAAAAA==&#10;" strokecolor="aqua" strokeweight=".35pt"/>
                        <v:line id="Line 1479" o:spid="_x0000_s2500" style="position:absolute;flip:y;visibility:visible;mso-wrap-style:square" from="5950,508" to="5985,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1bsYAAADeAAAADwAAAGRycy9kb3ducmV2LnhtbESP3WrCQBSE74W+w3IKvdNNxYqmrlIF&#10;oVeCPw9wyJ5k0+acTbOrSfv0bqHQy2FmvmFWm4EbdaMu1F4MPE8yUCSFt7VUBi7n/XgBKkQUi40X&#10;MvBNATbrh9EKc+t7OdLtFCuVIBJyNOBibHOtQ+GIMUx8S5K80neMMcmu0rbDPsG50dMsm2vGWtKC&#10;w5Z2jorP05UNfM3PH7y4bksOh7b/cYM+MpbGPD0Ob6+gIg3xP/zXfrcGprPl8gV+76Qr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qdW7GAAAA3gAAAA8AAAAAAAAA&#10;AAAAAAAAoQIAAGRycy9kb3ducmV2LnhtbFBLBQYAAAAABAAEAPkAAACUAwAAAAA=&#10;" strokecolor="aqua" strokeweight=".35pt"/>
                        <v:rect id="Rectangle 1480" o:spid="_x0000_s2501" style="position:absolute;left:866;top:831;width:72;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uXAMcA&#10;AADeAAAADwAAAGRycy9kb3ducmV2LnhtbESP3WrCQBSE7wu+w3IEb4pulCI1uooIYigFafy5PmSP&#10;STB7NmbXJH37bqHQy2FmvmFWm95UoqXGlZYVTCcRCOLM6pJzBefTfvwOwnlkjZVlUvBNDjbrwcsK&#10;Y207/qI29bkIEHYxKii8r2MpXVaQQTexNXHwbrYx6INscqkb7ALcVHIWRXNpsOSwUGBNu4Kye/o0&#10;Crrs2F5Pnwd5fL0mlh/JY5dePpQaDfvtEoSn3v+H/9qJVjB7Wyzm8HsnX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LlwDHAAAA3gAAAA8AAAAAAAAAAAAAAAAAmAIAAGRy&#10;cy9kb3ducmV2LnhtbFBLBQYAAAAABAAEAPUAAACMAwAAAAA=&#10;" filled="f" stroked="f"/>
                        <v:line id="Line 1481" o:spid="_x0000_s2502" style="position:absolute;flip:x y;visibility:visible;mso-wrap-style:square" from="873,838" to="895,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FKCcUAAADeAAAADwAAAGRycy9kb3ducmV2LnhtbESPQWvCQBSE74X+h+UVequbikSNriKK&#10;pSCIRvH8yD6zodm3Ibtq+u9dQfA4zMw3zHTe2VpcqfWVYwXfvQQEceF0xaWC42H9NQLhA7LG2jEp&#10;+CcP89n72xQz7W68p2seShEh7DNUYEJoMil9Ycii77mGOHpn11oMUbal1C3eItzWsp8kqbRYcVww&#10;2NDSUPGXX6yC1BxX3c7sLj/7tcHN9pSPQlop9fnRLSYgAnXhFX62f7WC/mA8HsLjTrwCcn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UFKCcUAAADeAAAADwAAAAAAAAAA&#10;AAAAAAChAgAAZHJzL2Rvd25yZXYueG1sUEsFBgAAAAAEAAQA+QAAAJMDAAAAAA==&#10;" strokecolor="purple" strokeweight=".35pt"/>
                        <v:line id="Line 1482" o:spid="_x0000_s2503" style="position:absolute;visibility:visible;mso-wrap-style:square" from="895,859" to="916,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pyfcMAAADeAAAADwAAAGRycy9kb3ducmV2LnhtbERPy4rCMBTdC/MP4Q6403REqlajDIIg&#10;MoqvD7g017bY3NQk2s7fm8XALA/nvVh1phYvcr6yrOBrmIAgzq2uuFBwvWwGUxA+IGusLZOCX/Kw&#10;Wn70Fphp2/KJXudQiBjCPkMFZQhNJqXPSzLoh7YhjtzNOoMhQldI7bCN4aaWoyRJpcGKY0OJDa1L&#10;yu/np1Ewdft0kt82h/Q0afXP7lHsDulRqf5n9z0HEagL/+I/91YrGI1ns7g33olXQC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Kcn3DAAAA3gAAAA8AAAAAAAAAAAAA&#10;AAAAoQIAAGRycy9kb3ducmV2LnhtbFBLBQYAAAAABAAEAPkAAACRAwAAAAA=&#10;" strokecolor="purple" strokeweight=".35pt"/>
                        <v:line id="Line 1483" o:spid="_x0000_s2504" style="position:absolute;flip:x;visibility:visible;mso-wrap-style:square" from="873,859" to="895,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IbOZ/JAAAA3gAAAA8AAAAA&#10;AAAAAAAAAAAAoQIAAGRycy9kb3ducmV2LnhtbFBLBQYAAAAABAAEAPkAAACXAwAAAAA=&#10;" strokecolor="purple" strokeweight=".35pt"/>
                        <v:line id="Line 1484" o:spid="_x0000_s2505" style="position:absolute;flip:y;visibility:visible;mso-wrap-style:square" from="895,838" to="916,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oksgAAADeAAAADwAAAGRycy9kb3ducmV2LnhtbESPXWvCMBSG74X9h3AG3shMFDdGZ5RN&#10;EVREWHVjl4fmrC1rTmoTtfrrzcXAy5f3i2c8bW0lTtT40rGGQV+BIM6cKTnXsN8tnl5B+IBssHJM&#10;Gi7kYTp56IwxMe7Mn3RKQy7iCPsENRQh1ImUPivIou+7mjh6v66xGKJscmkaPMdxW8mhUi/SYsnx&#10;ocCaZgVlf+nRauh9bNTXeqZwdRltf67l/Pg9P/S07j62728gArXhHv5vL42G4bNSESDiRBSQk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w+oksgAAADeAAAADwAAAAAA&#10;AAAAAAAAAAChAgAAZHJzL2Rvd25yZXYueG1sUEsFBgAAAAAEAAQA+QAAAJYDAAAAAA==&#10;" strokecolor="purple" strokeweight=".35pt"/>
                        <v:line id="Line 1485" o:spid="_x0000_s2506" style="position:absolute;flip:y;visibility:visible;mso-wrap-style:square" from="895,838" to="895,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MNCckAAADeAAAADwAAAGRycy9kb3ducmV2LnhtbESP3WoCMRSE7wu+QzhCb0QTxYpsjdIq&#10;Qi0i+NPSy8PmuLu4Odluoq4+fVMo9HKYmW+YyayxpbhQ7QvHGvo9BYI4dabgTMNhv+yOQfiAbLB0&#10;TBpu5GE2bT1MMDHuylu67EImIoR9ghryEKpESp/mZNH3XEUcvaOrLYYo60yaGq8Rbks5UGokLRYc&#10;F3KsaJ5TetqdrYbO61p9vM8Vrm7Dzde9WJw/F98drR/bzcsziEBN+A//td+MhsGTUn34vROvgJ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xDDQnJAAAA3gAAAA8AAAAA&#10;AAAAAAAAAAAAoQIAAGRycy9kb3ducmV2LnhtbFBLBQYAAAAABAAEAPkAAACXAwAAAAA=&#10;" strokecolor="purple" strokeweight=".35pt"/>
                        <v:line id="Line 1486" o:spid="_x0000_s2507" style="position:absolute;visibility:visible;mso-wrap-style:square" from="895,859" to="895,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x9B8YAAADeAAAADwAAAGRycy9kb3ducmV2LnhtbESPUWvCMBSF3wf7D+EO9jYTC6vSGUUG&#10;wpBNrPoDLs21LWtuuiSz3b9fBMHHwznnO5zFarSduJAPrWMN04kCQVw503Kt4XTcvMxBhIhssHNM&#10;Gv4owGr5+LDAwriBS7ocYi0ShEOBGpoY+0LKUDVkMUxcT5y8s/MWY5K+lsbjkOC2k5lSubTYclpo&#10;sKf3hqrvw6/VMPdf+aw6b3Z5ORvM5/an3u7yvdbPT+P6DUSkMd7Dt/aH0ZC9KpXB9U66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MfQfGAAAA3gAAAA8AAAAAAAAA&#10;AAAAAAAAoQIAAGRycy9kb3ducmV2LnhtbFBLBQYAAAAABAAEAPkAAACUAwAAAAA=&#10;" strokecolor="purple" strokeweight=".35pt"/>
                        <v:rect id="Rectangle 1487" o:spid="_x0000_s2508" style="position:absolute;left:1496;top:680;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IMCMcA&#10;AADeAAAADwAAAGRycy9kb3ducmV2LnhtbESPQWvCQBSE74L/YXkFL6Xu1qKU1FVEKIYiiLH1/Mi+&#10;JqHZtzG7TdJ/7woFj8PMfMMs14OtRUetrxxreJ4qEMS5MxUXGj5P70+vIHxANlg7Jg1/5GG9Go+W&#10;mBjX85G6LBQiQtgnqKEMoUmk9HlJFv3UNcTR+3atxRBlW0jTYh/htpYzpRbSYsVxocSGtiXlP9mv&#10;1dDnh+582u/k4fGcOr6kl2329aH15GHYvIEINIR7+L+dGg2zuVIvcLsTr4B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SDAjHAAAA3gAAAA8AAAAAAAAAAAAAAAAAmAIAAGRy&#10;cy9kb3ducmV2LnhtbFBLBQYAAAAABAAEAPUAAACMAwAAAAA=&#10;" filled="f" stroked="f"/>
                        <v:line id="Line 1488" o:spid="_x0000_s2509" style="position:absolute;flip:x y;visibility:visible;mso-wrap-style:square" from="1503,687" to="1525,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3s7sUAAADeAAAADwAAAGRycy9kb3ducmV2LnhtbESPQWsCMRSE7wX/Q3iCt5oodpGtUURR&#10;hELRVXp+bF43Szcvyybq+u9NodDjMDPfMItV7xpxoy7UnjVMxgoEcelNzZWGy3n3OgcRIrLBxjNp&#10;eFCA1XLwssDc+Duf6FbESiQIhxw12BjbXMpQWnIYxr4lTt637xzGJLtKmg7vCe4aOVUqkw5rTgsW&#10;W9pYKn+Kq9OQ2cu2P9rjdX/aWfz4/CrmMau1Hg379TuISH38D/+1D0bD9E2pGfzeSVdAL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b3s7sUAAADeAAAADwAAAAAAAAAA&#10;AAAAAAChAgAAZHJzL2Rvd25yZXYueG1sUEsFBgAAAAAEAAQA+QAAAJMDAAAAAA==&#10;" strokecolor="purple" strokeweight=".35pt"/>
                        <v:line id="Line 1489" o:spid="_x0000_s2510" style="position:absolute;visibility:visible;mso-wrap-style:square" from="1525,709" to="1546,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lc8YAAADeAAAADwAAAGRycy9kb3ducmV2LnhtbESP3WoCMRSE7wXfIZxC7zSp4CqrUUQQ&#10;irTi3wMcNsfdxc3JNknd7ds3hYKXw8x8wyzXvW3Eg3yoHWt4GysQxIUzNZcarpfdaA4iRGSDjWPS&#10;8EMB1qvhYIm5cR2f6HGOpUgQDjlqqGJscylDUZHFMHYtcfJuzluMSfpSGo9dgttGTpTKpMWa00KF&#10;LW0rKu7nb6th7j+zWXHbHbLTrDMf+69yf8iOWr++9JsFiEh9fIb/2+9Gw2Sq1BT+7qQr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l5XPGAAAA3gAAAA8AAAAAAAAA&#10;AAAAAAAAoQIAAGRycy9kb3ducmV2LnhtbFBLBQYAAAAABAAEAPkAAACUAwAAAAA=&#10;" strokecolor="purple" strokeweight=".35pt"/>
                        <v:line id="Line 1490" o:spid="_x0000_s2511" style="position:absolute;flip:x;visibility:visible;mso-wrap-style:square" from="1503,709" to="1525,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qVfcgAAADeAAAADwAAAGRycy9kb3ducmV2LnhtbESPQWsCMRSE74X+h/AKXqQmFRXZGsUq&#10;Qi0iaLX0+Ni87i5uXtZN1NVf3xSEHoeZ+YYZTRpbijPVvnCs4aWjQBCnzhScadh9Lp6HIHxANlg6&#10;Jg1X8jAZPz6MMDHuwhs6b0MmIoR9ghryEKpESp/mZNF3XEUcvR9XWwxR1pk0NV4i3Jayq9RAWiw4&#10;LuRY0Syn9LA9WQ3tt5Xaf8wULq+99fetmJ++5se21q2nZvoKIlAT/sP39rvR0O1HJPzdiVdAj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6qVfcgAAADeAAAADwAAAAAA&#10;AAAAAAAAAAChAgAAZHJzL2Rvd25yZXYueG1sUEsFBgAAAAAEAAQA+QAAAJYDAAAAAA==&#10;" strokecolor="purple" strokeweight=".35pt"/>
                        <v:line id="Line 1491" o:spid="_x0000_s2512" style="position:absolute;flip:y;visibility:visible;mso-wrap-style:square" from="1525,687" to="1546,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Yw5skAAADeAAAADwAAAGRycy9kb3ducmV2LnhtbESPQWsCMRSE7wX/Q3iCF6lJpbWyGqUq&#10;hbYUoVbF42Pz3F3cvKybqKu/vikUehxm5htmPG1sKc5U+8KxhoeeAkGcOlNwpmH9/Xo/BOEDssHS&#10;MWm4kofppHU3xsS4C3/ReRUyESHsE9SQh1AlUvo0J4u+5yri6O1dbTFEWWfS1HiJcFvKvlIDabHg&#10;uJBjRfOc0sPqZDV0Z59q8zFX+H59XO5uxeK0XRy7WnfazcsIRKAm/If/2m9GQ/9JqWf4vROvgJz8&#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zmMObJAAAA3gAAAA8AAAAA&#10;AAAAAAAAAAAAoQIAAGRycy9kb3ducmV2LnhtbFBLBQYAAAAABAAEAPkAAACXAwAAAAA=&#10;" strokecolor="purple" strokeweight=".35pt"/>
                        <v:line id="Line 1492" o:spid="_x0000_s2513" style="position:absolute;flip:y;visibility:visible;mso-wrap-style:square" from="1525,687" to="1525,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mklMYAAADeAAAADwAAAGRycy9kb3ducmV2LnhtbERPXWvCMBR9F/Yfwh34IjNR3BidUTZF&#10;UBFh1Y09Xpq7tqy5qU3U6q83DwMfD+d7PG1tJU7U+NKxhkFfgSDOnCk517DfLZ5eQfiAbLByTBou&#10;5GE6eeiMMTHuzJ90SkMuYgj7BDUUIdSJlD4ryKLvu5o4cr+usRgibHJpGjzHcFvJoVIv0mLJsaHA&#10;mmYFZX/p0WrofWzU13qmcHUZbX+u5fz4PT/0tO4+tu9vIAK14S7+dy+NhuGzUnFvvBOv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15pJTGAAAA3gAAAA8AAAAAAAAA&#10;AAAAAAAAoQIAAGRycy9kb3ducmV2LnhtbFBLBQYAAAAABAAEAPkAAACUAwAAAAA=&#10;" strokecolor="purple" strokeweight=".35pt"/>
                        <v:line id="Line 1493" o:spid="_x0000_s2514" style="position:absolute;visibility:visible;mso-wrap-style:square" from="1525,709" to="1525,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jvdsYAAADeAAAADwAAAGRycy9kb3ducmV2LnhtbESP0WoCMRRE3wv9h3CFvtVEoauuRikF&#10;oYiVav2Ay+a6u7i52Sapu/59Iwg+DjNzhlmsetuIC/lQO9YwGioQxIUzNZcajj/r1ymIEJENNo5J&#10;w5UCrJbPTwvMjet4T5dDLEWCcMhRQxVjm0sZiooshqFriZN3ct5iTNKX0njsEtw2cqxUJi3WnBYq&#10;bOmjouJ8+LMapv4rmxSn9S7bTzqz3fyWm132rfXLoH+fg4jUx0f43v40GsZvSs3gdidd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o73bGAAAA3gAAAA8AAAAAAAAA&#10;AAAAAAAAoQIAAGRycy9kb3ducmV2LnhtbFBLBQYAAAAABAAEAPkAAACUAwAAAAA=&#10;" strokecolor="purple" strokeweight=".35pt"/>
                        <v:rect id="Rectangle 1494" o:spid="_x0000_s2515" style="position:absolute;left:2134;top:1067;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kEosYA&#10;AADeAAAADwAAAGRycy9kb3ducmV2LnhtbESPy2qDQBSG94W8w3AC2ZRmVGgJNpMQhFAJhVBzWR+c&#10;U5U6Z9SZqn37zqLQ5c9/49vuZ9OKkQbXWFYQryMQxKXVDVcKrpfj0waE88gaW8uk4Icc7HeLhy2m&#10;2k78QWPhKxFG2KWooPa+S6V0ZU0G3dp2xMH7tINBH+RQST3gFMZNK5MoepEGGw4PNXaU1VR+Fd9G&#10;wVSex/vl/U2eH++55T7vs+J2Umq1nA+vIDzN/j/81861guQ5igNAwAko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kEosYAAADeAAAADwAAAAAAAAAAAAAAAACYAgAAZHJz&#10;L2Rvd25yZXYueG1sUEsFBgAAAAAEAAQA9QAAAIsDAAAAAA==&#10;" filled="f" stroked="f"/>
                        <v:line id="Line 1495" o:spid="_x0000_s2516" style="position:absolute;flip:x y;visibility:visible;mso-wrap-style:square" from="2141,1074" to="2162,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Zq8QAAADeAAAADwAAAGRycy9kb3ducmV2LnhtbESPQYvCMBSE7wv+h/CEva1pBYtUoywr&#10;iiAsWsXzo3k2xealNFG7/94sCB6HmfmGmS9724g7db52rCAdJSCIS6drrhScjuuvKQgfkDU2jknB&#10;H3lYLgYfc8y1e/CB7kWoRISwz1GBCaHNpfSlIYt+5Fri6F1cZzFE2VVSd/iIcNvIcZJk0mLNccFg&#10;Sz+Gymtxswoyc1r1e7O/bQ5rg7vfczENWa3U57D/noEI1Id3+NXeagXjSZKm8H8nX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E9mrxAAAAN4AAAAPAAAAAAAAAAAA&#10;AAAAAKECAABkcnMvZG93bnJldi54bWxQSwUGAAAAAAQABAD5AAAAkgMAAAAA&#10;" strokecolor="purple" strokeweight=".35pt"/>
                        <v:line id="Line 1496" o:spid="_x0000_s2517" style="position:absolute;visibility:visible;mso-wrap-style:square" from="2162,1096" to="2184,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Xr2scAAADeAAAADwAAAGRycy9kb3ducmV2LnhtbESP3WrCQBSE7wu+w3KE3tWNgUaJbqQU&#10;hCJVGvUBDtmTH5o9m+5uTfr2bqHQy2FmvmG2u8n04kbOd5YVLBcJCOLK6o4bBdfL/mkNwgdkjb1l&#10;UvBDHnbF7GGLubYjl3Q7h0ZECPscFbQhDLmUvmrJoF/YgTh6tXUGQ5SukdrhGOGml2mSZNJgx3Gh&#10;xYFeW6o+z99Gwdods1VV709ZuRr1++GrOZyyD6Ue59PLBkSgKfyH/9pvWkH6nCxT+L0Tr4As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VevaxwAAAN4AAAAPAAAAAAAA&#10;AAAAAAAAAKECAABkcnMvZG93bnJldi54bWxQSwUGAAAAAAQABAD5AAAAlQMAAAAA&#10;" strokecolor="purple" strokeweight=".35pt"/>
                        <v:line id="Line 1497" o:spid="_x0000_s2518" style="position:absolute;flip:x;visibility:visible;mso-wrap-style:square" from="2141,1096" to="2162,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SgOMkAAADeAAAADwAAAGRycy9kb3ducmV2LnhtbESP3WoCMRSE7wt9h3AKvRFNtFVkaxSr&#10;FFoRwV+8PGxOdxc3J9tN1LVP3xQKvRxm5htmNGlsKS5U+8Kxhm5HgSBOnSk407DbvrWHIHxANlg6&#10;Jg038jAZ39+NMDHuymu6bEImIoR9ghryEKpESp/mZNF3XEUcvU9XWwxR1pk0NV4j3Jayp9RAWiw4&#10;LuRY0Syn9LQ5Ww2t16XaL2YKP27Pq+N3MT8f5l8trR8fmukLiEBN+A//td+Nhl5fdZ/g9068AnL8&#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YEoDjJAAAA3gAAAA8AAAAA&#10;AAAAAAAAAAAAoQIAAGRycy9kb3ducmV2LnhtbFBLBQYAAAAABAAEAPkAAACXAwAAAAA=&#10;" strokecolor="purple" strokeweight=".35pt"/>
                        <v:line id="Line 1498" o:spid="_x0000_s2519" style="position:absolute;flip:y;visibility:visible;mso-wrap-style:square" from="2162,1074" to="2184,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04TMkAAADeAAAADwAAAGRycy9kb3ducmV2LnhtbESP3WoCMRSE7wt9h3AKvRFNFCuyGqVV&#10;BC0i+EsvD5vT3aWbk+0m6tqnN4VCL4eZ+YYZTxtbigvVvnCsodtRIIhTZwrONBz2i/YQhA/IBkvH&#10;pOFGHqaTx4cxJsZdeUuXXchEhLBPUEMeQpVI6dOcLPqOq4ij9+lqiyHKOpOmxmuE21L2lBpIiwXH&#10;hRwrmuWUfu3OVkPrba2O7zOFq1t/8/FTzM+n+XdL6+en5nUEIlAT/sN/7aXR0HtR3T783olXQE7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ntOEzJAAAA3gAAAA8AAAAA&#10;AAAAAAAAAAAAoQIAAGRycy9kb3ducmV2LnhtbFBLBQYAAAAABAAEAPkAAACXAwAAAAA=&#10;" strokecolor="purple" strokeweight=".35pt"/>
                        <v:line id="Line 1499" o:spid="_x0000_s2520" style="position:absolute;flip:y;visibility:visible;mso-wrap-style:square" from="2162,1074" to="2162,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Gd18kAAADeAAAADwAAAGRycy9kb3ducmV2LnhtbESP3WoCMRSE7wt9h3AKvRFNFBVZjdIq&#10;gi0i+EsvD5vT3aWbk+0m6tqnN4VCL4eZ+YaZzBpbigvVvnCsodtRIIhTZwrONBz2y/YIhA/IBkvH&#10;pOFGHmbTx4cJJsZdeUuXXchEhLBPUEMeQpVI6dOcLPqOq4ij9+lqiyHKOpOmxmuE21L2lBpKiwXH&#10;hRwrmueUfu3OVkPrda2O73OFb7f+5uOnWJxPi++W1s9PzcsYRKAm/If/2iujoTdQ3QH83olXQE7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ahndfJAAAA3gAAAA8AAAAA&#10;AAAAAAAAAAAAoQIAAGRycy9kb3ducmV2LnhtbFBLBQYAAAAABAAEAPkAAACXAwAAAAA=&#10;" strokecolor="purple" strokeweight=".35pt"/>
                        <v:line id="Line 1500" o:spid="_x0000_s2521" style="position:absolute;visibility:visible;mso-wrap-style:square" from="2162,1096" to="2162,1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7t2cYAAADeAAAADwAAAGRycy9kb3ducmV2LnhtbESP3WoCMRSE7wt9h3AKvatZhUbZGkUK&#10;gogVf/oAh81xd3Fzsk2iu759IwheDjPzDTOd97YRV/KhdqxhOMhAEBfO1Fxq+D0uPyYgQkQ22Dgm&#10;DTcKMJ+9vkwxN67jPV0PsRQJwiFHDVWMbS5lKCqyGAauJU7eyXmLMUlfSuOxS3DbyFGWKWmx5rRQ&#10;YUvfFRXnw8VqmPgfNS5Oy63ajzuzWf+V663aaf3+1i++QETq4zP8aK+MhtFnNlRwv5OugJz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xu7dnGAAAA3gAAAA8AAAAAAAAA&#10;AAAAAAAAoQIAAGRycy9kb3ducmV2LnhtbFBLBQYAAAAABAAEAPkAAACUAwAAAAA=&#10;" strokecolor="purple" strokeweight=".35pt"/>
                        <v:rect id="Rectangle 1501" o:spid="_x0000_s2522" style="position:absolute;left:2764;top:745;width:71;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Cc1scA&#10;AADeAAAADwAAAGRycy9kb3ducmV2LnhtbESP3WrCQBSE7wXfYTlCb6RuFPpDdBURpEEEMVavD9nT&#10;JDR7NmbXJH17tyB4OczMN8xi1ZtKtNS40rKC6SQCQZxZXXKu4Pu0ff0E4TyyxsoyKfgjB6vlcLDA&#10;WNuOj9SmPhcBwi5GBYX3dSylywoy6Ca2Jg7ej20M+iCbXOoGuwA3lZxF0bs0WHJYKLCmTUHZb3oz&#10;Crrs0F5O+y95GF8Sy9fkuknPO6VeRv16DsJT75/hRzvRCmZv0fQD/u+EK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lwnNbHAAAA3gAAAA8AAAAAAAAAAAAAAAAAmAIAAGRy&#10;cy9kb3ducmV2LnhtbFBLBQYAAAAABAAEAPUAAACMAwAAAAA=&#10;" filled="f" stroked="f"/>
                        <v:line id="Line 1502" o:spid="_x0000_s2523" style="position:absolute;flip:x y;visibility:visible;mso-wrap-style:square" from="2771,752" to="2792,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lwNsIAAADeAAAADwAAAGRycy9kb3ducmV2LnhtbERPXWvCMBR9H/gfwhX2NlOFlVKbiiiO&#10;gTC0kz1fmmtTbG5KE23998vDYI+H811sJtuJBw2+daxguUhAENdOt9wouHwf3jIQPiBr7ByTgid5&#10;2JSzlwJz7UY+06MKjYgh7HNUYELocyl9bciiX7ieOHJXN1gMEQ6N1AOOMdx2cpUkqbTYcmww2NPO&#10;UH2r7lZBai776WRO94/zweDx66fKQtoq9TqftmsQgabwL/5zf2oFq/dkGffGO/EKy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SlwNsIAAADeAAAADwAAAAAAAAAAAAAA&#10;AAChAgAAZHJzL2Rvd25yZXYueG1sUEsFBgAAAAAEAAQA+QAAAJADAAAAAA==&#10;" strokecolor="purple" strokeweight=".35pt"/>
                        <v:line id="Line 1503" o:spid="_x0000_s2524" style="position:absolute;visibility:visible;mso-wrap-style:square" from="2792,773" to="2814,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5q8YAAADeAAAADwAAAGRycy9kb3ducmV2LnhtbESP3WrCQBSE7wXfYTlC73Sj0KjRVaQg&#10;iFipPw9wyB6TYPZsurua+PbdQqGXw8x8wyzXnanFk5yvLCsYjxIQxLnVFRcKrpftcAbCB2SNtWVS&#10;8CIP61W/t8RM25ZP9DyHQkQI+wwVlCE0mZQ+L8mgH9mGOHo36wyGKF0htcM2wk0tJ0mSSoMVx4US&#10;G/ooKb+fH0bBzH2m0/y2PaanaasP++9if0y/lHobdJsFiEBd+A//tXdaweQ9Gc/h906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xeavGAAAA3gAAAA8AAAAAAAAA&#10;AAAAAAAAoQIAAGRycy9kb3ducmV2LnhtbFBLBQYAAAAABAAEAPkAAACUAwAAAAA=&#10;" strokecolor="purple" strokeweight=".35pt"/>
                        <v:line id="Line 1504" o:spid="_x0000_s2525" style="position:absolute;flip:x;visibility:visible;mso-wrap-style:square" from="2771,773" to="2792,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r08sgAAADeAAAADwAAAGRycy9kb3ducmV2LnhtbESPXWvCMBSG7wf7D+EMvJGZrLgxqlH8&#10;QFARYW6Kl4fmrC1rTromavXXm4vBLl/eL57huLWVOFPjS8caXnoKBHHmTMm5hq/PxfM7CB+QDVaO&#10;ScOVPIxHjw9DTI278AeddyEXcYR9ihqKEOpUSp8VZNH3XE0cvW/XWAxRNrk0DV7iuK1kotSbtFhy&#10;fCiwpllB2c/uZDV0pxu1X88Urq797fFWzk+H+W9X685TOxmACNSG//Bfe2k0JK8qiQARJ6KAHN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Lr08sgAAADeAAAADwAAAAAA&#10;AAAAAAAAAAChAgAAZHJzL2Rvd25yZXYueG1sUEsFBgAAAAAEAAQA+QAAAJYDAAAAAA==&#10;" strokecolor="purple" strokeweight=".35pt"/>
                        <v:line id="Line 1505" o:spid="_x0000_s2526" style="position:absolute;flip:y;visibility:visible;mso-wrap-style:square" from="2792,752" to="2814,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RackAAADeAAAADwAAAGRycy9kb3ducmV2LnhtbESP3WoCMRSE7wXfIZyCN6KJSyuyNUqr&#10;FNpSCv7Sy8PmdHdxc7Juoq59+qZQ8HKYmW+Y6by1lThT40vHGkZDBYI4c6bkXMN28zKYgPAB2WDl&#10;mDRcycN81u1MMTXuwis6r0MuIoR9ihqKEOpUSp8VZNEPXU0cvW/XWAxRNrk0DV4i3FYyUWosLZYc&#10;FwqsaVFQdlifrIb+84favS8Uvl3vP79+yuVpvzz2te7dtU+PIAK14Rb+b78aDcmDSkbwdydeATn7&#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f2UWnJAAAA3gAAAA8AAAAA&#10;AAAAAAAAAAAAoQIAAGRycy9kb3ducmV2LnhtbFBLBQYAAAAABAAEAPkAAACXAwAAAAA=&#10;" strokecolor="purple" strokeweight=".35pt"/>
                        <v:line id="Line 1506" o:spid="_x0000_s2527" style="position:absolute;flip:y;visibility:visible;mso-wrap-style:square" from="2792,752" to="2792,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TPHskAAADeAAAADwAAAGRycy9kb3ducmV2LnhtbESPQWsCMRSE70L/Q3gFL6JJl1bKapRW&#10;EdoiQrUVj4/Nc3fp5mXdRF399U2h4HGYmW+Y8bS1lThR40vHGh4GCgRx5kzJuYavzaL/DMIHZIOV&#10;Y9JwIQ/TyV1njKlxZ/6k0zrkIkLYp6ihCKFOpfRZQRb9wNXE0du7xmKIssmlafAc4baSiVJDabHk&#10;uFBgTbOCsp/10WrovS7V98dM4fvlcbW7lvPjdn7oad29b19GIAK14Rb+b78ZDcmTShL4uxOvgJz8&#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ckzx7JAAAA3gAAAA8AAAAA&#10;AAAAAAAAAAAAoQIAAGRycy9kb3ducmV2LnhtbFBLBQYAAAAABAAEAPkAAACXAwAAAAA=&#10;" strokecolor="purple" strokeweight=".35pt"/>
                        <v:line id="Line 1507" o:spid="_x0000_s2528" style="position:absolute;visibility:visible;mso-wrap-style:square" from="2792,773" to="2792,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WE/MYAAADeAAAADwAAAGRycy9kb3ducmV2LnhtbESP0WrCQBRE3wX/YblC33TTFKOkriKC&#10;UMRKtf2AS/aahGbvxt3VpH/fFQQfh5k5wyxWvWnEjZyvLSt4nSQgiAuray4V/Hxvx3MQPiBrbCyT&#10;gj/ysFoOBwvMte34SLdTKEWEsM9RQRVCm0vpi4oM+oltiaN3ts5giNKVUjvsItw0Mk2STBqsOS5U&#10;2NKmouL3dDUK5u4zmxXn7SE7zjq9313K3SH7Uupl1K/fQQTqwzP8aH9oBek0Sd/gfide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1hPzGAAAA3gAAAA8AAAAAAAAA&#10;AAAAAAAAoQIAAGRycy9kb3ducmV2LnhtbFBLBQYAAAAABAAEAPkAAACUAwAAAAA=&#10;" strokecolor="purple" strokeweight=".35pt"/>
                        <v:rect id="Rectangle 1508" o:spid="_x0000_s2529" style="position:absolute;left:3394;top:823;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7IHMcA&#10;AADeAAAADwAAAGRycy9kb3ducmV2LnhtbESPQWvCQBSE74L/YXlCL6KbhraU1FVEKA0iSGP1/Mi+&#10;JsHs25hdk/TfuwXB4zAz3zCL1WBq0VHrKssKnucRCOLc6ooLBT+Hz9k7COeRNdaWScEfOVgtx6MF&#10;Jtr2/E1d5gsRIOwSVFB63yRSurwkg25uG+Lg/drWoA+yLaRusQ9wU8s4it6kwYrDQokNbUrKz9nV&#10;KOjzfXc67L7kfnpKLV/SyyY7bpV6mgzrDxCeBv8I39upVhC/RvEL/N8JV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OyBzHAAAA3gAAAA8AAAAAAAAAAAAAAAAAmAIAAGRy&#10;cy9kb3ducmV2LnhtbFBLBQYAAAAABAAEAPUAAACMAwAAAAA=&#10;" filled="f" stroked="f"/>
                        <v:line id="Line 1509" o:spid="_x0000_s2530" style="position:absolute;flip:x y;visibility:visible;mso-wrap-style:square" from="3401,831" to="3422,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QVFcQAAADeAAAADwAAAGRycy9kb3ducmV2LnhtbESPQYvCMBSE74L/IbyFvWm6BYtUoywr&#10;iiCIVvH8aN42ZZuX0kTt/nsjCB6HmfmGmS9724gbdb52rOBrnIAgLp2uuVJwPq1HUxA+IGtsHJOC&#10;f/KwXAwHc8y1u/ORbkWoRISwz1GBCaHNpfSlIYt+7Fri6P26zmKIsquk7vAe4baRaZJk0mLNccFg&#10;Sz+Gyr/iahVk5rzqD+Zw3RzXBnf7SzENWa3U50f/PQMRqA/v8Ku91QrSSZJO4HknX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RBUVxAAAAN4AAAAPAAAAAAAAAAAA&#10;AAAAAKECAABkcnMvZG93bnJldi54bWxQSwUGAAAAAAQABAD5AAAAkgMAAAAA&#10;" strokecolor="purple" strokeweight=".35pt"/>
                        <v:line id="Line 1510" o:spid="_x0000_s2531" style="position:absolute;visibility:visible;mso-wrap-style:square" from="3422,852" to="3444,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InZMYAAADeAAAADwAAAGRycy9kb3ducmV2LnhtbESPUWvCMBSF3wf7D+EO9jZTC4vSGUUG&#10;wpBNrPoDLs21LWtuuiSz3b9fBMHHwznnO5zFarSduJAPrWMN00kGgrhypuVaw+m4eZmDCBHZYOeY&#10;NPxRgNXy8WGBhXEDl3Q5xFokCIcCNTQx9oWUoWrIYpi4njh5Z+ctxiR9LY3HIcFtJ/MsU9Jiy2mh&#10;wZ7eG6q+D79Ww9x/qVl13uxUORvM5/an3u7UXuvnp3H9BiLSGO/hW/vDaMhfs1zB9U66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CJ2TGAAAA3gAAAA8AAAAAAAAA&#10;AAAAAAAAoQIAAGRycy9kb3ducmV2LnhtbFBLBQYAAAAABAAEAPkAAACUAwAAAAA=&#10;" strokecolor="purple" strokeweight=".35pt"/>
                        <v:line id="Line 1511" o:spid="_x0000_s2532" style="position:absolute;flip:x;visibility:visible;mso-wrap-style:square" from="3401,852" to="3422,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NshsoAAADeAAAADwAAAGRycy9kb3ducmV2LnhtbESP3WoCMRSE7wu+QziF3ogmLm2VrVGs&#10;UmhLKfhLLw+b093Fzcm6ibr69E2h0MthZr5hxtPWVuJEjS8daxj0FQjizJmScw2b9UtvBMIHZIOV&#10;Y9JwIQ/TSedmjKlxZ17SaRVyESHsU9RQhFCnUvqsIIu+72ri6H27xmKIssmlafAc4baSiVKP0mLJ&#10;caHAmuYFZfvV0WroPn+o7ftc4dvl/vPrWi6Ou8Whq/XdbTt7AhGoDf/hv/ar0ZA8qGQIv3fiFZCT&#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nU2yGygAAAN4AAAAPAAAA&#10;AAAAAAAAAAAAAKECAABkcnMvZG93bnJldi54bWxQSwUGAAAAAAQABAD5AAAAmAMAAAAA&#10;" strokecolor="purple" strokeweight=".35pt"/>
                        <v:line id="Line 1512" o:spid="_x0000_s2533" style="position:absolute;flip:y;visibility:visible;mso-wrap-style:square" from="3422,831" to="344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z49MYAAADeAAAADwAAAGRycy9kb3ducmV2LnhtbERPW2vCMBR+H+w/hDPwRWay4saoRvGC&#10;oCLC3BQfD81ZW9acdE3U6q83D4M9fnz34bi1lThT40vHGl56CgRx5kzJuYavz8XzOwgfkA1WjknD&#10;lTyMR48PQ0yNu/AHnXchFzGEfYoaihDqVEqfFWTR91xNHLlv11gMETa5NA1eYritZKLUm7RYcmwo&#10;sKZZQdnP7mQ1dKcbtV/PFK6u/e3xVs5Ph/lvV+vOUzsZgAjUhn/xn3tpNCSvKol74514BeTo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M+PTGAAAA3gAAAA8AAAAAAAAA&#10;AAAAAAAAoQIAAGRycy9kb3ducmV2LnhtbFBLBQYAAAAABAAEAPkAAACUAwAAAAA=&#10;" strokecolor="purple" strokeweight=".35pt"/>
                        <v:line id="Line 1513" o:spid="_x0000_s2534" style="position:absolute;flip:y;visibility:visible;mso-wrap-style:square" from="3422,831" to="3422,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Bdb8oAAADeAAAADwAAAGRycy9kb3ducmV2LnhtbESP3WoCMRSE7wu+QziF3ogmLm3RrVGs&#10;UmhLKfhLLw+b093Fzcm6ibr69E2h0MthZr5hxtPWVuJEjS8daxj0FQjizJmScw2b9UtvCMIHZIOV&#10;Y9JwIQ/TSedmjKlxZ17SaRVyESHsU9RQhFCnUvqsIIu+72ri6H27xmKIssmlafAc4baSiVKP0mLJ&#10;caHAmuYFZfvV0WroPn+o7ftc4dvl/vPrWi6Ou8Whq/XdbTt7AhGoDf/hv/ar0ZA8qGQEv3fiFZCT&#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5gF1vygAAAN4AAAAPAAAA&#10;AAAAAAAAAAAAAKECAABkcnMvZG93bnJldi54bWxQSwUGAAAAAAQABAD5AAAAmAMAAAAA&#10;" strokecolor="purple" strokeweight=".35pt"/>
                        <v:line id="Line 1514" o:spid="_x0000_s2535" style="position:absolute;visibility:visible;mso-wrap-style:square" from="3422,852" to="3422,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6MVsQAAADeAAAADwAAAGRycy9kb3ducmV2LnhtbESP24rCMBCG74V9hzALe6epLlapRlkE&#10;YREVTw8wNGNbbCbdJNru25sLwcuf/8Q3X3amFg9yvrKsYDhIQBDnVldcKLic1/0pCB+QNdaWScE/&#10;eVguPnpzzLRt+UiPUyhEHGGfoYIyhCaT0uclGfQD2xBH72qdwRClK6R22MZxU8tRkqTSYMXxocSG&#10;ViXlt9PdKJi6XTrJr+t9epy0erv5Kzb79KDU12f3MwMRqAvv8Kv9qxWMxsl3BIg4EQX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oxWxAAAAN4AAAAPAAAAAAAAAAAA&#10;AAAAAKECAABkcnMvZG93bnJldi54bWxQSwUGAAAAAAQABAD5AAAAkgMAAAAA&#10;" strokecolor="purple" strokeweight=".35pt"/>
                        <v:rect id="Rectangle 1515" o:spid="_x0000_s2536" style="position:absolute;left:4024;top:1346;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9WccA&#10;AADeAAAADwAAAGRycy9kb3ducmV2LnhtbESPQWvCQBSE74L/YXlCL1I3WlpKdBURpEEEMVbPj+xr&#10;Epp9G7Nrkv57tyB4HGbmG2ax6k0lWmpcaVnBdBKBIM6sLjlX8H3avn6CcB5ZY2WZFPyRg9VyOFhg&#10;rG3HR2pTn4sAYRejgsL7OpbSZQUZdBNbEwfvxzYGfZBNLnWDXYCbSs6i6EMaLDksFFjTpqDsN70Z&#10;BV12aC+n/Zc8jC+J5Wty3aTnnVIvo349B+Gp98/wo51oBbP36G0K/3fCFZ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g/VnHAAAA3gAAAA8AAAAAAAAAAAAAAAAAmAIAAGRy&#10;cy9kb3ducmV2LnhtbFBLBQYAAAAABAAEAPUAAACMAwAAAAA=&#10;" filled="f" stroked="f"/>
                        <v:line id="Line 1516" o:spid="_x0000_s2537" style="position:absolute;flip:x y;visibility:visible;mso-wrap-style:square" from="4031,1353" to="4052,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QbvMUAAADeAAAADwAAAGRycy9kb3ducmV2LnhtbESPQWvCQBSE70L/w/IKvemmKQ0SXaW0&#10;WAoFMVE8P7LPbDD7NmRXjf/eFQSPw8x8w8yXg23FmXrfOFbwPklAEFdON1wr2G1X4ykIH5A1to5J&#10;wZU8LBcvoznm2l24oHMZahEh7HNUYELocil9Zciin7iOOHoH11sMUfa11D1eIty2Mk2STFpsOC4Y&#10;7OjbUHUsT1ZBZnY/w8ZsTr/FyuD/el9OQ9Yo9fY6fM1ABBrCM/xo/2kF6WfykcL9Trw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3QbvMUAAADeAAAADwAAAAAAAAAA&#10;AAAAAAChAgAAZHJzL2Rvd25yZXYueG1sUEsFBgAAAAAEAAQA+QAAAJMDAAAAAA==&#10;" strokecolor="purple" strokeweight=".35pt"/>
                        <v:line id="Line 1517" o:spid="_x0000_s2538" style="position:absolute;visibility:visible;mso-wrap-style:square" from="4052,1375" to="4074,1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wSIcYAAADeAAAADwAAAGRycy9kb3ducmV2LnhtbESP3WrCQBSE7wu+w3KE3tWNilGiq0hB&#10;EFGpPw9wyB6TYPZsurua9O3dQqGXw8x8wyxWnanFk5yvLCsYDhIQxLnVFRcKrpfNxwyED8gaa8uk&#10;4Ic8rJa9twVm2rZ8ouc5FCJC2GeooAyhyaT0eUkG/cA2xNG7WWcwROkKqR22EW5qOUqSVBqsOC6U&#10;2NBnSfn9/DAKZu6QTvPb5piepq3e776L3TH9Uuq9363nIAJ14T/8195qBaNJMh7D7514BeTy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sEiHGAAAA3gAAAA8AAAAAAAAA&#10;AAAAAAAAoQIAAGRycy9kb3ducmV2LnhtbFBLBQYAAAAABAAEAPkAAACUAwAAAAA=&#10;" strokecolor="purple" strokeweight=".35pt"/>
                        <v:line id="Line 1518" o:spid="_x0000_s2539" style="position:absolute;flip:x;visibility:visible;mso-wrap-style:square" from="4031,1375" to="4052,1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hkLMoAAADeAAAADwAAAGRycy9kb3ducmV2LnhtbESP3WoCMRSE7wt9h3AKvRFNaq3IapRW&#10;KVQpgn+ll4fNcXfp5mTdRF379KYg9HKYmW+Y0aSxpThR7QvHGp46CgRx6kzBmYbt5r09AOEDssHS&#10;MWm4kIfJ+P5uhIlxZ17RaR0yESHsE9SQh1AlUvo0J4u+4yri6O1dbTFEWWfS1HiOcFvKrlJ9abHg&#10;uJBjRdOc0p/10WpovX2q3WKqcH7pLb9/i9nxa3Zoaf340LwOQQRqwn/41v4wGrov6rkHf3fiFZDj&#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SWGQsygAAAN4AAAAPAAAA&#10;AAAAAAAAAAAAAKECAABkcnMvZG93bnJldi54bWxQSwUGAAAAAAQABAD5AAAAmAMAAAAA&#10;" strokecolor="purple" strokeweight=".35pt"/>
                        <v:line id="Line 1519" o:spid="_x0000_s2540" style="position:absolute;flip:y;visibility:visible;mso-wrap-style:square" from="4052,1353" to="4074,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TBt8kAAADeAAAADwAAAGRycy9kb3ducmV2LnhtbESP3WoCMRSE7wt9h3AKvRFNaqvI1ihW&#10;KbQigr94edic7i5uTrabqGuf3hQKvRxm5htmOG5sKc5U+8KxhqeOAkGcOlNwpmG7eW8PQPiAbLB0&#10;TBqu5GE8ur8bYmLchVd0XodMRAj7BDXkIVSJlD7NyaLvuIo4el+uthiirDNparxEuC1lV6m+tFhw&#10;XMixomlO6XF9shpabwu1m08Vfl5floefYnbaz75bWj8+NJNXEIGa8B/+a38YDd2eeu7B7514BeTo&#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0UwbfJAAAA3gAAAA8AAAAA&#10;AAAAAAAAAAAAoQIAAGRycy9kb3ducmV2LnhtbFBLBQYAAAAABAAEAPkAAACXAwAAAAA=&#10;" strokecolor="purple" strokeweight=".35pt"/>
                        <v:line id="Line 1520" o:spid="_x0000_s2541" style="position:absolute;flip:y;visibility:visible;mso-wrap-style:square" from="4052,1353" to="4052,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Nxl/AygAAAN4AAAAPAAAA&#10;AAAAAAAAAAAAAKECAABkcnMvZG93bnJldi54bWxQSwUGAAAAAAQABAD5AAAAmAMAAAAA&#10;" strokecolor="purple" strokeweight=".35pt"/>
                        <v:line id="Line 1521" o:spid="_x0000_s2542" style="position:absolute;visibility:visible;mso-wrap-style:square" from="4052,1375" to="4052,1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cUIscAAADeAAAADwAAAGRycy9kb3ducmV2LnhtbESP3WrCQBSE7wu+w3KE3tWNliYSs4oU&#10;hCKtVOsDHLInP5g9G3e3Jn37bqHg5TAz3zDFZjSduJHzrWUF81kCgri0uuVawflr97QE4QOyxs4y&#10;KfghD5v15KHAXNuBj3Q7hVpECPscFTQh9LmUvmzIoJ/Znjh6lXUGQ5SultrhEOGmk4skSaXBluNC&#10;gz29NlReTt9GwdJ9pFlZ7Q7pMRv0+/5a7w/pp1KP03G7AhFoDPfwf/tNK1i8JM8Z/N2JV0C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lxQixwAAAN4AAAAPAAAAAAAA&#10;AAAAAAAAAKECAABkcnMvZG93bnJldi54bWxQSwUGAAAAAAQABAD5AAAAlQMAAAAA&#10;" strokecolor="purple" strokeweight=".35pt"/>
                        <v:rect id="Rectangle 1522" o:spid="_x0000_s2543" style="position:absolute;left:4654;top:1253;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pUxMQA&#10;AADeAAAADwAAAGRycy9kb3ducmV2LnhtbERPTWvCQBC9C/0PyxS8lLqppVLSbKQIYiiCGK3nITtN&#10;QrOzMbsm8d+7B8Hj430ny9E0oqfO1ZYVvM0iEMSF1TWXCo6H9esnCOeRNTaWScGVHCzTp0mCsbYD&#10;76nPfSlCCLsYFVTet7GUrqjIoJvZljhwf7Yz6APsSqk7HEK4aeQ8ihbSYM2hocKWVhUV//nFKBiK&#10;XX86bDdy93LKLJ+z8yr//VFq+jx+f4HwNPqH+O7OtIL5R/Qe9oY74QrI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aVMTEAAAA3gAAAA8AAAAAAAAAAAAAAAAAmAIAAGRycy9k&#10;b3ducmV2LnhtbFBLBQYAAAAABAAEAPUAAACJAwAAAAA=&#10;" filled="f" stroked="f"/>
                        <v:line id="Line 1523" o:spid="_x0000_s2544" style="position:absolute;flip:x y;visibility:visible;mso-wrap-style:square" from="4661,1260" to="4682,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CJzcYAAADeAAAADwAAAGRycy9kb3ducmV2LnhtbESPQWvCQBSE70L/w/IKvemmSkOaugml&#10;YhEKolF6fmRfs6HZtyG7avz33YLgcZiZb5hlOdpOnGnwrWMFz7MEBHHtdMuNguNhPc1A+ICssXNM&#10;Cq7koSweJkvMtbvwns5VaESEsM9RgQmhz6X0tSGLfuZ64uj9uMFiiHJopB7wEuG2k/MkSaXFluOC&#10;wZ4+DNW/1ckqSM1xNe7M7vS5Xxv82n5XWUhbpZ4ex/c3EIHGcA/f2hutYP6SLF7h/068ArL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Qic3GAAAA3gAAAA8AAAAAAAAA&#10;AAAAAAAAoQIAAGRycy9kb3ducmV2LnhtbFBLBQYAAAAABAAEAPkAAACUAwAAAAA=&#10;" strokecolor="purple" strokeweight=".35pt"/>
                        <v:line id="Line 1524" o:spid="_x0000_s2545" style="position:absolute;visibility:visible;mso-wrap-style:square" from="4682,1282" to="4704,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j/K8QAAADeAAAADwAAAGRycy9kb3ducmV2LnhtbESP24rCMBCG74V9hzALe6epslapRlkE&#10;YREVTw8wNGNbbCbdJNru25sLwcuf/8Q3X3amFg9yvrKsYDhIQBDnVldcKLic1/0pCB+QNdaWScE/&#10;eVguPnpzzLRt+UiPUyhEHGGfoYIyhCaT0uclGfQD2xBH72qdwRClK6R22MZxU8tRkqTSYMXxocSG&#10;ViXlt9PdKJi6XTrJr+t9epy0erv5Kzb79KDU12f3MwMRqAvv8Kv9qxWMxsl3BIg4EQX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P8rxAAAAN4AAAAPAAAAAAAAAAAA&#10;AAAAAKECAABkcnMvZG93bnJldi54bWxQSwUGAAAAAAQABAD5AAAAkgMAAAAA&#10;" strokecolor="purple" strokeweight=".35pt"/>
                        <v:line id="Line 1525" o:spid="_x0000_s2546" style="position:absolute;flip:x;visibility:visible;mso-wrap-style:square" from="4661,1282" to="4682,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m0yckAAADeAAAADwAAAGRycy9kb3ducmV2LnhtbESP3WoCMRSE7wt9h3AKvRFNFCuyGqVV&#10;BC0i+EsvD5vT3aWbk+0m6tqnN4VCL4eZ+YYZTxtbigvVvnCsodtRIIhTZwrONBz2i/YQhA/IBkvH&#10;pOFGHqaTx4cxJsZdeUuXXchEhLBPUEMeQpVI6dOcLPqOq4ij9+lqiyHKOpOmxmuE21L2lBpIiwXH&#10;hRwrmuWUfu3OVkPrba2O7zOFq1t/8/FTzM+n+XdL6+en5nUEIlAT/sN/7aXR0HtR/S783olXQE7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optMnJAAAA3gAAAA8AAAAA&#10;AAAAAAAAAAAAoQIAAGRycy9kb3ducmV2LnhtbFBLBQYAAAAABAAEAPkAAACXAwAAAAA=&#10;" strokecolor="purple" strokeweight=".35pt"/>
                        <v:line id="Line 1526" o:spid="_x0000_s2547" style="position:absolute;flip:y;visibility:visible;mso-wrap-style:square" from="4682,1260" to="4704,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sqvskAAADeAAAADwAAAGRycy9kb3ducmV2LnhtbESP3WoCMRSE7wt9h3AEb0STLlZka5RW&#10;EdpSCv7Sy8PmuLt0c7LdRF19elMo9HKYmW+Yyay1lThR40vHGh4GCgRx5kzJuYbtZtkfg/AB2WDl&#10;mDRcyMNsen83wdS4M6/otA65iBD2KWooQqhTKX1WkEU/cDVx9A6usRiibHJpGjxHuK1kotRIWiw5&#10;LhRY07yg7Ht9tBp6Lx9q9z5X+HYZfn5dy8Vxv/jpad3ttM9PIAK14T/81341GpJHNUzg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r7Kr7JAAAA3gAAAA8AAAAA&#10;AAAAAAAAAAAAoQIAAGRycy9kb3ducmV2LnhtbFBLBQYAAAAABAAEAPkAAACXAwAAAAA=&#10;" strokecolor="purple" strokeweight=".35pt"/>
                        <v:line id="Line 1527" o:spid="_x0000_s2548" style="position:absolute;flip:y;visibility:visible;mso-wrap-style:square" from="4682,1260" to="4682,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PJcoAAADeAAAADwAAAGRycy9kb3ducmV2LnhtbESP3WoCMRSE7wt9h3AKvRFNaq3IapRW&#10;KVQpgn+ll4fNcXfp5mTdRF379KYg9HKYmW+Y0aSxpThR7QvHGp46CgRx6kzBmYbt5r09AOEDssHS&#10;MWm4kIfJ+P5uhIlxZ17RaR0yESHsE9SQh1AlUvo0J4u+4yri6O1dbTFEWWfS1HiOcFvKrlJ9abHg&#10;uJBjRdOc0p/10WpovX2q3WKqcH7pLb9/i9nxa3Zoaf340LwOQQRqwn/41v4wGrovqvcMf3fiFZDj&#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Ft48lygAAAN4AAAAPAAAA&#10;AAAAAAAAAAAAAKECAABkcnMvZG93bnJldi54bWxQSwUGAAAAAAQABAD5AAAAmAMAAAAA&#10;" strokecolor="purple" strokeweight=".35pt"/>
                        <v:line id="Line 1528" o:spid="_x0000_s2549" style="position:absolute;visibility:visible;mso-wrap-style:square" from="4682,1282" to="4682,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P5KMYAAADeAAAADwAAAGRycy9kb3ducmV2LnhtbESP3WrCQBSE7wu+w3KE3tWNolGiq0hB&#10;EFGpPw9wyB6TYPZsurua9O3dQqGXw8x8wyxWnanFk5yvLCsYDhIQxLnVFRcKrpfNxwyED8gaa8uk&#10;4Ic8rJa9twVm2rZ8ouc5FCJC2GeooAyhyaT0eUkG/cA2xNG7WWcwROkKqR22EW5qOUqSVBqsOC6U&#10;2NBnSfn9/DAKZu6QTvPb5piepq3e776L3TH9Uuq9363nIAJ14T/8195qBaNJMh7D7514BeTy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D+SjGAAAA3gAAAA8AAAAAAAAA&#10;AAAAAAAAoQIAAGRycy9kb3ducmV2LnhtbFBLBQYAAAAABAAEAPkAAACUAwAAAAA=&#10;" strokecolor="purple" strokeweight=".35pt"/>
                        <v:rect id="Rectangle 1529" o:spid="_x0000_s2550" style="position:absolute;left:5291;top:895;width:71;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2IJ8cA&#10;AADeAAAADwAAAGRycy9kb3ducmV2LnhtbESPQWvCQBSE7wX/w/KEXqTZKFpKzCoilAYpiLF6fmRf&#10;k9Ds25jdJum/7xaEHoeZ+YZJt6NpRE+dqy0rmEcxCOLC6ppLBR/n16cXEM4ja2wsk4IfcrDdTB5S&#10;TLQd+ER97ksRIOwSVFB53yZSuqIigy6yLXHwPm1n0AfZlVJ3OAS4aeQijp+lwZrDQoUt7SsqvvJv&#10;o2Aojv31/P4mj7NrZvmW3fb55aDU43TcrUF4Gv1/+N7OtILFKl6u4O9Ou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VdiCfHAAAA3gAAAA8AAAAAAAAAAAAAAAAAmAIAAGRy&#10;cy9kb3ducmV2LnhtbFBLBQYAAAAABAAEAPUAAACMAwAAAAA=&#10;" filled="f" stroked="f"/>
                        <v:line id="Line 1530" o:spid="_x0000_s2551" style="position:absolute;flip:x y;visibility:visible;mso-wrap-style:square" from="5298,902" to="53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uwsYAAADeAAAADwAAAGRycy9kb3ducmV2LnhtbESPQWvCQBSE7wX/w/KE3pqN0gZJXUUU&#10;S6FQNIaeH9nXbGj2bciuSfz3bqHQ4zAz3zDr7WRbMVDvG8cKFkkKgrhyuuFaQXk5Pq1A+ICssXVM&#10;Cm7kYbuZPawx127kMw1FqEWEsM9RgQmhy6X0lSGLPnEdcfS+XW8xRNnXUvc4Rrht5TJNM2mx4bhg&#10;sKO9oeqnuFoFmSkP08mcrm/no8GPz69iFbJGqcf5tHsFEWgK/+G/9rtWsHxJnzP4vROv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JbsLGAAAA3gAAAA8AAAAAAAAA&#10;AAAAAAAAoQIAAGRycy9kb3ducmV2LnhtbFBLBQYAAAAABAAEAPkAAACUAwAAAAA=&#10;" strokecolor="purple" strokeweight=".35pt"/>
                        <v:line id="Line 1531" o:spid="_x0000_s2552" style="position:absolute;visibility:visible;mso-wrap-style:square" from="5320,924" to="5341,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FnX8cAAADeAAAADwAAAGRycy9kb3ducmV2LnhtbESP3WrCQBSE7wu+w3KE3tWN0iYSs4oU&#10;hCKtVOsDHLInP5g9G3e3Jn37bqHg5TAz3zDFZjSduJHzrWUF81kCgri0uuVawflr97QE4QOyxs4y&#10;KfghD5v15KHAXNuBj3Q7hVpECPscFTQh9LmUvmzIoJ/Znjh6lXUGQ5SultrhEOGmk4skSaXBluNC&#10;gz29NlReTt9GwdJ9pFlZ7Q7pMRv0+/5a7w/pp1KP03G7AhFoDPfwf/tNK1i8JM8Z/N2JV0C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kWdfxwAAAN4AAAAPAAAAAAAA&#10;AAAAAAAAAKECAABkcnMvZG93bnJldi54bWxQSwUGAAAAAAQABAD5AAAAlQMAAAAA&#10;" strokecolor="purple" strokeweight=".35pt"/>
                        <v:line id="Line 1532" o:spid="_x0000_s2553" style="position:absolute;flip:x;visibility:visible;mso-wrap-style:square" from="5298,924" to="5320,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MdVMYAAADeAAAADwAAAGRycy9kb3ducmV2LnhtbERPTWsCMRC9F/ofwhS8SE0UFdkapSpC&#10;FRG0WnocNtPdpZvJuom6+uubg9Dj432Pp40txYVqXzjW0O0oEMSpMwVnGg6fy9cRCB+QDZaOScON&#10;PEwnz09jTIy78o4u+5CJGMI+QQ15CFUipU9zsug7riKO3I+rLYYI60yaGq8x3Jayp9RQWiw4NuRY&#10;0Tyn9Hd/thras406rucKV7f+9vteLM5fi1Nb69ZL8/4GIlAT/sUP94fR0Buoftwb78QrIC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THVTGAAAA3gAAAA8AAAAAAAAA&#10;AAAAAAAAoQIAAGRycy9kb3ducmV2LnhtbFBLBQYAAAAABAAEAPkAAACUAwAAAAA=&#10;" strokecolor="purple" strokeweight=".35pt"/>
                        <v:line id="Line 1533" o:spid="_x0000_s2554" style="position:absolute;flip:y;visibility:visible;mso-wrap-style:square" from="5320,902" to="5341,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4z8kAAADeAAAADwAAAGRycy9kb3ducmV2LnhtbESPQWsCMRSE7wX/Q3hCL6JJRYtdjdIq&#10;hVZKoVbF42Pz3F26eVk3Udf+elMQehxm5htmMmtsKU5U+8KxhoeeAkGcOlNwpmH9/dodgfAB2WDp&#10;mDRcyMNs2rqbYGLcmb/otAqZiBD2CWrIQ6gSKX2ak0XfcxVx9PauthiirDNpajxHuC1lX6lHabHg&#10;uJBjRfOc0p/V0WrovHyozXKu8P0y+Nz9FovjdnHoaH3fbp7HIAI14T98a78ZDf2hGjzB3514BeT0&#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RfuM/JAAAA3gAAAA8AAAAA&#10;AAAAAAAAAAAAoQIAAGRycy9kb3ducmV2LnhtbFBLBQYAAAAABAAEAPkAAACXAwAAAAA=&#10;" strokecolor="purple" strokeweight=".35pt"/>
                        <v:line id="Line 1534" o:spid="_x0000_s2555" style="position:absolute;flip:y;visibility:visible;mso-wrap-style:square" from="5320,902" to="53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yHj8gAAADeAAAADwAAAGRycy9kb3ducmV2LnhtbESPXWvCMBSG7wf+h3CE3YgmEx2jGsUp&#10;Ax0yWN3Ey0NzbIvNSddErfv15mKwy5f3i2c6b20lLtT40rGGp4ECQZw5U3Ku4Wv31n8B4QOywcox&#10;abiRh/ms8zDFxLgrf9IlDbmII+wT1FCEUCdS+qwgi37gauLoHV1jMUTZ5NI0eI3jtpJDpZ6lxZLj&#10;Q4E1LQvKTunZaui9btX3+1Lh5jb6OPyWq/N+9dPT+rHbLiYgArXhP/zXXhsNw7EaR4CIE1FAzu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LyHj8gAAADeAAAADwAAAAAA&#10;AAAAAAAAAAChAgAAZHJzL2Rvd25yZXYueG1sUEsFBgAAAAAEAAQA+QAAAJYDAAAAAA==&#10;" strokecolor="purple" strokeweight=".35pt"/>
                        <v:line id="Line 1535" o:spid="_x0000_s2556" style="position:absolute;visibility:visible;mso-wrap-style:square" from="5320,924" to="5320,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3MbcYAAADeAAAADwAAAGRycy9kb3ducmV2LnhtbESP3YrCMBSE7wXfIRzBO00VrNI1igiC&#10;yCrrzwMcmmNbtjmpSbTdtzcLC3s5zMw3zHLdmVq8yPnKsoLJOAFBnFtdcaHgdt2NFiB8QNZYWyYF&#10;P+Rhver3lphp2/KZXpdQiAhhn6GCMoQmk9LnJRn0Y9sQR+9uncEQpSukdthGuKnlNElSabDiuFBi&#10;Q9uS8u/L0yhYuGM6z++7U3qet/rz8CgOp/RLqeGg23yACNSF//Bfe68VTGfJbAK/d+IVkKs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XtzG3GAAAA3gAAAA8AAAAAAAAA&#10;AAAAAAAAoQIAAGRycy9kb3ducmV2LnhtbFBLBQYAAAAABAAEAPkAAACUAwAAAAA=&#10;" strokecolor="purple" strokeweight=".35pt"/>
                        <v:rect id="Rectangle 1536" o:spid="_x0000_s2557" style="position:absolute;left:5921;top:637;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2GjscA&#10;AADeAAAADwAAAGRycy9kb3ducmV2LnhtbESP3WrCQBSE7wu+w3IEb4puGrCU6CoiSIMUpPHn+pA9&#10;JsHs2Zhdk/j23UKhl8PMfMMs14OpRUetqywreJtFIIhzqysuFJyOu+kHCOeRNdaWScGTHKxXo5cl&#10;Jtr2/E1d5gsRIOwSVFB63yRSurwkg25mG+LgXW1r0AfZFlK32Ae4qWUcRe/SYMVhocSGtiXlt+xh&#10;FPT5obscvz7l4fWSWr6n92123is1GQ+bBQhPg/8P/7VTrSCeR/MYfu+EK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9tho7HAAAA3gAAAA8AAAAAAAAAAAAAAAAAmAIAAGRy&#10;cy9kb3ducmV2LnhtbFBLBQYAAAAABAAEAPUAAACMAwAAAAA=&#10;" filled="f" stroked="f"/>
                        <v:line id="Line 1537" o:spid="_x0000_s2558" style="position:absolute;flip:x y;visibility:visible;mso-wrap-style:square" from="5928,644" to="5950,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dbh8QAAADeAAAADwAAAGRycy9kb3ducmV2LnhtbESPQYvCMBSE78L+h/AW9qbpulikGkVW&#10;FEFYtIrnR/Nsis1LaaLWf28WBI/DzHzDTOedrcWNWl85VvA9SEAQF05XXCo4Hlb9MQgfkDXWjknB&#10;gzzMZx+9KWba3XlPtzyUIkLYZ6jAhNBkUvrCkEU/cA1x9M6utRiibEupW7xHuK3lMElSabHiuGCw&#10;oV9DxSW/WgWpOS67ndld1/uVwe3fKR+HtFLq67NbTEAE6sI7/GpvtILhKBn9wP+deAXk7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51uHxAAAAN4AAAAPAAAAAAAAAAAA&#10;AAAAAKECAABkcnMvZG93bnJldi54bWxQSwUGAAAAAAQABAD5AAAAkgMAAAAA&#10;" strokecolor="purple" strokeweight=".35pt"/>
                        <v:line id="Line 1538" o:spid="_x0000_s2559" style="position:absolute;visibility:visible;mso-wrap-style:square" from="5950,666" to="597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pv9cYAAADeAAAADwAAAGRycy9kb3ducmV2LnhtbESP3WrCQBSE7wu+w3KE3tWNUqNEV5GC&#10;IGLFvwc4ZI9JMHs23V1NfPtuoeDlMDPfMPNlZ2rxIOcrywqGgwQEcW51xYWCy3n9MQXhA7LG2jIp&#10;eJKH5aL3NsdM25aP9DiFQkQI+wwVlCE0mZQ+L8mgH9iGOHpX6wyGKF0htcM2wk0tR0mSSoMVx4US&#10;G/oqKb+d7kbB1H2nk/y63qfHSat3259iu08PSr33u9UMRKAuvML/7Y1WMBon40/4uxOv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ab/XGAAAA3gAAAA8AAAAAAAAA&#10;AAAAAAAAoQIAAGRycy9kb3ducmV2LnhtbFBLBQYAAAAABAAEAPkAAACUAwAAAAA=&#10;" strokecolor="purple" strokeweight=".35pt"/>
                        <v:line id="Line 1539" o:spid="_x0000_s2560" style="position:absolute;flip:x;visibility:visible;mso-wrap-style:square" from="5928,666" to="595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skF8kAAADeAAAADwAAAGRycy9kb3ducmV2LnhtbESP3WoCMRSE7wt9h3AEb0STSldka5RW&#10;EdpSCv7Sy8PmuLt0c7LdRF19elMo9HKYmW+Yyay1lThR40vHGh4GCgRx5kzJuYbtZtkfg/AB2WDl&#10;mDRcyMNsen83wdS4M6/otA65iBD2KWooQqhTKX1WkEU/cDVx9A6usRiibHJpGjxHuK3kUKmRtFhy&#10;XCiwpnlB2ff6aDX0Xj7U7n2u8O3y+Pl1LRfH/eKnp3W30z4/gQjUhv/wX/vVaBgmKkng9068AnJ6&#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DLJBfJAAAA3gAAAA8AAAAA&#10;AAAAAAAAAAAAoQIAAGRycy9kb3ducmV2LnhtbFBLBQYAAAAABAAEAPkAAACXAwAAAAA=&#10;" strokecolor="purple" strokeweight=".35pt"/>
                        <v:line id="Line 1540" o:spid="_x0000_s2561" style="position:absolute;flip:y;visibility:visible;mso-wrap-style:square" from="5950,644" to="5971,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m6YMkAAADeAAAADwAAAGRycy9kb3ducmV2LnhtbESP3WoCMRSE7wt9h3AK3ogmlSqyNYpV&#10;Cm0Rwb/Sy8PmdHdxc7Juoq4+vREKvRxm5htmNGlsKU5U+8KxhueuAkGcOlNwpmG7ee8MQfiAbLB0&#10;TBou5GEyfnwYYWLcmVd0WodMRAj7BDXkIVSJlD7NyaLvuoo4er+uthiirDNpajxHuC1lT6mBtFhw&#10;XMixollO6X59tBrabwu1+5op/Ly8LH+uxfz4PT+0tW49NdNXEIGa8B/+a38YDb2+6g/gfideATm+&#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AZumDJAAAA3gAAAA8AAAAA&#10;AAAAAAAAAAAAoQIAAGRycy9kb3ducmV2LnhtbFBLBQYAAAAABAAEAPkAAACXAwAAAAA=&#10;" strokecolor="purple" strokeweight=".35pt"/>
                        <v:line id="Line 1541" o:spid="_x0000_s2562" style="position:absolute;flip:y;visibility:visible;mso-wrap-style:square" from="5950,644" to="5950,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f+8oAAADeAAAADwAAAGRycy9kb3ducmV2LnhtbESP3WoCMRSE7wt9h3AKvRFNKrXKapRW&#10;KVQpgn+ll4fNcXfp5mTdRF379KYg9HKYmW+Y0aSxpThR7QvHGp46CgRx6kzBmYbt5r09AOEDssHS&#10;MWm4kIfJ+P5uhIlxZ17RaR0yESHsE9SQh1AlUvo0J4u+4yri6O1dbTFEWWfS1HiOcFvKrlIv0mLB&#10;cSHHiqY5pT/ro9XQevtUu8VU4fzyvPz+LWbHr9mhpfXjQ/M6BBGoCf/hW/vDaOj2VK8Pf3fiFZDj&#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R/7ygAAAN4AAAAPAAAA&#10;AAAAAAAAAAAAAKECAABkcnMvZG93bnJldi54bWxQSwUGAAAAAAQABAD5AAAAmAMAAAAA&#10;" strokecolor="purple" strokeweight=".35pt"/>
                        <v:line id="Line 1542" o:spid="_x0000_s2563" style="position:absolute;visibility:visible;mso-wrap-style:square" from="5950,666" to="595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dl8MQAAADeAAAADwAAAGRycy9kb3ducmV2LnhtbERP3WrCMBS+H+wdwhnsbqYK1lKNRQaF&#10;IZtotwc4NMe22Jx0SWbr25uLgZcf3/+mmEwvruR8Z1nBfJaAIK6t7rhR8PNdvmUgfEDW2FsmBTfy&#10;UGyfnzaYazvyia5VaEQMYZ+jgjaEIZfS1y0Z9DM7EEfubJ3BEKFrpHY4xnDTy0WSpNJgx7GhxYHe&#10;W6ov1Z9RkLmvdFWfy0N6Wo36c//b7A/pUanXl2m3BhFoCg/xv/tDK1gsk2XcG+/EK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2XwxAAAAN4AAAAPAAAAAAAAAAAA&#10;AAAAAKECAABkcnMvZG93bnJldi54bWxQSwUGAAAAAAQABAD5AAAAkgMAAAAA&#10;" strokecolor="purple" strokeweight=".35pt"/>
                        <v:rect id="Rectangle 1543" o:spid="_x0000_s2564" style="position:absolute;left:136;top:2800;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RZbcQA&#10;AADeAAAADwAAAGRycy9kb3ducmV2LnhtbESPzWrDMBCE74G+g9hCb4lUQ0riRgmlEEhLLrHzAIu1&#10;/qHSykhq7L59VQj0OMzMN8zuMDsrbhTi4FnD80qBIG68GbjTcK2Pyw2ImJANWs+k4YciHPYPix2W&#10;xk98oVuVOpEhHEvU0Kc0llLGpieHceVH4uy1PjhMWYZOmoBThjsrC6VepMOB80KPI7331HxV306D&#10;rKvjtKlsUP6zaM/243RpyWv99Di/vYJINKf/8L19MhqKtVpv4e9Ovg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EWW3EAAAA3gAAAA8AAAAAAAAAAAAAAAAAmAIAAGRycy9k&#10;b3ducmV2LnhtbFBLBQYAAAAABAAEAPUAAACJAwAAAAA=&#10;" filled="f" stroked="f">
                          <v:textbox style="mso-fit-shape-to-text:t" inset="0,0,0,0">
                            <w:txbxContent>
                              <w:p w14:paraId="2F807C56" w14:textId="77777777" w:rsidR="00B44842" w:rsidRDefault="00B44842" w:rsidP="00B44842">
                                <w:r>
                                  <w:rPr>
                                    <w:rFonts w:ascii="Arial" w:hAnsi="Arial" w:cs="Arial"/>
                                    <w:color w:val="000000"/>
                                    <w:sz w:val="12"/>
                                    <w:szCs w:val="12"/>
                                  </w:rPr>
                                  <w:t>1</w:t>
                                </w:r>
                              </w:p>
                            </w:txbxContent>
                          </v:textbox>
                        </v:rect>
                        <v:rect id="Rectangle 1544" o:spid="_x0000_s2565" style="position:absolute;left:136;top:1890;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I6TcIA&#10;AADeAAAADwAAAGRycy9kb3ducmV2LnhtbESPy2oCMRSG90LfIZxCd07SAUVGo0hBsNKNow9wmJy5&#10;YHIyJKkzfftmUejy57/x7Q6zs+JJIQ6eNbwXCgRx483AnYb77bTcgIgJ2aD1TBp+KMJh/7LYYWX8&#10;xFd61qkTeYRjhRr6lMZKytj05DAWfiTOXuuDw5Rl6KQJOOVxZ2Wp1Fo6HDg/9DjSR0/No/52GuSt&#10;Pk2b2gblL2X7ZT/P15a81m+v83ELItGc/sN/7bPRUK7UOgNknI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UjpNwgAAAN4AAAAPAAAAAAAAAAAAAAAAAJgCAABkcnMvZG93&#10;bnJldi54bWxQSwUGAAAAAAQABAD1AAAAhwMAAAAA&#10;" filled="f" stroked="f">
                          <v:textbox style="mso-fit-shape-to-text:t" inset="0,0,0,0">
                            <w:txbxContent>
                              <w:p w14:paraId="6C980DD5" w14:textId="77777777" w:rsidR="00B44842" w:rsidRDefault="00B44842" w:rsidP="00B44842">
                                <w:r>
                                  <w:rPr>
                                    <w:rFonts w:ascii="Arial" w:hAnsi="Arial" w:cs="Arial"/>
                                    <w:color w:val="000000"/>
                                    <w:sz w:val="12"/>
                                    <w:szCs w:val="12"/>
                                  </w:rPr>
                                  <w:t>2</w:t>
                                </w:r>
                              </w:p>
                            </w:txbxContent>
                          </v:textbox>
                        </v:rect>
                        <v:rect id="Rectangle 1545" o:spid="_x0000_s2566" style="position:absolute;left:136;top:981;width:67;height:3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6f1sMA&#10;AADeAAAADwAAAGRycy9kb3ducmV2LnhtbESP3WoCMRSE74W+QzgF7zRxQZHVKKUg2OKNqw9w2Jz9&#10;ocnJkqTu9u0bodDLYWa+YfbHyVnxoBB7zxpWSwWCuPam51bD/XZabEHEhGzQeiYNPxTheHiZ7bE0&#10;fuQrParUigzhWKKGLqWhlDLWHTmMSz8QZ6/xwWHKMrTSBBwz3FlZKLWRDnvOCx0O9N5R/VV9Ow3y&#10;Vp3GbWWD8p9Fc7Ef52tDXuv56/S2A5FoSv/hv/bZaCjWarOC5518Be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6f1sMAAADeAAAADwAAAAAAAAAAAAAAAACYAgAAZHJzL2Rv&#10;d25yZXYueG1sUEsFBgAAAAAEAAQA9QAAAIgDAAAAAA==&#10;" filled="f" stroked="f">
                          <v:textbox style="mso-fit-shape-to-text:t" inset="0,0,0,0">
                            <w:txbxContent>
                              <w:p w14:paraId="5855734C" w14:textId="77777777" w:rsidR="00B44842" w:rsidRDefault="00B44842" w:rsidP="00B44842">
                                <w:r>
                                  <w:rPr>
                                    <w:rFonts w:ascii="Arial" w:hAnsi="Arial" w:cs="Arial"/>
                                    <w:color w:val="000000"/>
                                    <w:sz w:val="12"/>
                                    <w:szCs w:val="12"/>
                                  </w:rPr>
                                  <w:t>3</w:t>
                                </w:r>
                              </w:p>
                            </w:txbxContent>
                          </v:textbox>
                        </v:rect>
                      </v:group>
                      <v:rect id="Rectangle 1547" o:spid="_x0000_s2567" style="position:absolute;left:863;top:457;width:426;height:2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wBocMA&#10;AADeAAAADwAAAGRycy9kb3ducmV2LnhtbESP3WoCMRSE74W+QziF3mnShYpsjVIKghZvXH2Aw+bs&#10;D01OliR117dvBMHLYWa+YdbbyVlxpRB7zxreFwoEce1Nz62Gy3k3X4GICdmg9UwabhRhu3mZrbE0&#10;fuQTXavUigzhWKKGLqWhlDLWHTmMCz8QZ6/xwWHKMrTSBBwz3FlZKLWUDnvOCx0O9N1R/Vv9OQ3y&#10;XO3GVWWD8j9Fc7SH/akhr/Xb6/T1CSLRlJ7hR3tvNBQfalnA/U6+An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wBocMAAADeAAAADwAAAAAAAAAAAAAAAACYAgAAZHJzL2Rv&#10;d25yZXYueG1sUEsFBgAAAAAEAAQA9QAAAIgDAAAAAA==&#10;" filled="f" stroked="f">
                        <v:textbox style="mso-fit-shape-to-text:t" inset="0,0,0,0">
                          <w:txbxContent>
                            <w:p w14:paraId="49322A5F" w14:textId="77777777" w:rsidR="00B44842" w:rsidRDefault="00B44842" w:rsidP="00B44842">
                              <w:r>
                                <w:rPr>
                                  <w:rFonts w:ascii="Arial" w:hAnsi="Arial" w:cs="Arial"/>
                                  <w:color w:val="000000"/>
                                  <w:sz w:val="12"/>
                                  <w:szCs w:val="12"/>
                                </w:rPr>
                                <w:t>4</w:t>
                              </w:r>
                            </w:p>
                          </w:txbxContent>
                        </v:textbox>
                      </v:rect>
                      <v:rect id="Rectangle 1548" o:spid="_x0000_s2568" style="position:absolute;left:5543;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CkOsQA&#10;AADeAAAADwAAAGRycy9kb3ducmV2LnhtbESP3WoCMRSE7wt9h3AK3tWkWyqyNUopCFa8ce0DHDZn&#10;f2hysiTRXd/eCEIvh5n5hlltJmfFhULsPWt4mysQxLU3Pbcafk/b1yWImJANWs+k4UoRNuvnpxWW&#10;xo98pEuVWpEhHEvU0KU0lFLGuiOHce4H4uw1PjhMWYZWmoBjhjsrC6UW0mHPeaHDgb47qv+qs9Mg&#10;T9V2XFY2KL8vmoP92R0b8lrPXqavTxCJpvQffrR3RkPxoRbvcL+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ApDrEAAAA3gAAAA8AAAAAAAAAAAAAAAAAmAIAAGRycy9k&#10;b3ducmV2LnhtbFBLBQYAAAAABAAEAPUAAACJAwAAAAA=&#10;" filled="f" stroked="f">
                        <v:textbox style="mso-fit-shape-to-text:t" inset="0,0,0,0">
                          <w:txbxContent>
                            <w:p w14:paraId="52E78BDB" w14:textId="77777777" w:rsidR="00B44842" w:rsidRDefault="00B44842" w:rsidP="00B44842">
                              <w:r>
                                <w:rPr>
                                  <w:rFonts w:ascii="Arial" w:hAnsi="Arial" w:cs="Arial"/>
                                  <w:b/>
                                  <w:bCs/>
                                  <w:color w:val="000000"/>
                                  <w:sz w:val="8"/>
                                  <w:szCs w:val="8"/>
                                </w:rPr>
                                <w:t>1</w:t>
                              </w:r>
                            </w:p>
                          </w:txbxContent>
                        </v:textbox>
                      </v:rect>
                      <v:rect id="Rectangle 1549" o:spid="_x0000_s2569" style="position:absolute;left:9544;top:18688;width:285;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k8TsQA&#10;AADeAAAADwAAAGRycy9kb3ducmV2LnhtbESP3WoCMRSE7wt9h3AK3tWkSyuyNUopCFa8ce0DHDZn&#10;f2hysiTRXd/eCEIvh5n5hlltJmfFhULsPWt4mysQxLU3Pbcafk/b1yWImJANWs+k4UoRNuvnpxWW&#10;xo98pEuVWpEhHEvU0KU0lFLGuiOHce4H4uw1PjhMWYZWmoBjhjsrC6UW0mHPeaHDgb47qv+qs9Mg&#10;T9V2XFY2KL8vmoP92R0b8lrPXqavTxCJpvQffrR3RkPxoRbvcL+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pPE7EAAAA3gAAAA8AAAAAAAAAAAAAAAAAmAIAAGRycy9k&#10;b3ducmV2LnhtbFBLBQYAAAAABAAEAPUAAACJAwAAAAA=&#10;" filled="f" stroked="f">
                        <v:textbox style="mso-fit-shape-to-text:t" inset="0,0,0,0">
                          <w:txbxContent>
                            <w:p w14:paraId="004F7EEE" w14:textId="77777777" w:rsidR="00B44842" w:rsidRDefault="00B44842" w:rsidP="00B44842">
                              <w:r>
                                <w:rPr>
                                  <w:rFonts w:ascii="Arial" w:hAnsi="Arial" w:cs="Arial"/>
                                  <w:b/>
                                  <w:bCs/>
                                  <w:color w:val="000000"/>
                                  <w:sz w:val="8"/>
                                  <w:szCs w:val="8"/>
                                </w:rPr>
                                <w:t>2</w:t>
                              </w:r>
                            </w:p>
                          </w:txbxContent>
                        </v:textbox>
                      </v:rect>
                      <v:rect id="Rectangle 1550" o:spid="_x0000_s2570" style="position:absolute;left:13595;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WZ1cMA&#10;AADeAAAADwAAAGRycy9kb3ducmV2LnhtbESP3WoCMRSE7wt9h3AKvauJC4qsRhFBsKU3rj7AYXP2&#10;B5OTJUnd7ds3BcHLYWa+YTa7yVlxpxB7zxrmMwWCuPam51bD9XL8WIGICdmg9UwafinCbvv6ssHS&#10;+JHPdK9SKzKEY4kaupSGUspYd+QwzvxAnL3GB4cpy9BKE3DMcGdlodRSOuw5L3Q40KGj+lb9OA3y&#10;Uh3HVWWD8l9F820/T+eGvNbvb9N+DSLRlJ7hR/tkNBQLtVzA/518Be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WZ1cMAAADeAAAADwAAAAAAAAAAAAAAAACYAgAAZHJzL2Rv&#10;d25yZXYueG1sUEsFBgAAAAAEAAQA9QAAAIgDAAAAAA==&#10;" filled="f" stroked="f">
                        <v:textbox style="mso-fit-shape-to-text:t" inset="0,0,0,0">
                          <w:txbxContent>
                            <w:p w14:paraId="18EF6C26" w14:textId="77777777" w:rsidR="00B44842" w:rsidRDefault="00B44842" w:rsidP="00B44842">
                              <w:r>
                                <w:rPr>
                                  <w:rFonts w:ascii="Arial" w:hAnsi="Arial" w:cs="Arial"/>
                                  <w:b/>
                                  <w:bCs/>
                                  <w:color w:val="000000"/>
                                  <w:sz w:val="8"/>
                                  <w:szCs w:val="8"/>
                                </w:rPr>
                                <w:t>3</w:t>
                              </w:r>
                            </w:p>
                          </w:txbxContent>
                        </v:textbox>
                      </v:rect>
                      <v:rect id="Rectangle 1551" o:spid="_x0000_s2571" style="position:absolute;left:17595;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cHosQA&#10;AADeAAAADwAAAGRycy9kb3ducmV2LnhtbESPzWrDMBCE74W+g9hAb40UQ01wooQQCKSllzh5gMVa&#10;/xBpZSQ1dt++KhR6HGbmG2a7n50VDwpx8KxhtVQgiBtvBu403K6n1zWImJANWs+k4Zsi7HfPT1us&#10;jJ/4Qo86dSJDOFaooU9prKSMTU8O49KPxNlrfXCYsgydNAGnDHdWFkqV0uHAeaHHkY49Nff6y2mQ&#10;1/o0rWsblP8o2k/7fr605LV+WcyHDYhEc/oP/7XPRkPxpsoSfu/kK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3B6LEAAAA3gAAAA8AAAAAAAAAAAAAAAAAmAIAAGRycy9k&#10;b3ducmV2LnhtbFBLBQYAAAAABAAEAPUAAACJAwAAAAA=&#10;" filled="f" stroked="f">
                        <v:textbox style="mso-fit-shape-to-text:t" inset="0,0,0,0">
                          <w:txbxContent>
                            <w:p w14:paraId="19C00937" w14:textId="77777777" w:rsidR="00B44842" w:rsidRDefault="00B44842" w:rsidP="00B44842">
                              <w:r>
                                <w:rPr>
                                  <w:rFonts w:ascii="Arial" w:hAnsi="Arial" w:cs="Arial"/>
                                  <w:b/>
                                  <w:bCs/>
                                  <w:color w:val="000000"/>
                                  <w:sz w:val="8"/>
                                  <w:szCs w:val="8"/>
                                </w:rPr>
                                <w:t>4</w:t>
                              </w:r>
                            </w:p>
                          </w:txbxContent>
                        </v:textbox>
                      </v:rect>
                      <v:rect id="Rectangle 1552" o:spid="_x0000_s2572" style="position:absolute;left:21596;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uiOcQA&#10;AADeAAAADwAAAGRycy9kb3ducmV2LnhtbESPzWrDMBCE74W+g9hCbo1UQ9LgRAmlEEhKL7HzAIu1&#10;/qHSykhq7L59VCj0OMzMN8zuMDsrbhTi4FnDy1KBIG68GbjTcK2PzxsQMSEbtJ5Jww9FOOwfH3ZY&#10;Gj/xhW5V6kSGcCxRQ5/SWEoZm54cxqUfibPX+uAwZRk6aQJOGe6sLJRaS4cD54UeR3rvqfmqvp0G&#10;WVfHaVPZoPxH0X7a8+nSktd68TS/bUEkmtN/+K99MhqKlVq/wu+dfAX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7ojnEAAAA3gAAAA8AAAAAAAAAAAAAAAAAmAIAAGRycy9k&#10;b3ducmV2LnhtbFBLBQYAAAAABAAEAPUAAACJAwAAAAA=&#10;" filled="f" stroked="f">
                        <v:textbox style="mso-fit-shape-to-text:t" inset="0,0,0,0">
                          <w:txbxContent>
                            <w:p w14:paraId="4729175B" w14:textId="77777777" w:rsidR="00B44842" w:rsidRDefault="00B44842" w:rsidP="00B44842">
                              <w:r>
                                <w:rPr>
                                  <w:rFonts w:ascii="Arial" w:hAnsi="Arial" w:cs="Arial"/>
                                  <w:b/>
                                  <w:bCs/>
                                  <w:color w:val="000000"/>
                                  <w:sz w:val="8"/>
                                  <w:szCs w:val="8"/>
                                </w:rPr>
                                <w:t>5</w:t>
                              </w:r>
                            </w:p>
                          </w:txbxContent>
                        </v:textbox>
                      </v:rect>
                      <v:rect id="Rectangle 1553" o:spid="_x0000_s2573" style="position:absolute;left:25596;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2S8EA&#10;AADeAAAADwAAAGRycy9kb3ducmV2LnhtbERPy2oCMRTdC/2HcAvdOUkHFBmNIgXBSjeOfsBlcueB&#10;yc2QpM7075tFocvDee8Os7PiSSEOnjW8FwoEcePNwJ2G++203ICICdmg9UwafijCYf+y2GFl/MRX&#10;etapEzmEY4Ua+pTGSsrY9OQwFn4kzlzrg8OUYeikCTjlcGdlqdRaOhw4N/Q40kdPzaP+dhrkrT5N&#10;m9oG5S9l+2U/z9eWvNZvr/NxCyLRnP7Ff+6z0VCu1DrvzXfyFZD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kNkvBAAAA3gAAAA8AAAAAAAAAAAAAAAAAmAIAAGRycy9kb3du&#10;cmV2LnhtbFBLBQYAAAAABAAEAPUAAACGAwAAAAA=&#10;" filled="f" stroked="f">
                        <v:textbox style="mso-fit-shape-to-text:t" inset="0,0,0,0">
                          <w:txbxContent>
                            <w:p w14:paraId="4018685E" w14:textId="77777777" w:rsidR="00B44842" w:rsidRDefault="00B44842" w:rsidP="00B44842">
                              <w:r>
                                <w:rPr>
                                  <w:rFonts w:ascii="Arial" w:hAnsi="Arial" w:cs="Arial"/>
                                  <w:b/>
                                  <w:bCs/>
                                  <w:color w:val="000000"/>
                                  <w:sz w:val="8"/>
                                  <w:szCs w:val="8"/>
                                </w:rPr>
                                <w:t>6</w:t>
                              </w:r>
                            </w:p>
                          </w:txbxContent>
                        </v:textbox>
                      </v:rect>
                      <v:rect id="Rectangle 1554" o:spid="_x0000_s2574" style="position:absolute;left:29597;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iT0MQA&#10;AADeAAAADwAAAGRycy9kb3ducmV2LnhtbESP3WoCMRSE7wt9h3AKvatJFyq6NUopCCreuPoAh83Z&#10;H5qcLEnqrm9vCgUvh5n5hlltJmfFlULsPWt4nykQxLU3PbcaLuft2wJETMgGrWfScKMIm/Xz0wpL&#10;40c+0bVKrcgQjiVq6FIaSilj3ZHDOPMDcfYaHxymLEMrTcAxw52VhVJz6bDnvNDhQN8d1T/Vr9Mg&#10;z9V2XFQ2KH8omqPd704Nea1fX6avTxCJpvQI/7d3RkPxoeZL+LuTr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ok9DEAAAA3gAAAA8AAAAAAAAAAAAAAAAAmAIAAGRycy9k&#10;b3ducmV2LnhtbFBLBQYAAAAABAAEAPUAAACJAwAAAAA=&#10;" filled="f" stroked="f">
                        <v:textbox style="mso-fit-shape-to-text:t" inset="0,0,0,0">
                          <w:txbxContent>
                            <w:p w14:paraId="601A1C9A" w14:textId="77777777" w:rsidR="00B44842" w:rsidRDefault="00B44842" w:rsidP="00B44842">
                              <w:r>
                                <w:rPr>
                                  <w:rFonts w:ascii="Arial" w:hAnsi="Arial" w:cs="Arial"/>
                                  <w:b/>
                                  <w:bCs/>
                                  <w:color w:val="000000"/>
                                  <w:sz w:val="8"/>
                                  <w:szCs w:val="8"/>
                                </w:rPr>
                                <w:t>7</w:t>
                              </w:r>
                            </w:p>
                          </w:txbxContent>
                        </v:textbox>
                      </v:rect>
                      <v:rect id="Rectangle 1555" o:spid="_x0000_s2575" style="position:absolute;left:33642;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uskMMA&#10;AADeAAAADwAAAGRycy9kb3ducmV2LnhtbESPy2rDMBBF94X+g5hCd41UQ9PgRjahEEhLNnH6AYM1&#10;fhBpZCQldv6+WhS6vNwXZ1svzoobhTh61vC6UiCIW29G7jX8nPcvGxAxIRu0nknDnSLU1ePDFkvj&#10;Zz7RrUm9yCMcS9QwpDSVUsZ2IIdx5Sfi7HU+OExZhl6agHMed1YWSq2lw5Hzw4ATfQ7UXpqr0yDP&#10;zX7eNDYo/110R/t1OHXktX5+WnYfIBIt6T/81z4YDcWbes8AGSejgK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uskMMAAADeAAAADwAAAAAAAAAAAAAAAACYAgAAZHJzL2Rv&#10;d25yZXYueG1sUEsFBgAAAAAEAAQA9QAAAIgDAAAAAA==&#10;" filled="f" stroked="f">
                        <v:textbox style="mso-fit-shape-to-text:t" inset="0,0,0,0">
                          <w:txbxContent>
                            <w:p w14:paraId="6ED95FED" w14:textId="77777777" w:rsidR="00B44842" w:rsidRDefault="00B44842" w:rsidP="00B44842">
                              <w:r>
                                <w:rPr>
                                  <w:rFonts w:ascii="Arial" w:hAnsi="Arial" w:cs="Arial"/>
                                  <w:b/>
                                  <w:bCs/>
                                  <w:color w:val="000000"/>
                                  <w:sz w:val="8"/>
                                  <w:szCs w:val="8"/>
                                </w:rPr>
                                <w:t>8</w:t>
                              </w:r>
                            </w:p>
                          </w:txbxContent>
                        </v:textbox>
                      </v:rect>
                      <v:rect id="Rectangle 1556" o:spid="_x0000_s2576" style="position:absolute;left:37642;top:18688;width:286;height:18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cJC8QA&#10;AADeAAAADwAAAGRycy9kb3ducmV2LnhtbESP3WoCMRSE7wt9h3AKvauJC1VZjVIKghVvXH2Aw+bs&#10;D01OliR1t29vCgUvh5n5htnsJmfFjULsPWuYzxQI4tqbnlsN18v+bQUiJmSD1jNp+KUIu+3z0wZL&#10;40c+061KrcgQjiVq6FIaSilj3ZHDOPMDcfYaHxymLEMrTcAxw52VhVIL6bDnvNDhQJ8d1d/Vj9Mg&#10;L9V+XFU2KH8smpP9Opwb8lq/vkwfaxCJpvQI/7cPRkPxrpZz+LuTr4D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CQvEAAAA3gAAAA8AAAAAAAAAAAAAAAAAmAIAAGRycy9k&#10;b3ducmV2LnhtbFBLBQYAAAAABAAEAPUAAACJAwAAAAA=&#10;" filled="f" stroked="f">
                        <v:textbox style="mso-fit-shape-to-text:t" inset="0,0,0,0">
                          <w:txbxContent>
                            <w:p w14:paraId="11F13FD0" w14:textId="77777777" w:rsidR="00B44842" w:rsidRDefault="00B44842" w:rsidP="00B44842">
                              <w:r>
                                <w:rPr>
                                  <w:rFonts w:ascii="Arial" w:hAnsi="Arial" w:cs="Arial"/>
                                  <w:b/>
                                  <w:bCs/>
                                  <w:color w:val="000000"/>
                                  <w:sz w:val="8"/>
                                  <w:szCs w:val="8"/>
                                </w:rPr>
                                <w:t>9</w:t>
                              </w:r>
                            </w:p>
                          </w:txbxContent>
                        </v:textbox>
                      </v:rect>
                      <v:rect id="Rectangle 1557" o:spid="_x0000_s2577" style="position:absolute;left:34690;top:10502;width:5226;height:5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tG8YA&#10;AADeAAAADwAAAGRycy9kb3ducmV2LnhtbESPQWsCMRSE7wX/Q3iCt5q4YLusRtGC6KEXtdA9PjbP&#10;zeLmZbuJuv33TaHQ4zAz3zDL9eBacac+NJ41zKYKBHHlTcO1ho/z7jkHESKywdYzafimAOvV6GmJ&#10;hfEPPtL9FGuRIBwK1GBj7AopQ2XJYZj6jjh5F987jEn2tTQ9PhLctTJT6kU6bDgtWOzozVJ1Pd2c&#10;Bmq/dp95vjmW++22Up0p7f691HoyHjYLEJGG+B/+ax+MhmyuXjP4vZOu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8/tG8YAAADeAAAADwAAAAAAAAAAAAAAAACYAgAAZHJz&#10;L2Rvd25yZXYueG1sUEsFBgAAAAAEAAQA9QAAAIsDAAAAAA==&#10;" strokeweight="0"/>
                      <v:line id="Line 1558" o:spid="_x0000_s2578" style="position:absolute;visibility:visible;mso-wrap-style:square" from="34912,11093" to="36233,11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NUrMYAAADeAAAADwAAAGRycy9kb3ducmV2LnhtbESPQWsCMRSE70L/Q3iF3tzsbtHKapQq&#10;FIq3qj14e2yeu2s3LyFJdeuvbwoFj8PMfMMsVoPpxYV86CwrKLIcBHFtdceNgsP+bTwDESKyxt4y&#10;KfihAKvlw2iBlbZX/qDLLjYiQThUqKCN0VVShrolgyGzjjh5J+sNxiR9I7XHa4KbXpZ5PpUGO04L&#10;LTratFR/7b6NAumju5WF8zd7Ksrzevvp9LFX6ulxeJ2DiDTEe/i//a4VlJP85Rn+7qQr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DVKzGAAAA3gAAAA8AAAAAAAAA&#10;AAAAAAAAoQIAAGRycy9kb3ducmV2LnhtbFBLBQYAAAAABAAEAPkAAACUAwAAAAA=&#10;" strokecolor="navy" strokeweight=".7pt"/>
                      <v:shape id="Freeform 1559" o:spid="_x0000_s2579" style="position:absolute;left:35325;top:10864;width:457;height:458;visibility:visible;mso-wrap-style:square;v-text-anchor:top" coordsize="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WLMcA&#10;AADeAAAADwAAAGRycy9kb3ducmV2LnhtbESPQUsDMRSE74L/ITyhN5u4aitr02KFQg8F66p4fWxe&#10;N4ubl22Stuu/bwqCx2FmvmFmi8F14kghtp413I0VCOLam5YbDZ8fq9snEDEhG+w8k4ZfirCYX1/N&#10;sDT+xO90rFIjMoRjiRpsSn0pZawtOYxj3xNnb+eDw5RlaKQJeMpw18lCqYl02HJesNjTq6X6pzo4&#10;DdvQTYq36f12Ezbquwpfy13cW61HN8PLM4hEQ/oP/7XXRkPxqKYPcLmTr4Ccn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5VizHAAAA3gAAAA8AAAAAAAAAAAAAAAAAmAIAAGRy&#10;cy9kb3ducmV2LnhtbFBLBQYAAAAABAAEAPUAAACMAwAAAAA=&#10;" path="m36,l72,36,36,72,,36,36,xe" fillcolor="navy" strokecolor="navy" strokeweight=".35pt">
                        <v:path arrowok="t" o:connecttype="custom" o:connectlocs="22860,0;45720,22860;22860,45720;0,22860;22860,0" o:connectangles="0,0,0,0,0"/>
                      </v:shape>
                      <v:rect id="Rectangle 1560" o:spid="_x0000_s2580" style="position:absolute;left:36417;top:10687;width:311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wPCMQA&#10;AADeAAAADwAAAGRycy9kb3ducmV2LnhtbESPzWrDMBCE74W+g9hCbo1UQ9rgRAmlEEhKL7HzAIu1&#10;/qHSykhK7Lx9VSj0OMzMN8x2PzsrbhTi4FnDy1KBIG68GbjTcKkPz2sQMSEbtJ5Jw50i7HePD1ss&#10;jZ/4TLcqdSJDOJaooU9pLKWMTU8O49KPxNlrfXCYsgydNAGnDHdWFkq9SocD54UeR/roqfmurk6D&#10;rKvDtK5sUP6zaL/s6XhuyWu9eJrfNyASzek//Nc+Gg3FSr2t4PdOvg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8DwjEAAAA3gAAAA8AAAAAAAAAAAAAAAAAmAIAAGRycy9k&#10;b3ducmV2LnhtbFBLBQYAAAAABAAEAPUAAACJAwAAAAA=&#10;" filled="f" stroked="f">
                        <v:textbox style="mso-fit-shape-to-text:t" inset="0,0,0,0">
                          <w:txbxContent>
                            <w:p w14:paraId="30142AA9" w14:textId="77777777" w:rsidR="00B44842" w:rsidRDefault="00B44842" w:rsidP="00B44842">
                              <w:r>
                                <w:rPr>
                                  <w:rFonts w:ascii="Arial" w:hAnsi="Arial" w:cs="Arial"/>
                                  <w:color w:val="000000"/>
                                  <w:sz w:val="10"/>
                                  <w:szCs w:val="10"/>
                                </w:rPr>
                                <w:t>Academics</w:t>
                              </w:r>
                            </w:p>
                          </w:txbxContent>
                        </v:textbox>
                      </v:rect>
                      <v:line id="Line 1561" o:spid="_x0000_s2581" style="position:absolute;visibility:visible;mso-wrap-style:square" from="34912,12141" to="36233,1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WqW8YAAADeAAAADwAAAGRycy9kb3ducmV2LnhtbESPQWvCQBSE7wX/w/IEL0U3CtU2dRUR&#10;gjlV1ILX1+xrEsy+Dburif++WxA8DjPzDbNc96YRN3K+tqxgOklAEBdW11wq+D5l43cQPiBrbCyT&#10;gjt5WK8GL0tMte34QLdjKEWEsE9RQRVCm0rpi4oM+oltiaP3a53BEKUrpXbYRbhp5CxJ5tJgzXGh&#10;wpa2FRWX49Uo+Njhqzvku6+yy/z+Z5px3rVnpUbDfvMJIlAfnuFHO9cKZm/JYg7/d+IV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1qlvGAAAA3gAAAA8AAAAAAAAA&#10;AAAAAAAAoQIAAGRycy9kb3ducmV2LnhtbFBLBQYAAAAABAAEAPkAAACUAwAAAAA=&#10;" strokecolor="fuchsia" strokeweight=".7pt"/>
                      <v:rect id="Rectangle 1562" o:spid="_x0000_s2582" style="position:absolute;left:35325;top:1191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ZMskA&#10;AADeAAAADwAAAGRycy9kb3ducmV2LnhtbESPT2vCQBTE7wW/w/KEXkrdNGATUlexYqk9CP7robdH&#10;9pkEs29DdpvEb+8KhR6HmfkNM1sMphYdta6yrOBlEoEgzq2uuFBwOn48pyCcR9ZYWyYFV3KwmI8e&#10;Zphp2/OeuoMvRICwy1BB6X2TSenykgy6iW2Ig3e2rUEfZFtI3WIf4KaWcRS9SoMVh4USG1qVlF8O&#10;v0ZBuvtpknW3PKXb49O3jD+/3rf9VKnH8bB8A+Fp8P/hv/ZGK4inUZLA/U64AnJ+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VZMskAAADeAAAADwAAAAAAAAAAAAAAAACYAgAA&#10;ZHJzL2Rvd25yZXYueG1sUEsFBgAAAAAEAAQA9QAAAI4DAAAAAA==&#10;" fillcolor="fuchsia" strokecolor="fuchsia" strokeweight=".35pt"/>
                      <v:rect id="Rectangle 1563" o:spid="_x0000_s2583" style="position:absolute;left:36417;top:11728;width:3003;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2glsEA&#10;AADeAAAADwAAAGRycy9kb3ducmV2LnhtbERPS2rDMBDdF3oHMYXuGqmGpsGNbEIhkJZs4vQAgzX+&#10;EGlkJCV2bl8tCl0+3n9bL86KG4U4etbwulIgiFtvRu41/Jz3LxsQMSEbtJ5Jw50i1NXjwxZL42c+&#10;0a1JvcghHEvUMKQ0lVLGdiCHceUn4sx1PjhMGYZemoBzDndWFkqtpcORc8OAE30O1F6aq9Mgz81+&#10;3jQ2KP9ddEf7dTh15LV+flp2HyASLelf/Oc+GA3Fm3rPe/OdfAVk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9oJbBAAAA3gAAAA8AAAAAAAAAAAAAAAAAmAIAAGRycy9kb3du&#10;cmV2LnhtbFBLBQYAAAAABAAEAPUAAACGAwAAAAA=&#10;" filled="f" stroked="f">
                        <v:textbox style="mso-fit-shape-to-text:t" inset="0,0,0,0">
                          <w:txbxContent>
                            <w:p w14:paraId="185446AF" w14:textId="77777777" w:rsidR="00B44842" w:rsidRDefault="00B44842" w:rsidP="00B44842">
                              <w:r>
                                <w:rPr>
                                  <w:rFonts w:ascii="Arial" w:hAnsi="Arial" w:cs="Arial"/>
                                  <w:color w:val="000000"/>
                                  <w:sz w:val="10"/>
                                  <w:szCs w:val="10"/>
                                </w:rPr>
                                <w:t>Employers</w:t>
                              </w:r>
                            </w:p>
                          </w:txbxContent>
                        </v:textbox>
                      </v:rect>
                      <v:line id="Line 1564" o:spid="_x0000_s2584" style="position:absolute;visibility:visible;mso-wrap-style:square" from="34912,13188" to="36233,13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bep8cAAADeAAAADwAAAGRycy9kb3ducmV2LnhtbESPS2vDMBCE74X8B7GB3hopgTzqWA4h&#10;JaXtJeRBz4u1sUyslbHUxOmvrwqFHoeZ+YbJV71rxJW6UHvWMB4pEMSlNzVXGk7H7dMCRIjIBhvP&#10;pOFOAVbF4CHHzPgb7+l6iJVIEA4ZarAxtpmUobTkMIx8S5y8s+8cxiS7SpoObwnuGjlRaiYd1pwW&#10;LLa0sVReDl9OQ3g9qdlL5ea7y50+P9bfdv9e9lo/Dvv1EkSkPv6H/9pvRsNkqubP8HsnXQFZ/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Ft6nxwAAAN4AAAAPAAAAAAAA&#10;AAAAAAAAAKECAABkcnMvZG93bnJldi54bWxQSwUGAAAAAAQABAD5AAAAlQMAAAAA&#10;" strokecolor="red" strokeweight=".7pt"/>
                      <v:shape id="Freeform 1565" o:spid="_x0000_s2585" style="position:absolute;left:35413;top:13049;width:274;height:273;visibility:visible;mso-wrap-style:square;v-text-anchor:top" coordsize="4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XLCMYA&#10;AADeAAAADwAAAGRycy9kb3ducmV2LnhtbESP32rCMBTG74W9QzgD72y6OoftjLJNhHnhwLoHODTH&#10;pltzUpqonU+/XAhefnz/+C1Wg23FmXrfOFbwlKQgiCunG64VfB82kzkIH5A1to5JwR95WC0fRgss&#10;tLvwns5lqEUcYV+gAhNCV0jpK0MWfeI64ugdXW8xRNnXUvd4ieO2lVmavkiLDccHgx19GKp+y5NV&#10;kL9ft1fKs3K3f/46yul0/WPyg1Ljx+HtFUSgIdzDt/anVpDN0nkEiDgRBe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XLCMYAAADeAAAADwAAAAAAAAAAAAAAAACYAgAAZHJz&#10;L2Rvd25yZXYueG1sUEsFBgAAAAAEAAQA9QAAAIsDAAAAAA==&#10;" path="m22,l43,43,,43,22,xe" fillcolor="red" strokecolor="red" strokeweight=".35pt">
                        <v:path arrowok="t" o:connecttype="custom" o:connectlocs="13970,0;27305,27305;0,27305;13970,0" o:connectangles="0,0,0,0"/>
                      </v:shape>
                      <v:rect id="Rectangle 1566" o:spid="_x0000_s2586" style="position:absolute;left:36417;top:12776;width:2508;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5LMQA&#10;AADeAAAADwAAAGRycy9kb3ducmV2LnhtbESPzWrDMBCE74W8g9hAb40UQ4txooQQCKSllzh5gMVa&#10;/xBpZSQ1dt++KhR6HGbmG2a7n50VDwpx8KxhvVIgiBtvBu403K6nlxJETMgGrWfS8E0R9rvF0xYr&#10;4ye+0KNOncgQjhVq6FMaKylj05PDuPIjcfZaHxymLEMnTcApw52VhVJv0uHAeaHHkY49Nff6y2mQ&#10;1/o0lbUNyn8U7ad9P19a8lo/L+fDBkSiOf2H/9pno6F4VeUafu/kK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SeSzEAAAA3gAAAA8AAAAAAAAAAAAAAAAAmAIAAGRycy9k&#10;b3ducmV2LnhtbFBLBQYAAAAABAAEAPUAAACJAwAAAAA=&#10;" filled="f" stroked="f">
                        <v:textbox style="mso-fit-shape-to-text:t" inset="0,0,0,0">
                          <w:txbxContent>
                            <w:p w14:paraId="4B9B8EFF" w14:textId="77777777" w:rsidR="00B44842" w:rsidRDefault="00B44842" w:rsidP="00B44842">
                              <w:r>
                                <w:rPr>
                                  <w:rFonts w:ascii="Arial" w:hAnsi="Arial" w:cs="Arial"/>
                                  <w:color w:val="000000"/>
                                  <w:sz w:val="10"/>
                                  <w:szCs w:val="10"/>
                                </w:rPr>
                                <w:t>Students</w:t>
                              </w:r>
                            </w:p>
                          </w:txbxContent>
                        </v:textbox>
                      </v:rect>
                      <v:line id="Line 1567" o:spid="_x0000_s2587" style="position:absolute;visibility:visible;mso-wrap-style:square" from="34912,14230" to="36233,14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NgB8YAAADeAAAADwAAAGRycy9kb3ducmV2LnhtbESPQWvCQBSE7wX/w/IEL6FuGmiR6Cpi&#10;DVhyqu2lt2f2NQnNvg27axL/vVso9DjMzDfMZjeZTgzkfGtZwdMyBUFcWd1yreDzo3hcgfABWWNn&#10;mRTcyMNuO3vYYK7tyO80nEMtIoR9jgqaEPpcSl81ZNAvbU8cvW/rDIYoXS21wzHCTSezNH2RBluO&#10;Cw32dGio+jlfjYKkKksu8XgsPL6Vl/4reXV8VWoxn/ZrEIGm8B/+a5+0guw5XWXweydeAbm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jYAfGAAAA3gAAAA8AAAAAAAAA&#10;AAAAAAAAoQIAAGRycy9kb3ducmV2LnhtbFBLBQYAAAAABAAEAPkAAACUAwAAAAA=&#10;" strokecolor="aqua" strokeweight=".7pt"/>
                      <v:rect id="Rectangle 1568" o:spid="_x0000_s2588" style="position:absolute;left:35280;top:13957;width:635;height: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PUscA&#10;AADeAAAADwAAAGRycy9kb3ducmV2LnhtbESP3WrCQBSE7wu+w3IEb0Q3tVQkuooIxVAKYvy5PmSP&#10;STB7Nma3Sfr23YLQy2FmvmFWm95UoqXGlZYVvE4jEMSZ1SXnCs6nj8kChPPIGivLpOCHHGzWg5cV&#10;xtp2fKQ29bkIEHYxKii8r2MpXVaQQTe1NXHwbrYx6INscqkb7ALcVHIWRXNpsOSwUGBNu4Kye/pt&#10;FHTZob2evvbyML4mlh/JY5dePpUaDfvtEoSn3v+Hn+1EK5i9R4s3+LsTr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BD1LHAAAA3gAAAA8AAAAAAAAAAAAAAAAAmAIAAGRy&#10;cy9kb3ducmV2LnhtbFBLBQYAAAAABAAEAPUAAACMAwAAAAA=&#10;" filled="f" stroked="f"/>
                      <v:line id="Line 1569" o:spid="_x0000_s2589" style="position:absolute;flip:x y;visibility:visible;mso-wrap-style:square" from="35325,14001" to="35553,14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V10MMAAADeAAAADwAAAGRycy9kb3ducmV2LnhtbESPQYvCMBSE74L/ITzBm6aKilSjiCCI&#10;t2oFvT2at23Z5qU0UeO/3ywIHoeZ+YZZb4NpxJM6V1tWMBknIIgLq2suFeSXw2gJwnlkjY1lUvAm&#10;B9tNv7fGVNsXZ/Q8+1JECLsUFVTet6mUrqjIoBvbljh6P7Yz6KPsSqk7fEW4aeQ0SRbSYM1xocKW&#10;9hUVv+eHURAOt/vp3eZ5eZ0fMbtPQpaboNRwEHYrEJ6C/4Y/7aNWMJ0nyxn834lX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1ddDDAAAA3gAAAA8AAAAAAAAAAAAA&#10;AAAAoQIAAGRycy9kb3ducmV2LnhtbFBLBQYAAAAABAAEAPkAAACRAwAAAAA=&#10;" strokecolor="aqua" strokeweight=".35pt"/>
                      <v:line id="Line 1570" o:spid="_x0000_s2590" style="position:absolute;visibility:visible;mso-wrap-style:square" from="35553,14230" to="35782,14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qAsgAAADeAAAADwAAAGRycy9kb3ducmV2LnhtbESPT2sCMRTE70K/Q3iFXqQmihbZGqUI&#10;gnho0bbQ3h6bt3/q5mVJ4rp+e1MQPA4z8xtmseptIzryoXasYTxSIIhzZ2ouNXx9bp7nIEJENtg4&#10;Jg0XCrBaPgwWmBl35j11h1iKBOGQoYYqxjaTMuQVWQwj1xInr3DeYkzSl9J4PCe4beREqRdpsea0&#10;UGFL64ry4+FkNfj34vLNsdt8qGL7M90dh7vfv5PWT4/92yuISH28h2/trdEwman5DP7vpCsgl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fqAsgAAADeAAAADwAAAAAA&#10;AAAAAAAAAAChAgAAZHJzL2Rvd25yZXYueG1sUEsFBgAAAAAEAAQA+QAAAJYDAAAAAA==&#10;" strokecolor="aqua" strokeweight=".35pt"/>
                      <v:line id="Line 1571" o:spid="_x0000_s2591" style="position:absolute;flip:x;visibility:visible;mso-wrap-style:square" from="35325,14230" to="35553,14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XQ08UAAADeAAAADwAAAGRycy9kb3ducmV2LnhtbESPUWvCQBCE3wv9D8cWfKuXCoYQPaUt&#10;CD4V1P6AJbfJxWb30txpUn+9Vyj0cZiZb5j1duJOXWkIrRcDL/MMFEnlbSuNgc/T7rkAFSKKxc4L&#10;GfihANvN48MaS+tHOdD1GBuVIBJKNOBi7EutQ+WIMcx9T5K82g+MMcmh0XbAMcG504ssyzVjK2nB&#10;YU/vjqqv44UNfOenMxeXt5rDRz/e3KQPjLUxs6fpdQUq0hT/w3/tvTWwWGZFDr930hXQm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0XQ08UAAADeAAAADwAAAAAAAAAA&#10;AAAAAAChAgAAZHJzL2Rvd25yZXYueG1sUEsFBgAAAAAEAAQA+QAAAJMDAAAAAA==&#10;" strokecolor="aqua" strokeweight=".35pt"/>
                      <v:line id="Line 1572" o:spid="_x0000_s2592" style="position:absolute;flip:y;visibility:visible;mso-wrap-style:square" from="35553,14001" to="35782,14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l1SMUAAADeAAAADwAAAGRycy9kb3ducmV2LnhtbESPzWrDMBCE74W+g9hCb43cQFPjRglt&#10;IZBTID8PsFhry6135VpK7OTpo0Cgx2FmvmHmy5FbdaI+NF4MvE4yUCSlt43UBg771UsOKkQUi60X&#10;MnCmAMvF48McC+sH2dJpF2uVIBIKNOBi7AqtQ+mIMUx8R5K8yveMMcm+1rbHIcG51dMsm2nGRtKC&#10;w46+HZW/uyMb+Jvtfzg/flUcNt1wcaPeMlbGPD+Nnx+gIo3xP3xvr62B6VuWv8PtTroC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l1SMUAAADeAAAADwAAAAAAAAAA&#10;AAAAAAChAgAAZHJzL2Rvd25yZXYueG1sUEsFBgAAAAAEAAQA+QAAAJMDAAAAAA==&#10;" strokecolor="aqua" strokeweight=".35pt"/>
                      <v:rect id="Rectangle 1573" o:spid="_x0000_s2593" style="position:absolute;left:36417;top:13823;width:2718;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jQscEA&#10;AADeAAAADwAAAGRycy9kb3ducmV2LnhtbERPy2oCMRTdC/2HcAvdadKByjA1SikIWtw4+gGXyZ0H&#10;TW6GJHXGv28WgsvDeW92s7PiRiEOnjW8rxQI4sabgTsN18t+WYKICdmg9Uwa7hRht31ZbLAyfuIz&#10;3erUiRzCsUINfUpjJWVsenIYV34kzlzrg8OUYeikCTjlcGdlodRaOhw4N/Q40ndPzW/95zTIS72f&#10;ytoG5X+K9mSPh3NLXuu31/nrE0SiOT3FD/fBaCg+VJn35jv5Csjt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o0LHBAAAA3gAAAA8AAAAAAAAAAAAAAAAAmAIAAGRycy9kb3du&#10;cmV2LnhtbFBLBQYAAAAABAAEAPUAAACGAwAAAAA=&#10;" filled="f" stroked="f">
                        <v:textbox style="mso-fit-shape-to-text:t" inset="0,0,0,0">
                          <w:txbxContent>
                            <w:p w14:paraId="39F2D1C0" w14:textId="77777777" w:rsidR="00B44842" w:rsidRDefault="00B44842" w:rsidP="00B44842">
                              <w:r>
                                <w:rPr>
                                  <w:rFonts w:ascii="Arial" w:hAnsi="Arial" w:cs="Arial"/>
                                  <w:color w:val="000000"/>
                                  <w:sz w:val="10"/>
                                  <w:szCs w:val="10"/>
                                </w:rPr>
                                <w:t>Clinicians</w:t>
                              </w:r>
                            </w:p>
                          </w:txbxContent>
                        </v:textbox>
                      </v:rect>
                      <v:line id="Line 1574" o:spid="_x0000_s2594" style="position:absolute;visibility:visible;mso-wrap-style:square" from="34912,15278" to="36233,15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vsLMYAAADeAAAADwAAAGRycy9kb3ducmV2LnhtbESP3WrCQBSE7wt9h+UUvKubCsYYXaUI&#10;gkgr/j3AIXtMgtmzcXc16dt3CwUvh5n5hpkve9OIBzlfW1bwMUxAEBdW11wqOJ/W7xkIH5A1NpZJ&#10;wQ95WC5eX+aYa9vxgR7HUIoIYZ+jgiqENpfSFxUZ9EPbEkfvYp3BEKUrpXbYRbhp5ChJUmmw5rhQ&#10;YUuriorr8W4UZO47nRSX9S49TDr9tb2V2126V2rw1n/OQATqwzP8395oBaNxkk3h706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77CzGAAAA3gAAAA8AAAAAAAAA&#10;AAAAAAAAoQIAAGRycy9kb3ducmV2LnhtbFBLBQYAAAAABAAEAPkAAACUAwAAAAA=&#10;" strokecolor="purple" strokeweight=".35pt"/>
                      <v:rect id="Rectangle 1575" o:spid="_x0000_s2595" style="position:absolute;left:35369;top:15093;width:457;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oH+MYA&#10;AADeAAAADwAAAGRycy9kb3ducmV2LnhtbESPzWrCQBSF90LfYbgFN6VOKrTYNBMpghiKIEbr+pK5&#10;TUIzd2JmTOLbOwvB5eH88SXL0TSip87VlhW8zSIQxIXVNZcKjof16wKE88gaG8uk4EoOlunTJMFY&#10;24H31Oe+FGGEXYwKKu/bWEpXVGTQzWxLHLw/2xn0QXal1B0OYdw0ch5FH9JgzeGhwpZWFRX/+cUo&#10;GIpdfzpsN3L3csosn7PzKv/9UWr6PH5/gfA0+kf43s60gvl79BkAAk5AAZ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0oH+MYAAADeAAAADwAAAAAAAAAAAAAAAACYAgAAZHJz&#10;L2Rvd25yZXYueG1sUEsFBgAAAAAEAAQA9QAAAIsDAAAAAA==&#10;" filled="f" stroked="f"/>
                      <v:line id="Line 1576" o:spid="_x0000_s2596" style="position:absolute;flip:x y;visibility:visible;mso-wrap-style:square" from="35413,15138" to="35553,15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Da8cQAAADeAAAADwAAAGRycy9kb3ducmV2LnhtbESPQYvCMBSE78L+h/AW9qapwhatRllW&#10;lAVBtIrnR/Nsis1LaaJ2/70RBI/DzHzDzBadrcWNWl85VjAcJCCIC6crLhUcD6v+GIQPyBprx6Tg&#10;nzws5h+9GWba3XlPtzyUIkLYZ6jAhNBkUvrCkEU/cA1x9M6utRiibEupW7xHuK3lKElSabHiuGCw&#10;oV9DxSW/WgWpOS67ndld1/uVwc32lI9DWin19dn9TEEE6sI7/Gr/aQWj72QyhOedeAX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wNrxxAAAAN4AAAAPAAAAAAAAAAAA&#10;AAAAAKECAABkcnMvZG93bnJldi54bWxQSwUGAAAAAAQABAD5AAAAkgMAAAAA&#10;" strokecolor="purple" strokeweight=".35pt"/>
                      <v:line id="Line 1577" o:spid="_x0000_s2597" style="position:absolute;visibility:visible;mso-wrap-style:square" from="35553,15278" to="35687,15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ogMcAAADeAAAADwAAAGRycy9kb3ducmV2LnhtbESPzWrDMBCE74G+g9hCbolcQ5zUtRxK&#10;IRBCG/LTB1isjW1qrVxJid23rwqFHIeZ+YYp1qPpxI2cby0reJonIIgrq1uuFXyeN7MVCB+QNXaW&#10;ScEPeViXD5MCc20HPtLtFGoRIexzVNCE0OdS+qohg35ue+LoXawzGKJ0tdQOhwg3nUyTJJMGW44L&#10;Dfb01lD1dboaBSv3kS2ry2afHZeDft9917t9dlBq+ji+voAINIZ7+L+91QrSRfKcwt+deAVk+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huiAxwAAAN4AAAAPAAAAAAAA&#10;AAAAAAAAAKECAABkcnMvZG93bnJldi54bWxQSwUGAAAAAAQABAD5AAAAlQMAAAAA&#10;" strokecolor="purple" strokeweight=".35pt"/>
                      <v:line id="Line 1578" o:spid="_x0000_s2598" style="position:absolute;flip:x;visibility:visible;mso-wrap-style:square" from="35413,15278" to="35553,15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716NiygAAAN4AAAAPAAAA&#10;AAAAAAAAAAAAAKECAABkcnMvZG93bnJldi54bWxQSwUGAAAAAAQABAD5AAAAmAMAAAAA&#10;" strokecolor="purple" strokeweight=".35pt"/>
                      <v:line id="Line 1579" o:spid="_x0000_s2599" style="position:absolute;flip:y;visibility:visible;mso-wrap-style:square" from="35553,15138" to="35687,15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47FskAAADeAAAADwAAAGRycy9kb3ducmV2LnhtbESPQWsCMRSE7wX/Q3hCL6JJRYtdjdIq&#10;hVZKoVbF42Pz3F26eVk3Udf+elMQehxm5htmMmtsKU5U+8KxhoeeAkGcOlNwpmH9/dodgfAB2WDp&#10;mDRcyMNs2rqbYGLcmb/otAqZiBD2CWrIQ6gSKX2ak0XfcxVx9PauthiirDNpajxHuC1lX6lHabHg&#10;uJBjRfOc0p/V0WrovHyozXKu8P0y+Nz9FovjdnHoaH3fbp7HIAI14T98a78ZDf2hehrA3514BeT0&#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Q+OxbJAAAA3gAAAA8AAAAA&#10;AAAAAAAAAAAAoQIAAGRycy9kb3ducmV2LnhtbFBLBQYAAAAABAAEAPkAAACXAwAAAAA=&#10;" strokecolor="purple" strokeweight=".35pt"/>
                      <v:line id="Line 1580" o:spid="_x0000_s2600" style="position:absolute;flip:y;visibility:visible;mso-wrap-style:square" from="35553,15138" to="35553,15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KejcoAAADeAAAADwAAAGRycy9kb3ducmV2LnhtbESP3WoCMRSE7wt9h3AKvRFNKrXoapRW&#10;KVQpgn+ll4fNcXfp5mTdRF379KYg9HKYmW+Y0aSxpThR7QvHGp46CgRx6kzBmYbt5r3dB+EDssHS&#10;MWm4kIfJ+P5uhIlxZ17RaR0yESHsE9SQh1AlUvo0J4u+4yri6O1dbTFEWWfS1HiOcFvKrlIv0mLB&#10;cSHHiqY5pT/ro9XQevtUu8VU4fzyvPz+LWbHr9mhpfXjQ/M6BBGoCf/hW/vDaOj21KAHf3fiFZDj&#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bcp6NygAAAN4AAAAPAAAA&#10;AAAAAAAAAAAAAKECAABkcnMvZG93bnJldi54bWxQSwUGAAAAAAQABAD5AAAAmAMAAAAA&#10;" strokecolor="purple" strokeweight=".35pt"/>
                      <v:line id="Line 1581" o:spid="_x0000_s2601" style="position:absolute;visibility:visible;mso-wrap-style:square" from="35553,15278" to="35553,15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3ug8YAAADeAAAADwAAAGRycy9kb3ducmV2LnhtbESP0WoCMRRE3wv9h3CFvtWsQqOuRikF&#10;oYiVav2Ay+a6u7i52Sapu/59Iwg+DjNzhlmsetuIC/lQO9YwGmYgiAtnai41HH/Wr1MQISIbbByT&#10;hisFWC2fnxaYG9fxni6HWIoE4ZCjhirGNpcyFBVZDEPXEifv5LzFmKQvpfHYJbht5DjLlLRYc1qo&#10;sKWPiorz4c9qmPovNSlO653aTzqz3fyWm5361vpl0L/PQUTq4yN8b38aDeO3bKbgdidd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G97oPGAAAA3gAAAA8AAAAAAAAA&#10;AAAAAAAAoQIAAGRycy9kb3ducmV2LnhtbFBLBQYAAAAABAAEAPkAAACUAwAAAAA=&#10;" strokecolor="purple" strokeweight=".35pt"/>
                      <v:rect id="Rectangle 1582" o:spid="_x0000_s2602" style="position:absolute;left:36417;top:14871;width:2298;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SHsQA&#10;AADeAAAADwAAAGRycy9kb3ducmV2LnhtbESP3WoCMRSE7wt9h3AKvatJF6p2a5QiCCreuPYBDpuz&#10;PzQ5WZLobt++EQq9HGbmG2a1mZwVNwqx96zhdaZAENfe9Nxq+LrsXpYgYkI2aD2Thh+KsFk/Pqyw&#10;NH7kM92q1IoM4Viihi6loZQy1h05jDM/EGev8cFhyjK00gQcM9xZWSg1lw57zgsdDrTtqP6urk6D&#10;vFS7cVnZoPyxaE72sD835LV+fpo+P0AkmtJ/+K+9NxqKN/W+gPudfAX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u0h7EAAAA3gAAAA8AAAAAAAAAAAAAAAAAmAIAAGRycy9k&#10;b3ducmV2LnhtbFBLBQYAAAAABAAEAPUAAACJAwAAAAA=&#10;" filled="f" stroked="f">
                        <v:textbox style="mso-fit-shape-to-text:t" inset="0,0,0,0">
                          <w:txbxContent>
                            <w:p w14:paraId="5700AEDC" w14:textId="77777777" w:rsidR="00B44842" w:rsidRDefault="00B44842" w:rsidP="00B44842">
                              <w:r>
                                <w:rPr>
                                  <w:rFonts w:ascii="Arial" w:hAnsi="Arial" w:cs="Arial"/>
                                  <w:color w:val="000000"/>
                                  <w:sz w:val="10"/>
                                  <w:szCs w:val="10"/>
                                </w:rPr>
                                <w:t>Patients</w:t>
                              </w:r>
                            </w:p>
                          </w:txbxContent>
                        </v:textbox>
                      </v:rect>
                      <v:rect id="Rectangle 1583" o:spid="_x0000_s2603" style="position:absolute;left:133;width:39687;height:19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p28IA&#10;AADeAAAADwAAAGRycy9kb3ducmV2LnhtbERPy4rCMBTdD/gP4QruxlTFx1SjiCDMyjfDLO8017Y0&#10;uSlNRuvfm4Xg8nDei1VrjbhR40vHCgb9BARx5nTJuYLLefs5A+EDskbjmBQ8yMNq2flYYKrdnY90&#10;O4VcxBD2KSooQqhTKX1WkEXfdzVx5K6usRgibHKpG7zHcGvkMEkm0mLJsaHAmjYFZdXp3yqYjf9M&#10;dZmOfnfT/eCnIrMmvzso1eu26zmIQG14i1/ub61gOE6+4t54J14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u6nbwgAAAN4AAAAPAAAAAAAAAAAAAAAAAJgCAABkcnMvZG93&#10;bnJldi54bWxQSwUGAAAAAAQABAD1AAAAhwMAAAAA&#10;" filled="f" strokeweight="0"/>
                    </v:group>
                  </w:pict>
                </mc:Fallback>
              </mc:AlternateContent>
            </w:r>
            <w:r w:rsidR="00B44842" w:rsidRPr="00474665">
              <w:rPr>
                <w:rFonts w:ascii="Times New Roman" w:hAnsi="Times New Roman"/>
              </w:rPr>
              <w:t>1</w:t>
            </w:r>
            <w:r w:rsidR="00B44842" w:rsidRPr="00474665">
              <w:rPr>
                <w:rFonts w:ascii="Times New Roman" w:hAnsi="Times New Roman"/>
                <w:vertAlign w:val="superscript"/>
              </w:rPr>
              <w:t>d</w:t>
            </w:r>
            <w:r w:rsidR="00B44842" w:rsidRPr="00474665">
              <w:rPr>
                <w:rFonts w:ascii="Times New Roman" w:hAnsi="Times New Roman"/>
              </w:rPr>
              <w:t xml:space="preserve"> Achievability</w:t>
            </w:r>
          </w:p>
          <w:p w14:paraId="3507C31F" w14:textId="066B08D3" w:rsidR="00B44842" w:rsidRPr="00474665" w:rsidRDefault="00B44842" w:rsidP="0058095A">
            <w:pPr>
              <w:rPr>
                <w:rFonts w:ascii="Times New Roman" w:hAnsi="Times New Roman"/>
              </w:rPr>
            </w:pPr>
          </w:p>
        </w:tc>
      </w:tr>
    </w:tbl>
    <w:p w14:paraId="61B17382" w14:textId="77777777" w:rsidR="00B44842" w:rsidRPr="00474665" w:rsidRDefault="00B44842" w:rsidP="00B44842">
      <w:pPr>
        <w:rPr>
          <w:rFonts w:ascii="Times New Roman" w:hAnsi="Times New Roman"/>
        </w:rPr>
      </w:pPr>
      <w:r w:rsidRPr="00474665">
        <w:rPr>
          <w:rFonts w:ascii="Times New Roman" w:hAnsi="Times New Roman"/>
        </w:rPr>
        <w:lastRenderedPageBreak/>
        <w:t>(Responses were weighted so that the factors identified as most important were scored 5 and those of least importance scored 1. The competences not chosen were assigned zero points).</w:t>
      </w:r>
      <w:r>
        <w:rPr>
          <w:rFonts w:ascii="Times New Roman" w:hAnsi="Times New Roman"/>
        </w:rPr>
        <w:t xml:space="preserve"> </w:t>
      </w:r>
      <w:r w:rsidRPr="00474665">
        <w:rPr>
          <w:rFonts w:ascii="Times New Roman" w:hAnsi="Times New Roman"/>
        </w:rPr>
        <w:t xml:space="preserve">For ease of reading “Patients, </w:t>
      </w:r>
      <w:proofErr w:type="spellStart"/>
      <w:r w:rsidRPr="00474665">
        <w:rPr>
          <w:rFonts w:ascii="Times New Roman" w:hAnsi="Times New Roman"/>
        </w:rPr>
        <w:t>carers</w:t>
      </w:r>
      <w:proofErr w:type="spellEnd"/>
      <w:r w:rsidRPr="00474665">
        <w:rPr>
          <w:rFonts w:ascii="Times New Roman" w:hAnsi="Times New Roman"/>
        </w:rPr>
        <w:t xml:space="preserve"> and patient </w:t>
      </w:r>
      <w:proofErr w:type="spellStart"/>
      <w:r w:rsidRPr="00474665">
        <w:rPr>
          <w:rFonts w:ascii="Times New Roman" w:hAnsi="Times New Roman"/>
        </w:rPr>
        <w:t>organisations</w:t>
      </w:r>
      <w:proofErr w:type="spellEnd"/>
      <w:r w:rsidRPr="00474665">
        <w:rPr>
          <w:rFonts w:ascii="Times New Roman" w:hAnsi="Times New Roman"/>
        </w:rPr>
        <w:t xml:space="preserve">” responses are </w:t>
      </w:r>
      <w:proofErr w:type="spellStart"/>
      <w:r w:rsidRPr="00474665">
        <w:rPr>
          <w:rFonts w:ascii="Times New Roman" w:hAnsi="Times New Roman"/>
        </w:rPr>
        <w:t>categorised</w:t>
      </w:r>
      <w:proofErr w:type="spellEnd"/>
      <w:r w:rsidRPr="00474665">
        <w:rPr>
          <w:rFonts w:ascii="Times New Roman" w:hAnsi="Times New Roman"/>
        </w:rPr>
        <w:t xml:space="preserve"> as “Patients”</w:t>
      </w:r>
      <w:r>
        <w:rPr>
          <w:rFonts w:ascii="Times New Roman" w:hAnsi="Times New Roman"/>
        </w:rPr>
        <w:t>.</w:t>
      </w:r>
    </w:p>
    <w:p w14:paraId="6FA924FB" w14:textId="77777777" w:rsidR="00B44842" w:rsidRPr="008C7544" w:rsidRDefault="00B44842" w:rsidP="00B44842">
      <w:pPr>
        <w:rPr>
          <w:rFonts w:ascii="Times New Roman" w:hAnsi="Times New Roman"/>
        </w:rPr>
      </w:pPr>
    </w:p>
    <w:p w14:paraId="11959CED" w14:textId="77777777" w:rsidR="00985BEC" w:rsidRPr="00AB0582" w:rsidRDefault="00985BEC" w:rsidP="000D4C3C">
      <w:pPr>
        <w:pStyle w:val="Textogeneral"/>
        <w:rPr>
          <w:sz w:val="24"/>
        </w:rPr>
      </w:pPr>
    </w:p>
    <w:p w14:paraId="33B1F51C" w14:textId="77777777" w:rsidR="00985BEC" w:rsidRPr="00AB0582" w:rsidRDefault="00985BEC" w:rsidP="000D4C3C">
      <w:pPr>
        <w:pStyle w:val="Textogeneral"/>
        <w:rPr>
          <w:sz w:val="24"/>
        </w:rPr>
      </w:pPr>
    </w:p>
    <w:p w14:paraId="1EBF63DA" w14:textId="77777777" w:rsidR="00B44842" w:rsidRDefault="00B44842" w:rsidP="00B44842">
      <w:pPr>
        <w:pStyle w:val="Titularanexo"/>
        <w:rPr>
          <w:i w:val="0"/>
          <w:sz w:val="24"/>
        </w:rPr>
      </w:pPr>
      <w:r>
        <w:rPr>
          <w:i w:val="0"/>
          <w:sz w:val="24"/>
        </w:rPr>
        <w:br w:type="page"/>
      </w:r>
    </w:p>
    <w:p w14:paraId="53604381" w14:textId="5925EB44" w:rsidR="00B44842" w:rsidRPr="00474665" w:rsidRDefault="00985BEC" w:rsidP="00B44842">
      <w:pPr>
        <w:pStyle w:val="Titularanexo"/>
        <w:rPr>
          <w:sz w:val="24"/>
        </w:rPr>
      </w:pPr>
      <w:r>
        <w:rPr>
          <w:i w:val="0"/>
          <w:sz w:val="24"/>
        </w:rPr>
        <w:lastRenderedPageBreak/>
        <w:t>Table 1</w:t>
      </w:r>
      <w:r w:rsidRPr="009E473B">
        <w:rPr>
          <w:i w:val="0"/>
          <w:sz w:val="24"/>
        </w:rPr>
        <w:t>)</w:t>
      </w:r>
      <w:r w:rsidR="00B44842">
        <w:rPr>
          <w:sz w:val="24"/>
        </w:rPr>
        <w:t xml:space="preserve"> </w:t>
      </w:r>
      <w:r w:rsidR="00B44842" w:rsidRPr="00474665">
        <w:rPr>
          <w:sz w:val="24"/>
        </w:rPr>
        <w:t>Application of Tuning action lines</w:t>
      </w:r>
    </w:p>
    <w:tbl>
      <w:tblPr>
        <w:tblStyle w:val="TableGrid"/>
        <w:tblW w:w="0" w:type="auto"/>
        <w:tblInd w:w="-113" w:type="dxa"/>
        <w:tblLook w:val="04A0" w:firstRow="1" w:lastRow="0" w:firstColumn="1" w:lastColumn="0" w:noHBand="0" w:noVBand="1"/>
      </w:tblPr>
      <w:tblGrid>
        <w:gridCol w:w="4361"/>
        <w:gridCol w:w="4655"/>
      </w:tblGrid>
      <w:tr w:rsidR="00B44842" w:rsidRPr="00474665" w14:paraId="72C764B9" w14:textId="77777777" w:rsidTr="0058095A">
        <w:tc>
          <w:tcPr>
            <w:tcW w:w="4361" w:type="dxa"/>
          </w:tcPr>
          <w:p w14:paraId="2F0A9630" w14:textId="77777777" w:rsidR="00B44842" w:rsidRPr="00474665" w:rsidRDefault="00B44842" w:rsidP="0058095A">
            <w:pPr>
              <w:rPr>
                <w:rFonts w:ascii="Times New Roman" w:hAnsi="Times New Roman"/>
                <w:b/>
                <w:lang w:val="en-GB"/>
              </w:rPr>
            </w:pPr>
            <w:r w:rsidRPr="00474665">
              <w:rPr>
                <w:rFonts w:ascii="Times New Roman" w:hAnsi="Times New Roman"/>
                <w:b/>
                <w:lang w:val="en-GB"/>
              </w:rPr>
              <w:t xml:space="preserve">Tuning Action Lines </w:t>
            </w:r>
          </w:p>
        </w:tc>
        <w:tc>
          <w:tcPr>
            <w:tcW w:w="4655" w:type="dxa"/>
          </w:tcPr>
          <w:p w14:paraId="44307F9C" w14:textId="77777777" w:rsidR="00B44842" w:rsidRPr="00474665" w:rsidRDefault="00B44842" w:rsidP="0058095A">
            <w:pPr>
              <w:rPr>
                <w:rFonts w:ascii="Times New Roman" w:hAnsi="Times New Roman"/>
                <w:b/>
                <w:lang w:val="en-GB"/>
              </w:rPr>
            </w:pPr>
            <w:r w:rsidRPr="00474665">
              <w:rPr>
                <w:rFonts w:ascii="Times New Roman" w:hAnsi="Times New Roman"/>
                <w:b/>
                <w:lang w:val="en-GB"/>
              </w:rPr>
              <w:t xml:space="preserve">Adaptation and interpretation </w:t>
            </w:r>
          </w:p>
          <w:p w14:paraId="139C6B27" w14:textId="77777777" w:rsidR="00B44842" w:rsidRPr="00474665" w:rsidRDefault="00B44842" w:rsidP="0058095A">
            <w:pPr>
              <w:rPr>
                <w:rFonts w:ascii="Times New Roman" w:hAnsi="Times New Roman"/>
                <w:b/>
                <w:lang w:val="en-GB"/>
              </w:rPr>
            </w:pPr>
            <w:r w:rsidRPr="00474665">
              <w:rPr>
                <w:rFonts w:ascii="Times New Roman" w:hAnsi="Times New Roman"/>
                <w:b/>
                <w:lang w:val="en-GB"/>
              </w:rPr>
              <w:t xml:space="preserve">Stages of Project </w:t>
            </w:r>
          </w:p>
        </w:tc>
      </w:tr>
      <w:tr w:rsidR="00B44842" w:rsidRPr="00474665" w14:paraId="7CD858AC" w14:textId="77777777" w:rsidTr="0058095A">
        <w:tc>
          <w:tcPr>
            <w:tcW w:w="4361" w:type="dxa"/>
          </w:tcPr>
          <w:p w14:paraId="666FF7D4" w14:textId="77777777" w:rsidR="00B44842" w:rsidRPr="00474665" w:rsidRDefault="00B44842" w:rsidP="00B44842">
            <w:pPr>
              <w:pStyle w:val="ListParagraph"/>
              <w:numPr>
                <w:ilvl w:val="0"/>
                <w:numId w:val="17"/>
              </w:numPr>
              <w:spacing w:after="0"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Generic academic competences</w:t>
            </w:r>
          </w:p>
        </w:tc>
        <w:tc>
          <w:tcPr>
            <w:tcW w:w="4655" w:type="dxa"/>
            <w:vMerge w:val="restart"/>
          </w:tcPr>
          <w:p w14:paraId="70836C22" w14:textId="77777777" w:rsidR="00B44842" w:rsidRPr="00474665" w:rsidRDefault="00B44842" w:rsidP="00B44842">
            <w:pPr>
              <w:pStyle w:val="ListParagraph"/>
              <w:numPr>
                <w:ilvl w:val="0"/>
                <w:numId w:val="18"/>
              </w:numPr>
              <w:spacing w:after="0" w:line="240" w:lineRule="auto"/>
              <w:ind w:left="459" w:hanging="425"/>
              <w:rPr>
                <w:rFonts w:ascii="Times New Roman" w:hAnsi="Times New Roman" w:cs="Times New Roman"/>
                <w:sz w:val="24"/>
                <w:szCs w:val="24"/>
                <w:lang w:val="en-GB"/>
              </w:rPr>
            </w:pPr>
            <w:r w:rsidRPr="00474665">
              <w:rPr>
                <w:rFonts w:ascii="Times New Roman" w:hAnsi="Times New Roman" w:cs="Times New Roman"/>
                <w:i/>
                <w:sz w:val="24"/>
                <w:szCs w:val="24"/>
                <w:lang w:val="en-GB"/>
              </w:rPr>
              <w:t>Establishing</w:t>
            </w:r>
            <w:r>
              <w:rPr>
                <w:rFonts w:ascii="Times New Roman" w:hAnsi="Times New Roman" w:cs="Times New Roman"/>
                <w:i/>
                <w:sz w:val="24"/>
                <w:szCs w:val="24"/>
                <w:lang w:val="en-GB"/>
              </w:rPr>
              <w:t xml:space="preserve"> </w:t>
            </w:r>
            <w:r w:rsidRPr="00474665">
              <w:rPr>
                <w:rFonts w:ascii="Times New Roman" w:hAnsi="Times New Roman" w:cs="Times New Roman"/>
                <w:i/>
                <w:sz w:val="24"/>
                <w:szCs w:val="24"/>
                <w:lang w:val="en-GB"/>
              </w:rPr>
              <w:t>benchmark competences and programme learning outcomes</w:t>
            </w:r>
          </w:p>
        </w:tc>
      </w:tr>
      <w:tr w:rsidR="00B44842" w:rsidRPr="00474665" w14:paraId="3374C12E" w14:textId="77777777" w:rsidTr="0058095A">
        <w:tc>
          <w:tcPr>
            <w:tcW w:w="4361" w:type="dxa"/>
          </w:tcPr>
          <w:p w14:paraId="12CEB64C" w14:textId="77777777" w:rsidR="00B44842" w:rsidRPr="00474665" w:rsidRDefault="00B44842" w:rsidP="00B44842">
            <w:pPr>
              <w:pStyle w:val="ListParagraph"/>
              <w:numPr>
                <w:ilvl w:val="0"/>
                <w:numId w:val="17"/>
              </w:numPr>
              <w:spacing w:after="0"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Subject-specific competences</w:t>
            </w:r>
          </w:p>
        </w:tc>
        <w:tc>
          <w:tcPr>
            <w:tcW w:w="4655" w:type="dxa"/>
            <w:vMerge/>
          </w:tcPr>
          <w:p w14:paraId="1F34462C" w14:textId="77777777" w:rsidR="00B44842" w:rsidRPr="00474665" w:rsidRDefault="00B44842" w:rsidP="00B44842">
            <w:pPr>
              <w:pStyle w:val="ListParagraph"/>
              <w:numPr>
                <w:ilvl w:val="0"/>
                <w:numId w:val="18"/>
              </w:numPr>
              <w:spacing w:after="0" w:line="240" w:lineRule="auto"/>
              <w:ind w:left="459" w:hanging="425"/>
              <w:rPr>
                <w:rFonts w:ascii="Times New Roman" w:hAnsi="Times New Roman" w:cs="Times New Roman"/>
                <w:sz w:val="24"/>
                <w:szCs w:val="24"/>
                <w:lang w:val="en-GB"/>
              </w:rPr>
            </w:pPr>
          </w:p>
        </w:tc>
      </w:tr>
      <w:tr w:rsidR="00B44842" w:rsidRPr="00474665" w14:paraId="404F4FCA" w14:textId="77777777" w:rsidTr="0058095A">
        <w:tc>
          <w:tcPr>
            <w:tcW w:w="4361" w:type="dxa"/>
          </w:tcPr>
          <w:p w14:paraId="2123C838" w14:textId="77777777" w:rsidR="00B44842" w:rsidRPr="00474665" w:rsidRDefault="00B44842" w:rsidP="00B44842">
            <w:pPr>
              <w:pStyle w:val="ListParagraph"/>
              <w:numPr>
                <w:ilvl w:val="0"/>
                <w:numId w:val="17"/>
              </w:numPr>
              <w:spacing w:after="0"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The role of ECTS as an accumulation system</w:t>
            </w:r>
          </w:p>
        </w:tc>
        <w:tc>
          <w:tcPr>
            <w:tcW w:w="4655" w:type="dxa"/>
          </w:tcPr>
          <w:p w14:paraId="74C4E342" w14:textId="77777777" w:rsidR="00B44842" w:rsidRPr="00474665" w:rsidRDefault="00B44842" w:rsidP="00B44842">
            <w:pPr>
              <w:pStyle w:val="ListParagraph"/>
              <w:numPr>
                <w:ilvl w:val="0"/>
                <w:numId w:val="18"/>
              </w:numPr>
              <w:spacing w:after="0" w:line="240" w:lineRule="auto"/>
              <w:ind w:left="459" w:hanging="425"/>
              <w:rPr>
                <w:rFonts w:ascii="Times New Roman" w:hAnsi="Times New Roman" w:cs="Times New Roman"/>
                <w:sz w:val="24"/>
                <w:szCs w:val="24"/>
                <w:lang w:val="en-GB"/>
              </w:rPr>
            </w:pPr>
            <w:r w:rsidRPr="00474665">
              <w:rPr>
                <w:rFonts w:ascii="Times New Roman" w:hAnsi="Times New Roman" w:cs="Times New Roman"/>
                <w:i/>
                <w:sz w:val="24"/>
                <w:szCs w:val="24"/>
                <w:lang w:val="en-GB"/>
              </w:rPr>
              <w:t>Establishing the ECTS modular framework</w:t>
            </w:r>
            <w:r w:rsidRPr="00474665">
              <w:rPr>
                <w:rFonts w:ascii="Times New Roman" w:hAnsi="Times New Roman" w:cs="Times New Roman"/>
                <w:sz w:val="24"/>
                <w:szCs w:val="24"/>
                <w:lang w:val="en-GB"/>
              </w:rPr>
              <w:t xml:space="preserve"> for the programme</w:t>
            </w:r>
          </w:p>
        </w:tc>
      </w:tr>
      <w:tr w:rsidR="00B44842" w:rsidRPr="00474665" w14:paraId="5ED6BE91" w14:textId="77777777" w:rsidTr="0058095A">
        <w:tc>
          <w:tcPr>
            <w:tcW w:w="4361" w:type="dxa"/>
          </w:tcPr>
          <w:p w14:paraId="3DB4D91E" w14:textId="77777777" w:rsidR="00B44842" w:rsidRPr="00474665" w:rsidRDefault="00B44842" w:rsidP="00B44842">
            <w:pPr>
              <w:pStyle w:val="ListParagraph"/>
              <w:numPr>
                <w:ilvl w:val="0"/>
                <w:numId w:val="17"/>
              </w:numPr>
              <w:spacing w:after="0"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Approaches to learning, teaching and assessment</w:t>
            </w:r>
          </w:p>
        </w:tc>
        <w:tc>
          <w:tcPr>
            <w:tcW w:w="4655" w:type="dxa"/>
          </w:tcPr>
          <w:p w14:paraId="5DFA1A7B" w14:textId="77777777" w:rsidR="00B44842" w:rsidRPr="00474665" w:rsidRDefault="00B44842" w:rsidP="00B44842">
            <w:pPr>
              <w:pStyle w:val="ListParagraph"/>
              <w:numPr>
                <w:ilvl w:val="0"/>
                <w:numId w:val="18"/>
              </w:numPr>
              <w:spacing w:after="0" w:line="240" w:lineRule="auto"/>
              <w:ind w:left="459" w:hanging="425"/>
              <w:rPr>
                <w:rFonts w:ascii="Times New Roman" w:hAnsi="Times New Roman" w:cs="Times New Roman"/>
                <w:i/>
                <w:sz w:val="24"/>
                <w:szCs w:val="24"/>
                <w:lang w:val="en-GB"/>
              </w:rPr>
            </w:pPr>
            <w:r w:rsidRPr="00474665">
              <w:rPr>
                <w:rFonts w:ascii="Times New Roman" w:hAnsi="Times New Roman" w:cs="Times New Roman"/>
                <w:i/>
                <w:sz w:val="24"/>
                <w:szCs w:val="24"/>
                <w:lang w:val="en-GB"/>
              </w:rPr>
              <w:t>Programme design work packages</w:t>
            </w:r>
          </w:p>
        </w:tc>
      </w:tr>
      <w:tr w:rsidR="00B44842" w:rsidRPr="00474665" w14:paraId="28A27B3E" w14:textId="77777777" w:rsidTr="0058095A">
        <w:tc>
          <w:tcPr>
            <w:tcW w:w="4361" w:type="dxa"/>
          </w:tcPr>
          <w:p w14:paraId="6F59B15E" w14:textId="77777777" w:rsidR="00B44842" w:rsidRPr="00474665" w:rsidRDefault="00B44842" w:rsidP="00B44842">
            <w:pPr>
              <w:pStyle w:val="ListParagraph"/>
              <w:numPr>
                <w:ilvl w:val="0"/>
                <w:numId w:val="17"/>
              </w:numPr>
              <w:spacing w:after="0" w:line="240" w:lineRule="auto"/>
              <w:rPr>
                <w:rFonts w:ascii="Times New Roman" w:hAnsi="Times New Roman" w:cs="Times New Roman"/>
                <w:sz w:val="24"/>
                <w:szCs w:val="24"/>
                <w:lang w:val="en-GB"/>
              </w:rPr>
            </w:pPr>
            <w:r w:rsidRPr="00474665">
              <w:rPr>
                <w:rFonts w:ascii="Times New Roman" w:hAnsi="Times New Roman" w:cs="Times New Roman"/>
                <w:sz w:val="24"/>
                <w:szCs w:val="24"/>
                <w:lang w:val="en-GB"/>
              </w:rPr>
              <w:t>The role of Quality enhancement in the educational process (emphasizing systems based on internal institutional quality culture)</w:t>
            </w:r>
          </w:p>
        </w:tc>
        <w:tc>
          <w:tcPr>
            <w:tcW w:w="4655" w:type="dxa"/>
          </w:tcPr>
          <w:p w14:paraId="5EF6442E" w14:textId="77777777" w:rsidR="00B44842" w:rsidRPr="00474665" w:rsidRDefault="00B44842" w:rsidP="00B44842">
            <w:pPr>
              <w:pStyle w:val="ListParagraph"/>
              <w:numPr>
                <w:ilvl w:val="0"/>
                <w:numId w:val="18"/>
              </w:numPr>
              <w:spacing w:after="0" w:line="240" w:lineRule="auto"/>
              <w:ind w:left="459" w:hanging="425"/>
              <w:rPr>
                <w:rFonts w:ascii="Times New Roman" w:hAnsi="Times New Roman" w:cs="Times New Roman"/>
                <w:sz w:val="24"/>
                <w:szCs w:val="24"/>
                <w:lang w:val="en-GB"/>
              </w:rPr>
            </w:pPr>
            <w:r w:rsidRPr="00474665">
              <w:rPr>
                <w:rFonts w:ascii="Times New Roman" w:hAnsi="Times New Roman" w:cs="Times New Roman"/>
                <w:i/>
                <w:sz w:val="24"/>
                <w:szCs w:val="24"/>
                <w:lang w:val="en-GB"/>
              </w:rPr>
              <w:t>Inter-institutional Quality Governance:</w:t>
            </w:r>
            <w:r w:rsidRPr="00474665">
              <w:rPr>
                <w:rFonts w:ascii="Times New Roman" w:hAnsi="Times New Roman" w:cs="Times New Roman"/>
                <w:sz w:val="24"/>
                <w:szCs w:val="24"/>
                <w:lang w:val="en-GB"/>
              </w:rPr>
              <w:t xml:space="preserve"> Establishing institutional quality mechanisms and how they could inter-relate</w:t>
            </w:r>
          </w:p>
        </w:tc>
      </w:tr>
    </w:tbl>
    <w:p w14:paraId="7C5ECDE4" w14:textId="77777777" w:rsidR="00B44842" w:rsidRDefault="00B44842" w:rsidP="00B44842">
      <w:pPr>
        <w:rPr>
          <w:rFonts w:ascii="Times New Roman" w:hAnsi="Times New Roman"/>
        </w:rPr>
      </w:pPr>
    </w:p>
    <w:p w14:paraId="5C0D91E5" w14:textId="746A01D0" w:rsidR="00B44842" w:rsidRPr="00474665" w:rsidRDefault="00B44842" w:rsidP="00B44842">
      <w:pPr>
        <w:rPr>
          <w:rFonts w:ascii="Times New Roman" w:hAnsi="Times New Roman"/>
        </w:rPr>
      </w:pPr>
      <w:r>
        <w:rPr>
          <w:rFonts w:ascii="Times New Roman" w:hAnsi="Times New Roman"/>
        </w:rPr>
        <w:t>Table 2)</w:t>
      </w:r>
      <w:r w:rsidRPr="00474665">
        <w:rPr>
          <w:rFonts w:ascii="Times New Roman" w:hAnsi="Times New Roman"/>
        </w:rPr>
        <w:t xml:space="preserve"> </w:t>
      </w:r>
      <w:r w:rsidRPr="00B44842">
        <w:rPr>
          <w:rFonts w:ascii="Times New Roman" w:hAnsi="Times New Roman"/>
          <w:i/>
          <w:iCs/>
        </w:rPr>
        <w:t>Response frequencies in groups and types of competences</w:t>
      </w:r>
    </w:p>
    <w:tbl>
      <w:tblPr>
        <w:tblStyle w:val="TableGrid"/>
        <w:tblW w:w="0" w:type="auto"/>
        <w:tblLook w:val="04A0" w:firstRow="1" w:lastRow="0" w:firstColumn="1" w:lastColumn="0" w:noHBand="0" w:noVBand="1"/>
      </w:tblPr>
      <w:tblGrid>
        <w:gridCol w:w="1838"/>
        <w:gridCol w:w="1418"/>
        <w:gridCol w:w="1701"/>
      </w:tblGrid>
      <w:tr w:rsidR="00B44842" w:rsidRPr="00474665" w14:paraId="2D524894" w14:textId="77777777" w:rsidTr="0058095A">
        <w:trPr>
          <w:trHeight w:hRule="exact" w:val="284"/>
        </w:trPr>
        <w:tc>
          <w:tcPr>
            <w:tcW w:w="1838" w:type="dxa"/>
          </w:tcPr>
          <w:p w14:paraId="0FA2F7F4" w14:textId="77777777" w:rsidR="00B44842" w:rsidRPr="00474665" w:rsidRDefault="00B44842" w:rsidP="0058095A">
            <w:pPr>
              <w:rPr>
                <w:rFonts w:ascii="Times New Roman" w:hAnsi="Times New Roman"/>
                <w:lang w:val="en-GB"/>
              </w:rPr>
            </w:pPr>
          </w:p>
        </w:tc>
        <w:tc>
          <w:tcPr>
            <w:tcW w:w="3119" w:type="dxa"/>
            <w:gridSpan w:val="2"/>
          </w:tcPr>
          <w:p w14:paraId="7A0F057B" w14:textId="77777777" w:rsidR="00B44842" w:rsidRPr="00474665" w:rsidRDefault="00B44842" w:rsidP="0058095A">
            <w:pPr>
              <w:jc w:val="center"/>
              <w:rPr>
                <w:rFonts w:ascii="Times New Roman" w:hAnsi="Times New Roman"/>
                <w:b/>
                <w:bCs/>
              </w:rPr>
            </w:pPr>
            <w:r w:rsidRPr="00474665">
              <w:rPr>
                <w:rFonts w:ascii="Times New Roman" w:hAnsi="Times New Roman"/>
                <w:b/>
                <w:bCs/>
              </w:rPr>
              <w:t>Competencies</w:t>
            </w:r>
          </w:p>
        </w:tc>
      </w:tr>
      <w:tr w:rsidR="00B44842" w:rsidRPr="00474665" w14:paraId="723CB307" w14:textId="77777777" w:rsidTr="0058095A">
        <w:trPr>
          <w:trHeight w:hRule="exact" w:val="284"/>
        </w:trPr>
        <w:tc>
          <w:tcPr>
            <w:tcW w:w="1838" w:type="dxa"/>
            <w:tcBorders>
              <w:bottom w:val="single" w:sz="4" w:space="0" w:color="auto"/>
            </w:tcBorders>
          </w:tcPr>
          <w:p w14:paraId="48B72A36" w14:textId="77777777" w:rsidR="00B44842" w:rsidRPr="00474665" w:rsidRDefault="00B44842" w:rsidP="0058095A">
            <w:pPr>
              <w:rPr>
                <w:rFonts w:ascii="Times New Roman" w:eastAsiaTheme="minorEastAsia" w:hAnsi="Times New Roman"/>
                <w:b/>
                <w:bCs/>
                <w:lang w:val="en-GB" w:eastAsia="zh-CN"/>
              </w:rPr>
            </w:pPr>
            <w:r w:rsidRPr="00474665">
              <w:rPr>
                <w:rFonts w:ascii="Times New Roman" w:hAnsi="Times New Roman"/>
                <w:b/>
                <w:bCs/>
              </w:rPr>
              <w:t>Stakeholders</w:t>
            </w:r>
          </w:p>
        </w:tc>
        <w:tc>
          <w:tcPr>
            <w:tcW w:w="1418" w:type="dxa"/>
            <w:tcBorders>
              <w:bottom w:val="single" w:sz="4" w:space="0" w:color="auto"/>
            </w:tcBorders>
          </w:tcPr>
          <w:p w14:paraId="35DB284B"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Subject specific</w:t>
            </w:r>
          </w:p>
        </w:tc>
        <w:tc>
          <w:tcPr>
            <w:tcW w:w="1701" w:type="dxa"/>
            <w:tcBorders>
              <w:bottom w:val="single" w:sz="4" w:space="0" w:color="auto"/>
            </w:tcBorders>
          </w:tcPr>
          <w:p w14:paraId="33A59472"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Generic</w:t>
            </w:r>
          </w:p>
        </w:tc>
      </w:tr>
      <w:tr w:rsidR="00B44842" w:rsidRPr="00474665" w14:paraId="4B05B18C" w14:textId="77777777" w:rsidTr="0058095A">
        <w:trPr>
          <w:trHeight w:hRule="exact" w:val="284"/>
        </w:trPr>
        <w:tc>
          <w:tcPr>
            <w:tcW w:w="1838" w:type="dxa"/>
            <w:tcBorders>
              <w:top w:val="single" w:sz="4" w:space="0" w:color="auto"/>
              <w:left w:val="single" w:sz="4" w:space="0" w:color="auto"/>
              <w:right w:val="single" w:sz="4" w:space="0" w:color="auto"/>
            </w:tcBorders>
          </w:tcPr>
          <w:p w14:paraId="1DACF6AD"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Academics</w:t>
            </w:r>
          </w:p>
        </w:tc>
        <w:tc>
          <w:tcPr>
            <w:tcW w:w="1418" w:type="dxa"/>
            <w:tcBorders>
              <w:top w:val="single" w:sz="4" w:space="0" w:color="auto"/>
              <w:left w:val="single" w:sz="4" w:space="0" w:color="auto"/>
            </w:tcBorders>
          </w:tcPr>
          <w:p w14:paraId="0F800A51"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199</w:t>
            </w:r>
          </w:p>
        </w:tc>
        <w:tc>
          <w:tcPr>
            <w:tcW w:w="1701" w:type="dxa"/>
            <w:tcBorders>
              <w:top w:val="single" w:sz="4" w:space="0" w:color="auto"/>
              <w:right w:val="single" w:sz="4" w:space="0" w:color="auto"/>
            </w:tcBorders>
          </w:tcPr>
          <w:p w14:paraId="3E187322"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192</w:t>
            </w:r>
          </w:p>
        </w:tc>
      </w:tr>
      <w:tr w:rsidR="00B44842" w:rsidRPr="00474665" w14:paraId="600D6710" w14:textId="77777777" w:rsidTr="0058095A">
        <w:trPr>
          <w:trHeight w:hRule="exact" w:val="284"/>
        </w:trPr>
        <w:tc>
          <w:tcPr>
            <w:tcW w:w="1838" w:type="dxa"/>
            <w:tcBorders>
              <w:left w:val="single" w:sz="4" w:space="0" w:color="auto"/>
              <w:right w:val="single" w:sz="4" w:space="0" w:color="auto"/>
            </w:tcBorders>
          </w:tcPr>
          <w:p w14:paraId="34792BAA"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Employers</w:t>
            </w:r>
          </w:p>
        </w:tc>
        <w:tc>
          <w:tcPr>
            <w:tcW w:w="1418" w:type="dxa"/>
            <w:tcBorders>
              <w:left w:val="single" w:sz="4" w:space="0" w:color="auto"/>
            </w:tcBorders>
          </w:tcPr>
          <w:p w14:paraId="278CF080"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36</w:t>
            </w:r>
          </w:p>
        </w:tc>
        <w:tc>
          <w:tcPr>
            <w:tcW w:w="1701" w:type="dxa"/>
            <w:tcBorders>
              <w:right w:val="single" w:sz="4" w:space="0" w:color="auto"/>
            </w:tcBorders>
          </w:tcPr>
          <w:p w14:paraId="64F32CE0"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35</w:t>
            </w:r>
          </w:p>
        </w:tc>
      </w:tr>
      <w:tr w:rsidR="00B44842" w:rsidRPr="00474665" w14:paraId="0CEDE4BC" w14:textId="77777777" w:rsidTr="0058095A">
        <w:trPr>
          <w:trHeight w:hRule="exact" w:val="284"/>
        </w:trPr>
        <w:tc>
          <w:tcPr>
            <w:tcW w:w="1838" w:type="dxa"/>
            <w:tcBorders>
              <w:left w:val="single" w:sz="4" w:space="0" w:color="auto"/>
              <w:right w:val="single" w:sz="4" w:space="0" w:color="auto"/>
            </w:tcBorders>
          </w:tcPr>
          <w:p w14:paraId="7D37BAE8"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Students</w:t>
            </w:r>
          </w:p>
        </w:tc>
        <w:tc>
          <w:tcPr>
            <w:tcW w:w="1418" w:type="dxa"/>
            <w:tcBorders>
              <w:left w:val="single" w:sz="4" w:space="0" w:color="auto"/>
            </w:tcBorders>
          </w:tcPr>
          <w:p w14:paraId="5E0A5E46"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95</w:t>
            </w:r>
          </w:p>
        </w:tc>
        <w:tc>
          <w:tcPr>
            <w:tcW w:w="1701" w:type="dxa"/>
            <w:tcBorders>
              <w:right w:val="single" w:sz="4" w:space="0" w:color="auto"/>
            </w:tcBorders>
          </w:tcPr>
          <w:p w14:paraId="4ECF9758" w14:textId="77777777" w:rsidR="00B44842" w:rsidRPr="00474665" w:rsidRDefault="00B44842" w:rsidP="0058095A">
            <w:pPr>
              <w:rPr>
                <w:rFonts w:ascii="Times New Roman" w:eastAsiaTheme="minorEastAsia" w:hAnsi="Times New Roman"/>
                <w:lang w:val="en-GB" w:eastAsia="zh-CN"/>
              </w:rPr>
            </w:pPr>
            <w:r w:rsidRPr="00474665">
              <w:rPr>
                <w:rFonts w:ascii="Times New Roman" w:hAnsi="Times New Roman"/>
              </w:rPr>
              <w:t>87</w:t>
            </w:r>
          </w:p>
        </w:tc>
      </w:tr>
      <w:tr w:rsidR="00B44842" w:rsidRPr="00474665" w14:paraId="485A8D66" w14:textId="77777777" w:rsidTr="0058095A">
        <w:trPr>
          <w:trHeight w:hRule="exact" w:val="284"/>
        </w:trPr>
        <w:tc>
          <w:tcPr>
            <w:tcW w:w="1838" w:type="dxa"/>
            <w:tcBorders>
              <w:left w:val="single" w:sz="4" w:space="0" w:color="auto"/>
              <w:right w:val="single" w:sz="4" w:space="0" w:color="auto"/>
            </w:tcBorders>
          </w:tcPr>
          <w:p w14:paraId="1D6CCB01"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Clinicians</w:t>
            </w:r>
          </w:p>
        </w:tc>
        <w:tc>
          <w:tcPr>
            <w:tcW w:w="1418" w:type="dxa"/>
            <w:tcBorders>
              <w:left w:val="single" w:sz="4" w:space="0" w:color="auto"/>
            </w:tcBorders>
          </w:tcPr>
          <w:p w14:paraId="71B49C82"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134</w:t>
            </w:r>
          </w:p>
        </w:tc>
        <w:tc>
          <w:tcPr>
            <w:tcW w:w="1701" w:type="dxa"/>
            <w:tcBorders>
              <w:right w:val="single" w:sz="4" w:space="0" w:color="auto"/>
            </w:tcBorders>
          </w:tcPr>
          <w:p w14:paraId="38E51B71"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130</w:t>
            </w:r>
          </w:p>
        </w:tc>
      </w:tr>
      <w:tr w:rsidR="00B44842" w:rsidRPr="00474665" w14:paraId="53F1442E" w14:textId="77777777" w:rsidTr="0058095A">
        <w:trPr>
          <w:trHeight w:hRule="exact" w:val="284"/>
        </w:trPr>
        <w:tc>
          <w:tcPr>
            <w:tcW w:w="1838" w:type="dxa"/>
            <w:tcBorders>
              <w:left w:val="single" w:sz="4" w:space="0" w:color="auto"/>
              <w:right w:val="single" w:sz="4" w:space="0" w:color="auto"/>
            </w:tcBorders>
          </w:tcPr>
          <w:p w14:paraId="54EF699B"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Patients</w:t>
            </w:r>
          </w:p>
        </w:tc>
        <w:tc>
          <w:tcPr>
            <w:tcW w:w="1418" w:type="dxa"/>
            <w:tcBorders>
              <w:left w:val="single" w:sz="4" w:space="0" w:color="auto"/>
            </w:tcBorders>
          </w:tcPr>
          <w:p w14:paraId="7FB33A31"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21</w:t>
            </w:r>
          </w:p>
        </w:tc>
        <w:tc>
          <w:tcPr>
            <w:tcW w:w="1701" w:type="dxa"/>
            <w:tcBorders>
              <w:right w:val="single" w:sz="4" w:space="0" w:color="auto"/>
            </w:tcBorders>
          </w:tcPr>
          <w:p w14:paraId="19CC76AB"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19</w:t>
            </w:r>
          </w:p>
        </w:tc>
      </w:tr>
      <w:tr w:rsidR="00B44842" w:rsidRPr="00474665" w14:paraId="76A2FF1E" w14:textId="77777777" w:rsidTr="0058095A">
        <w:trPr>
          <w:trHeight w:hRule="exact" w:val="284"/>
        </w:trPr>
        <w:tc>
          <w:tcPr>
            <w:tcW w:w="1838" w:type="dxa"/>
            <w:tcBorders>
              <w:left w:val="single" w:sz="4" w:space="0" w:color="auto"/>
              <w:bottom w:val="single" w:sz="4" w:space="0" w:color="auto"/>
              <w:right w:val="single" w:sz="4" w:space="0" w:color="auto"/>
            </w:tcBorders>
          </w:tcPr>
          <w:p w14:paraId="69D16C2E"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Total</w:t>
            </w:r>
          </w:p>
        </w:tc>
        <w:tc>
          <w:tcPr>
            <w:tcW w:w="1418" w:type="dxa"/>
            <w:tcBorders>
              <w:left w:val="single" w:sz="4" w:space="0" w:color="auto"/>
              <w:bottom w:val="single" w:sz="4" w:space="0" w:color="auto"/>
            </w:tcBorders>
          </w:tcPr>
          <w:p w14:paraId="223007E4"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485</w:t>
            </w:r>
          </w:p>
        </w:tc>
        <w:tc>
          <w:tcPr>
            <w:tcW w:w="1701" w:type="dxa"/>
            <w:tcBorders>
              <w:bottom w:val="single" w:sz="4" w:space="0" w:color="auto"/>
              <w:right w:val="single" w:sz="4" w:space="0" w:color="auto"/>
            </w:tcBorders>
          </w:tcPr>
          <w:p w14:paraId="27AB6DE0" w14:textId="77777777" w:rsidR="00B44842" w:rsidRPr="00474665" w:rsidRDefault="00B44842" w:rsidP="0058095A">
            <w:pPr>
              <w:rPr>
                <w:rFonts w:ascii="Times New Roman" w:hAnsi="Times New Roman"/>
                <w:lang w:eastAsia="zh-CN"/>
              </w:rPr>
            </w:pPr>
            <w:r w:rsidRPr="00474665">
              <w:rPr>
                <w:rFonts w:ascii="Times New Roman" w:hAnsi="Times New Roman"/>
                <w:lang w:eastAsia="zh-CN"/>
              </w:rPr>
              <w:t>463</w:t>
            </w:r>
          </w:p>
        </w:tc>
      </w:tr>
    </w:tbl>
    <w:p w14:paraId="66220C72" w14:textId="77777777" w:rsidR="00B44842" w:rsidRDefault="00B44842" w:rsidP="00B44842">
      <w:pPr>
        <w:rPr>
          <w:rStyle w:val="A6"/>
          <w:rFonts w:ascii="Times New Roman" w:hAnsi="Times New Roman"/>
          <w:highlight w:val="yellow"/>
        </w:rPr>
      </w:pPr>
    </w:p>
    <w:p w14:paraId="434456A4" w14:textId="77777777" w:rsidR="00B44842" w:rsidRDefault="00B44842" w:rsidP="00B44842">
      <w:pPr>
        <w:rPr>
          <w:rStyle w:val="A6"/>
          <w:rFonts w:ascii="Times New Roman" w:hAnsi="Times New Roman"/>
        </w:rPr>
      </w:pPr>
    </w:p>
    <w:p w14:paraId="2FBCBAA1" w14:textId="77777777" w:rsidR="00B44842" w:rsidRDefault="00B44842" w:rsidP="00B44842">
      <w:pPr>
        <w:rPr>
          <w:rStyle w:val="A6"/>
          <w:rFonts w:ascii="Times New Roman" w:hAnsi="Times New Roman"/>
        </w:rPr>
        <w:sectPr w:rsidR="00B44842" w:rsidSect="00B44842">
          <w:footerReference w:type="default" r:id="rId15"/>
          <w:pgSz w:w="16838" w:h="11906" w:orient="landscape"/>
          <w:pgMar w:top="1440" w:right="1440" w:bottom="1440" w:left="1440" w:header="708" w:footer="708" w:gutter="0"/>
          <w:cols w:space="708"/>
          <w:docGrid w:linePitch="360"/>
        </w:sectPr>
      </w:pPr>
    </w:p>
    <w:p w14:paraId="76507F49" w14:textId="719DF83A" w:rsidR="00B44842" w:rsidRPr="00474665" w:rsidRDefault="00B44842" w:rsidP="00B44842">
      <w:pPr>
        <w:rPr>
          <w:rFonts w:ascii="Times New Roman" w:eastAsia="Helvetica" w:hAnsi="Times New Roman"/>
        </w:rPr>
      </w:pPr>
      <w:r w:rsidRPr="00474665">
        <w:rPr>
          <w:rFonts w:ascii="Times New Roman" w:eastAsia="Helvetica" w:hAnsi="Times New Roman"/>
        </w:rPr>
        <w:lastRenderedPageBreak/>
        <w:t>Table 3</w:t>
      </w:r>
      <w:r>
        <w:rPr>
          <w:rFonts w:ascii="Times New Roman" w:eastAsia="Helvetica" w:hAnsi="Times New Roman"/>
        </w:rPr>
        <w:t>)</w:t>
      </w:r>
      <w:r w:rsidRPr="00474665">
        <w:rPr>
          <w:rFonts w:ascii="Times New Roman" w:eastAsia="Helvetica" w:hAnsi="Times New Roman"/>
        </w:rPr>
        <w:t xml:space="preserve"> </w:t>
      </w:r>
      <w:r w:rsidRPr="00B44842">
        <w:rPr>
          <w:rFonts w:ascii="Times New Roman" w:eastAsia="Helvetica" w:hAnsi="Times New Roman"/>
          <w:i/>
          <w:iCs/>
        </w:rPr>
        <w:t>Top five ranked subject specific and generic competencies for each stakeholder group.</w:t>
      </w:r>
    </w:p>
    <w:tbl>
      <w:tblPr>
        <w:tblStyle w:val="TableGrid"/>
        <w:tblW w:w="0" w:type="auto"/>
        <w:tblLook w:val="04A0" w:firstRow="1" w:lastRow="0" w:firstColumn="1" w:lastColumn="0" w:noHBand="0" w:noVBand="1"/>
      </w:tblPr>
      <w:tblGrid>
        <w:gridCol w:w="1231"/>
        <w:gridCol w:w="2416"/>
        <w:gridCol w:w="3009"/>
        <w:gridCol w:w="2464"/>
        <w:gridCol w:w="2416"/>
        <w:gridCol w:w="2459"/>
      </w:tblGrid>
      <w:tr w:rsidR="00B44842" w:rsidRPr="00474665" w14:paraId="367604A2" w14:textId="77777777" w:rsidTr="0058095A">
        <w:tc>
          <w:tcPr>
            <w:tcW w:w="0" w:type="auto"/>
          </w:tcPr>
          <w:p w14:paraId="157CC5DB" w14:textId="0123F0D7" w:rsidR="00B44842" w:rsidRPr="00B44842" w:rsidRDefault="00B44842" w:rsidP="00B44842">
            <w:pPr>
              <w:rPr>
                <w:rFonts w:ascii="Times New Roman" w:eastAsia="Helvetica" w:hAnsi="Times New Roman"/>
                <w:sz w:val="22"/>
                <w:szCs w:val="22"/>
              </w:rPr>
            </w:pPr>
            <w:r w:rsidRPr="00B44842">
              <w:rPr>
                <w:rFonts w:ascii="Times New Roman" w:eastAsia="Helvetica" w:hAnsi="Times New Roman"/>
                <w:sz w:val="22"/>
                <w:szCs w:val="22"/>
              </w:rPr>
              <w:t xml:space="preserve">Subject </w:t>
            </w:r>
            <w:r w:rsidRPr="00B44842">
              <w:rPr>
                <w:rFonts w:ascii="Times New Roman" w:hAnsi="Times New Roman"/>
                <w:sz w:val="22"/>
                <w:szCs w:val="22"/>
              </w:rPr>
              <w:t>specific</w:t>
            </w:r>
            <w:r w:rsidRPr="00B44842">
              <w:rPr>
                <w:rFonts w:ascii="Times New Roman" w:eastAsia="Helvetica" w:hAnsi="Times New Roman"/>
                <w:sz w:val="22"/>
                <w:szCs w:val="22"/>
              </w:rPr>
              <w:t xml:space="preserve"> Rankings</w:t>
            </w:r>
          </w:p>
        </w:tc>
        <w:tc>
          <w:tcPr>
            <w:tcW w:w="0" w:type="auto"/>
          </w:tcPr>
          <w:p w14:paraId="6EBF15F5"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Employers</w:t>
            </w:r>
          </w:p>
        </w:tc>
        <w:tc>
          <w:tcPr>
            <w:tcW w:w="0" w:type="auto"/>
          </w:tcPr>
          <w:p w14:paraId="33BA4912"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 xml:space="preserve">Patients, </w:t>
            </w:r>
            <w:proofErr w:type="spellStart"/>
            <w:r w:rsidRPr="00B44842">
              <w:rPr>
                <w:rFonts w:ascii="Times New Roman" w:eastAsia="Helvetica" w:hAnsi="Times New Roman"/>
                <w:sz w:val="22"/>
                <w:szCs w:val="22"/>
              </w:rPr>
              <w:t>carers</w:t>
            </w:r>
            <w:proofErr w:type="spellEnd"/>
            <w:r w:rsidRPr="00B44842">
              <w:rPr>
                <w:rFonts w:ascii="Times New Roman" w:eastAsia="Helvetica" w:hAnsi="Times New Roman"/>
                <w:sz w:val="22"/>
                <w:szCs w:val="22"/>
              </w:rPr>
              <w:t xml:space="preserve">, and patient </w:t>
            </w:r>
            <w:proofErr w:type="spellStart"/>
            <w:r w:rsidRPr="00B44842">
              <w:rPr>
                <w:rFonts w:ascii="Times New Roman" w:eastAsia="Helvetica" w:hAnsi="Times New Roman"/>
                <w:sz w:val="22"/>
                <w:szCs w:val="22"/>
              </w:rPr>
              <w:t>organisations</w:t>
            </w:r>
            <w:proofErr w:type="spellEnd"/>
          </w:p>
        </w:tc>
        <w:tc>
          <w:tcPr>
            <w:tcW w:w="0" w:type="auto"/>
          </w:tcPr>
          <w:p w14:paraId="0C921521"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Students</w:t>
            </w:r>
          </w:p>
        </w:tc>
        <w:tc>
          <w:tcPr>
            <w:tcW w:w="0" w:type="auto"/>
          </w:tcPr>
          <w:p w14:paraId="5B414171"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Academics</w:t>
            </w:r>
          </w:p>
        </w:tc>
        <w:tc>
          <w:tcPr>
            <w:tcW w:w="0" w:type="auto"/>
          </w:tcPr>
          <w:p w14:paraId="71787D90"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Clinicians</w:t>
            </w:r>
          </w:p>
        </w:tc>
      </w:tr>
      <w:tr w:rsidR="00B44842" w:rsidRPr="00474665" w14:paraId="7BA33527" w14:textId="77777777" w:rsidTr="0058095A">
        <w:tc>
          <w:tcPr>
            <w:tcW w:w="0" w:type="auto"/>
          </w:tcPr>
          <w:p w14:paraId="689C967D"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1</w:t>
            </w:r>
          </w:p>
        </w:tc>
        <w:tc>
          <w:tcPr>
            <w:tcW w:w="0" w:type="auto"/>
          </w:tcPr>
          <w:p w14:paraId="5A4618DE" w14:textId="2F23C5E2" w:rsidR="00B44842" w:rsidRPr="00B44842" w:rsidRDefault="00B44842" w:rsidP="0058095A">
            <w:pPr>
              <w:rPr>
                <w:rFonts w:ascii="Times New Roman" w:eastAsia="Helvetica" w:hAnsi="Times New Roman"/>
                <w:sz w:val="22"/>
                <w:szCs w:val="22"/>
                <w:lang w:val="en-GB"/>
              </w:rPr>
            </w:pPr>
            <w:r w:rsidRPr="00B44842">
              <w:rPr>
                <w:rFonts w:ascii="Times New Roman" w:eastAsia="Helvetica" w:hAnsi="Times New Roman"/>
                <w:sz w:val="22"/>
                <w:szCs w:val="22"/>
                <w:lang w:val="en-GB"/>
              </w:rPr>
              <w:t>Engineering pathway:</w:t>
            </w:r>
            <w:r w:rsidR="0050734A">
              <w:rPr>
                <w:rFonts w:ascii="Times New Roman" w:eastAsia="Helvetica" w:hAnsi="Times New Roman"/>
                <w:sz w:val="22"/>
                <w:szCs w:val="22"/>
                <w:lang w:val="en-GB"/>
              </w:rPr>
              <w:t xml:space="preserve"> </w:t>
            </w:r>
            <w:r w:rsidRPr="00B44842">
              <w:rPr>
                <w:rFonts w:ascii="Times New Roman" w:eastAsia="Helvetica" w:hAnsi="Times New Roman"/>
                <w:sz w:val="22"/>
                <w:szCs w:val="22"/>
                <w:lang w:val="en-GB"/>
              </w:rPr>
              <w:t>Can collaborate with health professionals.</w:t>
            </w:r>
          </w:p>
        </w:tc>
        <w:tc>
          <w:tcPr>
            <w:tcW w:w="0" w:type="auto"/>
          </w:tcPr>
          <w:p w14:paraId="4E34E639"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Understands the impact of disability on people and society</w:t>
            </w:r>
          </w:p>
        </w:tc>
        <w:tc>
          <w:tcPr>
            <w:tcW w:w="0" w:type="auto"/>
          </w:tcPr>
          <w:p w14:paraId="5E70EFEC"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design rehabilitation technologies to meet individual’s needs.</w:t>
            </w:r>
          </w:p>
        </w:tc>
        <w:tc>
          <w:tcPr>
            <w:tcW w:w="0" w:type="auto"/>
          </w:tcPr>
          <w:p w14:paraId="2DB11B0F"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design rehabilitation technologies to</w:t>
            </w:r>
          </w:p>
          <w:p w14:paraId="7E67DE9E"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meet individual’s needs</w:t>
            </w:r>
          </w:p>
        </w:tc>
        <w:tc>
          <w:tcPr>
            <w:tcW w:w="0" w:type="auto"/>
          </w:tcPr>
          <w:p w14:paraId="71D4613C"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Understands the impact of disability on people and society</w:t>
            </w:r>
          </w:p>
        </w:tc>
      </w:tr>
      <w:tr w:rsidR="00B44842" w:rsidRPr="00474665" w14:paraId="423D5777" w14:textId="77777777" w:rsidTr="0058095A">
        <w:tc>
          <w:tcPr>
            <w:tcW w:w="0" w:type="auto"/>
          </w:tcPr>
          <w:p w14:paraId="3F3B0AD6"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2</w:t>
            </w:r>
          </w:p>
        </w:tc>
        <w:tc>
          <w:tcPr>
            <w:tcW w:w="0" w:type="auto"/>
          </w:tcPr>
          <w:p w14:paraId="571B7C59"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 xml:space="preserve">Can design rehabilitation technologies to meet individual’s needs. </w:t>
            </w:r>
            <w:r w:rsidRPr="00B44842">
              <w:rPr>
                <w:rFonts w:ascii="Times New Roman" w:hAnsi="Times New Roman"/>
                <w:sz w:val="22"/>
                <w:szCs w:val="22"/>
                <w:lang w:val="en-GB"/>
              </w:rPr>
              <w:tab/>
            </w:r>
          </w:p>
        </w:tc>
        <w:tc>
          <w:tcPr>
            <w:tcW w:w="0" w:type="auto"/>
          </w:tcPr>
          <w:p w14:paraId="547E3C8B"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Takes into account physical, psychological, spiritual, and social well-being. Takes into account physical, psychological, spiritual, and social well-being.</w:t>
            </w:r>
          </w:p>
        </w:tc>
        <w:tc>
          <w:tcPr>
            <w:tcW w:w="0" w:type="auto"/>
          </w:tcPr>
          <w:p w14:paraId="09E59503"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bine knowledge from different specialisations.</w:t>
            </w:r>
          </w:p>
        </w:tc>
        <w:tc>
          <w:tcPr>
            <w:tcW w:w="0" w:type="auto"/>
          </w:tcPr>
          <w:p w14:paraId="479258E0"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bine knowledge from different specialisations</w:t>
            </w:r>
          </w:p>
        </w:tc>
        <w:tc>
          <w:tcPr>
            <w:tcW w:w="0" w:type="auto"/>
          </w:tcPr>
          <w:p w14:paraId="54685979"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use technology to improve health outcomes.</w:t>
            </w:r>
          </w:p>
        </w:tc>
      </w:tr>
      <w:tr w:rsidR="00B44842" w:rsidRPr="00474665" w14:paraId="5F59E04B" w14:textId="77777777" w:rsidTr="0058095A">
        <w:tc>
          <w:tcPr>
            <w:tcW w:w="0" w:type="auto"/>
          </w:tcPr>
          <w:p w14:paraId="46514845"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3</w:t>
            </w:r>
          </w:p>
        </w:tc>
        <w:tc>
          <w:tcPr>
            <w:tcW w:w="0" w:type="auto"/>
          </w:tcPr>
          <w:p w14:paraId="374E6951"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Understands the impact of disability on people and society</w:t>
            </w:r>
          </w:p>
        </w:tc>
        <w:tc>
          <w:tcPr>
            <w:tcW w:w="0" w:type="auto"/>
          </w:tcPr>
          <w:p w14:paraId="562B11A1"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create technologies to meet the needs of different patient populations</w:t>
            </w:r>
          </w:p>
        </w:tc>
        <w:tc>
          <w:tcPr>
            <w:tcW w:w="0" w:type="auto"/>
          </w:tcPr>
          <w:p w14:paraId="4D503916"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reate technologies to meet the needs of different patient populations</w:t>
            </w:r>
          </w:p>
        </w:tc>
        <w:tc>
          <w:tcPr>
            <w:tcW w:w="0" w:type="auto"/>
          </w:tcPr>
          <w:p w14:paraId="19AAD48A"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use research and theory to advance the use of rehabilitation technologies in clinical practice.</w:t>
            </w:r>
          </w:p>
        </w:tc>
        <w:tc>
          <w:tcPr>
            <w:tcW w:w="0" w:type="auto"/>
          </w:tcPr>
          <w:p w14:paraId="49A879EA"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Understands the specific role and responsibilities of a rehabilitation technologist.</w:t>
            </w:r>
          </w:p>
        </w:tc>
      </w:tr>
      <w:tr w:rsidR="00B44842" w:rsidRPr="00474665" w14:paraId="58418EBE" w14:textId="77777777" w:rsidTr="0058095A">
        <w:tc>
          <w:tcPr>
            <w:tcW w:w="0" w:type="auto"/>
          </w:tcPr>
          <w:p w14:paraId="15FE98BB"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4</w:t>
            </w:r>
          </w:p>
        </w:tc>
        <w:tc>
          <w:tcPr>
            <w:tcW w:w="0" w:type="auto"/>
          </w:tcPr>
          <w:p w14:paraId="6335FE98"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combine knowledge from different specialisations</w:t>
            </w:r>
          </w:p>
        </w:tc>
        <w:tc>
          <w:tcPr>
            <w:tcW w:w="0" w:type="auto"/>
          </w:tcPr>
          <w:p w14:paraId="2975040F"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design rehabilitation technologies to meet individual’s needs</w:t>
            </w:r>
          </w:p>
        </w:tc>
        <w:tc>
          <w:tcPr>
            <w:tcW w:w="0" w:type="auto"/>
          </w:tcPr>
          <w:p w14:paraId="09296A13"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use technology to improve health outcomes</w:t>
            </w:r>
          </w:p>
        </w:tc>
        <w:tc>
          <w:tcPr>
            <w:tcW w:w="0" w:type="auto"/>
          </w:tcPr>
          <w:p w14:paraId="14D71E57"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Understands the impact of disability on people and society</w:t>
            </w:r>
          </w:p>
        </w:tc>
        <w:tc>
          <w:tcPr>
            <w:tcW w:w="0" w:type="auto"/>
          </w:tcPr>
          <w:p w14:paraId="1BB3B55E"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 xml:space="preserve">Can design rehabilitation technologies to meet individual’s needs. </w:t>
            </w:r>
            <w:r w:rsidRPr="00B44842">
              <w:rPr>
                <w:rFonts w:ascii="Times New Roman" w:hAnsi="Times New Roman"/>
                <w:sz w:val="22"/>
                <w:szCs w:val="22"/>
                <w:lang w:val="en-GB"/>
              </w:rPr>
              <w:tab/>
            </w:r>
          </w:p>
        </w:tc>
      </w:tr>
      <w:tr w:rsidR="00B44842" w:rsidRPr="00474665" w14:paraId="09CF51EF" w14:textId="77777777" w:rsidTr="0058095A">
        <w:tc>
          <w:tcPr>
            <w:tcW w:w="0" w:type="auto"/>
          </w:tcPr>
          <w:p w14:paraId="660E06AF"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5</w:t>
            </w:r>
          </w:p>
        </w:tc>
        <w:tc>
          <w:tcPr>
            <w:tcW w:w="0" w:type="auto"/>
          </w:tcPr>
          <w:p w14:paraId="4323447C" w14:textId="77777777" w:rsidR="00B44842" w:rsidRPr="00B44842" w:rsidRDefault="00B44842" w:rsidP="0058095A">
            <w:pPr>
              <w:rPr>
                <w:rFonts w:ascii="Times New Roman" w:eastAsia="Helvetica" w:hAnsi="Times New Roman"/>
                <w:sz w:val="22"/>
                <w:szCs w:val="22"/>
                <w:lang w:val="en-GB"/>
              </w:rPr>
            </w:pPr>
            <w:r w:rsidRPr="00B44842">
              <w:rPr>
                <w:rFonts w:ascii="Times New Roman" w:eastAsia="Helvetica" w:hAnsi="Times New Roman"/>
                <w:sz w:val="22"/>
                <w:szCs w:val="22"/>
                <w:lang w:val="en-GB"/>
              </w:rPr>
              <w:t>health professionals pathway:</w:t>
            </w:r>
          </w:p>
          <w:p w14:paraId="3B072BE1" w14:textId="77777777" w:rsidR="00B44842" w:rsidRPr="00B44842" w:rsidRDefault="00B44842" w:rsidP="0058095A">
            <w:pPr>
              <w:rPr>
                <w:rFonts w:ascii="Times New Roman" w:eastAsia="Helvetica" w:hAnsi="Times New Roman"/>
                <w:sz w:val="22"/>
                <w:szCs w:val="22"/>
                <w:lang w:val="en-GB"/>
              </w:rPr>
            </w:pPr>
            <w:r w:rsidRPr="00B44842">
              <w:rPr>
                <w:rFonts w:ascii="Times New Roman" w:eastAsia="Helvetica" w:hAnsi="Times New Roman"/>
                <w:sz w:val="22"/>
                <w:szCs w:val="22"/>
                <w:lang w:val="en-GB"/>
              </w:rPr>
              <w:t>Can collaborate with engineers and scientists.</w:t>
            </w:r>
          </w:p>
        </w:tc>
        <w:tc>
          <w:tcPr>
            <w:tcW w:w="0" w:type="auto"/>
          </w:tcPr>
          <w:p w14:paraId="1D2B209F"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Is able to conduct a health and safety risk assessment of rehabilitation technologies.</w:t>
            </w:r>
          </w:p>
        </w:tc>
        <w:tc>
          <w:tcPr>
            <w:tcW w:w="0" w:type="auto"/>
          </w:tcPr>
          <w:p w14:paraId="1A8F2AFD"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Understands the impact of disability on people and society</w:t>
            </w:r>
          </w:p>
        </w:tc>
        <w:tc>
          <w:tcPr>
            <w:tcW w:w="0" w:type="auto"/>
          </w:tcPr>
          <w:p w14:paraId="0170DA5F"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use technology to improve health outcomes</w:t>
            </w:r>
          </w:p>
        </w:tc>
        <w:tc>
          <w:tcPr>
            <w:tcW w:w="0" w:type="auto"/>
          </w:tcPr>
          <w:p w14:paraId="6176134D"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 xml:space="preserve">Can use research and theory to advance the use of rehabilitation </w:t>
            </w:r>
            <w:r w:rsidRPr="00B44842">
              <w:rPr>
                <w:rFonts w:ascii="Times New Roman" w:hAnsi="Times New Roman"/>
                <w:sz w:val="22"/>
                <w:szCs w:val="22"/>
                <w:lang w:val="en-GB"/>
              </w:rPr>
              <w:lastRenderedPageBreak/>
              <w:t>technologies in clinical practice.</w:t>
            </w:r>
          </w:p>
        </w:tc>
      </w:tr>
      <w:tr w:rsidR="00B44842" w:rsidRPr="00474665" w14:paraId="48E05B2A" w14:textId="77777777" w:rsidTr="0058095A">
        <w:tc>
          <w:tcPr>
            <w:tcW w:w="0" w:type="auto"/>
          </w:tcPr>
          <w:p w14:paraId="7186FE69"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lastRenderedPageBreak/>
              <w:t>Generic Rankings</w:t>
            </w:r>
          </w:p>
        </w:tc>
        <w:tc>
          <w:tcPr>
            <w:tcW w:w="0" w:type="auto"/>
          </w:tcPr>
          <w:p w14:paraId="62DAF203" w14:textId="77777777" w:rsidR="00B44842" w:rsidRPr="00B44842" w:rsidRDefault="00B44842" w:rsidP="0058095A">
            <w:pPr>
              <w:rPr>
                <w:rFonts w:ascii="Times New Roman" w:eastAsia="Helvetica" w:hAnsi="Times New Roman"/>
                <w:sz w:val="22"/>
                <w:szCs w:val="22"/>
              </w:rPr>
            </w:pPr>
          </w:p>
        </w:tc>
        <w:tc>
          <w:tcPr>
            <w:tcW w:w="0" w:type="auto"/>
          </w:tcPr>
          <w:p w14:paraId="04833E47" w14:textId="77777777" w:rsidR="00B44842" w:rsidRPr="00B44842" w:rsidRDefault="00B44842" w:rsidP="0058095A">
            <w:pPr>
              <w:rPr>
                <w:rFonts w:ascii="Times New Roman" w:hAnsi="Times New Roman"/>
                <w:sz w:val="22"/>
                <w:szCs w:val="22"/>
              </w:rPr>
            </w:pPr>
          </w:p>
        </w:tc>
        <w:tc>
          <w:tcPr>
            <w:tcW w:w="0" w:type="auto"/>
          </w:tcPr>
          <w:p w14:paraId="39F8CD76" w14:textId="77777777" w:rsidR="00B44842" w:rsidRPr="00B44842" w:rsidRDefault="00B44842" w:rsidP="0058095A">
            <w:pPr>
              <w:rPr>
                <w:rFonts w:ascii="Times New Roman" w:hAnsi="Times New Roman"/>
                <w:sz w:val="22"/>
                <w:szCs w:val="22"/>
              </w:rPr>
            </w:pPr>
          </w:p>
        </w:tc>
        <w:tc>
          <w:tcPr>
            <w:tcW w:w="0" w:type="auto"/>
          </w:tcPr>
          <w:p w14:paraId="18EEED07" w14:textId="77777777" w:rsidR="00B44842" w:rsidRPr="00B44842" w:rsidRDefault="00B44842" w:rsidP="0058095A">
            <w:pPr>
              <w:rPr>
                <w:rFonts w:ascii="Times New Roman" w:hAnsi="Times New Roman"/>
                <w:sz w:val="22"/>
                <w:szCs w:val="22"/>
              </w:rPr>
            </w:pPr>
          </w:p>
        </w:tc>
        <w:tc>
          <w:tcPr>
            <w:tcW w:w="0" w:type="auto"/>
          </w:tcPr>
          <w:p w14:paraId="2107F21F" w14:textId="77777777" w:rsidR="00B44842" w:rsidRPr="00B44842" w:rsidRDefault="00B44842" w:rsidP="0058095A">
            <w:pPr>
              <w:rPr>
                <w:rFonts w:ascii="Times New Roman" w:hAnsi="Times New Roman"/>
                <w:sz w:val="22"/>
                <w:szCs w:val="22"/>
              </w:rPr>
            </w:pPr>
          </w:p>
        </w:tc>
      </w:tr>
      <w:tr w:rsidR="00B44842" w:rsidRPr="00474665" w14:paraId="42642ED7" w14:textId="77777777" w:rsidTr="0058095A">
        <w:tc>
          <w:tcPr>
            <w:tcW w:w="0" w:type="auto"/>
          </w:tcPr>
          <w:p w14:paraId="6216342C"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1</w:t>
            </w:r>
          </w:p>
        </w:tc>
        <w:tc>
          <w:tcPr>
            <w:tcW w:w="0" w:type="auto"/>
          </w:tcPr>
          <w:p w14:paraId="08DC54A1"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problem solve, make decisions and adapt to change</w:t>
            </w:r>
          </w:p>
        </w:tc>
        <w:tc>
          <w:tcPr>
            <w:tcW w:w="0" w:type="auto"/>
          </w:tcPr>
          <w:p w14:paraId="07A75366"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with experts from different professions</w:t>
            </w:r>
          </w:p>
        </w:tc>
        <w:tc>
          <w:tcPr>
            <w:tcW w:w="0" w:type="auto"/>
          </w:tcPr>
          <w:p w14:paraId="3937184B"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problem solve, make decisions and adapt to change</w:t>
            </w:r>
          </w:p>
        </w:tc>
        <w:tc>
          <w:tcPr>
            <w:tcW w:w="0" w:type="auto"/>
          </w:tcPr>
          <w:p w14:paraId="11ABBD7B"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municate effectively</w:t>
            </w:r>
          </w:p>
        </w:tc>
        <w:tc>
          <w:tcPr>
            <w:tcW w:w="0" w:type="auto"/>
          </w:tcPr>
          <w:p w14:paraId="0490CF0F"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problem solve, make decisions and adapt to change</w:t>
            </w:r>
          </w:p>
        </w:tc>
      </w:tr>
      <w:tr w:rsidR="00B44842" w:rsidRPr="00474665" w14:paraId="03A4CEB3" w14:textId="77777777" w:rsidTr="0058095A">
        <w:tc>
          <w:tcPr>
            <w:tcW w:w="0" w:type="auto"/>
          </w:tcPr>
          <w:p w14:paraId="1865D762"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2</w:t>
            </w:r>
          </w:p>
        </w:tc>
        <w:tc>
          <w:tcPr>
            <w:tcW w:w="0" w:type="auto"/>
          </w:tcPr>
          <w:p w14:paraId="160485F3" w14:textId="77777777" w:rsidR="00B44842" w:rsidRPr="00B44842" w:rsidRDefault="00B44842" w:rsidP="0058095A">
            <w:pPr>
              <w:rPr>
                <w:rFonts w:ascii="Times New Roman" w:eastAsia="Helvetica" w:hAnsi="Times New Roman"/>
                <w:sz w:val="22"/>
                <w:szCs w:val="22"/>
              </w:rPr>
            </w:pPr>
            <w:r w:rsidRPr="00B44842">
              <w:rPr>
                <w:rFonts w:ascii="Times New Roman" w:hAnsi="Times New Roman"/>
                <w:sz w:val="22"/>
                <w:szCs w:val="22"/>
                <w:lang w:val="en-GB"/>
              </w:rPr>
              <w:t>Can communicate effectively</w:t>
            </w:r>
          </w:p>
        </w:tc>
        <w:tc>
          <w:tcPr>
            <w:tcW w:w="0" w:type="auto"/>
          </w:tcPr>
          <w:p w14:paraId="4693695C"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safely, effectively, and ethically</w:t>
            </w:r>
          </w:p>
        </w:tc>
        <w:tc>
          <w:tcPr>
            <w:tcW w:w="0" w:type="auto"/>
          </w:tcPr>
          <w:p w14:paraId="203DBD19"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with experts from different professions</w:t>
            </w:r>
          </w:p>
        </w:tc>
        <w:tc>
          <w:tcPr>
            <w:tcW w:w="0" w:type="auto"/>
          </w:tcPr>
          <w:p w14:paraId="7B8C3747"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with experts from different professions.</w:t>
            </w:r>
          </w:p>
        </w:tc>
        <w:tc>
          <w:tcPr>
            <w:tcW w:w="0" w:type="auto"/>
          </w:tcPr>
          <w:p w14:paraId="4D319EC5"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safely, effectively, and ethically</w:t>
            </w:r>
          </w:p>
        </w:tc>
      </w:tr>
      <w:tr w:rsidR="00B44842" w:rsidRPr="00474665" w14:paraId="36F73967" w14:textId="77777777" w:rsidTr="0058095A">
        <w:tc>
          <w:tcPr>
            <w:tcW w:w="0" w:type="auto"/>
          </w:tcPr>
          <w:p w14:paraId="649A686A"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3</w:t>
            </w:r>
          </w:p>
        </w:tc>
        <w:tc>
          <w:tcPr>
            <w:tcW w:w="0" w:type="auto"/>
          </w:tcPr>
          <w:p w14:paraId="12A49DFA"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work with experts from different professions</w:t>
            </w:r>
          </w:p>
        </w:tc>
        <w:tc>
          <w:tcPr>
            <w:tcW w:w="0" w:type="auto"/>
          </w:tcPr>
          <w:p w14:paraId="504D2FC6"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within relevant codes of conduct to achieve a high standard.</w:t>
            </w:r>
          </w:p>
        </w:tc>
        <w:tc>
          <w:tcPr>
            <w:tcW w:w="0" w:type="auto"/>
          </w:tcPr>
          <w:p w14:paraId="3C2EA25C"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municate effectively</w:t>
            </w:r>
          </w:p>
        </w:tc>
        <w:tc>
          <w:tcPr>
            <w:tcW w:w="0" w:type="auto"/>
          </w:tcPr>
          <w:p w14:paraId="64177EAF"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problem solve, make decisions and adapt to change</w:t>
            </w:r>
          </w:p>
        </w:tc>
        <w:tc>
          <w:tcPr>
            <w:tcW w:w="0" w:type="auto"/>
          </w:tcPr>
          <w:p w14:paraId="7463E28D"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municate effectively.</w:t>
            </w:r>
          </w:p>
        </w:tc>
      </w:tr>
      <w:tr w:rsidR="00B44842" w:rsidRPr="00474665" w14:paraId="6867736C" w14:textId="77777777" w:rsidTr="0058095A">
        <w:tc>
          <w:tcPr>
            <w:tcW w:w="0" w:type="auto"/>
          </w:tcPr>
          <w:p w14:paraId="4561F9C3"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4</w:t>
            </w:r>
          </w:p>
        </w:tc>
        <w:tc>
          <w:tcPr>
            <w:tcW w:w="0" w:type="auto"/>
          </w:tcPr>
          <w:p w14:paraId="5AB78368"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learn from experience to improve the use of advanced rehabilitation technology in healthcare</w:t>
            </w:r>
          </w:p>
        </w:tc>
        <w:tc>
          <w:tcPr>
            <w:tcW w:w="0" w:type="auto"/>
          </w:tcPr>
          <w:p w14:paraId="4D391741"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communicate effectively</w:t>
            </w:r>
          </w:p>
        </w:tc>
        <w:tc>
          <w:tcPr>
            <w:tcW w:w="0" w:type="auto"/>
          </w:tcPr>
          <w:p w14:paraId="223DF6BA"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safely, effectively, and ethically</w:t>
            </w:r>
          </w:p>
        </w:tc>
        <w:tc>
          <w:tcPr>
            <w:tcW w:w="0" w:type="auto"/>
          </w:tcPr>
          <w:p w14:paraId="3E2EF671"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safely, effectively, and ethically</w:t>
            </w:r>
          </w:p>
        </w:tc>
        <w:tc>
          <w:tcPr>
            <w:tcW w:w="0" w:type="auto"/>
          </w:tcPr>
          <w:p w14:paraId="2AB121B9"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work with experts from different professions.</w:t>
            </w:r>
          </w:p>
        </w:tc>
      </w:tr>
      <w:tr w:rsidR="00B44842" w:rsidRPr="00474665" w14:paraId="57174A3E" w14:textId="77777777" w:rsidTr="0058095A">
        <w:tc>
          <w:tcPr>
            <w:tcW w:w="0" w:type="auto"/>
          </w:tcPr>
          <w:p w14:paraId="63C3DF6F" w14:textId="77777777" w:rsidR="00B44842" w:rsidRPr="00B44842" w:rsidRDefault="00B44842" w:rsidP="0058095A">
            <w:pPr>
              <w:rPr>
                <w:rFonts w:ascii="Times New Roman" w:eastAsia="Helvetica" w:hAnsi="Times New Roman"/>
                <w:sz w:val="22"/>
                <w:szCs w:val="22"/>
              </w:rPr>
            </w:pPr>
            <w:r w:rsidRPr="00B44842">
              <w:rPr>
                <w:rFonts w:ascii="Times New Roman" w:eastAsia="Helvetica" w:hAnsi="Times New Roman"/>
                <w:sz w:val="22"/>
                <w:szCs w:val="22"/>
              </w:rPr>
              <w:t>5</w:t>
            </w:r>
          </w:p>
        </w:tc>
        <w:tc>
          <w:tcPr>
            <w:tcW w:w="0" w:type="auto"/>
          </w:tcPr>
          <w:p w14:paraId="6C5F800F" w14:textId="77777777" w:rsidR="00B44842" w:rsidRPr="00B44842" w:rsidRDefault="00B44842" w:rsidP="0058095A">
            <w:pPr>
              <w:rPr>
                <w:rFonts w:ascii="Times New Roman" w:eastAsia="Helvetica" w:hAnsi="Times New Roman"/>
                <w:sz w:val="22"/>
                <w:szCs w:val="22"/>
                <w:lang w:val="en-GB"/>
              </w:rPr>
            </w:pPr>
            <w:r w:rsidRPr="00B44842">
              <w:rPr>
                <w:rFonts w:ascii="Times New Roman" w:hAnsi="Times New Roman"/>
                <w:sz w:val="22"/>
                <w:szCs w:val="22"/>
                <w:lang w:val="en-GB"/>
              </w:rPr>
              <w:t>Can work safely, effectively, and ethically.</w:t>
            </w:r>
          </w:p>
        </w:tc>
        <w:tc>
          <w:tcPr>
            <w:tcW w:w="0" w:type="auto"/>
          </w:tcPr>
          <w:p w14:paraId="26C0BE61"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learn from experience for their own and their profession’s development</w:t>
            </w:r>
          </w:p>
        </w:tc>
        <w:tc>
          <w:tcPr>
            <w:tcW w:w="0" w:type="auto"/>
          </w:tcPr>
          <w:p w14:paraId="4B545DB0"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learn from experience to improve the use of advanced rehabilitation technology in healthcare</w:t>
            </w:r>
          </w:p>
        </w:tc>
        <w:tc>
          <w:tcPr>
            <w:tcW w:w="0" w:type="auto"/>
          </w:tcPr>
          <w:p w14:paraId="7E9B0997"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learn from experience to improve the use of advanced rehabilitation technology in healthcare</w:t>
            </w:r>
          </w:p>
        </w:tc>
        <w:tc>
          <w:tcPr>
            <w:tcW w:w="0" w:type="auto"/>
          </w:tcPr>
          <w:p w14:paraId="1CCBF233" w14:textId="77777777" w:rsidR="00B44842" w:rsidRPr="00B44842" w:rsidRDefault="00B44842" w:rsidP="0058095A">
            <w:pPr>
              <w:rPr>
                <w:rFonts w:ascii="Times New Roman" w:hAnsi="Times New Roman"/>
                <w:sz w:val="22"/>
                <w:szCs w:val="22"/>
                <w:lang w:val="en-GB"/>
              </w:rPr>
            </w:pPr>
            <w:r w:rsidRPr="00B44842">
              <w:rPr>
                <w:rFonts w:ascii="Times New Roman" w:hAnsi="Times New Roman"/>
                <w:sz w:val="22"/>
                <w:szCs w:val="22"/>
                <w:lang w:val="en-GB"/>
              </w:rPr>
              <w:t>Can learn from experience to improve the use of advanced rehabilitation technology in healthcare</w:t>
            </w:r>
          </w:p>
        </w:tc>
      </w:tr>
    </w:tbl>
    <w:p w14:paraId="338823CF" w14:textId="77777777" w:rsidR="00B44842" w:rsidRPr="00474665" w:rsidRDefault="00B44842" w:rsidP="00B44842">
      <w:pPr>
        <w:rPr>
          <w:rFonts w:ascii="Times New Roman" w:eastAsia="Helvetica" w:hAnsi="Times New Roman"/>
        </w:rPr>
      </w:pPr>
    </w:p>
    <w:p w14:paraId="12CFC3ED" w14:textId="77777777" w:rsidR="00B44842" w:rsidRDefault="00B44842" w:rsidP="00B44842">
      <w:pPr>
        <w:rPr>
          <w:rStyle w:val="A6"/>
          <w:rFonts w:ascii="Times New Roman" w:hAnsi="Times New Roman"/>
        </w:rPr>
      </w:pPr>
      <w:r>
        <w:rPr>
          <w:rStyle w:val="A6"/>
          <w:rFonts w:ascii="Times New Roman" w:hAnsi="Times New Roman"/>
        </w:rPr>
        <w:br w:type="page"/>
      </w:r>
    </w:p>
    <w:p w14:paraId="479C231B" w14:textId="77777777" w:rsidR="00B44842" w:rsidRDefault="00B44842" w:rsidP="00B44842">
      <w:pPr>
        <w:rPr>
          <w:rStyle w:val="A6"/>
          <w:rFonts w:ascii="Times New Roman" w:hAnsi="Times New Roman"/>
        </w:rPr>
      </w:pPr>
    </w:p>
    <w:p w14:paraId="4BFB8BA3" w14:textId="04369899" w:rsidR="00B44842" w:rsidRPr="00474665" w:rsidRDefault="00B44842" w:rsidP="00B44842">
      <w:pPr>
        <w:rPr>
          <w:rFonts w:ascii="Times New Roman" w:hAnsi="Times New Roman"/>
        </w:rPr>
      </w:pPr>
      <w:r w:rsidRPr="00474665">
        <w:rPr>
          <w:rFonts w:ascii="Times New Roman" w:hAnsi="Times New Roman"/>
        </w:rPr>
        <w:t>Table 4</w:t>
      </w:r>
      <w:r>
        <w:rPr>
          <w:rFonts w:ascii="Times New Roman" w:hAnsi="Times New Roman"/>
        </w:rPr>
        <w:t>)</w:t>
      </w:r>
      <w:r w:rsidRPr="00474665">
        <w:rPr>
          <w:rFonts w:ascii="Times New Roman" w:hAnsi="Times New Roman"/>
        </w:rPr>
        <w:t xml:space="preserve"> Correlation between groups for subject specific and generic competencies</w:t>
      </w:r>
    </w:p>
    <w:tbl>
      <w:tblPr>
        <w:tblStyle w:val="TableGrid1"/>
        <w:tblW w:w="0" w:type="auto"/>
        <w:tblInd w:w="-95" w:type="dxa"/>
        <w:tblBorders>
          <w:insideH w:val="none" w:sz="0" w:space="0" w:color="auto"/>
          <w:insideV w:val="none" w:sz="0" w:space="0" w:color="auto"/>
        </w:tblBorders>
        <w:tblLook w:val="04A0" w:firstRow="1" w:lastRow="0" w:firstColumn="1" w:lastColumn="0" w:noHBand="0" w:noVBand="1"/>
      </w:tblPr>
      <w:tblGrid>
        <w:gridCol w:w="1549"/>
        <w:gridCol w:w="1323"/>
        <w:gridCol w:w="1323"/>
        <w:gridCol w:w="1110"/>
        <w:gridCol w:w="1243"/>
        <w:gridCol w:w="1043"/>
        <w:gridCol w:w="1323"/>
        <w:gridCol w:w="1323"/>
        <w:gridCol w:w="1110"/>
        <w:gridCol w:w="1243"/>
        <w:gridCol w:w="1043"/>
      </w:tblGrid>
      <w:tr w:rsidR="00B44842" w:rsidRPr="00331E46" w14:paraId="7BE70375" w14:textId="77777777" w:rsidTr="0058095A">
        <w:trPr>
          <w:trHeight w:hRule="exact" w:val="227"/>
        </w:trPr>
        <w:tc>
          <w:tcPr>
            <w:tcW w:w="0" w:type="auto"/>
            <w:tcBorders>
              <w:top w:val="single" w:sz="4" w:space="0" w:color="auto"/>
              <w:bottom w:val="nil"/>
              <w:right w:val="single" w:sz="4" w:space="0" w:color="auto"/>
            </w:tcBorders>
          </w:tcPr>
          <w:p w14:paraId="0C28DB56" w14:textId="77777777" w:rsidR="00B44842" w:rsidRPr="00A81A34" w:rsidRDefault="00B44842" w:rsidP="0058095A">
            <w:pPr>
              <w:rPr>
                <w:rFonts w:ascii="Times New Roman" w:hAnsi="Times New Roman" w:cs="Times New Roman"/>
                <w:sz w:val="24"/>
                <w:szCs w:val="24"/>
                <w:lang w:val="en-GB"/>
              </w:rPr>
            </w:pPr>
          </w:p>
        </w:tc>
        <w:tc>
          <w:tcPr>
            <w:tcW w:w="0" w:type="auto"/>
            <w:gridSpan w:val="5"/>
            <w:tcBorders>
              <w:top w:val="single" w:sz="4" w:space="0" w:color="auto"/>
              <w:left w:val="single" w:sz="4" w:space="0" w:color="auto"/>
              <w:bottom w:val="nil"/>
              <w:right w:val="single" w:sz="4" w:space="0" w:color="auto"/>
            </w:tcBorders>
          </w:tcPr>
          <w:p w14:paraId="16733408" w14:textId="77777777" w:rsidR="00B44842" w:rsidRPr="00A81A34" w:rsidRDefault="00B44842" w:rsidP="0058095A">
            <w:pPr>
              <w:jc w:val="center"/>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Subject</w:t>
            </w:r>
            <w:proofErr w:type="spellEnd"/>
            <w:r w:rsidRPr="00A81A34">
              <w:rPr>
                <w:rFonts w:ascii="Times New Roman" w:hAnsi="Times New Roman" w:cs="Times New Roman"/>
                <w:b/>
                <w:bCs/>
                <w:sz w:val="24"/>
                <w:szCs w:val="24"/>
              </w:rPr>
              <w:t xml:space="preserve"> </w:t>
            </w:r>
            <w:proofErr w:type="spellStart"/>
            <w:r w:rsidRPr="00A81A34">
              <w:rPr>
                <w:rFonts w:ascii="Times New Roman" w:hAnsi="Times New Roman" w:cs="Times New Roman"/>
                <w:b/>
                <w:bCs/>
                <w:sz w:val="24"/>
                <w:szCs w:val="24"/>
              </w:rPr>
              <w:t>specific</w:t>
            </w:r>
            <w:proofErr w:type="spellEnd"/>
          </w:p>
        </w:tc>
        <w:tc>
          <w:tcPr>
            <w:tcW w:w="0" w:type="auto"/>
            <w:gridSpan w:val="5"/>
            <w:tcBorders>
              <w:top w:val="single" w:sz="4" w:space="0" w:color="auto"/>
              <w:left w:val="single" w:sz="4" w:space="0" w:color="auto"/>
              <w:bottom w:val="nil"/>
            </w:tcBorders>
          </w:tcPr>
          <w:p w14:paraId="5C9FDCD0" w14:textId="77777777" w:rsidR="00B44842" w:rsidRPr="00A81A34" w:rsidRDefault="00B44842" w:rsidP="0058095A">
            <w:pPr>
              <w:jc w:val="center"/>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Generic</w:t>
            </w:r>
            <w:proofErr w:type="spellEnd"/>
          </w:p>
        </w:tc>
      </w:tr>
      <w:tr w:rsidR="00B44842" w:rsidRPr="00331E46" w14:paraId="21D789A7" w14:textId="77777777" w:rsidTr="0058095A">
        <w:trPr>
          <w:trHeight w:hRule="exact" w:val="227"/>
        </w:trPr>
        <w:tc>
          <w:tcPr>
            <w:tcW w:w="0" w:type="auto"/>
            <w:tcBorders>
              <w:top w:val="nil"/>
              <w:bottom w:val="single" w:sz="4" w:space="0" w:color="auto"/>
              <w:right w:val="single" w:sz="4" w:space="0" w:color="auto"/>
            </w:tcBorders>
          </w:tcPr>
          <w:p w14:paraId="687C8EEC"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nil"/>
              <w:left w:val="single" w:sz="4" w:space="0" w:color="auto"/>
              <w:bottom w:val="single" w:sz="4" w:space="0" w:color="auto"/>
            </w:tcBorders>
          </w:tcPr>
          <w:p w14:paraId="0D83D179"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Academics</w:t>
            </w:r>
            <w:proofErr w:type="spellEnd"/>
          </w:p>
        </w:tc>
        <w:tc>
          <w:tcPr>
            <w:tcW w:w="0" w:type="auto"/>
            <w:tcBorders>
              <w:top w:val="nil"/>
              <w:bottom w:val="single" w:sz="4" w:space="0" w:color="auto"/>
            </w:tcBorders>
          </w:tcPr>
          <w:p w14:paraId="1507CB5A"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Employers</w:t>
            </w:r>
            <w:proofErr w:type="spellEnd"/>
          </w:p>
        </w:tc>
        <w:tc>
          <w:tcPr>
            <w:tcW w:w="0" w:type="auto"/>
            <w:tcBorders>
              <w:top w:val="nil"/>
              <w:bottom w:val="single" w:sz="4" w:space="0" w:color="auto"/>
            </w:tcBorders>
          </w:tcPr>
          <w:p w14:paraId="6710FE9B"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Students</w:t>
            </w:r>
            <w:proofErr w:type="spellEnd"/>
          </w:p>
        </w:tc>
        <w:tc>
          <w:tcPr>
            <w:tcW w:w="0" w:type="auto"/>
            <w:tcBorders>
              <w:top w:val="nil"/>
              <w:bottom w:val="single" w:sz="4" w:space="0" w:color="auto"/>
            </w:tcBorders>
          </w:tcPr>
          <w:p w14:paraId="12046205"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Clinicians</w:t>
            </w:r>
            <w:proofErr w:type="spellEnd"/>
          </w:p>
        </w:tc>
        <w:tc>
          <w:tcPr>
            <w:tcW w:w="0" w:type="auto"/>
            <w:tcBorders>
              <w:top w:val="nil"/>
              <w:bottom w:val="single" w:sz="4" w:space="0" w:color="auto"/>
              <w:right w:val="single" w:sz="4" w:space="0" w:color="auto"/>
            </w:tcBorders>
          </w:tcPr>
          <w:p w14:paraId="4D3107E6"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Patients</w:t>
            </w:r>
            <w:proofErr w:type="spellEnd"/>
          </w:p>
        </w:tc>
        <w:tc>
          <w:tcPr>
            <w:tcW w:w="0" w:type="auto"/>
            <w:tcBorders>
              <w:top w:val="nil"/>
              <w:left w:val="single" w:sz="4" w:space="0" w:color="auto"/>
              <w:bottom w:val="single" w:sz="4" w:space="0" w:color="auto"/>
            </w:tcBorders>
          </w:tcPr>
          <w:p w14:paraId="6D08D13A"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Academics</w:t>
            </w:r>
            <w:proofErr w:type="spellEnd"/>
          </w:p>
        </w:tc>
        <w:tc>
          <w:tcPr>
            <w:tcW w:w="0" w:type="auto"/>
            <w:tcBorders>
              <w:top w:val="nil"/>
              <w:bottom w:val="single" w:sz="4" w:space="0" w:color="auto"/>
            </w:tcBorders>
          </w:tcPr>
          <w:p w14:paraId="064F93A3"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Employers</w:t>
            </w:r>
            <w:proofErr w:type="spellEnd"/>
          </w:p>
        </w:tc>
        <w:tc>
          <w:tcPr>
            <w:tcW w:w="0" w:type="auto"/>
            <w:tcBorders>
              <w:top w:val="nil"/>
              <w:bottom w:val="single" w:sz="4" w:space="0" w:color="auto"/>
            </w:tcBorders>
          </w:tcPr>
          <w:p w14:paraId="35DF878B"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Students</w:t>
            </w:r>
            <w:proofErr w:type="spellEnd"/>
          </w:p>
        </w:tc>
        <w:tc>
          <w:tcPr>
            <w:tcW w:w="0" w:type="auto"/>
            <w:tcBorders>
              <w:top w:val="nil"/>
              <w:bottom w:val="single" w:sz="4" w:space="0" w:color="auto"/>
            </w:tcBorders>
          </w:tcPr>
          <w:p w14:paraId="5B5FA33B"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Clinicians</w:t>
            </w:r>
            <w:proofErr w:type="spellEnd"/>
          </w:p>
        </w:tc>
        <w:tc>
          <w:tcPr>
            <w:tcW w:w="0" w:type="auto"/>
            <w:tcBorders>
              <w:top w:val="nil"/>
              <w:bottom w:val="single" w:sz="4" w:space="0" w:color="auto"/>
            </w:tcBorders>
          </w:tcPr>
          <w:p w14:paraId="7F05F010"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Patients</w:t>
            </w:r>
            <w:proofErr w:type="spellEnd"/>
          </w:p>
        </w:tc>
      </w:tr>
      <w:tr w:rsidR="00B44842" w:rsidRPr="00331E46" w14:paraId="553F55E9" w14:textId="77777777" w:rsidTr="0058095A">
        <w:trPr>
          <w:trHeight w:hRule="exact" w:val="227"/>
        </w:trPr>
        <w:tc>
          <w:tcPr>
            <w:tcW w:w="0" w:type="auto"/>
            <w:tcBorders>
              <w:top w:val="single" w:sz="4" w:space="0" w:color="auto"/>
              <w:right w:val="single" w:sz="4" w:space="0" w:color="auto"/>
            </w:tcBorders>
          </w:tcPr>
          <w:p w14:paraId="64C89E9D"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Importance</w:t>
            </w:r>
            <w:proofErr w:type="spellEnd"/>
          </w:p>
        </w:tc>
        <w:tc>
          <w:tcPr>
            <w:tcW w:w="0" w:type="auto"/>
            <w:tcBorders>
              <w:top w:val="single" w:sz="4" w:space="0" w:color="auto"/>
              <w:left w:val="single" w:sz="4" w:space="0" w:color="auto"/>
            </w:tcBorders>
          </w:tcPr>
          <w:p w14:paraId="7F79C9CB"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7E3F6C00"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621F348F"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623035D4"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right w:val="single" w:sz="4" w:space="0" w:color="auto"/>
            </w:tcBorders>
          </w:tcPr>
          <w:p w14:paraId="6E8DE4B9"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left w:val="single" w:sz="4" w:space="0" w:color="auto"/>
            </w:tcBorders>
          </w:tcPr>
          <w:p w14:paraId="548C7DD3"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2CC3E1CB"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71B9EFED"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0536465F" w14:textId="77777777" w:rsidR="00B44842" w:rsidRPr="00A81A34" w:rsidRDefault="00B44842" w:rsidP="0058095A">
            <w:pPr>
              <w:pStyle w:val="NoSpacing"/>
              <w:rPr>
                <w:rFonts w:ascii="Times New Roman" w:hAnsi="Times New Roman" w:cs="Times New Roman"/>
                <w:b/>
                <w:bCs/>
                <w:sz w:val="24"/>
                <w:szCs w:val="24"/>
              </w:rPr>
            </w:pPr>
          </w:p>
        </w:tc>
        <w:tc>
          <w:tcPr>
            <w:tcW w:w="0" w:type="auto"/>
            <w:tcBorders>
              <w:top w:val="single" w:sz="4" w:space="0" w:color="auto"/>
            </w:tcBorders>
          </w:tcPr>
          <w:p w14:paraId="0E3653F3" w14:textId="77777777" w:rsidR="00B44842" w:rsidRPr="00A81A34" w:rsidRDefault="00B44842" w:rsidP="0058095A">
            <w:pPr>
              <w:pStyle w:val="NoSpacing"/>
              <w:rPr>
                <w:rFonts w:ascii="Times New Roman" w:hAnsi="Times New Roman" w:cs="Times New Roman"/>
                <w:b/>
                <w:bCs/>
                <w:sz w:val="24"/>
                <w:szCs w:val="24"/>
              </w:rPr>
            </w:pPr>
          </w:p>
        </w:tc>
      </w:tr>
      <w:tr w:rsidR="00B44842" w:rsidRPr="00331E46" w14:paraId="63010D68" w14:textId="77777777" w:rsidTr="0058095A">
        <w:trPr>
          <w:trHeight w:hRule="exact" w:val="227"/>
        </w:trPr>
        <w:tc>
          <w:tcPr>
            <w:tcW w:w="0" w:type="auto"/>
            <w:tcBorders>
              <w:right w:val="single" w:sz="4" w:space="0" w:color="auto"/>
            </w:tcBorders>
          </w:tcPr>
          <w:p w14:paraId="79CFB42B"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Academics</w:t>
            </w:r>
            <w:proofErr w:type="spellEnd"/>
          </w:p>
        </w:tc>
        <w:tc>
          <w:tcPr>
            <w:tcW w:w="0" w:type="auto"/>
            <w:tcBorders>
              <w:left w:val="single" w:sz="4" w:space="0" w:color="auto"/>
            </w:tcBorders>
          </w:tcPr>
          <w:p w14:paraId="303FBE5F"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187719F5" w14:textId="77777777" w:rsidR="00B44842" w:rsidRPr="00A81A34" w:rsidRDefault="00B44842" w:rsidP="0058095A">
            <w:pPr>
              <w:rPr>
                <w:rFonts w:ascii="Times New Roman" w:hAnsi="Times New Roman" w:cs="Times New Roman"/>
                <w:sz w:val="24"/>
                <w:szCs w:val="24"/>
              </w:rPr>
            </w:pPr>
          </w:p>
        </w:tc>
        <w:tc>
          <w:tcPr>
            <w:tcW w:w="0" w:type="auto"/>
          </w:tcPr>
          <w:p w14:paraId="2C2B7E82" w14:textId="77777777" w:rsidR="00B44842" w:rsidRPr="00A81A34" w:rsidRDefault="00B44842" w:rsidP="0058095A">
            <w:pPr>
              <w:rPr>
                <w:rFonts w:ascii="Times New Roman" w:hAnsi="Times New Roman" w:cs="Times New Roman"/>
                <w:sz w:val="24"/>
                <w:szCs w:val="24"/>
              </w:rPr>
            </w:pPr>
          </w:p>
        </w:tc>
        <w:tc>
          <w:tcPr>
            <w:tcW w:w="0" w:type="auto"/>
          </w:tcPr>
          <w:p w14:paraId="1BA1050A"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0B4B12DF"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5A1FBE5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0ED6EF52" w14:textId="77777777" w:rsidR="00B44842" w:rsidRPr="00A81A34" w:rsidRDefault="00B44842" w:rsidP="0058095A">
            <w:pPr>
              <w:rPr>
                <w:rFonts w:ascii="Times New Roman" w:hAnsi="Times New Roman" w:cs="Times New Roman"/>
                <w:sz w:val="24"/>
                <w:szCs w:val="24"/>
              </w:rPr>
            </w:pPr>
          </w:p>
        </w:tc>
        <w:tc>
          <w:tcPr>
            <w:tcW w:w="0" w:type="auto"/>
          </w:tcPr>
          <w:p w14:paraId="66A7E817" w14:textId="77777777" w:rsidR="00B44842" w:rsidRPr="00A81A34" w:rsidRDefault="00B44842" w:rsidP="0058095A">
            <w:pPr>
              <w:rPr>
                <w:rFonts w:ascii="Times New Roman" w:hAnsi="Times New Roman" w:cs="Times New Roman"/>
                <w:sz w:val="24"/>
                <w:szCs w:val="24"/>
              </w:rPr>
            </w:pPr>
          </w:p>
        </w:tc>
        <w:tc>
          <w:tcPr>
            <w:tcW w:w="0" w:type="auto"/>
          </w:tcPr>
          <w:p w14:paraId="527FA940" w14:textId="77777777" w:rsidR="00B44842" w:rsidRPr="00A81A34" w:rsidRDefault="00B44842" w:rsidP="0058095A">
            <w:pPr>
              <w:rPr>
                <w:rFonts w:ascii="Times New Roman" w:hAnsi="Times New Roman" w:cs="Times New Roman"/>
                <w:sz w:val="24"/>
                <w:szCs w:val="24"/>
              </w:rPr>
            </w:pPr>
          </w:p>
        </w:tc>
        <w:tc>
          <w:tcPr>
            <w:tcW w:w="0" w:type="auto"/>
          </w:tcPr>
          <w:p w14:paraId="068CCF80" w14:textId="77777777" w:rsidR="00B44842" w:rsidRPr="00A81A34" w:rsidRDefault="00B44842" w:rsidP="0058095A">
            <w:pPr>
              <w:rPr>
                <w:rFonts w:ascii="Times New Roman" w:hAnsi="Times New Roman" w:cs="Times New Roman"/>
                <w:sz w:val="24"/>
                <w:szCs w:val="24"/>
              </w:rPr>
            </w:pPr>
          </w:p>
        </w:tc>
      </w:tr>
      <w:tr w:rsidR="00B44842" w:rsidRPr="00331E46" w14:paraId="49BED909" w14:textId="77777777" w:rsidTr="0058095A">
        <w:trPr>
          <w:trHeight w:hRule="exact" w:val="227"/>
        </w:trPr>
        <w:tc>
          <w:tcPr>
            <w:tcW w:w="0" w:type="auto"/>
            <w:tcBorders>
              <w:right w:val="single" w:sz="4" w:space="0" w:color="auto"/>
            </w:tcBorders>
          </w:tcPr>
          <w:p w14:paraId="3A6C398E"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Employers</w:t>
            </w:r>
            <w:proofErr w:type="spellEnd"/>
          </w:p>
        </w:tc>
        <w:tc>
          <w:tcPr>
            <w:tcW w:w="0" w:type="auto"/>
            <w:tcBorders>
              <w:left w:val="single" w:sz="4" w:space="0" w:color="auto"/>
            </w:tcBorders>
          </w:tcPr>
          <w:p w14:paraId="64E8D034"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848</w:t>
            </w:r>
          </w:p>
        </w:tc>
        <w:tc>
          <w:tcPr>
            <w:tcW w:w="0" w:type="auto"/>
          </w:tcPr>
          <w:p w14:paraId="5288500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52720C88" w14:textId="77777777" w:rsidR="00B44842" w:rsidRPr="00A81A34" w:rsidRDefault="00B44842" w:rsidP="0058095A">
            <w:pPr>
              <w:rPr>
                <w:rFonts w:ascii="Times New Roman" w:hAnsi="Times New Roman" w:cs="Times New Roman"/>
                <w:sz w:val="24"/>
                <w:szCs w:val="24"/>
              </w:rPr>
            </w:pPr>
          </w:p>
        </w:tc>
        <w:tc>
          <w:tcPr>
            <w:tcW w:w="0" w:type="auto"/>
          </w:tcPr>
          <w:p w14:paraId="7C5792E5"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46AB650F"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3850D2A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07</w:t>
            </w:r>
          </w:p>
        </w:tc>
        <w:tc>
          <w:tcPr>
            <w:tcW w:w="0" w:type="auto"/>
          </w:tcPr>
          <w:p w14:paraId="0FAF3C1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50A056BB" w14:textId="77777777" w:rsidR="00B44842" w:rsidRPr="00A81A34" w:rsidRDefault="00B44842" w:rsidP="0058095A">
            <w:pPr>
              <w:rPr>
                <w:rFonts w:ascii="Times New Roman" w:hAnsi="Times New Roman" w:cs="Times New Roman"/>
                <w:sz w:val="24"/>
                <w:szCs w:val="24"/>
              </w:rPr>
            </w:pPr>
          </w:p>
        </w:tc>
        <w:tc>
          <w:tcPr>
            <w:tcW w:w="0" w:type="auto"/>
          </w:tcPr>
          <w:p w14:paraId="322C15C2" w14:textId="77777777" w:rsidR="00B44842" w:rsidRPr="00A81A34" w:rsidRDefault="00B44842" w:rsidP="0058095A">
            <w:pPr>
              <w:rPr>
                <w:rFonts w:ascii="Times New Roman" w:hAnsi="Times New Roman" w:cs="Times New Roman"/>
                <w:sz w:val="24"/>
                <w:szCs w:val="24"/>
              </w:rPr>
            </w:pPr>
          </w:p>
        </w:tc>
        <w:tc>
          <w:tcPr>
            <w:tcW w:w="0" w:type="auto"/>
          </w:tcPr>
          <w:p w14:paraId="604B7470" w14:textId="77777777" w:rsidR="00B44842" w:rsidRPr="00A81A34" w:rsidRDefault="00B44842" w:rsidP="0058095A">
            <w:pPr>
              <w:rPr>
                <w:rFonts w:ascii="Times New Roman" w:hAnsi="Times New Roman" w:cs="Times New Roman"/>
                <w:sz w:val="24"/>
                <w:szCs w:val="24"/>
              </w:rPr>
            </w:pPr>
          </w:p>
        </w:tc>
      </w:tr>
      <w:tr w:rsidR="00B44842" w:rsidRPr="00331E46" w14:paraId="6D39A2D8" w14:textId="77777777" w:rsidTr="0058095A">
        <w:trPr>
          <w:trHeight w:hRule="exact" w:val="227"/>
        </w:trPr>
        <w:tc>
          <w:tcPr>
            <w:tcW w:w="0" w:type="auto"/>
            <w:tcBorders>
              <w:right w:val="single" w:sz="4" w:space="0" w:color="auto"/>
            </w:tcBorders>
          </w:tcPr>
          <w:p w14:paraId="3998FAC6"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Students</w:t>
            </w:r>
            <w:proofErr w:type="spellEnd"/>
          </w:p>
        </w:tc>
        <w:tc>
          <w:tcPr>
            <w:tcW w:w="0" w:type="auto"/>
            <w:tcBorders>
              <w:left w:val="single" w:sz="4" w:space="0" w:color="auto"/>
            </w:tcBorders>
          </w:tcPr>
          <w:p w14:paraId="3CD942D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904</w:t>
            </w:r>
          </w:p>
        </w:tc>
        <w:tc>
          <w:tcPr>
            <w:tcW w:w="0" w:type="auto"/>
          </w:tcPr>
          <w:p w14:paraId="75E6F65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883</w:t>
            </w:r>
          </w:p>
        </w:tc>
        <w:tc>
          <w:tcPr>
            <w:tcW w:w="0" w:type="auto"/>
          </w:tcPr>
          <w:p w14:paraId="3884800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4E317206"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59F04152"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7106CB44"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630</w:t>
            </w:r>
          </w:p>
        </w:tc>
        <w:tc>
          <w:tcPr>
            <w:tcW w:w="0" w:type="auto"/>
          </w:tcPr>
          <w:p w14:paraId="2CB0DFC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476</w:t>
            </w:r>
          </w:p>
        </w:tc>
        <w:tc>
          <w:tcPr>
            <w:tcW w:w="0" w:type="auto"/>
          </w:tcPr>
          <w:p w14:paraId="188664C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76D44389" w14:textId="77777777" w:rsidR="00B44842" w:rsidRPr="00A81A34" w:rsidRDefault="00B44842" w:rsidP="0058095A">
            <w:pPr>
              <w:rPr>
                <w:rFonts w:ascii="Times New Roman" w:hAnsi="Times New Roman" w:cs="Times New Roman"/>
                <w:sz w:val="24"/>
                <w:szCs w:val="24"/>
              </w:rPr>
            </w:pPr>
          </w:p>
        </w:tc>
        <w:tc>
          <w:tcPr>
            <w:tcW w:w="0" w:type="auto"/>
          </w:tcPr>
          <w:p w14:paraId="482FCF89" w14:textId="77777777" w:rsidR="00B44842" w:rsidRPr="00A81A34" w:rsidRDefault="00B44842" w:rsidP="0058095A">
            <w:pPr>
              <w:rPr>
                <w:rFonts w:ascii="Times New Roman" w:hAnsi="Times New Roman" w:cs="Times New Roman"/>
                <w:sz w:val="24"/>
                <w:szCs w:val="24"/>
              </w:rPr>
            </w:pPr>
          </w:p>
        </w:tc>
      </w:tr>
      <w:tr w:rsidR="00B44842" w:rsidRPr="00331E46" w14:paraId="563CEE0C" w14:textId="77777777" w:rsidTr="0058095A">
        <w:trPr>
          <w:trHeight w:hRule="exact" w:val="227"/>
        </w:trPr>
        <w:tc>
          <w:tcPr>
            <w:tcW w:w="0" w:type="auto"/>
            <w:tcBorders>
              <w:right w:val="single" w:sz="4" w:space="0" w:color="auto"/>
            </w:tcBorders>
          </w:tcPr>
          <w:p w14:paraId="57291DC5"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Clinicians</w:t>
            </w:r>
            <w:proofErr w:type="spellEnd"/>
          </w:p>
        </w:tc>
        <w:tc>
          <w:tcPr>
            <w:tcW w:w="0" w:type="auto"/>
            <w:tcBorders>
              <w:left w:val="single" w:sz="4" w:space="0" w:color="auto"/>
            </w:tcBorders>
          </w:tcPr>
          <w:p w14:paraId="5F67FE95"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387</w:t>
            </w:r>
          </w:p>
        </w:tc>
        <w:tc>
          <w:tcPr>
            <w:tcW w:w="0" w:type="auto"/>
          </w:tcPr>
          <w:p w14:paraId="339E892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098</w:t>
            </w:r>
          </w:p>
        </w:tc>
        <w:tc>
          <w:tcPr>
            <w:tcW w:w="0" w:type="auto"/>
          </w:tcPr>
          <w:p w14:paraId="64013E2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587</w:t>
            </w:r>
          </w:p>
        </w:tc>
        <w:tc>
          <w:tcPr>
            <w:tcW w:w="0" w:type="auto"/>
          </w:tcPr>
          <w:p w14:paraId="1EBAC1A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right w:val="single" w:sz="4" w:space="0" w:color="auto"/>
            </w:tcBorders>
          </w:tcPr>
          <w:p w14:paraId="7DA3E8D3"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1427D998"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329</w:t>
            </w:r>
          </w:p>
        </w:tc>
        <w:tc>
          <w:tcPr>
            <w:tcW w:w="0" w:type="auto"/>
          </w:tcPr>
          <w:p w14:paraId="57D36845"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137</w:t>
            </w:r>
          </w:p>
        </w:tc>
        <w:tc>
          <w:tcPr>
            <w:tcW w:w="0" w:type="auto"/>
          </w:tcPr>
          <w:p w14:paraId="645406E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152</w:t>
            </w:r>
          </w:p>
        </w:tc>
        <w:tc>
          <w:tcPr>
            <w:tcW w:w="0" w:type="auto"/>
          </w:tcPr>
          <w:p w14:paraId="069A35C6"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650D9C95" w14:textId="77777777" w:rsidR="00B44842" w:rsidRPr="00A81A34" w:rsidRDefault="00B44842" w:rsidP="0058095A">
            <w:pPr>
              <w:rPr>
                <w:rFonts w:ascii="Times New Roman" w:hAnsi="Times New Roman" w:cs="Times New Roman"/>
                <w:sz w:val="24"/>
                <w:szCs w:val="24"/>
              </w:rPr>
            </w:pPr>
          </w:p>
        </w:tc>
      </w:tr>
      <w:tr w:rsidR="00B44842" w:rsidRPr="00331E46" w14:paraId="33F5E661" w14:textId="77777777" w:rsidTr="0058095A">
        <w:trPr>
          <w:trHeight w:hRule="exact" w:val="227"/>
        </w:trPr>
        <w:tc>
          <w:tcPr>
            <w:tcW w:w="0" w:type="auto"/>
            <w:tcBorders>
              <w:bottom w:val="single" w:sz="4" w:space="0" w:color="auto"/>
              <w:right w:val="single" w:sz="4" w:space="0" w:color="auto"/>
            </w:tcBorders>
          </w:tcPr>
          <w:p w14:paraId="7A852E1A" w14:textId="77777777" w:rsidR="00B44842" w:rsidRPr="00A81A34" w:rsidRDefault="00B44842" w:rsidP="0058095A">
            <w:pPr>
              <w:rPr>
                <w:rFonts w:ascii="Times New Roman" w:hAnsi="Times New Roman" w:cs="Times New Roman"/>
                <w:sz w:val="24"/>
                <w:szCs w:val="24"/>
              </w:rPr>
            </w:pPr>
            <w:proofErr w:type="spellStart"/>
            <w:r w:rsidRPr="00A81A34">
              <w:rPr>
                <w:rFonts w:ascii="Times New Roman" w:hAnsi="Times New Roman" w:cs="Times New Roman"/>
                <w:sz w:val="24"/>
                <w:szCs w:val="24"/>
              </w:rPr>
              <w:t>Patients</w:t>
            </w:r>
            <w:proofErr w:type="spellEnd"/>
          </w:p>
        </w:tc>
        <w:tc>
          <w:tcPr>
            <w:tcW w:w="0" w:type="auto"/>
            <w:tcBorders>
              <w:left w:val="single" w:sz="4" w:space="0" w:color="auto"/>
              <w:bottom w:val="single" w:sz="4" w:space="0" w:color="auto"/>
            </w:tcBorders>
          </w:tcPr>
          <w:p w14:paraId="6246A34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247</w:t>
            </w:r>
          </w:p>
        </w:tc>
        <w:tc>
          <w:tcPr>
            <w:tcW w:w="0" w:type="auto"/>
            <w:tcBorders>
              <w:bottom w:val="single" w:sz="4" w:space="0" w:color="auto"/>
            </w:tcBorders>
          </w:tcPr>
          <w:p w14:paraId="4AF333D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5660</w:t>
            </w:r>
          </w:p>
        </w:tc>
        <w:tc>
          <w:tcPr>
            <w:tcW w:w="0" w:type="auto"/>
            <w:tcBorders>
              <w:bottom w:val="single" w:sz="4" w:space="0" w:color="auto"/>
            </w:tcBorders>
          </w:tcPr>
          <w:p w14:paraId="6F1960E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180</w:t>
            </w:r>
          </w:p>
        </w:tc>
        <w:tc>
          <w:tcPr>
            <w:tcW w:w="0" w:type="auto"/>
            <w:tcBorders>
              <w:bottom w:val="single" w:sz="4" w:space="0" w:color="auto"/>
            </w:tcBorders>
          </w:tcPr>
          <w:p w14:paraId="3BA8546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067</w:t>
            </w:r>
          </w:p>
        </w:tc>
        <w:tc>
          <w:tcPr>
            <w:tcW w:w="0" w:type="auto"/>
            <w:tcBorders>
              <w:bottom w:val="single" w:sz="4" w:space="0" w:color="auto"/>
              <w:right w:val="single" w:sz="4" w:space="0" w:color="auto"/>
            </w:tcBorders>
          </w:tcPr>
          <w:p w14:paraId="43BB4B2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left w:val="single" w:sz="4" w:space="0" w:color="auto"/>
              <w:bottom w:val="single" w:sz="4" w:space="0" w:color="auto"/>
            </w:tcBorders>
          </w:tcPr>
          <w:p w14:paraId="033E556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247</w:t>
            </w:r>
          </w:p>
        </w:tc>
        <w:tc>
          <w:tcPr>
            <w:tcW w:w="0" w:type="auto"/>
            <w:tcBorders>
              <w:bottom w:val="single" w:sz="4" w:space="0" w:color="auto"/>
            </w:tcBorders>
          </w:tcPr>
          <w:p w14:paraId="095E580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277</w:t>
            </w:r>
          </w:p>
        </w:tc>
        <w:tc>
          <w:tcPr>
            <w:tcW w:w="0" w:type="auto"/>
            <w:tcBorders>
              <w:bottom w:val="single" w:sz="4" w:space="0" w:color="auto"/>
            </w:tcBorders>
          </w:tcPr>
          <w:p w14:paraId="0363228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089</w:t>
            </w:r>
          </w:p>
        </w:tc>
        <w:tc>
          <w:tcPr>
            <w:tcW w:w="0" w:type="auto"/>
            <w:tcBorders>
              <w:bottom w:val="single" w:sz="4" w:space="0" w:color="auto"/>
            </w:tcBorders>
          </w:tcPr>
          <w:p w14:paraId="0D30E27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299</w:t>
            </w:r>
          </w:p>
        </w:tc>
        <w:tc>
          <w:tcPr>
            <w:tcW w:w="0" w:type="auto"/>
            <w:tcBorders>
              <w:bottom w:val="single" w:sz="4" w:space="0" w:color="auto"/>
            </w:tcBorders>
          </w:tcPr>
          <w:p w14:paraId="276DA23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r>
      <w:tr w:rsidR="00B44842" w:rsidRPr="00331E46" w14:paraId="46067B53" w14:textId="77777777" w:rsidTr="0058095A">
        <w:trPr>
          <w:trHeight w:hRule="exact" w:val="227"/>
        </w:trPr>
        <w:tc>
          <w:tcPr>
            <w:tcW w:w="0" w:type="auto"/>
            <w:tcBorders>
              <w:top w:val="single" w:sz="4" w:space="0" w:color="auto"/>
              <w:bottom w:val="nil"/>
              <w:right w:val="single" w:sz="4" w:space="0" w:color="auto"/>
            </w:tcBorders>
          </w:tcPr>
          <w:p w14:paraId="7B93D4DD" w14:textId="77777777" w:rsidR="00B44842" w:rsidRPr="00A81A34" w:rsidRDefault="00B44842" w:rsidP="0058095A">
            <w:pPr>
              <w:pStyle w:val="NoSpacing"/>
              <w:rPr>
                <w:rFonts w:ascii="Times New Roman" w:hAnsi="Times New Roman" w:cs="Times New Roman"/>
                <w:b/>
                <w:bCs/>
                <w:sz w:val="24"/>
                <w:szCs w:val="24"/>
              </w:rPr>
            </w:pPr>
            <w:proofErr w:type="spellStart"/>
            <w:r w:rsidRPr="00A81A34">
              <w:rPr>
                <w:rFonts w:ascii="Times New Roman" w:hAnsi="Times New Roman" w:cs="Times New Roman"/>
                <w:b/>
                <w:bCs/>
                <w:sz w:val="24"/>
                <w:szCs w:val="24"/>
              </w:rPr>
              <w:t>Achievement</w:t>
            </w:r>
            <w:proofErr w:type="spellEnd"/>
          </w:p>
        </w:tc>
        <w:tc>
          <w:tcPr>
            <w:tcW w:w="0" w:type="auto"/>
            <w:tcBorders>
              <w:top w:val="single" w:sz="4" w:space="0" w:color="auto"/>
              <w:left w:val="single" w:sz="4" w:space="0" w:color="auto"/>
              <w:bottom w:val="nil"/>
            </w:tcBorders>
          </w:tcPr>
          <w:p w14:paraId="715A1EA0"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2955DDC8"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5E2A0CA8"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0E34826B"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right w:val="single" w:sz="4" w:space="0" w:color="auto"/>
            </w:tcBorders>
          </w:tcPr>
          <w:p w14:paraId="0F7C003E"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left w:val="single" w:sz="4" w:space="0" w:color="auto"/>
              <w:bottom w:val="nil"/>
            </w:tcBorders>
          </w:tcPr>
          <w:p w14:paraId="2321F4EF"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68BE4751"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66C2EE1A"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5F354910"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1A40E10D" w14:textId="77777777" w:rsidR="00B44842" w:rsidRPr="00A81A34" w:rsidRDefault="00B44842" w:rsidP="0058095A">
            <w:pPr>
              <w:rPr>
                <w:rFonts w:ascii="Times New Roman" w:hAnsi="Times New Roman" w:cs="Times New Roman"/>
                <w:sz w:val="24"/>
                <w:szCs w:val="24"/>
              </w:rPr>
            </w:pPr>
          </w:p>
        </w:tc>
      </w:tr>
      <w:tr w:rsidR="00B44842" w:rsidRPr="00331E46" w14:paraId="1B15D6A0" w14:textId="77777777" w:rsidTr="0058095A">
        <w:trPr>
          <w:trHeight w:hRule="exact" w:val="227"/>
        </w:trPr>
        <w:tc>
          <w:tcPr>
            <w:tcW w:w="0" w:type="auto"/>
            <w:tcBorders>
              <w:top w:val="nil"/>
              <w:right w:val="single" w:sz="4" w:space="0" w:color="auto"/>
            </w:tcBorders>
          </w:tcPr>
          <w:p w14:paraId="01B6038F"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Academics</w:t>
            </w:r>
            <w:proofErr w:type="spellEnd"/>
          </w:p>
        </w:tc>
        <w:tc>
          <w:tcPr>
            <w:tcW w:w="0" w:type="auto"/>
            <w:tcBorders>
              <w:top w:val="nil"/>
              <w:left w:val="single" w:sz="4" w:space="0" w:color="auto"/>
            </w:tcBorders>
          </w:tcPr>
          <w:p w14:paraId="3EB347B6"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top w:val="nil"/>
            </w:tcBorders>
          </w:tcPr>
          <w:p w14:paraId="7ED2E4E3"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7BA3CC27"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55DBDF64" w14:textId="77777777" w:rsidR="00B44842" w:rsidRPr="00A81A34" w:rsidRDefault="00B44842" w:rsidP="0058095A">
            <w:pPr>
              <w:rPr>
                <w:rFonts w:ascii="Times New Roman" w:hAnsi="Times New Roman" w:cs="Times New Roman"/>
                <w:sz w:val="24"/>
                <w:szCs w:val="24"/>
              </w:rPr>
            </w:pPr>
          </w:p>
        </w:tc>
        <w:tc>
          <w:tcPr>
            <w:tcW w:w="0" w:type="auto"/>
            <w:tcBorders>
              <w:top w:val="nil"/>
              <w:right w:val="single" w:sz="4" w:space="0" w:color="auto"/>
            </w:tcBorders>
          </w:tcPr>
          <w:p w14:paraId="6F15D678" w14:textId="77777777" w:rsidR="00B44842" w:rsidRPr="00A81A34" w:rsidRDefault="00B44842" w:rsidP="0058095A">
            <w:pPr>
              <w:rPr>
                <w:rFonts w:ascii="Times New Roman" w:hAnsi="Times New Roman" w:cs="Times New Roman"/>
                <w:sz w:val="24"/>
                <w:szCs w:val="24"/>
              </w:rPr>
            </w:pPr>
          </w:p>
        </w:tc>
        <w:tc>
          <w:tcPr>
            <w:tcW w:w="0" w:type="auto"/>
            <w:tcBorders>
              <w:top w:val="nil"/>
              <w:left w:val="single" w:sz="4" w:space="0" w:color="auto"/>
            </w:tcBorders>
          </w:tcPr>
          <w:p w14:paraId="33D19CF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top w:val="nil"/>
            </w:tcBorders>
          </w:tcPr>
          <w:p w14:paraId="0B7EEABA"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1EFF89E2"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4C59724D"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1E82CD97" w14:textId="77777777" w:rsidR="00B44842" w:rsidRPr="00A81A34" w:rsidRDefault="00B44842" w:rsidP="0058095A">
            <w:pPr>
              <w:rPr>
                <w:rFonts w:ascii="Times New Roman" w:hAnsi="Times New Roman" w:cs="Times New Roman"/>
                <w:sz w:val="24"/>
                <w:szCs w:val="24"/>
              </w:rPr>
            </w:pPr>
          </w:p>
        </w:tc>
      </w:tr>
      <w:tr w:rsidR="00B44842" w:rsidRPr="00331E46" w14:paraId="4DE37FFF" w14:textId="77777777" w:rsidTr="0058095A">
        <w:trPr>
          <w:trHeight w:hRule="exact" w:val="227"/>
        </w:trPr>
        <w:tc>
          <w:tcPr>
            <w:tcW w:w="0" w:type="auto"/>
            <w:tcBorders>
              <w:right w:val="single" w:sz="4" w:space="0" w:color="auto"/>
            </w:tcBorders>
          </w:tcPr>
          <w:p w14:paraId="2FD77784"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Employers</w:t>
            </w:r>
            <w:proofErr w:type="spellEnd"/>
          </w:p>
        </w:tc>
        <w:tc>
          <w:tcPr>
            <w:tcW w:w="0" w:type="auto"/>
            <w:tcBorders>
              <w:left w:val="single" w:sz="4" w:space="0" w:color="auto"/>
            </w:tcBorders>
          </w:tcPr>
          <w:p w14:paraId="7810D00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478</w:t>
            </w:r>
          </w:p>
        </w:tc>
        <w:tc>
          <w:tcPr>
            <w:tcW w:w="0" w:type="auto"/>
          </w:tcPr>
          <w:p w14:paraId="380A7F6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05C675DA" w14:textId="77777777" w:rsidR="00B44842" w:rsidRPr="00A81A34" w:rsidRDefault="00B44842" w:rsidP="0058095A">
            <w:pPr>
              <w:rPr>
                <w:rFonts w:ascii="Times New Roman" w:hAnsi="Times New Roman" w:cs="Times New Roman"/>
                <w:sz w:val="24"/>
                <w:szCs w:val="24"/>
              </w:rPr>
            </w:pPr>
          </w:p>
        </w:tc>
        <w:tc>
          <w:tcPr>
            <w:tcW w:w="0" w:type="auto"/>
          </w:tcPr>
          <w:p w14:paraId="29A3E119"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0EFF38B4"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702F02D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441</w:t>
            </w:r>
          </w:p>
        </w:tc>
        <w:tc>
          <w:tcPr>
            <w:tcW w:w="0" w:type="auto"/>
          </w:tcPr>
          <w:p w14:paraId="568CEDD0"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778C1A34" w14:textId="77777777" w:rsidR="00B44842" w:rsidRPr="00A81A34" w:rsidRDefault="00B44842" w:rsidP="0058095A">
            <w:pPr>
              <w:rPr>
                <w:rFonts w:ascii="Times New Roman" w:hAnsi="Times New Roman" w:cs="Times New Roman"/>
                <w:sz w:val="24"/>
                <w:szCs w:val="24"/>
              </w:rPr>
            </w:pPr>
          </w:p>
        </w:tc>
        <w:tc>
          <w:tcPr>
            <w:tcW w:w="0" w:type="auto"/>
          </w:tcPr>
          <w:p w14:paraId="54D62E55" w14:textId="77777777" w:rsidR="00B44842" w:rsidRPr="00A81A34" w:rsidRDefault="00B44842" w:rsidP="0058095A">
            <w:pPr>
              <w:rPr>
                <w:rFonts w:ascii="Times New Roman" w:hAnsi="Times New Roman" w:cs="Times New Roman"/>
                <w:sz w:val="24"/>
                <w:szCs w:val="24"/>
              </w:rPr>
            </w:pPr>
          </w:p>
        </w:tc>
        <w:tc>
          <w:tcPr>
            <w:tcW w:w="0" w:type="auto"/>
          </w:tcPr>
          <w:p w14:paraId="37BC4D05" w14:textId="77777777" w:rsidR="00B44842" w:rsidRPr="00A81A34" w:rsidRDefault="00B44842" w:rsidP="0058095A">
            <w:pPr>
              <w:rPr>
                <w:rFonts w:ascii="Times New Roman" w:hAnsi="Times New Roman" w:cs="Times New Roman"/>
                <w:sz w:val="24"/>
                <w:szCs w:val="24"/>
              </w:rPr>
            </w:pPr>
          </w:p>
        </w:tc>
      </w:tr>
      <w:tr w:rsidR="00B44842" w:rsidRPr="00331E46" w14:paraId="2592D065" w14:textId="77777777" w:rsidTr="0058095A">
        <w:trPr>
          <w:trHeight w:hRule="exact" w:val="227"/>
        </w:trPr>
        <w:tc>
          <w:tcPr>
            <w:tcW w:w="0" w:type="auto"/>
            <w:tcBorders>
              <w:right w:val="single" w:sz="4" w:space="0" w:color="auto"/>
            </w:tcBorders>
          </w:tcPr>
          <w:p w14:paraId="2BB248E8"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Students</w:t>
            </w:r>
            <w:proofErr w:type="spellEnd"/>
          </w:p>
        </w:tc>
        <w:tc>
          <w:tcPr>
            <w:tcW w:w="0" w:type="auto"/>
            <w:tcBorders>
              <w:left w:val="single" w:sz="4" w:space="0" w:color="auto"/>
            </w:tcBorders>
          </w:tcPr>
          <w:p w14:paraId="71A3BC0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25</w:t>
            </w:r>
          </w:p>
        </w:tc>
        <w:tc>
          <w:tcPr>
            <w:tcW w:w="0" w:type="auto"/>
          </w:tcPr>
          <w:p w14:paraId="31705665"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684</w:t>
            </w:r>
          </w:p>
        </w:tc>
        <w:tc>
          <w:tcPr>
            <w:tcW w:w="0" w:type="auto"/>
          </w:tcPr>
          <w:p w14:paraId="3DAF270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0379E6B5"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76945E14"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34EA2B8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353</w:t>
            </w:r>
          </w:p>
        </w:tc>
        <w:tc>
          <w:tcPr>
            <w:tcW w:w="0" w:type="auto"/>
          </w:tcPr>
          <w:p w14:paraId="169513C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609</w:t>
            </w:r>
          </w:p>
        </w:tc>
        <w:tc>
          <w:tcPr>
            <w:tcW w:w="0" w:type="auto"/>
          </w:tcPr>
          <w:p w14:paraId="7025113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5913175E" w14:textId="77777777" w:rsidR="00B44842" w:rsidRPr="00A81A34" w:rsidRDefault="00B44842" w:rsidP="0058095A">
            <w:pPr>
              <w:rPr>
                <w:rFonts w:ascii="Times New Roman" w:hAnsi="Times New Roman" w:cs="Times New Roman"/>
                <w:sz w:val="24"/>
                <w:szCs w:val="24"/>
              </w:rPr>
            </w:pPr>
          </w:p>
        </w:tc>
        <w:tc>
          <w:tcPr>
            <w:tcW w:w="0" w:type="auto"/>
          </w:tcPr>
          <w:p w14:paraId="4C7452A1" w14:textId="77777777" w:rsidR="00B44842" w:rsidRPr="00A81A34" w:rsidRDefault="00B44842" w:rsidP="0058095A">
            <w:pPr>
              <w:rPr>
                <w:rFonts w:ascii="Times New Roman" w:hAnsi="Times New Roman" w:cs="Times New Roman"/>
                <w:sz w:val="24"/>
                <w:szCs w:val="24"/>
              </w:rPr>
            </w:pPr>
          </w:p>
        </w:tc>
      </w:tr>
      <w:tr w:rsidR="00B44842" w:rsidRPr="00331E46" w14:paraId="3BD10503" w14:textId="77777777" w:rsidTr="0058095A">
        <w:trPr>
          <w:trHeight w:hRule="exact" w:val="227"/>
        </w:trPr>
        <w:tc>
          <w:tcPr>
            <w:tcW w:w="0" w:type="auto"/>
            <w:tcBorders>
              <w:right w:val="single" w:sz="4" w:space="0" w:color="auto"/>
            </w:tcBorders>
          </w:tcPr>
          <w:p w14:paraId="0C51675F" w14:textId="77777777" w:rsidR="00B44842" w:rsidRPr="00A81A34" w:rsidRDefault="00B44842" w:rsidP="0058095A">
            <w:pPr>
              <w:pStyle w:val="NoSpacing"/>
              <w:rPr>
                <w:rFonts w:ascii="Times New Roman" w:hAnsi="Times New Roman" w:cs="Times New Roman"/>
                <w:sz w:val="24"/>
                <w:szCs w:val="24"/>
              </w:rPr>
            </w:pPr>
            <w:proofErr w:type="spellStart"/>
            <w:r w:rsidRPr="00A81A34">
              <w:rPr>
                <w:rFonts w:ascii="Times New Roman" w:hAnsi="Times New Roman" w:cs="Times New Roman"/>
                <w:sz w:val="24"/>
                <w:szCs w:val="24"/>
              </w:rPr>
              <w:t>Clinicians</w:t>
            </w:r>
            <w:proofErr w:type="spellEnd"/>
          </w:p>
        </w:tc>
        <w:tc>
          <w:tcPr>
            <w:tcW w:w="0" w:type="auto"/>
            <w:tcBorders>
              <w:left w:val="single" w:sz="4" w:space="0" w:color="auto"/>
            </w:tcBorders>
          </w:tcPr>
          <w:p w14:paraId="29F74F3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605</w:t>
            </w:r>
          </w:p>
        </w:tc>
        <w:tc>
          <w:tcPr>
            <w:tcW w:w="0" w:type="auto"/>
          </w:tcPr>
          <w:p w14:paraId="0FA721E4"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546</w:t>
            </w:r>
          </w:p>
        </w:tc>
        <w:tc>
          <w:tcPr>
            <w:tcW w:w="0" w:type="auto"/>
          </w:tcPr>
          <w:p w14:paraId="19CBD5B0"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25</w:t>
            </w:r>
          </w:p>
        </w:tc>
        <w:tc>
          <w:tcPr>
            <w:tcW w:w="0" w:type="auto"/>
          </w:tcPr>
          <w:p w14:paraId="3BD17AB5"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right w:val="single" w:sz="4" w:space="0" w:color="auto"/>
            </w:tcBorders>
          </w:tcPr>
          <w:p w14:paraId="6E5D4D50"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0C6BF4E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439</w:t>
            </w:r>
          </w:p>
        </w:tc>
        <w:tc>
          <w:tcPr>
            <w:tcW w:w="0" w:type="auto"/>
          </w:tcPr>
          <w:p w14:paraId="249FA2C8"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16</w:t>
            </w:r>
          </w:p>
        </w:tc>
        <w:tc>
          <w:tcPr>
            <w:tcW w:w="0" w:type="auto"/>
          </w:tcPr>
          <w:p w14:paraId="1B348A1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258</w:t>
            </w:r>
          </w:p>
        </w:tc>
        <w:tc>
          <w:tcPr>
            <w:tcW w:w="0" w:type="auto"/>
          </w:tcPr>
          <w:p w14:paraId="49A2F12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0B0AE3C7" w14:textId="77777777" w:rsidR="00B44842" w:rsidRPr="00A81A34" w:rsidRDefault="00B44842" w:rsidP="0058095A">
            <w:pPr>
              <w:rPr>
                <w:rFonts w:ascii="Times New Roman" w:hAnsi="Times New Roman" w:cs="Times New Roman"/>
                <w:sz w:val="24"/>
                <w:szCs w:val="24"/>
              </w:rPr>
            </w:pPr>
          </w:p>
        </w:tc>
      </w:tr>
      <w:tr w:rsidR="00B44842" w:rsidRPr="00331E46" w14:paraId="01BC923F" w14:textId="77777777" w:rsidTr="0058095A">
        <w:trPr>
          <w:trHeight w:hRule="exact" w:val="227"/>
        </w:trPr>
        <w:tc>
          <w:tcPr>
            <w:tcW w:w="0" w:type="auto"/>
            <w:tcBorders>
              <w:bottom w:val="single" w:sz="4" w:space="0" w:color="auto"/>
              <w:right w:val="single" w:sz="4" w:space="0" w:color="auto"/>
            </w:tcBorders>
          </w:tcPr>
          <w:p w14:paraId="5CBA1503" w14:textId="77777777" w:rsidR="00B44842" w:rsidRPr="00A81A34" w:rsidRDefault="00B44842" w:rsidP="0058095A">
            <w:pPr>
              <w:rPr>
                <w:rFonts w:ascii="Times New Roman" w:hAnsi="Times New Roman" w:cs="Times New Roman"/>
                <w:sz w:val="24"/>
                <w:szCs w:val="24"/>
              </w:rPr>
            </w:pPr>
            <w:proofErr w:type="spellStart"/>
            <w:r w:rsidRPr="00A81A34">
              <w:rPr>
                <w:rFonts w:ascii="Times New Roman" w:hAnsi="Times New Roman" w:cs="Times New Roman"/>
                <w:sz w:val="24"/>
                <w:szCs w:val="24"/>
              </w:rPr>
              <w:t>Patients</w:t>
            </w:r>
            <w:proofErr w:type="spellEnd"/>
          </w:p>
        </w:tc>
        <w:tc>
          <w:tcPr>
            <w:tcW w:w="0" w:type="auto"/>
            <w:tcBorders>
              <w:left w:val="single" w:sz="4" w:space="0" w:color="auto"/>
              <w:bottom w:val="single" w:sz="4" w:space="0" w:color="auto"/>
            </w:tcBorders>
          </w:tcPr>
          <w:p w14:paraId="69C4F485"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3486</w:t>
            </w:r>
          </w:p>
        </w:tc>
        <w:tc>
          <w:tcPr>
            <w:tcW w:w="0" w:type="auto"/>
            <w:tcBorders>
              <w:bottom w:val="single" w:sz="4" w:space="0" w:color="auto"/>
            </w:tcBorders>
          </w:tcPr>
          <w:p w14:paraId="43E589C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3133</w:t>
            </w:r>
          </w:p>
        </w:tc>
        <w:tc>
          <w:tcPr>
            <w:tcW w:w="0" w:type="auto"/>
            <w:tcBorders>
              <w:bottom w:val="single" w:sz="4" w:space="0" w:color="auto"/>
            </w:tcBorders>
          </w:tcPr>
          <w:p w14:paraId="57E2791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4054</w:t>
            </w:r>
          </w:p>
        </w:tc>
        <w:tc>
          <w:tcPr>
            <w:tcW w:w="0" w:type="auto"/>
            <w:tcBorders>
              <w:bottom w:val="single" w:sz="4" w:space="0" w:color="auto"/>
            </w:tcBorders>
          </w:tcPr>
          <w:p w14:paraId="264D6318"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4134</w:t>
            </w:r>
          </w:p>
        </w:tc>
        <w:tc>
          <w:tcPr>
            <w:tcW w:w="0" w:type="auto"/>
            <w:tcBorders>
              <w:bottom w:val="single" w:sz="4" w:space="0" w:color="auto"/>
              <w:right w:val="single" w:sz="4" w:space="0" w:color="auto"/>
            </w:tcBorders>
          </w:tcPr>
          <w:p w14:paraId="01DF587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left w:val="single" w:sz="4" w:space="0" w:color="auto"/>
              <w:bottom w:val="single" w:sz="4" w:space="0" w:color="auto"/>
            </w:tcBorders>
          </w:tcPr>
          <w:p w14:paraId="7052021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95</w:t>
            </w:r>
          </w:p>
        </w:tc>
        <w:tc>
          <w:tcPr>
            <w:tcW w:w="0" w:type="auto"/>
            <w:tcBorders>
              <w:bottom w:val="single" w:sz="4" w:space="0" w:color="auto"/>
            </w:tcBorders>
          </w:tcPr>
          <w:p w14:paraId="1527B216"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606</w:t>
            </w:r>
          </w:p>
        </w:tc>
        <w:tc>
          <w:tcPr>
            <w:tcW w:w="0" w:type="auto"/>
            <w:tcBorders>
              <w:bottom w:val="single" w:sz="4" w:space="0" w:color="auto"/>
            </w:tcBorders>
          </w:tcPr>
          <w:p w14:paraId="2EE7AC2B"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599</w:t>
            </w:r>
          </w:p>
        </w:tc>
        <w:tc>
          <w:tcPr>
            <w:tcW w:w="0" w:type="auto"/>
            <w:tcBorders>
              <w:bottom w:val="single" w:sz="4" w:space="0" w:color="auto"/>
            </w:tcBorders>
          </w:tcPr>
          <w:p w14:paraId="08C4AD9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7994</w:t>
            </w:r>
          </w:p>
        </w:tc>
        <w:tc>
          <w:tcPr>
            <w:tcW w:w="0" w:type="auto"/>
            <w:tcBorders>
              <w:bottom w:val="single" w:sz="4" w:space="0" w:color="auto"/>
            </w:tcBorders>
          </w:tcPr>
          <w:p w14:paraId="7C45182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r>
      <w:tr w:rsidR="00B44842" w:rsidRPr="00331E46" w14:paraId="2F552440" w14:textId="77777777" w:rsidTr="0058095A">
        <w:trPr>
          <w:trHeight w:hRule="exact" w:val="227"/>
        </w:trPr>
        <w:tc>
          <w:tcPr>
            <w:tcW w:w="0" w:type="auto"/>
            <w:tcBorders>
              <w:top w:val="single" w:sz="4" w:space="0" w:color="auto"/>
              <w:bottom w:val="nil"/>
              <w:right w:val="single" w:sz="4" w:space="0" w:color="auto"/>
            </w:tcBorders>
          </w:tcPr>
          <w:p w14:paraId="3A433AF3" w14:textId="77777777" w:rsidR="00B44842" w:rsidRPr="00A81A34" w:rsidRDefault="00B44842" w:rsidP="0058095A">
            <w:pPr>
              <w:pStyle w:val="NoSpacing"/>
              <w:rPr>
                <w:rFonts w:ascii="Times New Roman" w:hAnsi="Times New Roman" w:cs="Times New Roman"/>
                <w:b/>
                <w:bCs/>
                <w:sz w:val="24"/>
                <w:szCs w:val="24"/>
              </w:rPr>
            </w:pPr>
            <w:r w:rsidRPr="00A81A34">
              <w:rPr>
                <w:rFonts w:ascii="Times New Roman" w:hAnsi="Times New Roman" w:cs="Times New Roman"/>
                <w:b/>
                <w:bCs/>
                <w:sz w:val="24"/>
                <w:szCs w:val="24"/>
                <w:lang w:val="en-GB"/>
              </w:rPr>
              <w:t>Ranking</w:t>
            </w:r>
          </w:p>
        </w:tc>
        <w:tc>
          <w:tcPr>
            <w:tcW w:w="0" w:type="auto"/>
            <w:tcBorders>
              <w:top w:val="single" w:sz="4" w:space="0" w:color="auto"/>
              <w:left w:val="single" w:sz="4" w:space="0" w:color="auto"/>
              <w:bottom w:val="nil"/>
            </w:tcBorders>
          </w:tcPr>
          <w:p w14:paraId="403961BC"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74673186"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35E3E5C7"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02F2E621"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right w:val="single" w:sz="4" w:space="0" w:color="auto"/>
            </w:tcBorders>
          </w:tcPr>
          <w:p w14:paraId="3B732381"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left w:val="single" w:sz="4" w:space="0" w:color="auto"/>
              <w:bottom w:val="nil"/>
            </w:tcBorders>
          </w:tcPr>
          <w:p w14:paraId="4B25E973"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0879CC9A"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43AAF208"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1013FEB1" w14:textId="77777777" w:rsidR="00B44842" w:rsidRPr="00A81A34" w:rsidRDefault="00B44842" w:rsidP="0058095A">
            <w:pPr>
              <w:rPr>
                <w:rFonts w:ascii="Times New Roman" w:hAnsi="Times New Roman" w:cs="Times New Roman"/>
                <w:sz w:val="24"/>
                <w:szCs w:val="24"/>
              </w:rPr>
            </w:pPr>
          </w:p>
        </w:tc>
        <w:tc>
          <w:tcPr>
            <w:tcW w:w="0" w:type="auto"/>
            <w:tcBorders>
              <w:top w:val="single" w:sz="4" w:space="0" w:color="auto"/>
              <w:bottom w:val="nil"/>
            </w:tcBorders>
          </w:tcPr>
          <w:p w14:paraId="6A1E8159" w14:textId="77777777" w:rsidR="00B44842" w:rsidRPr="00A81A34" w:rsidRDefault="00B44842" w:rsidP="0058095A">
            <w:pPr>
              <w:rPr>
                <w:rFonts w:ascii="Times New Roman" w:hAnsi="Times New Roman" w:cs="Times New Roman"/>
                <w:sz w:val="24"/>
                <w:szCs w:val="24"/>
              </w:rPr>
            </w:pPr>
          </w:p>
        </w:tc>
      </w:tr>
      <w:tr w:rsidR="00B44842" w:rsidRPr="00331E46" w14:paraId="65F6C693" w14:textId="77777777" w:rsidTr="0058095A">
        <w:trPr>
          <w:trHeight w:hRule="exact" w:val="227"/>
        </w:trPr>
        <w:tc>
          <w:tcPr>
            <w:tcW w:w="0" w:type="auto"/>
            <w:tcBorders>
              <w:top w:val="nil"/>
              <w:right w:val="single" w:sz="4" w:space="0" w:color="auto"/>
            </w:tcBorders>
          </w:tcPr>
          <w:p w14:paraId="705C7AD2" w14:textId="77777777" w:rsidR="00B44842" w:rsidRPr="00A81A34" w:rsidRDefault="00B44842" w:rsidP="0058095A">
            <w:pPr>
              <w:pStyle w:val="NoSpacing"/>
              <w:rPr>
                <w:rFonts w:ascii="Times New Roman" w:hAnsi="Times New Roman" w:cs="Times New Roman"/>
                <w:sz w:val="24"/>
                <w:szCs w:val="24"/>
              </w:rPr>
            </w:pPr>
            <w:r w:rsidRPr="00A81A34">
              <w:rPr>
                <w:rFonts w:ascii="Times New Roman" w:hAnsi="Times New Roman" w:cs="Times New Roman"/>
                <w:sz w:val="24"/>
                <w:szCs w:val="24"/>
                <w:lang w:val="en-GB"/>
              </w:rPr>
              <w:t>Academics</w:t>
            </w:r>
          </w:p>
        </w:tc>
        <w:tc>
          <w:tcPr>
            <w:tcW w:w="0" w:type="auto"/>
            <w:tcBorders>
              <w:top w:val="nil"/>
              <w:left w:val="single" w:sz="4" w:space="0" w:color="auto"/>
            </w:tcBorders>
          </w:tcPr>
          <w:p w14:paraId="26E0C6BF"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top w:val="nil"/>
            </w:tcBorders>
          </w:tcPr>
          <w:p w14:paraId="18355BFD"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5216C124"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4DFC5FD0" w14:textId="77777777" w:rsidR="00B44842" w:rsidRPr="00A81A34" w:rsidRDefault="00B44842" w:rsidP="0058095A">
            <w:pPr>
              <w:rPr>
                <w:rFonts w:ascii="Times New Roman" w:hAnsi="Times New Roman" w:cs="Times New Roman"/>
                <w:sz w:val="24"/>
                <w:szCs w:val="24"/>
              </w:rPr>
            </w:pPr>
          </w:p>
        </w:tc>
        <w:tc>
          <w:tcPr>
            <w:tcW w:w="0" w:type="auto"/>
            <w:tcBorders>
              <w:top w:val="nil"/>
              <w:right w:val="single" w:sz="4" w:space="0" w:color="auto"/>
            </w:tcBorders>
          </w:tcPr>
          <w:p w14:paraId="65F49151" w14:textId="77777777" w:rsidR="00B44842" w:rsidRPr="00A81A34" w:rsidRDefault="00B44842" w:rsidP="0058095A">
            <w:pPr>
              <w:rPr>
                <w:rFonts w:ascii="Times New Roman" w:hAnsi="Times New Roman" w:cs="Times New Roman"/>
                <w:sz w:val="24"/>
                <w:szCs w:val="24"/>
              </w:rPr>
            </w:pPr>
          </w:p>
        </w:tc>
        <w:tc>
          <w:tcPr>
            <w:tcW w:w="0" w:type="auto"/>
            <w:tcBorders>
              <w:top w:val="nil"/>
              <w:left w:val="single" w:sz="4" w:space="0" w:color="auto"/>
            </w:tcBorders>
          </w:tcPr>
          <w:p w14:paraId="7277B9B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top w:val="nil"/>
            </w:tcBorders>
          </w:tcPr>
          <w:p w14:paraId="761BE9BB"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27E2A5BE"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3CFD38C6" w14:textId="77777777" w:rsidR="00B44842" w:rsidRPr="00A81A34" w:rsidRDefault="00B44842" w:rsidP="0058095A">
            <w:pPr>
              <w:rPr>
                <w:rFonts w:ascii="Times New Roman" w:hAnsi="Times New Roman" w:cs="Times New Roman"/>
                <w:sz w:val="24"/>
                <w:szCs w:val="24"/>
              </w:rPr>
            </w:pPr>
          </w:p>
        </w:tc>
        <w:tc>
          <w:tcPr>
            <w:tcW w:w="0" w:type="auto"/>
            <w:tcBorders>
              <w:top w:val="nil"/>
            </w:tcBorders>
          </w:tcPr>
          <w:p w14:paraId="5977DA19" w14:textId="77777777" w:rsidR="00B44842" w:rsidRPr="00A81A34" w:rsidRDefault="00B44842" w:rsidP="0058095A">
            <w:pPr>
              <w:rPr>
                <w:rFonts w:ascii="Times New Roman" w:hAnsi="Times New Roman" w:cs="Times New Roman"/>
                <w:sz w:val="24"/>
                <w:szCs w:val="24"/>
              </w:rPr>
            </w:pPr>
          </w:p>
        </w:tc>
      </w:tr>
      <w:tr w:rsidR="00B44842" w:rsidRPr="00331E46" w14:paraId="308AFE26" w14:textId="77777777" w:rsidTr="0058095A">
        <w:trPr>
          <w:trHeight w:hRule="exact" w:val="227"/>
        </w:trPr>
        <w:tc>
          <w:tcPr>
            <w:tcW w:w="0" w:type="auto"/>
            <w:tcBorders>
              <w:right w:val="single" w:sz="4" w:space="0" w:color="auto"/>
            </w:tcBorders>
          </w:tcPr>
          <w:p w14:paraId="472CD8E8" w14:textId="77777777" w:rsidR="00B44842" w:rsidRPr="00A81A34" w:rsidRDefault="00B44842" w:rsidP="0058095A">
            <w:pPr>
              <w:pStyle w:val="NoSpacing"/>
              <w:rPr>
                <w:rFonts w:ascii="Times New Roman" w:hAnsi="Times New Roman" w:cs="Times New Roman"/>
                <w:sz w:val="24"/>
                <w:szCs w:val="24"/>
              </w:rPr>
            </w:pPr>
            <w:r w:rsidRPr="00A81A34">
              <w:rPr>
                <w:rFonts w:ascii="Times New Roman" w:hAnsi="Times New Roman" w:cs="Times New Roman"/>
                <w:sz w:val="24"/>
                <w:szCs w:val="24"/>
                <w:lang w:val="en-GB"/>
              </w:rPr>
              <w:t>Employers</w:t>
            </w:r>
          </w:p>
        </w:tc>
        <w:tc>
          <w:tcPr>
            <w:tcW w:w="0" w:type="auto"/>
            <w:tcBorders>
              <w:left w:val="single" w:sz="4" w:space="0" w:color="auto"/>
            </w:tcBorders>
          </w:tcPr>
          <w:p w14:paraId="1E8A1E84"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478</w:t>
            </w:r>
          </w:p>
        </w:tc>
        <w:tc>
          <w:tcPr>
            <w:tcW w:w="0" w:type="auto"/>
          </w:tcPr>
          <w:p w14:paraId="33C1667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1D8421F8" w14:textId="77777777" w:rsidR="00B44842" w:rsidRPr="00A81A34" w:rsidRDefault="00B44842" w:rsidP="0058095A">
            <w:pPr>
              <w:rPr>
                <w:rFonts w:ascii="Times New Roman" w:hAnsi="Times New Roman" w:cs="Times New Roman"/>
                <w:sz w:val="24"/>
                <w:szCs w:val="24"/>
              </w:rPr>
            </w:pPr>
          </w:p>
        </w:tc>
        <w:tc>
          <w:tcPr>
            <w:tcW w:w="0" w:type="auto"/>
          </w:tcPr>
          <w:p w14:paraId="7117F8EA"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3FB51056"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2040794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134</w:t>
            </w:r>
          </w:p>
        </w:tc>
        <w:tc>
          <w:tcPr>
            <w:tcW w:w="0" w:type="auto"/>
          </w:tcPr>
          <w:p w14:paraId="647A527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43B9A03A" w14:textId="77777777" w:rsidR="00B44842" w:rsidRPr="00A81A34" w:rsidRDefault="00B44842" w:rsidP="0058095A">
            <w:pPr>
              <w:rPr>
                <w:rFonts w:ascii="Times New Roman" w:hAnsi="Times New Roman" w:cs="Times New Roman"/>
                <w:sz w:val="24"/>
                <w:szCs w:val="24"/>
              </w:rPr>
            </w:pPr>
          </w:p>
        </w:tc>
        <w:tc>
          <w:tcPr>
            <w:tcW w:w="0" w:type="auto"/>
          </w:tcPr>
          <w:p w14:paraId="4344AF7B" w14:textId="77777777" w:rsidR="00B44842" w:rsidRPr="00A81A34" w:rsidRDefault="00B44842" w:rsidP="0058095A">
            <w:pPr>
              <w:rPr>
                <w:rFonts w:ascii="Times New Roman" w:hAnsi="Times New Roman" w:cs="Times New Roman"/>
                <w:sz w:val="24"/>
                <w:szCs w:val="24"/>
              </w:rPr>
            </w:pPr>
          </w:p>
        </w:tc>
        <w:tc>
          <w:tcPr>
            <w:tcW w:w="0" w:type="auto"/>
          </w:tcPr>
          <w:p w14:paraId="3D0CD66E" w14:textId="77777777" w:rsidR="00B44842" w:rsidRPr="00A81A34" w:rsidRDefault="00B44842" w:rsidP="0058095A">
            <w:pPr>
              <w:rPr>
                <w:rFonts w:ascii="Times New Roman" w:hAnsi="Times New Roman" w:cs="Times New Roman"/>
                <w:sz w:val="24"/>
                <w:szCs w:val="24"/>
              </w:rPr>
            </w:pPr>
          </w:p>
        </w:tc>
      </w:tr>
      <w:tr w:rsidR="00B44842" w:rsidRPr="00331E46" w14:paraId="47BF0AA5" w14:textId="77777777" w:rsidTr="0058095A">
        <w:trPr>
          <w:trHeight w:hRule="exact" w:val="227"/>
        </w:trPr>
        <w:tc>
          <w:tcPr>
            <w:tcW w:w="0" w:type="auto"/>
            <w:tcBorders>
              <w:right w:val="single" w:sz="4" w:space="0" w:color="auto"/>
            </w:tcBorders>
          </w:tcPr>
          <w:p w14:paraId="5F44B685" w14:textId="77777777" w:rsidR="00B44842" w:rsidRPr="00A81A34" w:rsidRDefault="00B44842" w:rsidP="0058095A">
            <w:pPr>
              <w:pStyle w:val="NoSpacing"/>
              <w:rPr>
                <w:rFonts w:ascii="Times New Roman" w:hAnsi="Times New Roman" w:cs="Times New Roman"/>
                <w:sz w:val="24"/>
                <w:szCs w:val="24"/>
              </w:rPr>
            </w:pPr>
            <w:r w:rsidRPr="00A81A34">
              <w:rPr>
                <w:rFonts w:ascii="Times New Roman" w:hAnsi="Times New Roman" w:cs="Times New Roman"/>
                <w:sz w:val="24"/>
                <w:szCs w:val="24"/>
                <w:lang w:val="en-GB"/>
              </w:rPr>
              <w:t>Students</w:t>
            </w:r>
          </w:p>
        </w:tc>
        <w:tc>
          <w:tcPr>
            <w:tcW w:w="0" w:type="auto"/>
            <w:tcBorders>
              <w:left w:val="single" w:sz="4" w:space="0" w:color="auto"/>
            </w:tcBorders>
          </w:tcPr>
          <w:p w14:paraId="6A1AE76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25</w:t>
            </w:r>
          </w:p>
        </w:tc>
        <w:tc>
          <w:tcPr>
            <w:tcW w:w="0" w:type="auto"/>
          </w:tcPr>
          <w:p w14:paraId="252D3C02"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684</w:t>
            </w:r>
          </w:p>
        </w:tc>
        <w:tc>
          <w:tcPr>
            <w:tcW w:w="0" w:type="auto"/>
          </w:tcPr>
          <w:p w14:paraId="5363D26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378C4DD4" w14:textId="77777777" w:rsidR="00B44842" w:rsidRPr="00A81A34" w:rsidRDefault="00B44842" w:rsidP="0058095A">
            <w:pPr>
              <w:rPr>
                <w:rFonts w:ascii="Times New Roman" w:hAnsi="Times New Roman" w:cs="Times New Roman"/>
                <w:sz w:val="24"/>
                <w:szCs w:val="24"/>
              </w:rPr>
            </w:pPr>
          </w:p>
        </w:tc>
        <w:tc>
          <w:tcPr>
            <w:tcW w:w="0" w:type="auto"/>
            <w:tcBorders>
              <w:right w:val="single" w:sz="4" w:space="0" w:color="auto"/>
            </w:tcBorders>
          </w:tcPr>
          <w:p w14:paraId="1C929AA1"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3F42D972"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462</w:t>
            </w:r>
          </w:p>
        </w:tc>
        <w:tc>
          <w:tcPr>
            <w:tcW w:w="0" w:type="auto"/>
          </w:tcPr>
          <w:p w14:paraId="029CC4C8"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796</w:t>
            </w:r>
          </w:p>
        </w:tc>
        <w:tc>
          <w:tcPr>
            <w:tcW w:w="0" w:type="auto"/>
          </w:tcPr>
          <w:p w14:paraId="5335E26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553A8625" w14:textId="77777777" w:rsidR="00B44842" w:rsidRPr="00A81A34" w:rsidRDefault="00B44842" w:rsidP="0058095A">
            <w:pPr>
              <w:rPr>
                <w:rFonts w:ascii="Times New Roman" w:hAnsi="Times New Roman" w:cs="Times New Roman"/>
                <w:sz w:val="24"/>
                <w:szCs w:val="24"/>
              </w:rPr>
            </w:pPr>
          </w:p>
        </w:tc>
        <w:tc>
          <w:tcPr>
            <w:tcW w:w="0" w:type="auto"/>
          </w:tcPr>
          <w:p w14:paraId="4139214B" w14:textId="77777777" w:rsidR="00B44842" w:rsidRPr="00A81A34" w:rsidRDefault="00B44842" w:rsidP="0058095A">
            <w:pPr>
              <w:rPr>
                <w:rFonts w:ascii="Times New Roman" w:hAnsi="Times New Roman" w:cs="Times New Roman"/>
                <w:sz w:val="24"/>
                <w:szCs w:val="24"/>
              </w:rPr>
            </w:pPr>
          </w:p>
        </w:tc>
      </w:tr>
      <w:tr w:rsidR="00B44842" w:rsidRPr="00331E46" w14:paraId="775C6B27" w14:textId="77777777" w:rsidTr="0058095A">
        <w:trPr>
          <w:trHeight w:hRule="exact" w:val="227"/>
        </w:trPr>
        <w:tc>
          <w:tcPr>
            <w:tcW w:w="0" w:type="auto"/>
            <w:tcBorders>
              <w:right w:val="single" w:sz="4" w:space="0" w:color="auto"/>
            </w:tcBorders>
          </w:tcPr>
          <w:p w14:paraId="070831F6" w14:textId="77777777" w:rsidR="00B44842" w:rsidRPr="00A81A34" w:rsidRDefault="00B44842" w:rsidP="0058095A">
            <w:pPr>
              <w:pStyle w:val="NoSpacing"/>
              <w:rPr>
                <w:rFonts w:ascii="Times New Roman" w:hAnsi="Times New Roman" w:cs="Times New Roman"/>
                <w:sz w:val="24"/>
                <w:szCs w:val="24"/>
              </w:rPr>
            </w:pPr>
            <w:r w:rsidRPr="00A81A34">
              <w:rPr>
                <w:rFonts w:ascii="Times New Roman" w:hAnsi="Times New Roman" w:cs="Times New Roman"/>
                <w:sz w:val="24"/>
                <w:szCs w:val="24"/>
                <w:lang w:val="en-GB"/>
              </w:rPr>
              <w:t>Clinicians</w:t>
            </w:r>
          </w:p>
        </w:tc>
        <w:tc>
          <w:tcPr>
            <w:tcW w:w="0" w:type="auto"/>
            <w:tcBorders>
              <w:left w:val="single" w:sz="4" w:space="0" w:color="auto"/>
            </w:tcBorders>
          </w:tcPr>
          <w:p w14:paraId="607171E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605</w:t>
            </w:r>
          </w:p>
        </w:tc>
        <w:tc>
          <w:tcPr>
            <w:tcW w:w="0" w:type="auto"/>
          </w:tcPr>
          <w:p w14:paraId="7B2C567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546</w:t>
            </w:r>
          </w:p>
        </w:tc>
        <w:tc>
          <w:tcPr>
            <w:tcW w:w="0" w:type="auto"/>
          </w:tcPr>
          <w:p w14:paraId="6EFE8E2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25</w:t>
            </w:r>
          </w:p>
        </w:tc>
        <w:tc>
          <w:tcPr>
            <w:tcW w:w="0" w:type="auto"/>
          </w:tcPr>
          <w:p w14:paraId="36A0C73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right w:val="single" w:sz="4" w:space="0" w:color="auto"/>
            </w:tcBorders>
          </w:tcPr>
          <w:p w14:paraId="51082AE1" w14:textId="77777777" w:rsidR="00B44842" w:rsidRPr="00A81A34" w:rsidRDefault="00B44842" w:rsidP="0058095A">
            <w:pPr>
              <w:rPr>
                <w:rFonts w:ascii="Times New Roman" w:hAnsi="Times New Roman" w:cs="Times New Roman"/>
                <w:sz w:val="24"/>
                <w:szCs w:val="24"/>
              </w:rPr>
            </w:pPr>
          </w:p>
        </w:tc>
        <w:tc>
          <w:tcPr>
            <w:tcW w:w="0" w:type="auto"/>
            <w:tcBorders>
              <w:left w:val="single" w:sz="4" w:space="0" w:color="auto"/>
            </w:tcBorders>
          </w:tcPr>
          <w:p w14:paraId="4161CAA9"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624</w:t>
            </w:r>
          </w:p>
        </w:tc>
        <w:tc>
          <w:tcPr>
            <w:tcW w:w="0" w:type="auto"/>
          </w:tcPr>
          <w:p w14:paraId="5FA895D3"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8726</w:t>
            </w:r>
          </w:p>
        </w:tc>
        <w:tc>
          <w:tcPr>
            <w:tcW w:w="0" w:type="auto"/>
          </w:tcPr>
          <w:p w14:paraId="6188B716"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9018</w:t>
            </w:r>
          </w:p>
        </w:tc>
        <w:tc>
          <w:tcPr>
            <w:tcW w:w="0" w:type="auto"/>
          </w:tcPr>
          <w:p w14:paraId="54E4B55C"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Pr>
          <w:p w14:paraId="650E799D" w14:textId="77777777" w:rsidR="00B44842" w:rsidRPr="00A81A34" w:rsidRDefault="00B44842" w:rsidP="0058095A">
            <w:pPr>
              <w:rPr>
                <w:rFonts w:ascii="Times New Roman" w:hAnsi="Times New Roman" w:cs="Times New Roman"/>
                <w:sz w:val="24"/>
                <w:szCs w:val="24"/>
              </w:rPr>
            </w:pPr>
          </w:p>
        </w:tc>
      </w:tr>
      <w:tr w:rsidR="00B44842" w:rsidRPr="00331E46" w14:paraId="083E457D" w14:textId="77777777" w:rsidTr="0058095A">
        <w:trPr>
          <w:trHeight w:hRule="exact" w:val="227"/>
        </w:trPr>
        <w:tc>
          <w:tcPr>
            <w:tcW w:w="0" w:type="auto"/>
            <w:tcBorders>
              <w:right w:val="single" w:sz="4" w:space="0" w:color="auto"/>
            </w:tcBorders>
          </w:tcPr>
          <w:p w14:paraId="2F879F52"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lang w:val="en-GB"/>
              </w:rPr>
              <w:t>Patients</w:t>
            </w:r>
          </w:p>
        </w:tc>
        <w:tc>
          <w:tcPr>
            <w:tcW w:w="0" w:type="auto"/>
            <w:tcBorders>
              <w:left w:val="single" w:sz="4" w:space="0" w:color="auto"/>
              <w:bottom w:val="single" w:sz="4" w:space="0" w:color="auto"/>
            </w:tcBorders>
          </w:tcPr>
          <w:p w14:paraId="00F7D2D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3486</w:t>
            </w:r>
          </w:p>
        </w:tc>
        <w:tc>
          <w:tcPr>
            <w:tcW w:w="0" w:type="auto"/>
            <w:tcBorders>
              <w:bottom w:val="single" w:sz="4" w:space="0" w:color="auto"/>
            </w:tcBorders>
          </w:tcPr>
          <w:p w14:paraId="3E60A24D"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3133</w:t>
            </w:r>
          </w:p>
        </w:tc>
        <w:tc>
          <w:tcPr>
            <w:tcW w:w="0" w:type="auto"/>
            <w:tcBorders>
              <w:bottom w:val="single" w:sz="4" w:space="0" w:color="auto"/>
            </w:tcBorders>
          </w:tcPr>
          <w:p w14:paraId="1C3F4B2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4054</w:t>
            </w:r>
          </w:p>
        </w:tc>
        <w:tc>
          <w:tcPr>
            <w:tcW w:w="0" w:type="auto"/>
            <w:tcBorders>
              <w:bottom w:val="single" w:sz="4" w:space="0" w:color="auto"/>
            </w:tcBorders>
          </w:tcPr>
          <w:p w14:paraId="4332DAA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4134</w:t>
            </w:r>
          </w:p>
        </w:tc>
        <w:tc>
          <w:tcPr>
            <w:tcW w:w="0" w:type="auto"/>
            <w:tcBorders>
              <w:bottom w:val="single" w:sz="4" w:space="0" w:color="auto"/>
              <w:right w:val="single" w:sz="4" w:space="0" w:color="auto"/>
            </w:tcBorders>
          </w:tcPr>
          <w:p w14:paraId="10FC11F1"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c>
          <w:tcPr>
            <w:tcW w:w="0" w:type="auto"/>
            <w:tcBorders>
              <w:left w:val="single" w:sz="4" w:space="0" w:color="auto"/>
              <w:bottom w:val="single" w:sz="4" w:space="0" w:color="auto"/>
            </w:tcBorders>
          </w:tcPr>
          <w:p w14:paraId="3148FE0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3505</w:t>
            </w:r>
          </w:p>
        </w:tc>
        <w:tc>
          <w:tcPr>
            <w:tcW w:w="0" w:type="auto"/>
          </w:tcPr>
          <w:p w14:paraId="58462437"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0823</w:t>
            </w:r>
          </w:p>
        </w:tc>
        <w:tc>
          <w:tcPr>
            <w:tcW w:w="0" w:type="auto"/>
          </w:tcPr>
          <w:p w14:paraId="15E82B5F"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1853</w:t>
            </w:r>
          </w:p>
        </w:tc>
        <w:tc>
          <w:tcPr>
            <w:tcW w:w="0" w:type="auto"/>
          </w:tcPr>
          <w:p w14:paraId="06D4A9BE"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0.2391</w:t>
            </w:r>
          </w:p>
        </w:tc>
        <w:tc>
          <w:tcPr>
            <w:tcW w:w="0" w:type="auto"/>
          </w:tcPr>
          <w:p w14:paraId="2780836A" w14:textId="77777777" w:rsidR="00B44842" w:rsidRPr="00A81A34" w:rsidRDefault="00B44842" w:rsidP="0058095A">
            <w:pPr>
              <w:rPr>
                <w:rFonts w:ascii="Times New Roman" w:hAnsi="Times New Roman" w:cs="Times New Roman"/>
                <w:sz w:val="24"/>
                <w:szCs w:val="24"/>
              </w:rPr>
            </w:pPr>
            <w:r w:rsidRPr="00A81A34">
              <w:rPr>
                <w:rFonts w:ascii="Times New Roman" w:hAnsi="Times New Roman" w:cs="Times New Roman"/>
                <w:sz w:val="24"/>
                <w:szCs w:val="24"/>
              </w:rPr>
              <w:t>1.0000</w:t>
            </w:r>
          </w:p>
        </w:tc>
      </w:tr>
    </w:tbl>
    <w:p w14:paraId="57FC86EE" w14:textId="77777777" w:rsidR="00B44842" w:rsidRPr="00A81A34" w:rsidRDefault="00B44842" w:rsidP="00B44842">
      <w:pPr>
        <w:rPr>
          <w:rFonts w:ascii="Times New Roman" w:hAnsi="Times New Roman"/>
        </w:rPr>
      </w:pPr>
    </w:p>
    <w:p w14:paraId="0DD12CFC" w14:textId="77777777" w:rsidR="00B44842" w:rsidRPr="00A81A34" w:rsidRDefault="00B44842" w:rsidP="00B44842">
      <w:pPr>
        <w:rPr>
          <w:rFonts w:ascii="Times New Roman" w:hAnsi="Times New Roman"/>
        </w:rPr>
      </w:pPr>
    </w:p>
    <w:p w14:paraId="2CB76ED4" w14:textId="77777777" w:rsidR="00B44842" w:rsidRPr="00A81A34" w:rsidRDefault="00B44842" w:rsidP="00B44842">
      <w:pPr>
        <w:rPr>
          <w:rFonts w:ascii="Times New Roman" w:hAnsi="Times New Roman"/>
        </w:rPr>
      </w:pPr>
      <w:r w:rsidRPr="00A81A34">
        <w:rPr>
          <w:rFonts w:ascii="Times New Roman" w:hAnsi="Times New Roman"/>
        </w:rPr>
        <w:t xml:space="preserve">The closer the value to 1 the higher the agreement between stakeholders. </w:t>
      </w:r>
    </w:p>
    <w:p w14:paraId="14238619" w14:textId="77777777" w:rsidR="00B44842" w:rsidRPr="00A81A34" w:rsidRDefault="00B44842" w:rsidP="00B44842">
      <w:pPr>
        <w:rPr>
          <w:rFonts w:ascii="Times New Roman" w:hAnsi="Times New Roman"/>
        </w:rPr>
      </w:pPr>
      <w:r w:rsidRPr="00A81A34">
        <w:rPr>
          <w:rFonts w:ascii="Times New Roman" w:hAnsi="Times New Roman"/>
        </w:rPr>
        <w:t xml:space="preserve">For ease of reading “Patients, </w:t>
      </w:r>
      <w:proofErr w:type="spellStart"/>
      <w:r w:rsidRPr="00A81A34">
        <w:rPr>
          <w:rFonts w:ascii="Times New Roman" w:hAnsi="Times New Roman"/>
        </w:rPr>
        <w:t>carers</w:t>
      </w:r>
      <w:proofErr w:type="spellEnd"/>
      <w:r w:rsidRPr="00A81A34">
        <w:rPr>
          <w:rFonts w:ascii="Times New Roman" w:hAnsi="Times New Roman"/>
        </w:rPr>
        <w:t xml:space="preserve"> and patient </w:t>
      </w:r>
      <w:proofErr w:type="spellStart"/>
      <w:r w:rsidRPr="00A81A34">
        <w:rPr>
          <w:rFonts w:ascii="Times New Roman" w:hAnsi="Times New Roman"/>
        </w:rPr>
        <w:t>organisations</w:t>
      </w:r>
      <w:proofErr w:type="spellEnd"/>
      <w:r w:rsidRPr="00A81A34">
        <w:rPr>
          <w:rFonts w:ascii="Times New Roman" w:hAnsi="Times New Roman"/>
        </w:rPr>
        <w:t xml:space="preserve">” responses are </w:t>
      </w:r>
      <w:proofErr w:type="spellStart"/>
      <w:r w:rsidRPr="00A81A34">
        <w:rPr>
          <w:rFonts w:ascii="Times New Roman" w:hAnsi="Times New Roman"/>
        </w:rPr>
        <w:t>categorised</w:t>
      </w:r>
      <w:proofErr w:type="spellEnd"/>
      <w:r w:rsidRPr="00A81A34">
        <w:rPr>
          <w:rFonts w:ascii="Times New Roman" w:hAnsi="Times New Roman"/>
        </w:rPr>
        <w:t xml:space="preserve"> as “Patients”</w:t>
      </w:r>
    </w:p>
    <w:p w14:paraId="4C5BD4EB" w14:textId="77777777" w:rsidR="00985BEC" w:rsidRPr="0086693F" w:rsidRDefault="00985BEC" w:rsidP="000D4C3C">
      <w:pPr>
        <w:pStyle w:val="Textogeneral"/>
        <w:rPr>
          <w:sz w:val="24"/>
        </w:rPr>
      </w:pPr>
    </w:p>
    <w:sectPr w:rsidR="00985BEC" w:rsidRPr="0086693F" w:rsidSect="00115475">
      <w:pgSz w:w="16839" w:h="11907" w:orient="landscape" w:code="9"/>
      <w:pgMar w:top="1701" w:right="1417" w:bottom="1701" w:left="1417" w:header="0" w:footer="709" w:gutter="0"/>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B62C04" w14:textId="77777777" w:rsidR="003F3CF9" w:rsidRDefault="003F3CF9">
      <w:pPr>
        <w:spacing w:after="0"/>
      </w:pPr>
      <w:r>
        <w:separator/>
      </w:r>
    </w:p>
  </w:endnote>
  <w:endnote w:type="continuationSeparator" w:id="0">
    <w:p w14:paraId="7F15C77A" w14:textId="77777777" w:rsidR="003F3CF9" w:rsidRDefault="003F3C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roid Sans Fallback">
    <w:altName w:val="Times New Roman"/>
    <w:charset w:val="00"/>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Frutiger 55 Roman">
    <w:altName w:val="Frutiger 55 Roman"/>
    <w:panose1 w:val="00000000000000000000"/>
    <w:charset w:val="00"/>
    <w:family w:val="roman"/>
    <w:notTrueType/>
    <w:pitch w:val="default"/>
    <w:sig w:usb0="00000003" w:usb1="00000000" w:usb2="00000000" w:usb3="00000000" w:csb0="00000001" w:csb1="00000000"/>
  </w:font>
  <w:font w:name="Liberation Sans">
    <w:charset w:val="00"/>
    <w:family w:val="swiss"/>
    <w:pitch w:val="variable"/>
  </w:font>
  <w:font w:name="FreeSans">
    <w:charset w:val="00"/>
    <w:family w:val="swiss"/>
    <w:pitch w:val="default"/>
  </w:font>
  <w:font w:name="Times-Roman">
    <w:altName w:val="Times New Roman"/>
    <w:charset w:val="00"/>
    <w:family w:val="roman"/>
    <w:pitch w:val="variable"/>
  </w:font>
  <w:font w:name="Lucida Grande">
    <w:altName w:val="Times New Roman"/>
    <w:charset w:val="00"/>
    <w:family w:val="roman"/>
    <w:pitch w:val="variable"/>
  </w:font>
  <w:font w:name="MS PMincho">
    <w:panose1 w:val="02020600040205080304"/>
    <w:charset w:val="80"/>
    <w:family w:val="roman"/>
    <w:pitch w:val="variable"/>
    <w:sig w:usb0="E00002FF" w:usb1="6AC7FDFB" w:usb2="00000012" w:usb3="00000000" w:csb0="0002009F" w:csb1="00000000"/>
  </w:font>
  <w:font w:name="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5E560" w14:textId="468664A5" w:rsidR="006A6277" w:rsidRDefault="006A6277">
    <w:pPr>
      <w:pStyle w:val="Footer"/>
      <w:jc w:val="right"/>
    </w:pPr>
  </w:p>
  <w:p w14:paraId="7D925CCA" w14:textId="77777777" w:rsidR="000D4C3C" w:rsidRDefault="000D4C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7295986"/>
      <w:docPartObj>
        <w:docPartGallery w:val="Page Numbers (Bottom of Page)"/>
        <w:docPartUnique/>
      </w:docPartObj>
    </w:sdtPr>
    <w:sdtEndPr/>
    <w:sdtContent>
      <w:p w14:paraId="34ECF8C3" w14:textId="4241FB5F" w:rsidR="005868A7" w:rsidRDefault="005868A7">
        <w:pPr>
          <w:pStyle w:val="Footer"/>
          <w:jc w:val="right"/>
        </w:pPr>
        <w:r>
          <w:fldChar w:fldCharType="begin"/>
        </w:r>
        <w:r>
          <w:instrText>PAGE   \* MERGEFORMAT</w:instrText>
        </w:r>
        <w:r>
          <w:fldChar w:fldCharType="separate"/>
        </w:r>
        <w:r w:rsidR="008C67EC" w:rsidRPr="008C67EC">
          <w:rPr>
            <w:noProof/>
            <w:lang w:val="es-ES"/>
          </w:rPr>
          <w:t>6</w:t>
        </w:r>
        <w:r>
          <w:fldChar w:fldCharType="end"/>
        </w:r>
      </w:p>
    </w:sdtContent>
  </w:sdt>
  <w:p w14:paraId="220BACB2" w14:textId="77777777" w:rsidR="005868A7" w:rsidRDefault="005868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377423"/>
      <w:docPartObj>
        <w:docPartGallery w:val="Page Numbers (Bottom of Page)"/>
        <w:docPartUnique/>
      </w:docPartObj>
    </w:sdtPr>
    <w:sdtEndPr>
      <w:rPr>
        <w:noProof/>
      </w:rPr>
    </w:sdtEndPr>
    <w:sdtContent>
      <w:p w14:paraId="31DC20B5" w14:textId="77777777" w:rsidR="00B44842" w:rsidRDefault="00B44842">
        <w:pPr>
          <w:pStyle w:val="Footer"/>
          <w:jc w:val="center"/>
        </w:pPr>
        <w:r>
          <w:fldChar w:fldCharType="begin"/>
        </w:r>
        <w:r>
          <w:instrText xml:space="preserve"> PAGE   \* MERGEFORMAT </w:instrText>
        </w:r>
        <w:r>
          <w:fldChar w:fldCharType="separate"/>
        </w:r>
        <w:r w:rsidR="00CA0AE7">
          <w:rPr>
            <w:noProof/>
          </w:rPr>
          <w:t>18</w:t>
        </w:r>
        <w:r>
          <w:rPr>
            <w:noProof/>
          </w:rPr>
          <w:fldChar w:fldCharType="end"/>
        </w:r>
      </w:p>
    </w:sdtContent>
  </w:sdt>
  <w:p w14:paraId="64DF9F5C" w14:textId="77777777" w:rsidR="00B44842" w:rsidRDefault="00B448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90727" w14:textId="77777777" w:rsidR="003F3CF9" w:rsidRDefault="003F3CF9"/>
  </w:footnote>
  <w:footnote w:type="continuationSeparator" w:id="0">
    <w:p w14:paraId="448F4BBE" w14:textId="77777777" w:rsidR="003F3CF9" w:rsidRDefault="003F3CF9">
      <w:r>
        <w:continuationSeparator/>
      </w:r>
    </w:p>
  </w:footnote>
  <w:footnote w:id="1">
    <w:p w14:paraId="6B3EA90B"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Humphris&lt;/Author&gt;&lt;Year&gt;2002&lt;/Year&gt;&lt;RecNum&gt;5788&lt;/RecNum&gt;&lt;DisplayText&gt;Debra Humphris and Jill Macleod-Clark, &amp;quot;Shaping a Vision for a &amp;apos;New Generation&amp;apos; Workforce,&amp;quot; (University of Southampton: Institute for Public Policy Research Project Paper, 2002).&lt;/DisplayText&gt;&lt;record&gt;&lt;rec-number&gt;5788&lt;/rec-number&gt;&lt;foreign-keys&gt;&lt;key app="EN" db-id="vzvsrzzrizs097e9dt5vfpzl5tt0ewspwx0t" timestamp="1453978749"&gt;5788&lt;/key&gt;&lt;/foreign-keys&gt;&lt;ref-type name="Report"&gt;27&lt;/ref-type&gt;&lt;contributors&gt;&lt;authors&gt;&lt;author&gt;Debra Humphris and Jill Macleod-Clark&lt;/author&gt;&lt;/authors&gt;&lt;/contributors&gt;&lt;titles&gt;&lt;title&gt;Shaping a vision for a &amp;apos;New Generation&amp;apos; workforce&lt;/title&gt;&lt;/titles&gt;&lt;pages&gt;14&lt;/pages&gt;&lt;number&gt;http://eprints.soton.ac.uk/9472&lt;/number&gt;&lt;dates&gt;&lt;year&gt;2002&lt;/year&gt;&lt;/dates&gt;&lt;pub-location&gt;University of Southampton&lt;/pub-location&gt;&lt;publisher&gt;Institute for Public Policy Research Project Paper&lt;/publisher&gt;&lt;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Debra Humphris and Jill Macleod-Clark, "Shaping a Vision for a 'New Generation' Workforce," (University of Southampton: Institute for Public Policy Research Project Paper, 2002).</w:t>
      </w:r>
      <w:r w:rsidRPr="00C91659">
        <w:rPr>
          <w:rFonts w:ascii="Times New Roman" w:hAnsi="Times New Roman"/>
          <w:sz w:val="20"/>
          <w:szCs w:val="20"/>
        </w:rPr>
        <w:fldChar w:fldCharType="end"/>
      </w:r>
    </w:p>
  </w:footnote>
  <w:footnote w:id="2">
    <w:p w14:paraId="5DE7FF22"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O&amp;apos;Halloran&lt;/Author&gt;&lt;Year&gt;2006&lt;/Year&gt;&lt;RecNum&gt;5787&lt;/RecNum&gt;&lt;DisplayText&gt;C. O&amp;apos;Halloran et al., &amp;quot;Developing Common Learning: The New Generation Project Undergraduate Curriculum Model,&amp;quot; &lt;style face="italic"&gt;Journal of Interprofessional Care&lt;/style&gt; 20, no. 1 (2006).&lt;/DisplayText&gt;&lt;record&gt;&lt;rec-number&gt;5787&lt;/rec-number&gt;&lt;foreign-keys&gt;&lt;key app="EN" db-id="vzvsrzzrizs097e9dt5vfpzl5tt0ewspwx0t" timestamp="1453978235"&gt;5787&lt;/key&gt;&lt;/foreign-keys&gt;&lt;ref-type name="Journal Article"&gt;17&lt;/ref-type&gt;&lt;contributors&gt;&lt;authors&gt;&lt;author&gt;O&amp;apos;Halloran, C.&lt;/author&gt;&lt;author&gt;Hean, S.&lt;/author&gt;&lt;author&gt;Humphris, D.&lt;/author&gt;&lt;author&gt;Macleod-Clark, J.&lt;/author&gt;&lt;/authors&gt;&lt;/contributors&gt;&lt;titles&gt;&lt;title&gt;Developing common learning: the new generation project undergraduate curriculum model&lt;/title&gt;&lt;secondary-title&gt;Journal of Interprofessional Care&lt;/secondary-title&gt;&lt;/titles&gt;&lt;periodical&gt;&lt;full-title&gt;Journal of Interprofessional Care&lt;/full-title&gt;&lt;/periodical&gt;&lt;pages&gt;12-28&lt;/pages&gt;&lt;volume&gt;20&lt;/volume&gt;&lt;number&gt;1&lt;/number&gt;&lt;dates&gt;&lt;year&gt;2006&lt;/year&gt;&lt;pub-dates&gt;&lt;date&gt;2006/01/01&lt;/date&gt;&lt;/pub-dates&gt;&lt;/dates&gt;&lt;publisher&gt;Taylor &amp;amp; Francis&lt;/publisher&gt;&lt;isbn&gt;1356-1820&lt;/isbn&gt;&lt;urls&gt;&lt;related-urls&gt;&lt;url&gt;http://www.tandfonline.com/doi/abs/10.1080/13561820500471854&lt;/url&gt;&lt;/related-urls&gt;&lt;/urls&gt;&lt;electronic-resource-num&gt;10.1080/13561820500471854&lt;/electronic-resource-num&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 xml:space="preserve">Cath O'Halloran et al., "Developing Common Learning: The New Generation Project Undergraduate Curriculum Model," </w:t>
      </w:r>
      <w:r w:rsidRPr="00C91659">
        <w:rPr>
          <w:rFonts w:ascii="Times New Roman" w:hAnsi="Times New Roman"/>
          <w:i/>
          <w:noProof/>
          <w:sz w:val="20"/>
          <w:szCs w:val="20"/>
        </w:rPr>
        <w:t>Journal of Interprofessional Care</w:t>
      </w:r>
      <w:r w:rsidRPr="00C91659">
        <w:rPr>
          <w:rFonts w:ascii="Times New Roman" w:hAnsi="Times New Roman"/>
          <w:noProof/>
          <w:sz w:val="20"/>
          <w:szCs w:val="20"/>
        </w:rPr>
        <w:t xml:space="preserve"> 20, no. 1 (2006).</w:t>
      </w:r>
      <w:r w:rsidRPr="00C91659">
        <w:rPr>
          <w:rFonts w:ascii="Times New Roman" w:hAnsi="Times New Roman"/>
          <w:sz w:val="20"/>
          <w:szCs w:val="20"/>
        </w:rPr>
        <w:fldChar w:fldCharType="end"/>
      </w:r>
    </w:p>
  </w:footnote>
  <w:footnote w:id="3">
    <w:p w14:paraId="2833AA2C" w14:textId="77777777" w:rsidR="004E6F27" w:rsidRPr="00C91659" w:rsidRDefault="004E6F27" w:rsidP="004E6F27">
      <w:pPr>
        <w:pStyle w:val="FootnoteText"/>
        <w:rPr>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Nissani&lt;/Author&gt;&lt;Year&gt;1997&lt;/Year&gt;&lt;RecNum&gt;5790&lt;/RecNum&gt;&lt;DisplayText&gt;Moti Nissani, &amp;quot;Ten Cheers for Interdisciplinarity: The Case for Interdisciplinary Knowledge and Research,&amp;quot; &lt;style face="italic"&gt;The Social Science Journal&lt;/style&gt; 34, no. 2 (1997).&lt;/DisplayText&gt;&lt;record&gt;&lt;rec-number&gt;5790&lt;/rec-number&gt;&lt;foreign-keys&gt;&lt;key app="EN" db-id="vzvsrzzrizs097e9dt5vfpzl5tt0ewspwx0t" timestamp="1453988897"&gt;5790&lt;/key&gt;&lt;/foreign-keys&gt;&lt;ref-type name="Journal Article"&gt;17&lt;/ref-type&gt;&lt;contributors&gt;&lt;authors&gt;&lt;author&gt;Nissani, Moti&lt;/author&gt;&lt;/authors&gt;&lt;/contributors&gt;&lt;titles&gt;&lt;title&gt;Ten cheers for interdisciplinarity: The case for interdisciplinary knowledge and research&lt;/title&gt;&lt;secondary-title&gt;The Social Science Journal&lt;/secondary-title&gt;&lt;/titles&gt;&lt;periodical&gt;&lt;full-title&gt;The Social Science Journal&lt;/full-title&gt;&lt;/periodical&gt;&lt;pages&gt;201-216&lt;/pages&gt;&lt;volume&gt;34&lt;/volume&gt;&lt;number&gt;2&lt;/number&gt;&lt;dates&gt;&lt;year&gt;1997&lt;/year&gt;&lt;pub-dates&gt;&lt;date&gt;//&lt;/date&gt;&lt;/pub-dates&gt;&lt;/dates&gt;&lt;isbn&gt;0362-3319&lt;/isbn&gt;&lt;urls&gt;&lt;related-urls&gt;&lt;url&gt;http://www.sciencedirect.com/science/article/pii/S0362331997900513&lt;/url&gt;&lt;/related-urls&gt;&lt;/urls&gt;&lt;electronic-resource-num&gt;http://dx.doi.org/10.1016/S0362-3319(97)90051-3&lt;/electronic-resource-num&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 xml:space="preserve">Moti Nissani, "Ten Cheers for Interdisciplinarity: The Case for Interdisciplinary Knowledge and Research," </w:t>
      </w:r>
      <w:r w:rsidRPr="00C91659">
        <w:rPr>
          <w:rFonts w:ascii="Times New Roman" w:hAnsi="Times New Roman"/>
          <w:i/>
          <w:noProof/>
          <w:sz w:val="20"/>
          <w:szCs w:val="20"/>
        </w:rPr>
        <w:t>The Social Science Journal</w:t>
      </w:r>
      <w:r w:rsidRPr="00C91659">
        <w:rPr>
          <w:rFonts w:ascii="Times New Roman" w:hAnsi="Times New Roman"/>
          <w:noProof/>
          <w:sz w:val="20"/>
          <w:szCs w:val="20"/>
        </w:rPr>
        <w:t xml:space="preserve"> 34, no. 2 (1997).</w:t>
      </w:r>
      <w:r w:rsidRPr="00C91659">
        <w:rPr>
          <w:rFonts w:ascii="Times New Roman" w:hAnsi="Times New Roman"/>
          <w:sz w:val="20"/>
          <w:szCs w:val="20"/>
        </w:rPr>
        <w:fldChar w:fldCharType="end"/>
      </w:r>
    </w:p>
  </w:footnote>
  <w:footnote w:id="4">
    <w:p w14:paraId="61142642"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Eurostat&lt;/Author&gt;&lt;Year&gt;2011&lt;/Year&gt;&lt;RecNum&gt;5793&lt;/RecNum&gt;&lt;DisplayText&gt;Eurostat, &amp;quot;Nace Rev.2 Categories 86 &amp;amp; 87 &amp;quot; (2011).&lt;/DisplayText&gt;&lt;record&gt;&lt;rec-number&gt;5793&lt;/rec-number&gt;&lt;foreign-keys&gt;&lt;key app="EN" db-id="vzvsrzzrizs097e9dt5vfpzl5tt0ewspwx0t" timestamp="1455020838"&gt;5793&lt;/key&gt;&lt;/foreign-keys&gt;&lt;ref-type name="Report"&gt;27&lt;/ref-type&gt;&lt;contributors&gt;&lt;authors&gt;&lt;author&gt;Eurostat&lt;/author&gt;&lt;/authors&gt;&lt;/contributors&gt;&lt;titles&gt;&lt;title&gt;NACE Rev.2 categories 86 &amp;amp; 87 &lt;/title&gt;&lt;/titles&gt;&lt;dates&gt;&lt;year&gt;2011&lt;/year&gt;&lt;/dates&gt;&lt;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Eurostat, "Nace Rev.2 Categories 86 &amp; 87 " (2011).</w:t>
      </w:r>
      <w:r w:rsidRPr="00C91659">
        <w:rPr>
          <w:rFonts w:ascii="Times New Roman" w:hAnsi="Times New Roman"/>
          <w:sz w:val="20"/>
          <w:szCs w:val="20"/>
        </w:rPr>
        <w:fldChar w:fldCharType="end"/>
      </w:r>
    </w:p>
  </w:footnote>
  <w:footnote w:id="5">
    <w:p w14:paraId="5D0CAEBB" w14:textId="77777777" w:rsidR="004E6F27" w:rsidRPr="008B5E91" w:rsidRDefault="004E6F27" w:rsidP="004E6F27">
      <w:pPr>
        <w:pStyle w:val="FootnoteText"/>
        <w:rPr>
          <w:rFonts w:ascii="Times New Roman" w:hAnsi="Times New Roman"/>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 ExcludeYear="1"&gt;&lt;Author&gt;Frenk&lt;/Author&gt;&lt;RecNum&gt;5791&lt;/RecNum&gt;&lt;DisplayText&gt;Julio Frenk et al., &amp;quot;Health Professionals for a New Century: Transforming Education to Strengthen Health Systems in an Interdependent World,&amp;quot; &lt;style face="italic"&gt;The Lancet&lt;/style&gt; 376, no. 9756.&lt;/DisplayText&gt;&lt;record&gt;&lt;rec-number&gt;5791&lt;/rec-number&gt;&lt;foreign-keys&gt;&lt;key app="EN" db-id="vzvsrzzrizs097e9dt5vfpzl5tt0ewspwx0t" timestamp="1455017984"&gt;5791&lt;/key&gt;&lt;/foreign-keys&gt;&lt;ref-type name="Journal Article"&gt;17&lt;/ref-type&gt;&lt;contributors&gt;&lt;authors&gt;&lt;author&gt;Frenk, Julio&lt;/author&gt;&lt;author&gt;Chen, Lincoln&lt;/author&gt;&lt;author&gt;Bhutta, Zulfiqar A.&lt;/author&gt;&lt;author&gt;Cohen, Jordan&lt;/author&gt;&lt;author&gt;Crisp, Nigel&lt;/author&gt;&lt;author&gt;Evans, Timothy&lt;/author&gt;&lt;author&gt;Fineberg, Harvey&lt;/author&gt;&lt;author&gt;Garcia, Patricia&lt;/author&gt;&lt;author&gt;Ke, Yang&lt;/author&gt;&lt;author&gt;Kelley, Patrick&lt;/author&gt;&lt;author&gt;Kistnasamy, Barry&lt;/author&gt;&lt;author&gt;Meleis, Afaf&lt;/author&gt;&lt;author&gt;Naylor, David&lt;/author&gt;&lt;author&gt;Pablos-Mendez, Ariel&lt;/author&gt;&lt;author&gt;Reddy, Srinath&lt;/author&gt;&lt;author&gt;Scrimshaw, Susan&lt;/author&gt;&lt;author&gt;Sepulveda, Jaime&lt;/author&gt;&lt;author&gt;Serwadda, David&lt;/author&gt;&lt;author&gt;Zurayk, Huda&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dates&gt;&lt;/dates&gt;&lt;publisher&gt;Elsevier&lt;/publisher&gt;&lt;isbn&gt;0140-6736&lt;/isbn&gt;&lt;urls&gt;&lt;related-urls&gt;&lt;url&gt;http://dx.doi.org/10.1016/S0140-6736(10)61854-5&lt;/url&gt;&lt;/related-urls&gt;&lt;/urls&gt;&lt;electronic-resource-num&gt;10.1016/S0140-6736(10)61854-5&lt;/electronic-resource-num&gt;&lt;access-date&gt;2016/02/09&lt;/access-date&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 xml:space="preserve">Julio Frenk et al., "Health Professionals for a New Century: Transforming Education to Strengthen Health Systems in an Interdependent World," </w:t>
      </w:r>
      <w:r w:rsidRPr="00C91659">
        <w:rPr>
          <w:rFonts w:ascii="Times New Roman" w:hAnsi="Times New Roman"/>
          <w:i/>
          <w:noProof/>
          <w:sz w:val="20"/>
          <w:szCs w:val="20"/>
        </w:rPr>
        <w:t>The Lancet</w:t>
      </w:r>
      <w:r w:rsidRPr="00C91659">
        <w:rPr>
          <w:rFonts w:ascii="Times New Roman" w:hAnsi="Times New Roman"/>
          <w:noProof/>
          <w:sz w:val="20"/>
          <w:szCs w:val="20"/>
        </w:rPr>
        <w:t xml:space="preserve"> 376, no. 9756.</w:t>
      </w:r>
      <w:r w:rsidRPr="00C91659">
        <w:rPr>
          <w:rFonts w:ascii="Times New Roman" w:hAnsi="Times New Roman"/>
          <w:sz w:val="20"/>
          <w:szCs w:val="20"/>
        </w:rPr>
        <w:fldChar w:fldCharType="end"/>
      </w:r>
    </w:p>
  </w:footnote>
  <w:footnote w:id="6">
    <w:p w14:paraId="4A982655"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Commission&lt;/Author&gt;&lt;Year&gt;2012&lt;/Year&gt;&lt;RecNum&gt;5792&lt;/RecNum&gt;&lt;DisplayText&gt;European Commission, &amp;quot;Commission Staff Working Document on an Action Plan for the Eu Health Workforce Report No. Contract No. Swd 93 Final,&amp;quot; (Strasbourg2012).&lt;/DisplayText&gt;&lt;record&gt;&lt;rec-number&gt;5792&lt;/rec-number&gt;&lt;foreign-keys&gt;&lt;key app="EN" db-id="vzvsrzzrizs097e9dt5vfpzl5tt0ewspwx0t" timestamp="1455020721"&gt;5792&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 Report No. Contract No. SWD 93 final&lt;/title&gt;&lt;/titles&gt;&lt;dates&gt;&lt;year&gt;2012&lt;/year&gt;&lt;pub-dates&gt;&lt;date&gt;18.4.2012&lt;/date&gt;&lt;/pub-dates&gt;&lt;/dates&gt;&lt;pub-location&gt;Strasbourg&lt;/pub-location&gt;&lt;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European Commission, "Commission Staff Working Document on an Action Plan for the Eu Health Workforce Report No. Contract No. Swd 93 Final," (Strasbourg2012).</w:t>
      </w:r>
      <w:r w:rsidRPr="00C91659">
        <w:rPr>
          <w:rFonts w:ascii="Times New Roman" w:hAnsi="Times New Roman"/>
          <w:sz w:val="20"/>
          <w:szCs w:val="20"/>
        </w:rPr>
        <w:fldChar w:fldCharType="end"/>
      </w:r>
    </w:p>
  </w:footnote>
  <w:footnote w:id="7">
    <w:p w14:paraId="4A036205" w14:textId="77777777" w:rsidR="004E6F27" w:rsidRPr="00C91659" w:rsidRDefault="004E6F27" w:rsidP="004E6F27">
      <w:pPr>
        <w:pStyle w:val="FootnoteText"/>
        <w:rPr>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Nick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Nichols M&lt;/Author&gt;&lt;Year&gt;2012&lt;/Year&gt;&lt;RecNum&gt;1&lt;/RecNum&gt;&lt;DisplayText&gt;Townsend N Nichols M, Luengo-Fernandez R, Leal J, Gray A, Scarborough P, Rayner M, &amp;quot;European Cardiovascular Disease Statistics 2012,&amp;quot; (2012).&lt;/DisplayText&gt;&lt;record&gt;&lt;rec-number&gt;1&lt;/rec-number&gt;&lt;foreign-keys&gt;&lt;key app="EN" db-id="arvv2sx5s5tzabexttyvtrp3pf25xp9r29pa" timestamp="1459588678"&gt;1&lt;/key&gt;&lt;/foreign-keys&gt;&lt;ref-type name="Report"&gt;27&lt;/ref-type&gt;&lt;contributors&gt;&lt;authors&gt;&lt;author&gt;Nichols M, Townsend N, Luengo-Fernandez R, Leal J, Gray A, Scarborough P, Rayner M&lt;/author&gt;&lt;/authors&gt;&lt;tertiary-authors&gt;&lt;author&gt;European Heart Network, Brussels, European Society of Cardiology, Sophia Antipolis&lt;/author&gt;&lt;/tertiary-authors&gt;&lt;/contributors&gt;&lt;titles&gt;&lt;title&gt;European Cardiovascular Disease Statistics 2012&lt;/title&gt;&lt;/titles&gt;&lt;dates&gt;&lt;year&gt;2012&lt;/year&gt;&lt;/dates&gt;&lt;isbn&gt;978-2-9537898-1-2&lt;/isbn&gt;&lt;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Townsend, Mike Nichols, Ramon Luengo-Fernandez, Jose Leal, Alastair Gray, Peter Scarborough and Mike Rayner."European Cardiovascular Disease Statistics 2012," (2012).</w:t>
      </w:r>
      <w:r w:rsidRPr="00C91659">
        <w:rPr>
          <w:rFonts w:ascii="Times New Roman" w:hAnsi="Times New Roman"/>
          <w:sz w:val="20"/>
          <w:szCs w:val="20"/>
        </w:rPr>
        <w:fldChar w:fldCharType="end"/>
      </w:r>
    </w:p>
  </w:footnote>
  <w:footnote w:id="8">
    <w:p w14:paraId="7ED43D2B" w14:textId="77777777" w:rsidR="004E6F27" w:rsidRPr="008B5E91" w:rsidRDefault="004E6F27" w:rsidP="004E6F27">
      <w:pPr>
        <w:pStyle w:val="FootnoteText"/>
        <w:rPr>
          <w:rFonts w:ascii="Times New Roman" w:hAnsi="Times New Roman"/>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America&lt;/Author&gt;&lt;Year&gt;2016&lt;/Year&gt;&lt;RecNum&gt;5795&lt;/RecNum&gt;&lt;DisplayText&gt;Rehabilitation Engineering and Assistive Technology Society of North America, &amp;quot;Resources and Definitions,&amp;quot;  http://www.resna.org/resources-definitions.&lt;/DisplayText&gt;&lt;record&gt;&lt;rec-number&gt;5795&lt;/rec-number&gt;&lt;foreign-keys&gt;&lt;key app="EN" db-id="vzvsrzzrizs097e9dt5vfpzl5tt0ewspwx0t" timestamp="1455031163"&gt;5795&lt;/key&gt;&lt;/foreign-keys&gt;&lt;ref-type name="Web Page"&gt;12&lt;/ref-type&gt;&lt;contributors&gt;&lt;authors&gt;&lt;author&gt;Rehabilitation Engineering and Assistive Technology Society of North America&lt;/author&gt;&lt;/authors&gt;&lt;/contributors&gt;&lt;titles&gt;&lt;title&gt;Resources and Definitions&lt;/title&gt;&lt;/titles&gt;&lt;volume&gt;2016&lt;/volume&gt;&lt;number&gt;09.02.16&lt;/number&gt;&lt;dates&gt;&lt;year&gt;2016&lt;/year&gt;&lt;/dates&gt;&lt;urls&gt;&lt;related-urls&gt;&lt;url&gt;http://www.resna.org/resources-definitions&lt;/url&gt;&lt;/related-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Rehabilitation Engineering and Assistive Technology Society of North America, "Resources and Definitions,"  http://www.resna.org/resources-definitions.</w:t>
      </w:r>
      <w:r w:rsidRPr="00C91659">
        <w:rPr>
          <w:rFonts w:ascii="Times New Roman" w:hAnsi="Times New Roman"/>
          <w:sz w:val="20"/>
          <w:szCs w:val="20"/>
        </w:rPr>
        <w:fldChar w:fldCharType="end"/>
      </w:r>
    </w:p>
  </w:footnote>
  <w:footnote w:id="9">
    <w:p w14:paraId="2F3B9548" w14:textId="77777777" w:rsidR="004E6F27" w:rsidRPr="00C91659" w:rsidRDefault="004E6F27" w:rsidP="004E6F27">
      <w:pPr>
        <w:pStyle w:val="FootnoteText"/>
        <w:rPr>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gt;&lt;Author&gt;Commission&lt;/Author&gt;&lt;Year&gt;2012&lt;/Year&gt;&lt;RecNum&gt;5796&lt;/RecNum&gt;&lt;DisplayText&gt;European Commission, &amp;quot;White (Coat) Jobs: The Eu Health Workforce,&amp;quot; in &lt;style face="italic"&gt;Jobs for Europe: The Employment Policy Conference&lt;/style&gt;, ed. European Commission (Brussels: European Commnission, 2012).&lt;/DisplayText&gt;&lt;record&gt;&lt;rec-number&gt;5796&lt;/rec-number&gt;&lt;foreign-keys&gt;&lt;key app="EN" db-id="vzvsrzzrizs097e9dt5vfpzl5tt0ewspwx0t" timestamp="1456153843"&gt;5796&lt;/key&gt;&lt;/foreign-keys&gt;&lt;ref-type name="Conference Paper"&gt;47&lt;/ref-type&gt;&lt;contributors&gt;&lt;authors&gt;&lt;author&gt;European Commission&lt;/author&gt;&lt;/authors&gt;&lt;secondary-authors&gt;&lt;author&gt;European Commission&lt;/author&gt;&lt;/secondary-authors&gt;&lt;/contributors&gt;&lt;titles&gt;&lt;title&gt;White (coat) jobs: The EU health workforce&lt;/title&gt;&lt;secondary-title&gt;Jobs for Europe: The Employment Policy Conference&lt;/secondary-title&gt;&lt;/titles&gt;&lt;pages&gt;1-4&lt;/pages&gt;&lt;num-vols&gt;Sectors with high job-creation potential&lt;/num-vols&gt;&lt;dates&gt;&lt;year&gt;2012&lt;/year&gt;&lt;pub-dates&gt;&lt;date&gt;6-7 September 2012&lt;/date&gt;&lt;/pub-dates&gt;&lt;/dates&gt;&lt;pub-location&gt;Brussels&lt;/pub-location&gt;&lt;publisher&gt;European Commnission&lt;/publisher&gt;&lt;urls&gt;&lt;/urls&gt;&lt;/record&gt;&lt;/Cite&gt;&lt;/EndNote&gt;</w:instrText>
      </w:r>
      <w:r w:rsidRPr="00C91659">
        <w:rPr>
          <w:rFonts w:ascii="Times New Roman" w:hAnsi="Times New Roman"/>
          <w:sz w:val="20"/>
          <w:szCs w:val="20"/>
        </w:rPr>
        <w:fldChar w:fldCharType="separate"/>
      </w:r>
      <w:r w:rsidRPr="00C91659">
        <w:rPr>
          <w:rFonts w:ascii="Times New Roman" w:hAnsi="Times New Roman"/>
          <w:noProof/>
          <w:sz w:val="20"/>
          <w:szCs w:val="20"/>
        </w:rPr>
        <w:t xml:space="preserve">European Commission, "White (Coat) Jobs: The Eu Health Workforce," in </w:t>
      </w:r>
      <w:r w:rsidRPr="00C91659">
        <w:rPr>
          <w:rFonts w:ascii="Times New Roman" w:hAnsi="Times New Roman"/>
          <w:i/>
          <w:noProof/>
          <w:sz w:val="20"/>
          <w:szCs w:val="20"/>
        </w:rPr>
        <w:t>Jobs for Europe: The Employment Policy Conference</w:t>
      </w:r>
      <w:r w:rsidRPr="00C91659">
        <w:rPr>
          <w:rFonts w:ascii="Times New Roman" w:hAnsi="Times New Roman"/>
          <w:noProof/>
          <w:sz w:val="20"/>
          <w:szCs w:val="20"/>
        </w:rPr>
        <w:t>, ed. European Commission (Brussels: European Commnission, 2012).</w:t>
      </w:r>
      <w:r w:rsidRPr="00C91659">
        <w:rPr>
          <w:rFonts w:ascii="Times New Roman" w:hAnsi="Times New Roman"/>
          <w:sz w:val="20"/>
          <w:szCs w:val="20"/>
        </w:rPr>
        <w:fldChar w:fldCharType="end"/>
      </w:r>
    </w:p>
  </w:footnote>
  <w:footnote w:id="10">
    <w:p w14:paraId="1BDAABF9"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fldData xml:space="preserve">PEVuZE5vdGU+PENpdGU+PEF1dGhvcj5DdW1iZXJsYW5kIENvbnNlbnN1cyBXb3JraW5nPC9BdXRo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</w:fldData>
        </w:fldChar>
      </w:r>
      <w:r w:rsidRPr="00C91659">
        <w:rPr>
          <w:rFonts w:ascii="Times New Roman" w:hAnsi="Times New Roman"/>
          <w:sz w:val="20"/>
          <w:szCs w:val="20"/>
        </w:rPr>
        <w:instrText xml:space="preserve"> ADDIN EN.CITE </w:instrText>
      </w:r>
      <w:r w:rsidRPr="00C91659">
        <w:rPr>
          <w:rFonts w:ascii="Times New Roman" w:hAnsi="Times New Roman"/>
          <w:sz w:val="20"/>
          <w:szCs w:val="20"/>
        </w:rPr>
        <w:fldChar w:fldCharType="begin">
          <w:fldData xml:space="preserve">PEVuZE5vdGU+PENpdGU+PEF1dGhvcj5DdW1iZXJsYW5kIENvbnNlbnN1cyBXb3JraW5nPC9BdXRo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</w:fldData>
        </w:fldChar>
      </w:r>
      <w:r w:rsidRPr="00C91659">
        <w:rPr>
          <w:rFonts w:ascii="Times New Roman" w:hAnsi="Times New Roman"/>
          <w:sz w:val="20"/>
          <w:szCs w:val="20"/>
        </w:rPr>
        <w:instrText xml:space="preserve"> ADDIN EN.CITE.DATA </w:instrText>
      </w:r>
      <w:r w:rsidRPr="00C91659">
        <w:rPr>
          <w:rFonts w:ascii="Times New Roman" w:hAnsi="Times New Roman"/>
          <w:sz w:val="20"/>
          <w:szCs w:val="20"/>
        </w:rPr>
      </w:r>
      <w:r w:rsidRPr="00C91659">
        <w:rPr>
          <w:rFonts w:ascii="Times New Roman" w:hAnsi="Times New Roman"/>
          <w:sz w:val="20"/>
          <w:szCs w:val="20"/>
        </w:rPr>
        <w:fldChar w:fldCharType="end"/>
      </w:r>
      <w:r w:rsidRPr="00C91659">
        <w:rPr>
          <w:rFonts w:ascii="Times New Roman" w:hAnsi="Times New Roman"/>
          <w:sz w:val="20"/>
          <w:szCs w:val="20"/>
        </w:rPr>
      </w:r>
      <w:r w:rsidRPr="00C91659">
        <w:rPr>
          <w:rFonts w:ascii="Times New Roman" w:hAnsi="Times New Roman"/>
          <w:sz w:val="20"/>
          <w:szCs w:val="20"/>
        </w:rPr>
        <w:fldChar w:fldCharType="separate"/>
      </w:r>
      <w:r w:rsidRPr="00C91659">
        <w:rPr>
          <w:rFonts w:ascii="Times New Roman" w:hAnsi="Times New Roman"/>
          <w:noProof/>
          <w:sz w:val="20"/>
          <w:szCs w:val="20"/>
        </w:rPr>
        <w:t xml:space="preserve">Group Cumberland Consensus Working et al., "The Future of Restorative Neurosciences in Stroke: Driving the Translational Research Pipeline from Basic Science to Rehabilitation of People after Stroke," </w:t>
      </w:r>
      <w:r w:rsidRPr="00C91659">
        <w:rPr>
          <w:rFonts w:ascii="Times New Roman" w:hAnsi="Times New Roman"/>
          <w:i/>
          <w:noProof/>
          <w:sz w:val="20"/>
          <w:szCs w:val="20"/>
        </w:rPr>
        <w:t>Neurorehabil Neural Repair</w:t>
      </w:r>
      <w:r w:rsidRPr="00C91659">
        <w:rPr>
          <w:rFonts w:ascii="Times New Roman" w:hAnsi="Times New Roman"/>
          <w:noProof/>
          <w:sz w:val="20"/>
          <w:szCs w:val="20"/>
        </w:rPr>
        <w:t xml:space="preserve"> 23, no. 2 (2009).</w:t>
      </w:r>
      <w:r w:rsidRPr="00C91659">
        <w:rPr>
          <w:rFonts w:ascii="Times New Roman" w:hAnsi="Times New Roman"/>
          <w:sz w:val="20"/>
          <w:szCs w:val="20"/>
        </w:rPr>
        <w:fldChar w:fldCharType="end"/>
      </w:r>
    </w:p>
  </w:footnote>
  <w:footnote w:id="11">
    <w:p w14:paraId="2F042781" w14:textId="77777777" w:rsidR="004E6F27" w:rsidRPr="00C91659" w:rsidRDefault="004E6F27" w:rsidP="004E6F27">
      <w:pPr>
        <w:pStyle w:val="FootnoteText"/>
        <w:rPr>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fldData xml:space="preserve">PEVuZE5vdGU+PENpdGU+PEF1dGhvcj5CdXJyaWRnZTwvQXV0aG9yPjxZZWFyPjIwMTA8L1llYXI+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</w:fldData>
        </w:fldChar>
      </w:r>
      <w:r w:rsidRPr="00C91659">
        <w:rPr>
          <w:rFonts w:ascii="Times New Roman" w:hAnsi="Times New Roman"/>
          <w:sz w:val="20"/>
          <w:szCs w:val="20"/>
        </w:rPr>
        <w:instrText xml:space="preserve"> ADDIN EN.CITE </w:instrText>
      </w:r>
      <w:r w:rsidRPr="00C91659">
        <w:rPr>
          <w:rFonts w:ascii="Times New Roman" w:hAnsi="Times New Roman"/>
          <w:sz w:val="20"/>
          <w:szCs w:val="20"/>
        </w:rPr>
        <w:fldChar w:fldCharType="begin">
          <w:fldData xml:space="preserve">PEVuZE5vdGU+PENpdGU+PEF1dGhvcj5CdXJyaWRnZTwvQXV0aG9yPjxZZWFyPjIwMTA8L1llYXI+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</w:fldData>
        </w:fldChar>
      </w:r>
      <w:r w:rsidRPr="00C91659">
        <w:rPr>
          <w:rFonts w:ascii="Times New Roman" w:hAnsi="Times New Roman"/>
          <w:sz w:val="20"/>
          <w:szCs w:val="20"/>
        </w:rPr>
        <w:instrText xml:space="preserve"> ADDIN EN.CITE.DATA </w:instrText>
      </w:r>
      <w:r w:rsidRPr="00C91659">
        <w:rPr>
          <w:rFonts w:ascii="Times New Roman" w:hAnsi="Times New Roman"/>
          <w:sz w:val="20"/>
          <w:szCs w:val="20"/>
        </w:rPr>
      </w:r>
      <w:r w:rsidRPr="00C91659">
        <w:rPr>
          <w:rFonts w:ascii="Times New Roman" w:hAnsi="Times New Roman"/>
          <w:sz w:val="20"/>
          <w:szCs w:val="20"/>
        </w:rPr>
        <w:fldChar w:fldCharType="end"/>
      </w:r>
      <w:r w:rsidRPr="00C91659">
        <w:rPr>
          <w:rFonts w:ascii="Times New Roman" w:hAnsi="Times New Roman"/>
          <w:sz w:val="20"/>
          <w:szCs w:val="20"/>
        </w:rPr>
      </w:r>
      <w:r w:rsidRPr="00C91659">
        <w:rPr>
          <w:rFonts w:ascii="Times New Roman" w:hAnsi="Times New Roman"/>
          <w:sz w:val="20"/>
          <w:szCs w:val="20"/>
        </w:rPr>
        <w:fldChar w:fldCharType="separate"/>
      </w:r>
      <w:r w:rsidRPr="00C91659">
        <w:rPr>
          <w:rFonts w:ascii="Times New Roman" w:hAnsi="Times New Roman"/>
          <w:noProof/>
          <w:sz w:val="20"/>
          <w:szCs w:val="20"/>
        </w:rPr>
        <w:t xml:space="preserve">Jane Burridge and Ann-Marie Hughes, "Potential for New Technologies in Clinical Practice," </w:t>
      </w:r>
      <w:r w:rsidRPr="00C91659">
        <w:rPr>
          <w:rFonts w:ascii="Times New Roman" w:hAnsi="Times New Roman"/>
          <w:i/>
          <w:noProof/>
          <w:sz w:val="20"/>
          <w:szCs w:val="20"/>
        </w:rPr>
        <w:t>Current Opinion in Neurology</w:t>
      </w:r>
      <w:r w:rsidRPr="00C91659">
        <w:rPr>
          <w:rFonts w:ascii="Times New Roman" w:hAnsi="Times New Roman"/>
          <w:noProof/>
          <w:sz w:val="20"/>
          <w:szCs w:val="20"/>
        </w:rPr>
        <w:t xml:space="preserve"> 23, no. 6 (2010).</w:t>
      </w:r>
      <w:r w:rsidRPr="00C91659">
        <w:rPr>
          <w:rFonts w:ascii="Times New Roman" w:hAnsi="Times New Roman"/>
          <w:sz w:val="20"/>
          <w:szCs w:val="20"/>
        </w:rPr>
        <w:fldChar w:fldCharType="end"/>
      </w:r>
    </w:p>
  </w:footnote>
  <w:footnote w:id="12">
    <w:p w14:paraId="4D6C549B" w14:textId="77777777" w:rsidR="004E6F27" w:rsidRPr="00C91659" w:rsidRDefault="004E6F27" w:rsidP="004E6F27">
      <w:pPr>
        <w:pStyle w:val="FootnoteText"/>
        <w:rPr>
          <w:rFonts w:ascii="Times New Roman" w:hAnsi="Times New Roman"/>
          <w:sz w:val="20"/>
          <w:szCs w:val="20"/>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w:t>
      </w:r>
      <w:r w:rsidRPr="00C91659">
        <w:rPr>
          <w:rFonts w:ascii="Times New Roman" w:hAnsi="Times New Roman"/>
          <w:sz w:val="20"/>
          <w:szCs w:val="20"/>
        </w:rPr>
        <w:fldChar w:fldCharType="begin"/>
      </w:r>
      <w:r w:rsidRPr="00C91659">
        <w:rPr>
          <w:rFonts w:ascii="Times New Roman" w:hAnsi="Times New Roman"/>
          <w:sz w:val="20"/>
          <w:szCs w:val="20"/>
        </w:rPr>
        <w:instrText xml:space="preserve"> ADDIN EN.CITE &lt;EndNote&gt;&lt;Cite ExcludeAuth="1"&gt;&lt;Year&gt;2008&lt;/Year&gt;&lt;RecNum&gt;5789&lt;/RecNum&gt;&lt;DisplayText&gt;&lt;style face="italic"&gt;Universities&amp;apos; Contribution to the Bologna Process. An Introduction&lt;/style&gt;, ed. J; Wagenaar Gonzalez, R., 2nd ed., Tuning Educational Structures in Europe (Bilbao, Spain: University of Deusto Press, 2008).&lt;/DisplayText&gt;&lt;record&gt;&lt;rec-number&gt;5789&lt;/rec-number&gt;&lt;foreign-keys&gt;&lt;key app="EN" db-id="vzvsrzzrizs097e9dt5vfpzl5tt0ewspwx0t" timestamp="1453979818"&gt;5789&lt;/key&gt;&lt;/foreign-keys&gt;&lt;ref-type name="Book"&gt;6&lt;/ref-type&gt;&lt;contributors&gt;&lt;secondary-authors&gt;&lt;author&gt;Gonzalez, J; Wagenaar, R.&lt;/author&gt;&lt;/secondary-authors&gt;&lt;/contributors&gt;&lt;titles&gt;&lt;title&gt;Universities&amp;apos; contribution to the Bologna Process. An Introduction&lt;/title&gt;&lt;secondary-title&gt;Tuning Educational Structures in Europe&lt;/secondary-title&gt;&lt;/titles&gt;&lt;pages&gt;164&lt;/pages&gt;&lt;edition&gt;2nd&lt;/edition&gt;&lt;dates&gt;&lt;year&gt;2008&lt;/year&gt;&lt;/dates&gt;&lt;pub-location&gt;Bilbao, Spain&lt;/pub-location&gt;&lt;publisher&gt;University of Deusto Press&lt;/publisher&gt;&lt;urls&gt;&lt;/urls&gt;&lt;/record&gt;&lt;/Cite&gt;&lt;/EndNote&gt;</w:instrText>
      </w:r>
      <w:r w:rsidRPr="00C91659">
        <w:rPr>
          <w:rFonts w:ascii="Times New Roman" w:hAnsi="Times New Roman"/>
          <w:sz w:val="20"/>
          <w:szCs w:val="20"/>
        </w:rPr>
        <w:fldChar w:fldCharType="separate"/>
      </w:r>
      <w:r w:rsidRPr="00C91659">
        <w:rPr>
          <w:rFonts w:ascii="Times New Roman" w:hAnsi="Times New Roman"/>
          <w:i/>
          <w:noProof/>
          <w:sz w:val="20"/>
          <w:szCs w:val="20"/>
        </w:rPr>
        <w:t>Universities' Contribution to the Bologna Process. An Introduction</w:t>
      </w:r>
      <w:r w:rsidRPr="00C91659">
        <w:rPr>
          <w:rFonts w:ascii="Times New Roman" w:hAnsi="Times New Roman"/>
          <w:noProof/>
          <w:sz w:val="20"/>
          <w:szCs w:val="20"/>
        </w:rPr>
        <w:t>, ed. J; Wagenaar Gonzalez, R., 2nd ed., Tuning Educational Structures in Europe (Bilbao, Spain: University of Deusto Press, 2008).</w:t>
      </w:r>
      <w:r w:rsidRPr="00C91659">
        <w:rPr>
          <w:rFonts w:ascii="Times New Roman" w:hAnsi="Times New Roman"/>
          <w:sz w:val="20"/>
          <w:szCs w:val="20"/>
        </w:rPr>
        <w:fldChar w:fldCharType="end"/>
      </w:r>
    </w:p>
  </w:footnote>
  <w:footnote w:id="13">
    <w:p w14:paraId="4FF6A8DB" w14:textId="77777777" w:rsidR="004E6F27" w:rsidRPr="004006D2" w:rsidRDefault="004E6F27" w:rsidP="004E6F27">
      <w:pPr>
        <w:pStyle w:val="FootnoteText"/>
        <w:rPr>
          <w:rFonts w:ascii="Times New Roman" w:hAnsi="Times New Roman"/>
        </w:rPr>
      </w:pPr>
      <w:r w:rsidRPr="00C91659">
        <w:rPr>
          <w:rStyle w:val="FootnoteReference"/>
          <w:rFonts w:ascii="Times New Roman" w:hAnsi="Times New Roman"/>
          <w:sz w:val="20"/>
          <w:szCs w:val="20"/>
        </w:rPr>
        <w:footnoteRef/>
      </w:r>
      <w:r w:rsidRPr="00C91659">
        <w:rPr>
          <w:rFonts w:ascii="Times New Roman" w:hAnsi="Times New Roman"/>
          <w:sz w:val="20"/>
          <w:szCs w:val="20"/>
        </w:rPr>
        <w:t xml:space="preserve"> Jenneke </w:t>
      </w:r>
      <w:proofErr w:type="spellStart"/>
      <w:r w:rsidRPr="00C91659">
        <w:rPr>
          <w:rFonts w:ascii="Times New Roman" w:hAnsi="Times New Roman"/>
          <w:sz w:val="20"/>
          <w:szCs w:val="20"/>
        </w:rPr>
        <w:t>Lokhoff</w:t>
      </w:r>
      <w:proofErr w:type="spellEnd"/>
      <w:r w:rsidRPr="00C91659">
        <w:rPr>
          <w:rFonts w:ascii="Times New Roman" w:hAnsi="Times New Roman"/>
          <w:sz w:val="20"/>
          <w:szCs w:val="20"/>
        </w:rPr>
        <w:t xml:space="preserve"> et al., eds., A Tuning Guide to Formulating Degree </w:t>
      </w:r>
      <w:proofErr w:type="spellStart"/>
      <w:r w:rsidRPr="00C91659">
        <w:rPr>
          <w:rFonts w:ascii="Times New Roman" w:hAnsi="Times New Roman"/>
          <w:sz w:val="20"/>
          <w:szCs w:val="20"/>
        </w:rPr>
        <w:t>Programme</w:t>
      </w:r>
      <w:proofErr w:type="spellEnd"/>
      <w:r w:rsidRPr="00C91659">
        <w:rPr>
          <w:rFonts w:ascii="Times New Roman" w:hAnsi="Times New Roman"/>
          <w:sz w:val="20"/>
          <w:szCs w:val="20"/>
        </w:rPr>
        <w:t xml:space="preserve"> Profiles. Including </w:t>
      </w:r>
      <w:proofErr w:type="spellStart"/>
      <w:r w:rsidRPr="00C91659">
        <w:rPr>
          <w:rFonts w:ascii="Times New Roman" w:hAnsi="Times New Roman"/>
          <w:sz w:val="20"/>
          <w:szCs w:val="20"/>
        </w:rPr>
        <w:t>Programme</w:t>
      </w:r>
      <w:proofErr w:type="spellEnd"/>
      <w:r w:rsidRPr="00C91659">
        <w:rPr>
          <w:rFonts w:ascii="Times New Roman" w:hAnsi="Times New Roman"/>
          <w:sz w:val="20"/>
          <w:szCs w:val="20"/>
        </w:rPr>
        <w:t xml:space="preserve"> Competences and </w:t>
      </w:r>
      <w:proofErr w:type="spellStart"/>
      <w:r w:rsidRPr="00C91659">
        <w:rPr>
          <w:rFonts w:ascii="Times New Roman" w:hAnsi="Times New Roman"/>
          <w:sz w:val="20"/>
          <w:szCs w:val="20"/>
        </w:rPr>
        <w:t>Programme</w:t>
      </w:r>
      <w:proofErr w:type="spellEnd"/>
      <w:r w:rsidRPr="00C91659">
        <w:rPr>
          <w:rFonts w:ascii="Times New Roman" w:hAnsi="Times New Roman"/>
          <w:sz w:val="20"/>
          <w:szCs w:val="20"/>
        </w:rPr>
        <w:t xml:space="preserve"> Learning Outcomes (Bilbao: Universidad de </w:t>
      </w:r>
      <w:proofErr w:type="spellStart"/>
      <w:r w:rsidRPr="00C91659">
        <w:rPr>
          <w:rFonts w:ascii="Times New Roman" w:hAnsi="Times New Roman"/>
          <w:sz w:val="20"/>
          <w:szCs w:val="20"/>
        </w:rPr>
        <w:t>Deusto</w:t>
      </w:r>
      <w:proofErr w:type="spellEnd"/>
      <w:r w:rsidRPr="00C91659">
        <w:rPr>
          <w:rFonts w:ascii="Times New Roman" w:hAnsi="Times New Roman"/>
          <w:sz w:val="20"/>
          <w:szCs w:val="20"/>
        </w:rPr>
        <w:t>, 2010): 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16B20" w14:textId="77777777" w:rsidR="00DA4300" w:rsidRDefault="00DA4300" w:rsidP="00DA4300">
    <w:pPr>
      <w:pStyle w:val="Header"/>
      <w:jc w:val="center"/>
      <w:rPr>
        <w:sz w:val="16"/>
        <w:szCs w:val="16"/>
        <w:lang w:val="fr-FR"/>
      </w:rPr>
    </w:pPr>
  </w:p>
  <w:p w14:paraId="57E28AA5" w14:textId="77777777" w:rsidR="000B72BF" w:rsidRDefault="000B72BF" w:rsidP="00DA4300">
    <w:pPr>
      <w:pStyle w:val="Header"/>
      <w:jc w:val="center"/>
      <w:rPr>
        <w:sz w:val="16"/>
        <w:szCs w:val="16"/>
        <w:lang w:val="fr-FR"/>
      </w:rPr>
    </w:pPr>
  </w:p>
  <w:p w14:paraId="768E7953" w14:textId="77777777" w:rsidR="00DA4300" w:rsidRPr="00435F56" w:rsidRDefault="00DA4300" w:rsidP="00DA4300">
    <w:pPr>
      <w:pStyle w:val="Header"/>
      <w:jc w:val="center"/>
      <w:rPr>
        <w:sz w:val="16"/>
        <w:szCs w:val="16"/>
        <w:lang w:val="fr-FR"/>
      </w:rPr>
    </w:pPr>
    <w:r w:rsidRPr="00435F56">
      <w:rPr>
        <w:sz w:val="16"/>
        <w:szCs w:val="16"/>
        <w:lang w:val="fr-FR"/>
      </w:rPr>
      <w:t>TJHE Article Template (Version Sept 2014)</w:t>
    </w:r>
  </w:p>
  <w:p w14:paraId="367A0F51" w14:textId="77777777" w:rsidR="00435F56" w:rsidRPr="00435F56" w:rsidRDefault="00435F56">
    <w:pPr>
      <w:pStyle w:val="Header"/>
      <w:rPr>
        <w:lang w:val="fr-F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E6E75"/>
    <w:multiLevelType w:val="hybridMultilevel"/>
    <w:tmpl w:val="3E5A5A58"/>
    <w:lvl w:ilvl="0" w:tplc="06FAECAC">
      <w:numFmt w:val="bullet"/>
      <w:lvlText w:val="–"/>
      <w:lvlJc w:val="left"/>
      <w:pPr>
        <w:ind w:left="700" w:hanging="360"/>
      </w:pPr>
      <w:rPr>
        <w:rFonts w:ascii="Times New Roman" w:eastAsia="Droid Sans Fallback"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 w15:restartNumberingAfterBreak="0">
    <w:nsid w:val="0C3468B9"/>
    <w:multiLevelType w:val="hybridMultilevel"/>
    <w:tmpl w:val="9CF8494E"/>
    <w:lvl w:ilvl="0" w:tplc="9F423564">
      <w:numFmt w:val="bullet"/>
      <w:lvlText w:val="–"/>
      <w:lvlJc w:val="left"/>
      <w:pPr>
        <w:ind w:left="700" w:hanging="360"/>
      </w:pPr>
      <w:rPr>
        <w:rFonts w:ascii="Times New Roman" w:eastAsia="Droid Sans Fallback"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C72FD7"/>
    <w:multiLevelType w:val="hybridMultilevel"/>
    <w:tmpl w:val="26C0E280"/>
    <w:lvl w:ilvl="0" w:tplc="08090001">
      <w:start w:val="1"/>
      <w:numFmt w:val="bullet"/>
      <w:lvlText w:val=""/>
      <w:lvlJc w:val="left"/>
      <w:pPr>
        <w:ind w:left="1060" w:hanging="360"/>
      </w:pPr>
      <w:rPr>
        <w:rFonts w:ascii="Symbol" w:hAnsi="Symbol" w:hint="default"/>
      </w:rPr>
    </w:lvl>
    <w:lvl w:ilvl="1" w:tplc="08090003">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3" w15:restartNumberingAfterBreak="0">
    <w:nsid w:val="20F627A3"/>
    <w:multiLevelType w:val="hybridMultilevel"/>
    <w:tmpl w:val="C7C6A5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8016822"/>
    <w:multiLevelType w:val="hybridMultilevel"/>
    <w:tmpl w:val="5C7EE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050ED7"/>
    <w:multiLevelType w:val="hybridMultilevel"/>
    <w:tmpl w:val="49D6F5D0"/>
    <w:lvl w:ilvl="0" w:tplc="08090017">
      <w:start w:val="2"/>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A6F26C5"/>
    <w:multiLevelType w:val="hybridMultilevel"/>
    <w:tmpl w:val="AE0EC6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BF26E2"/>
    <w:multiLevelType w:val="hybridMultilevel"/>
    <w:tmpl w:val="C9C62D44"/>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8" w15:restartNumberingAfterBreak="0">
    <w:nsid w:val="3BC77C56"/>
    <w:multiLevelType w:val="hybridMultilevel"/>
    <w:tmpl w:val="AA3420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F6D518D"/>
    <w:multiLevelType w:val="hybridMultilevel"/>
    <w:tmpl w:val="9A16C722"/>
    <w:lvl w:ilvl="0" w:tplc="09A69C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1744DB"/>
    <w:multiLevelType w:val="hybridMultilevel"/>
    <w:tmpl w:val="9B9668B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744766"/>
    <w:multiLevelType w:val="hybridMultilevel"/>
    <w:tmpl w:val="CD385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697134"/>
    <w:multiLevelType w:val="hybridMultilevel"/>
    <w:tmpl w:val="B7EC4F8A"/>
    <w:lvl w:ilvl="0" w:tplc="2C0A0017">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78A106B7"/>
    <w:multiLevelType w:val="hybridMultilevel"/>
    <w:tmpl w:val="B06A4EB4"/>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14" w15:restartNumberingAfterBreak="0">
    <w:nsid w:val="7C627E77"/>
    <w:multiLevelType w:val="hybridMultilevel"/>
    <w:tmpl w:val="CE320A60"/>
    <w:lvl w:ilvl="0" w:tplc="9F423564">
      <w:numFmt w:val="bullet"/>
      <w:lvlText w:val="–"/>
      <w:lvlJc w:val="left"/>
      <w:pPr>
        <w:ind w:left="700" w:hanging="360"/>
      </w:pPr>
      <w:rPr>
        <w:rFonts w:ascii="Times New Roman" w:eastAsia="Droid Sans Fallback" w:hAnsi="Times New Roman" w:cs="Times New Roman" w:hint="default"/>
      </w:rPr>
    </w:lvl>
    <w:lvl w:ilvl="1" w:tplc="04090003" w:tentative="1">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5" w15:restartNumberingAfterBreak="0">
    <w:nsid w:val="7C971296"/>
    <w:multiLevelType w:val="hybridMultilevel"/>
    <w:tmpl w:val="B7EC4F8A"/>
    <w:lvl w:ilvl="0" w:tplc="2C0A0017">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6" w15:restartNumberingAfterBreak="0">
    <w:nsid w:val="7D3814F4"/>
    <w:multiLevelType w:val="hybridMultilevel"/>
    <w:tmpl w:val="4A1C8BBA"/>
    <w:lvl w:ilvl="0" w:tplc="EFAC1BE4">
      <w:numFmt w:val="bullet"/>
      <w:lvlText w:val="–"/>
      <w:lvlJc w:val="left"/>
      <w:pPr>
        <w:ind w:left="700" w:hanging="360"/>
      </w:pPr>
      <w:rPr>
        <w:rFonts w:ascii="Times New Roman" w:eastAsia="Droid Sans Fallback"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7" w15:restartNumberingAfterBreak="0">
    <w:nsid w:val="7F4973A2"/>
    <w:multiLevelType w:val="hybridMultilevel"/>
    <w:tmpl w:val="B7EC4F8A"/>
    <w:lvl w:ilvl="0" w:tplc="2C0A0017">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4"/>
  </w:num>
  <w:num w:numId="2">
    <w:abstractNumId w:val="7"/>
  </w:num>
  <w:num w:numId="3">
    <w:abstractNumId w:val="16"/>
  </w:num>
  <w:num w:numId="4">
    <w:abstractNumId w:val="13"/>
  </w:num>
  <w:num w:numId="5">
    <w:abstractNumId w:val="4"/>
  </w:num>
  <w:num w:numId="6">
    <w:abstractNumId w:val="0"/>
  </w:num>
  <w:num w:numId="7">
    <w:abstractNumId w:val="1"/>
  </w:num>
  <w:num w:numId="8">
    <w:abstractNumId w:val="2"/>
  </w:num>
  <w:num w:numId="9">
    <w:abstractNumId w:val="8"/>
  </w:num>
  <w:num w:numId="10">
    <w:abstractNumId w:val="11"/>
  </w:num>
  <w:num w:numId="11">
    <w:abstractNumId w:val="10"/>
  </w:num>
  <w:num w:numId="12">
    <w:abstractNumId w:val="5"/>
  </w:num>
  <w:num w:numId="13">
    <w:abstractNumId w:val="17"/>
  </w:num>
  <w:num w:numId="14">
    <w:abstractNumId w:val="15"/>
  </w:num>
  <w:num w:numId="15">
    <w:abstractNumId w:val="12"/>
  </w:num>
  <w:num w:numId="16">
    <w:abstractNumId w:val="6"/>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08"/>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765"/>
    <w:rsid w:val="000B72BF"/>
    <w:rsid w:val="000D4C3C"/>
    <w:rsid w:val="00111268"/>
    <w:rsid w:val="00112A8F"/>
    <w:rsid w:val="00115475"/>
    <w:rsid w:val="00193550"/>
    <w:rsid w:val="001E4823"/>
    <w:rsid w:val="0024147E"/>
    <w:rsid w:val="00280C80"/>
    <w:rsid w:val="003E0894"/>
    <w:rsid w:val="003F3CF9"/>
    <w:rsid w:val="00412F07"/>
    <w:rsid w:val="00435F56"/>
    <w:rsid w:val="004E6F27"/>
    <w:rsid w:val="0050734A"/>
    <w:rsid w:val="005868A7"/>
    <w:rsid w:val="005C75F3"/>
    <w:rsid w:val="005D4299"/>
    <w:rsid w:val="00671336"/>
    <w:rsid w:val="006A6277"/>
    <w:rsid w:val="006D7901"/>
    <w:rsid w:val="006E3E78"/>
    <w:rsid w:val="007425D1"/>
    <w:rsid w:val="00835F47"/>
    <w:rsid w:val="0086693F"/>
    <w:rsid w:val="008C67EC"/>
    <w:rsid w:val="00985BEC"/>
    <w:rsid w:val="00A12712"/>
    <w:rsid w:val="00A2410B"/>
    <w:rsid w:val="00A27DD2"/>
    <w:rsid w:val="00A93ACB"/>
    <w:rsid w:val="00AB0582"/>
    <w:rsid w:val="00AF783D"/>
    <w:rsid w:val="00B44842"/>
    <w:rsid w:val="00B612EB"/>
    <w:rsid w:val="00B721D1"/>
    <w:rsid w:val="00C21765"/>
    <w:rsid w:val="00C91659"/>
    <w:rsid w:val="00CA0AE7"/>
    <w:rsid w:val="00DA010D"/>
    <w:rsid w:val="00DA4300"/>
    <w:rsid w:val="00DB0A7D"/>
    <w:rsid w:val="00DE20A9"/>
    <w:rsid w:val="00F46F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7FCAD39"/>
  <w15:docId w15:val="{0AAB8220-BBC8-4CCA-900A-057E1C698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Droid Sans Fallback" w:hAnsi="Cambria"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pPr>
  </w:style>
  <w:style w:type="paragraph" w:styleId="Heading2">
    <w:name w:val="heading 2"/>
    <w:basedOn w:val="Normal"/>
    <w:next w:val="Normal"/>
    <w:link w:val="Heading2Char"/>
    <w:uiPriority w:val="9"/>
    <w:unhideWhenUsed/>
    <w:qFormat/>
    <w:rsid w:val="004E6F2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E6F27"/>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unhideWhenUsed/>
    <w:qFormat/>
    <w:rsid w:val="00D627D6"/>
    <w:pPr>
      <w:keepNext/>
      <w:keepLines/>
      <w:spacing w:before="200" w:after="0"/>
      <w:outlineLvl w:val="8"/>
    </w:pPr>
    <w:rPr>
      <w:rFonts w:ascii="Calibri"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9Char">
    <w:name w:val="Heading 9 Char"/>
    <w:basedOn w:val="DefaultParagraphFont"/>
    <w:link w:val="Heading9"/>
    <w:uiPriority w:val="9"/>
    <w:rsid w:val="00D627D6"/>
    <w:rPr>
      <w:rFonts w:ascii="Calibri" w:hAnsi="Calibri"/>
      <w:i/>
      <w:iCs/>
      <w:color w:val="404040"/>
      <w:sz w:val="20"/>
      <w:szCs w:val="20"/>
    </w:rPr>
  </w:style>
  <w:style w:type="character" w:customStyle="1" w:styleId="FootnoteTextChar">
    <w:name w:val="Footnote Text Char"/>
    <w:basedOn w:val="DefaultParagraphFont"/>
    <w:link w:val="FootnoteText"/>
    <w:uiPriority w:val="99"/>
    <w:rsid w:val="009A5393"/>
  </w:style>
  <w:style w:type="character" w:styleId="FootnoteReference">
    <w:name w:val="footnote reference"/>
    <w:basedOn w:val="DefaultParagraphFont"/>
    <w:uiPriority w:val="99"/>
    <w:unhideWhenUsed/>
    <w:rsid w:val="009A5393"/>
    <w:rPr>
      <w:vertAlign w:val="superscript"/>
    </w:rPr>
  </w:style>
  <w:style w:type="character" w:customStyle="1" w:styleId="A4">
    <w:name w:val="A4"/>
    <w:uiPriority w:val="99"/>
    <w:rsid w:val="00DE1DDE"/>
    <w:rPr>
      <w:rFonts w:cs="Frutiger 55 Roman"/>
      <w:color w:val="221E1F"/>
      <w:sz w:val="16"/>
      <w:szCs w:val="16"/>
    </w:rPr>
  </w:style>
  <w:style w:type="character" w:customStyle="1" w:styleId="HeaderChar">
    <w:name w:val="Header Char"/>
    <w:basedOn w:val="DefaultParagraphFont"/>
    <w:link w:val="Header"/>
    <w:uiPriority w:val="99"/>
    <w:rsid w:val="00A61702"/>
  </w:style>
  <w:style w:type="character" w:customStyle="1" w:styleId="FooterChar">
    <w:name w:val="Footer Char"/>
    <w:basedOn w:val="DefaultParagraphFont"/>
    <w:link w:val="Footer"/>
    <w:uiPriority w:val="99"/>
    <w:rsid w:val="00A61702"/>
  </w:style>
  <w:style w:type="character" w:styleId="Emphasis">
    <w:name w:val="Emphasis"/>
    <w:basedOn w:val="DefaultParagraphFont"/>
    <w:uiPriority w:val="20"/>
    <w:qFormat/>
    <w:rsid w:val="00A61702"/>
    <w:rPr>
      <w:i/>
      <w:iCs/>
    </w:rPr>
  </w:style>
  <w:style w:type="character" w:customStyle="1" w:styleId="FootnoteCharacters">
    <w:name w:val="Footnote Characters"/>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NoSpacing">
    <w:name w:val="No Spacing"/>
    <w:link w:val="NoSpacingChar"/>
    <w:uiPriority w:val="1"/>
    <w:qFormat/>
    <w:rsid w:val="00345B0E"/>
    <w:pPr>
      <w:suppressAutoHyphens/>
    </w:pPr>
  </w:style>
  <w:style w:type="paragraph" w:customStyle="1" w:styleId="Ttuloartculo">
    <w:name w:val="Título artículo"/>
    <w:basedOn w:val="Normal"/>
    <w:qFormat/>
    <w:rsid w:val="00345B0E"/>
    <w:pPr>
      <w:spacing w:after="0"/>
      <w:jc w:val="center"/>
    </w:pPr>
    <w:rPr>
      <w:rFonts w:ascii="Times New Roman" w:hAnsi="Times New Roman"/>
      <w:b/>
    </w:rPr>
  </w:style>
  <w:style w:type="paragraph" w:customStyle="1" w:styleId="Autor">
    <w:name w:val="Autor"/>
    <w:qFormat/>
    <w:rsid w:val="00264ABC"/>
    <w:pPr>
      <w:suppressAutoHyphens/>
      <w:spacing w:before="240" w:after="765"/>
      <w:jc w:val="center"/>
    </w:pPr>
    <w:rPr>
      <w:rFonts w:ascii="Times New Roman" w:hAnsi="Times New Roman"/>
      <w:sz w:val="21"/>
    </w:rPr>
  </w:style>
  <w:style w:type="paragraph" w:customStyle="1" w:styleId="Abstract">
    <w:name w:val="Abstract"/>
    <w:basedOn w:val="Normal"/>
    <w:qFormat/>
    <w:rsid w:val="00264ABC"/>
    <w:pPr>
      <w:pBdr>
        <w:top w:val="single" w:sz="4" w:space="5" w:color="00000A"/>
        <w:left w:val="nil"/>
        <w:bottom w:val="nil"/>
        <w:right w:val="nil"/>
      </w:pBdr>
      <w:spacing w:before="120" w:after="0"/>
      <w:ind w:firstLine="340"/>
      <w:jc w:val="both"/>
    </w:pPr>
    <w:rPr>
      <w:rFonts w:ascii="Times New Roman" w:hAnsi="Times New Roman"/>
      <w:sz w:val="19"/>
    </w:rPr>
  </w:style>
  <w:style w:type="paragraph" w:customStyle="1" w:styleId="Keywords">
    <w:name w:val="Keywords"/>
    <w:basedOn w:val="Abstract"/>
    <w:next w:val="Normal"/>
    <w:qFormat/>
    <w:rsid w:val="00A74411"/>
    <w:pPr>
      <w:pBdr>
        <w:top w:val="nil"/>
        <w:bottom w:val="single" w:sz="4" w:space="5" w:color="00000A"/>
      </w:pBdr>
    </w:pPr>
  </w:style>
  <w:style w:type="paragraph" w:styleId="FootnoteText">
    <w:name w:val="footnote text"/>
    <w:basedOn w:val="Normal"/>
    <w:link w:val="FootnoteTextChar"/>
    <w:uiPriority w:val="99"/>
    <w:unhideWhenUsed/>
    <w:rsid w:val="009A5393"/>
    <w:pPr>
      <w:spacing w:after="0"/>
    </w:pPr>
  </w:style>
  <w:style w:type="paragraph" w:customStyle="1" w:styleId="Titular1">
    <w:name w:val="Titular 1"/>
    <w:qFormat/>
    <w:rsid w:val="007C6258"/>
    <w:pPr>
      <w:suppressAutoHyphens/>
      <w:spacing w:before="480" w:after="240"/>
    </w:pPr>
    <w:rPr>
      <w:rFonts w:ascii="Times New Roman" w:hAnsi="Times New Roman"/>
      <w:b/>
      <w:sz w:val="21"/>
    </w:rPr>
  </w:style>
  <w:style w:type="paragraph" w:customStyle="1" w:styleId="Textogeneral">
    <w:name w:val="Texto general"/>
    <w:basedOn w:val="Normal"/>
    <w:qFormat/>
    <w:rsid w:val="00D417B9"/>
    <w:pPr>
      <w:spacing w:after="0"/>
      <w:ind w:firstLine="340"/>
      <w:jc w:val="both"/>
    </w:pPr>
    <w:rPr>
      <w:rFonts w:ascii="Times New Roman" w:hAnsi="Times New Roman"/>
      <w:sz w:val="21"/>
    </w:rPr>
  </w:style>
  <w:style w:type="paragraph" w:customStyle="1" w:styleId="Titular2">
    <w:name w:val="Titular 2"/>
    <w:basedOn w:val="Titular1"/>
    <w:qFormat/>
    <w:rsid w:val="00D417B9"/>
    <w:rPr>
      <w:i/>
    </w:rPr>
  </w:style>
  <w:style w:type="paragraph" w:customStyle="1" w:styleId="Titular3">
    <w:name w:val="Titular 3"/>
    <w:basedOn w:val="Titular2"/>
    <w:qFormat/>
    <w:rsid w:val="00D417B9"/>
    <w:rPr>
      <w:b w:val="0"/>
    </w:rPr>
  </w:style>
  <w:style w:type="paragraph" w:customStyle="1" w:styleId="Titular4">
    <w:name w:val="Titular 4"/>
    <w:basedOn w:val="Titular2"/>
    <w:qFormat/>
    <w:rsid w:val="00D417B9"/>
    <w:rPr>
      <w:b w:val="0"/>
      <w:i w:val="0"/>
    </w:rPr>
  </w:style>
  <w:style w:type="paragraph" w:customStyle="1" w:styleId="Bibliografia">
    <w:name w:val="Bibliografia"/>
    <w:basedOn w:val="Textogeneral"/>
    <w:qFormat/>
    <w:rsid w:val="00E456D0"/>
    <w:pPr>
      <w:ind w:left="340" w:hanging="340"/>
    </w:pPr>
    <w:rPr>
      <w:sz w:val="19"/>
    </w:rPr>
  </w:style>
  <w:style w:type="paragraph" w:customStyle="1" w:styleId="Notas">
    <w:name w:val="Notas"/>
    <w:basedOn w:val="Textogeneral"/>
    <w:qFormat/>
    <w:rsid w:val="004654E3"/>
    <w:rPr>
      <w:sz w:val="17"/>
    </w:rPr>
  </w:style>
  <w:style w:type="paragraph" w:customStyle="1" w:styleId="Tituloanexo">
    <w:name w:val="Titulo anexo"/>
    <w:basedOn w:val="Titular1"/>
    <w:qFormat/>
    <w:rsid w:val="00C848E1"/>
    <w:pPr>
      <w:jc w:val="center"/>
    </w:pPr>
  </w:style>
  <w:style w:type="paragraph" w:customStyle="1" w:styleId="Titularanexo">
    <w:name w:val="Titular anexo"/>
    <w:basedOn w:val="Titular3"/>
    <w:qFormat/>
    <w:rsid w:val="00142995"/>
    <w:pPr>
      <w:spacing w:before="120" w:after="60"/>
    </w:pPr>
  </w:style>
  <w:style w:type="paragraph" w:customStyle="1" w:styleId="Textocita">
    <w:name w:val="Texto cita"/>
    <w:qFormat/>
    <w:rsid w:val="00781569"/>
    <w:pPr>
      <w:suppressAutoHyphens/>
      <w:spacing w:before="120" w:after="120"/>
      <w:ind w:left="737"/>
      <w:jc w:val="both"/>
    </w:pPr>
    <w:rPr>
      <w:rFonts w:ascii="Times New Roman" w:hAnsi="Times New Roman"/>
      <w:sz w:val="19"/>
      <w:szCs w:val="19"/>
    </w:rPr>
  </w:style>
  <w:style w:type="paragraph" w:customStyle="1" w:styleId="Pa19">
    <w:name w:val="Pa19"/>
    <w:basedOn w:val="Normal"/>
    <w:next w:val="Normal"/>
    <w:uiPriority w:val="99"/>
    <w:rsid w:val="00DE1DDE"/>
    <w:pPr>
      <w:spacing w:after="0" w:line="211" w:lineRule="atLeast"/>
    </w:pPr>
    <w:rPr>
      <w:rFonts w:ascii="Frutiger 55 Roman" w:hAnsi="Frutiger 55 Roman" w:cs="Cambria"/>
      <w:lang w:val="es-ES" w:eastAsia="en-US"/>
    </w:rPr>
  </w:style>
  <w:style w:type="paragraph" w:customStyle="1" w:styleId="08Notas">
    <w:name w:val="08_Notas"/>
    <w:basedOn w:val="Normal"/>
    <w:uiPriority w:val="99"/>
    <w:rsid w:val="000B3485"/>
    <w:pPr>
      <w:widowControl w:val="0"/>
      <w:spacing w:after="0" w:line="200" w:lineRule="atLeast"/>
      <w:ind w:firstLine="340"/>
      <w:jc w:val="both"/>
      <w:textAlignment w:val="center"/>
    </w:pPr>
    <w:rPr>
      <w:rFonts w:ascii="Times-Roman" w:hAnsi="Times-Roman" w:cs="Times-Roman"/>
      <w:color w:val="000000"/>
      <w:sz w:val="17"/>
      <w:szCs w:val="17"/>
      <w:lang w:val="en-GB"/>
    </w:rPr>
  </w:style>
  <w:style w:type="paragraph" w:styleId="Header">
    <w:name w:val="header"/>
    <w:basedOn w:val="Normal"/>
    <w:link w:val="HeaderChar"/>
    <w:uiPriority w:val="99"/>
    <w:unhideWhenUsed/>
    <w:rsid w:val="00A61702"/>
    <w:pPr>
      <w:tabs>
        <w:tab w:val="center" w:pos="4252"/>
        <w:tab w:val="right" w:pos="8504"/>
      </w:tabs>
      <w:spacing w:after="0"/>
    </w:pPr>
  </w:style>
  <w:style w:type="paragraph" w:styleId="Footer">
    <w:name w:val="footer"/>
    <w:basedOn w:val="Normal"/>
    <w:link w:val="FooterChar"/>
    <w:uiPriority w:val="99"/>
    <w:unhideWhenUsed/>
    <w:rsid w:val="00A61702"/>
    <w:pPr>
      <w:tabs>
        <w:tab w:val="center" w:pos="4252"/>
        <w:tab w:val="right" w:pos="8504"/>
      </w:tabs>
      <w:spacing w:after="0"/>
    </w:pPr>
  </w:style>
  <w:style w:type="paragraph" w:customStyle="1" w:styleId="Footnote">
    <w:name w:val="Footnote"/>
    <w:basedOn w:val="Normal"/>
  </w:style>
  <w:style w:type="table" w:styleId="TableGrid">
    <w:name w:val="Table Grid"/>
    <w:basedOn w:val="TableNormal"/>
    <w:uiPriority w:val="59"/>
    <w:rsid w:val="00787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4C3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C3C"/>
    <w:rPr>
      <w:rFonts w:ascii="Lucida Grande" w:hAnsi="Lucida Grande" w:cs="Lucida Grande"/>
      <w:sz w:val="18"/>
      <w:szCs w:val="18"/>
    </w:rPr>
  </w:style>
  <w:style w:type="character" w:styleId="Hyperlink">
    <w:name w:val="Hyperlink"/>
    <w:basedOn w:val="DefaultParagraphFont"/>
    <w:uiPriority w:val="99"/>
    <w:unhideWhenUsed/>
    <w:rsid w:val="00B612EB"/>
    <w:rPr>
      <w:color w:val="0000FF" w:themeColor="hyperlink"/>
      <w:u w:val="single"/>
    </w:rPr>
  </w:style>
  <w:style w:type="character" w:customStyle="1" w:styleId="Heading2Char">
    <w:name w:val="Heading 2 Char"/>
    <w:basedOn w:val="DefaultParagraphFont"/>
    <w:link w:val="Heading2"/>
    <w:uiPriority w:val="9"/>
    <w:rsid w:val="004E6F2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4E6F27"/>
    <w:rPr>
      <w:rFonts w:asciiTheme="majorHAnsi" w:eastAsiaTheme="majorEastAsia" w:hAnsiTheme="majorHAnsi" w:cstheme="majorBidi"/>
      <w:color w:val="243F60" w:themeColor="accent1" w:themeShade="7F"/>
    </w:rPr>
  </w:style>
  <w:style w:type="character" w:customStyle="1" w:styleId="NoSpacingChar">
    <w:name w:val="No Spacing Char"/>
    <w:basedOn w:val="DefaultParagraphFont"/>
    <w:link w:val="NoSpacing"/>
    <w:uiPriority w:val="1"/>
    <w:rsid w:val="004E6F27"/>
  </w:style>
  <w:style w:type="paragraph" w:styleId="ListParagraph">
    <w:name w:val="List Paragraph"/>
    <w:basedOn w:val="Normal"/>
    <w:uiPriority w:val="34"/>
    <w:qFormat/>
    <w:rsid w:val="004E6F27"/>
    <w:pPr>
      <w:suppressAutoHyphens w:val="0"/>
      <w:spacing w:line="276" w:lineRule="auto"/>
      <w:ind w:left="720"/>
      <w:contextualSpacing/>
    </w:pPr>
    <w:rPr>
      <w:rFonts w:asciiTheme="minorHAnsi" w:eastAsiaTheme="minorHAnsi" w:hAnsiTheme="minorHAnsi" w:cstheme="minorBidi"/>
      <w:sz w:val="22"/>
      <w:szCs w:val="22"/>
      <w:lang w:val="es-AR" w:eastAsia="en-US"/>
    </w:rPr>
  </w:style>
  <w:style w:type="character" w:customStyle="1" w:styleId="cit-name-surname">
    <w:name w:val="cit-name-surname"/>
    <w:basedOn w:val="DefaultParagraphFont"/>
    <w:rsid w:val="00C91659"/>
  </w:style>
  <w:style w:type="paragraph" w:customStyle="1" w:styleId="EndNoteBibliography">
    <w:name w:val="EndNote Bibliography"/>
    <w:basedOn w:val="Normal"/>
    <w:link w:val="EndNoteBibliographyChar"/>
    <w:rsid w:val="00C91659"/>
    <w:pPr>
      <w:suppressAutoHyphens w:val="0"/>
    </w:pPr>
    <w:rPr>
      <w:rFonts w:ascii="Calibri" w:eastAsiaTheme="minorEastAsia" w:hAnsi="Calibri" w:cstheme="minorBidi"/>
      <w:noProof/>
      <w:sz w:val="22"/>
      <w:szCs w:val="22"/>
      <w:lang w:val="en-GB" w:eastAsia="zh-CN"/>
    </w:rPr>
  </w:style>
  <w:style w:type="character" w:customStyle="1" w:styleId="EndNoteBibliographyChar">
    <w:name w:val="EndNote Bibliography Char"/>
    <w:basedOn w:val="DefaultParagraphFont"/>
    <w:link w:val="EndNoteBibliography"/>
    <w:rsid w:val="00C91659"/>
    <w:rPr>
      <w:rFonts w:ascii="Calibri" w:eastAsiaTheme="minorEastAsia" w:hAnsi="Calibri" w:cstheme="minorBidi"/>
      <w:noProof/>
      <w:sz w:val="22"/>
      <w:szCs w:val="22"/>
      <w:lang w:val="en-GB" w:eastAsia="zh-CN"/>
    </w:rPr>
  </w:style>
  <w:style w:type="character" w:customStyle="1" w:styleId="A6">
    <w:name w:val="A6"/>
    <w:uiPriority w:val="99"/>
    <w:rsid w:val="00B44842"/>
    <w:rPr>
      <w:rFonts w:cs="Frutiger 55 Roman"/>
      <w:color w:val="000000"/>
    </w:rPr>
  </w:style>
  <w:style w:type="table" w:customStyle="1" w:styleId="TableGrid1">
    <w:name w:val="Table Grid1"/>
    <w:basedOn w:val="TableNormal"/>
    <w:next w:val="TableGrid"/>
    <w:uiPriority w:val="59"/>
    <w:rsid w:val="00B44842"/>
    <w:rPr>
      <w:rFonts w:asciiTheme="minorHAnsi" w:eastAsiaTheme="minorHAnsi" w:hAnsiTheme="minorHAnsi" w:cstheme="minorBidi"/>
      <w:sz w:val="22"/>
      <w:szCs w:val="22"/>
      <w:lang w:val="es-A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85445">
      <w:bodyDiv w:val="1"/>
      <w:marLeft w:val="0"/>
      <w:marRight w:val="0"/>
      <w:marTop w:val="0"/>
      <w:marBottom w:val="0"/>
      <w:divBdr>
        <w:top w:val="none" w:sz="0" w:space="0" w:color="auto"/>
        <w:left w:val="none" w:sz="0" w:space="0" w:color="auto"/>
        <w:bottom w:val="none" w:sz="0" w:space="0" w:color="auto"/>
        <w:right w:val="none" w:sz="0" w:space="0" w:color="auto"/>
      </w:divBdr>
    </w:div>
    <w:div w:id="2103597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f@ecs.soton.ac.uk" TargetMode="External"/><Relationship Id="rId13" Type="http://schemas.openxmlformats.org/officeDocument/2006/relationships/hyperlink" Target="file:///C:\Users\ah10\AppData\Local\Microsoft\Windows\Temporary%20Internet%20Files\Content.Outlook\QQWNRDF8\www.rehabtech.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sna.org/resources-definitions"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46DA4-DDCA-4752-8956-43A383703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6</Pages>
  <Words>9997</Words>
  <Characters>56984</Characters>
  <Application>Microsoft Office Word</Application>
  <DocSecurity>0</DocSecurity>
  <Lines>474</Lines>
  <Paragraphs>1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6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tzon Barrasa</dc:creator>
  <cp:lastModifiedBy>Gobbi M.O.</cp:lastModifiedBy>
  <cp:revision>5</cp:revision>
  <cp:lastPrinted>2014-09-18T09:08:00Z</cp:lastPrinted>
  <dcterms:created xsi:type="dcterms:W3CDTF">2016-05-16T11:14:00Z</dcterms:created>
  <dcterms:modified xsi:type="dcterms:W3CDTF">2016-05-16T12:55:00Z</dcterms:modified>
  <dc:language>en-IE</dc:language>
</cp:coreProperties>
</file>